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F0C4483"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ins w:id="11" w:author="Brian Bohman" w:date="2021-10-28T07:02:00Z">
        <w:r w:rsidR="005B1A9B">
          <w:rPr>
            <w:b/>
            <w:bCs/>
          </w:rPr>
          <w:t>partially</w:t>
        </w:r>
      </w:ins>
      <w:ins w:id="12" w:author="Brian Bohman" w:date="2021-10-28T07:19:00Z">
        <w:r w:rsidR="00790C8B">
          <w:rPr>
            <w:b/>
            <w:bCs/>
          </w:rPr>
          <w:t>-</w:t>
        </w:r>
      </w:ins>
      <w:ins w:id="13" w:author="Brian Bohman" w:date="2021-10-27T08:32:00Z">
        <w:r w:rsidR="009B2FBE">
          <w:rPr>
            <w:b/>
            <w:bCs/>
          </w:rPr>
          <w:t xml:space="preserve">pooled </w:t>
        </w:r>
      </w:ins>
      <w:r w:rsidRPr="006423F7">
        <w:rPr>
          <w:b/>
          <w:bCs/>
        </w:rPr>
        <w:t xml:space="preserve">Bayesian </w:t>
      </w:r>
      <w:ins w:id="14" w:author="Brian Bohman" w:date="2021-10-27T08:32:00Z">
        <w:r w:rsidR="009B2FBE">
          <w:rPr>
            <w:b/>
            <w:bCs/>
          </w:rPr>
          <w:t xml:space="preserve">hierarchical </w:t>
        </w:r>
      </w:ins>
      <w:r w:rsidRPr="006423F7">
        <w:rPr>
          <w:b/>
          <w:bCs/>
        </w:rPr>
        <w:t>methods.</w:t>
      </w:r>
    </w:p>
    <w:p w14:paraId="19735057" w14:textId="77777777" w:rsidR="008970F9" w:rsidRDefault="008970F9" w:rsidP="003561D2">
      <w:pPr>
        <w:pStyle w:val="Body"/>
      </w:pPr>
    </w:p>
    <w:p w14:paraId="77DDE20F" w14:textId="60417E6B" w:rsidR="008970F9" w:rsidRDefault="008970F9" w:rsidP="003561D2">
      <w:pPr>
        <w:pStyle w:val="Body"/>
        <w:rPr>
          <w:ins w:id="15" w:author="Brian Bohman" w:date="2021-08-25T11:22:00Z"/>
        </w:rPr>
      </w:pPr>
      <w:r w:rsidRPr="00E2096D">
        <w:t>Brian J. Bohman</w:t>
      </w:r>
      <w:ins w:id="16" w:author="Brian Bohman" w:date="2021-08-25T11:32:00Z">
        <w:r w:rsidR="00F138CF" w:rsidRPr="00D76AB3">
          <w:rPr>
            <w:vertAlign w:val="superscript"/>
          </w:rPr>
          <w:t>1</w:t>
        </w:r>
      </w:ins>
      <w:r w:rsidRPr="00E2096D">
        <w:t>, Michael J. Culshaw-Maurer</w:t>
      </w:r>
      <w:ins w:id="17" w:author="Brian Bohman" w:date="2021-08-25T11:32:00Z">
        <w:r w:rsidR="00F138CF">
          <w:rPr>
            <w:vertAlign w:val="superscript"/>
          </w:rPr>
          <w:t>2</w:t>
        </w:r>
      </w:ins>
      <w:r w:rsidRPr="00E2096D">
        <w:t>, Feriel Ben Abdallah</w:t>
      </w:r>
      <w:ins w:id="18" w:author="Brian Bohman" w:date="2021-08-25T11:32:00Z">
        <w:r w:rsidR="00F138CF">
          <w:rPr>
            <w:vertAlign w:val="superscript"/>
          </w:rPr>
          <w:t>3</w:t>
        </w:r>
      </w:ins>
      <w:r w:rsidRPr="00E2096D">
        <w:t xml:space="preserve">, </w:t>
      </w:r>
      <w:r>
        <w:t>Claudia Giletto</w:t>
      </w:r>
      <w:ins w:id="19" w:author="Brian Bohman" w:date="2021-08-25T11:32:00Z">
        <w:r w:rsidR="00F138CF">
          <w:rPr>
            <w:vertAlign w:val="superscript"/>
          </w:rPr>
          <w:t>4</w:t>
        </w:r>
      </w:ins>
      <w:r>
        <w:t>, Gilles Bélanger</w:t>
      </w:r>
      <w:ins w:id="20"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1" w:author="Brian Bohman" w:date="2021-08-25T11:31:00Z">
        <w:r w:rsidR="00F138CF" w:rsidRPr="00D76AB3">
          <w:rPr>
            <w:vertAlign w:val="superscript"/>
          </w:rPr>
          <w:t>1</w:t>
        </w:r>
      </w:ins>
      <w:r w:rsidRPr="00E2096D">
        <w:t>, Yuxin Miao</w:t>
      </w:r>
      <w:ins w:id="22" w:author="Brian Bohman" w:date="2021-08-25T11:31:00Z">
        <w:r w:rsidR="00F138CF" w:rsidRPr="00D76AB3">
          <w:rPr>
            <w:vertAlign w:val="superscript"/>
          </w:rPr>
          <w:t>1</w:t>
        </w:r>
      </w:ins>
      <w:r w:rsidRPr="00E2096D">
        <w:t>, David J. Mulla</w:t>
      </w:r>
      <w:ins w:id="23" w:author="Brian Bohman" w:date="2021-08-25T11:31:00Z">
        <w:r w:rsidR="00F138CF" w:rsidRPr="00D76AB3">
          <w:rPr>
            <w:vertAlign w:val="superscript"/>
          </w:rPr>
          <w:t>1</w:t>
        </w:r>
      </w:ins>
      <w:r w:rsidRPr="00E2096D">
        <w:t>, and Carl J. Rosen</w:t>
      </w:r>
      <w:ins w:id="24" w:author="Brian Bohman" w:date="2021-08-25T11:31:00Z">
        <w:r w:rsidR="00F138CF" w:rsidRPr="00D76AB3">
          <w:rPr>
            <w:vertAlign w:val="superscript"/>
          </w:rPr>
          <w:t>1</w:t>
        </w:r>
      </w:ins>
      <w:ins w:id="25"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6" w:author="Brian Bohman" w:date="2021-08-25T11:33:00Z"/>
        </w:rPr>
      </w:pPr>
      <w:ins w:id="27"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28" w:author="Brian Bohman" w:date="2021-08-25T11:34:00Z"/>
        </w:rPr>
      </w:pPr>
      <w:ins w:id="29" w:author="Brian Bohman" w:date="2021-08-25T11:34:00Z">
        <w:r>
          <w:t>CyVerse, University of Arizona.</w:t>
        </w:r>
      </w:ins>
    </w:p>
    <w:p w14:paraId="56B20D52" w14:textId="762DEEE1" w:rsidR="00F138CF" w:rsidRDefault="00F138CF" w:rsidP="00F138CF">
      <w:pPr>
        <w:pStyle w:val="Body"/>
        <w:numPr>
          <w:ilvl w:val="0"/>
          <w:numId w:val="35"/>
        </w:numPr>
        <w:rPr>
          <w:ins w:id="30" w:author="Brian Bohman" w:date="2021-08-25T11:34:00Z"/>
        </w:rPr>
      </w:pPr>
      <w:ins w:id="31"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32" w:author="Brian Bohman" w:date="2021-08-25T11:35:00Z"/>
        </w:rPr>
      </w:pPr>
      <w:ins w:id="33" w:author="Brian Bohman" w:date="2021-08-25T11:35:00Z">
        <w:r w:rsidRPr="00F138CF">
          <w:t>Unidad Integrada Balcarce, Facultad de Ciencias Agrarias (UNMdP)-INTA Balcarce</w:t>
        </w:r>
        <w:r>
          <w:t>.</w:t>
        </w:r>
        <w:r w:rsidRPr="00F138CF">
          <w:t xml:space="preserve"> Ruta 226 km 73,5 (7620) Balcarce, Buenos Aires, Argentina</w:t>
        </w:r>
      </w:ins>
    </w:p>
    <w:p w14:paraId="7D36DBC5" w14:textId="2EAECD32" w:rsidR="00F138CF" w:rsidRDefault="00F138CF">
      <w:pPr>
        <w:pStyle w:val="Body"/>
        <w:numPr>
          <w:ilvl w:val="0"/>
          <w:numId w:val="35"/>
        </w:numPr>
        <w:rPr>
          <w:ins w:id="34" w:author="Brian Bohman" w:date="2021-08-25T11:32:00Z"/>
        </w:rPr>
        <w:pPrChange w:id="35" w:author="Brian Bohman" w:date="2021-08-25T11:33:00Z">
          <w:pPr>
            <w:pStyle w:val="Body"/>
          </w:pPr>
        </w:pPrChange>
      </w:pPr>
      <w:ins w:id="36"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37" w:author="Brian Bohman" w:date="2021-08-25T11:32:00Z">
        <w:r>
          <w:t>* Corresponding Author: rosen006@umn.edu</w:t>
        </w:r>
      </w:ins>
    </w:p>
    <w:p w14:paraId="16364C18" w14:textId="77777777" w:rsidR="008970F9" w:rsidRDefault="008970F9" w:rsidP="008970F9">
      <w:r>
        <w:br w:type="page"/>
      </w:r>
    </w:p>
    <w:p w14:paraId="39C58EC8" w14:textId="2D83C3F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38" w:author="Brian Bohman" w:date="2021-10-23T14:14:00Z">
        <w:r w:rsidR="002F3F9F">
          <w:t>,</w:t>
        </w:r>
      </w:ins>
      <w:del w:id="39" w:author="Brian Bohman" w:date="2021-10-23T14:14:00Z">
        <w:r w:rsidRPr="008970F9" w:rsidDel="002F3F9F">
          <w:delText xml:space="preserve"> and</w:delText>
        </w:r>
      </w:del>
      <w:r w:rsidRPr="008970F9">
        <w:t xml:space="preserve"> environment [E]</w:t>
      </w:r>
      <w:ins w:id="40" w:author="Brian Bohman" w:date="2021-10-23T14:14:00Z">
        <w:r w:rsidR="002F3F9F">
          <w:t xml:space="preserve">, and </w:t>
        </w:r>
      </w:ins>
      <w:ins w:id="41" w:author="Brian Bohman" w:date="2021-10-23T14:15:00Z">
        <w:r w:rsidR="00554C58">
          <w:t>management [M]</w:t>
        </w:r>
      </w:ins>
      <w:r w:rsidRPr="008970F9">
        <w:t xml:space="preserve"> interactions have been confounded by non-uniform statistical methods</w:t>
      </w:r>
      <w:ins w:id="42" w:author="Brian Bohman" w:date="2021-10-28T06:32:00Z">
        <w:r w:rsidR="00DD17D5">
          <w:t>, biased experimental data,</w:t>
        </w:r>
      </w:ins>
      <w:r w:rsidRPr="008970F9">
        <w:t xml:space="preserve"> and lack of proper quantification of uncertainty in critical N concentration [%N</w:t>
      </w:r>
      <w:r w:rsidRPr="008970F9">
        <w:rPr>
          <w:vertAlign w:val="subscript"/>
        </w:rPr>
        <w:t>c</w:t>
      </w:r>
      <w:r w:rsidRPr="008970F9">
        <w:t xml:space="preserve">]. This study implements a </w:t>
      </w:r>
      <w:ins w:id="43" w:author="Brian Bohman" w:date="2021-10-28T07:02:00Z">
        <w:r w:rsidR="005B1A9B">
          <w:t>partially</w:t>
        </w:r>
      </w:ins>
      <w:ins w:id="44" w:author="Brian Bohman" w:date="2021-10-28T07:19:00Z">
        <w:r w:rsidR="00790C8B">
          <w:t>-</w:t>
        </w:r>
      </w:ins>
      <w:ins w:id="45" w:author="Brian Bohman" w:date="2021-10-27T08:35:00Z">
        <w:r w:rsidR="009B2FBE">
          <w:t xml:space="preserve">pooled </w:t>
        </w:r>
      </w:ins>
      <w:del w:id="46" w:author="Brian Bohman" w:date="2021-10-28T07:19:00Z">
        <w:r w:rsidRPr="008970F9" w:rsidDel="00790C8B">
          <w:delText xml:space="preserve">hierarchical </w:delText>
        </w:r>
      </w:del>
      <w:r w:rsidRPr="008970F9">
        <w:t xml:space="preserve">Bayesian </w:t>
      </w:r>
      <w:ins w:id="47" w:author="Brian Bohman" w:date="2021-10-28T07:19:00Z">
        <w:r w:rsidR="00790C8B">
          <w:t xml:space="preserve">hierarchical </w:t>
        </w:r>
      </w:ins>
      <w:del w:id="48" w:author="Brian Bohman" w:date="2021-10-28T06:32:00Z">
        <w:r w:rsidRPr="008970F9" w:rsidDel="00DD17D5">
          <w:delText xml:space="preserve">framework </w:delText>
        </w:r>
      </w:del>
      <w:ins w:id="49"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across G </w:t>
      </w:r>
      <w:ins w:id="50" w:author="Brian Bohman" w:date="2021-08-25T10:47:00Z">
        <w:r w:rsidR="00F0040A">
          <w:t>×</w:t>
        </w:r>
      </w:ins>
      <w:del w:id="51" w:author="Brian Bohman" w:date="2021-08-25T10:47:00Z">
        <w:r w:rsidRPr="008970F9" w:rsidDel="00F0040A">
          <w:delText>x</w:delText>
        </w:r>
      </w:del>
      <w:r w:rsidRPr="008970F9">
        <w:t xml:space="preserve"> E</w:t>
      </w:r>
      <w:ins w:id="52" w:author="Brian Bohman" w:date="2021-10-23T14:15:00Z">
        <w:r w:rsidR="0032286B">
          <w:t xml:space="preserve"> </w:t>
        </w:r>
      </w:ins>
      <w:ins w:id="53" w:author="Brian Bohman" w:date="2021-10-27T05:09:00Z">
        <w:r w:rsidR="00A51643">
          <w:t>×</w:t>
        </w:r>
      </w:ins>
      <w:ins w:id="54" w:author="Brian Bohman" w:date="2021-10-23T14:16:00Z">
        <w:r w:rsidR="0032286B">
          <w:t xml:space="preserve"> M</w:t>
        </w:r>
      </w:ins>
      <w:r w:rsidRPr="008970F9">
        <w:t xml:space="preserve"> effects, and directly compares CNDCs from the Bayesian framework to CNDCs from conventional statistical methods. </w:t>
      </w:r>
      <w:ins w:id="55" w:author="Brian Bohman" w:date="2021-10-28T06:39:00Z">
        <w:r w:rsidR="00F05BC4">
          <w:t xml:space="preserve">The </w:t>
        </w:r>
      </w:ins>
      <w:ins w:id="56" w:author="Brian Bohman" w:date="2021-10-28T07:03:00Z">
        <w:r w:rsidR="005B1A9B">
          <w:t>partially</w:t>
        </w:r>
      </w:ins>
      <w:ins w:id="57" w:author="Brian Bohman" w:date="2021-10-28T07:19:00Z">
        <w:r w:rsidR="00790C8B">
          <w:t>-</w:t>
        </w:r>
      </w:ins>
      <w:ins w:id="58" w:author="Brian Bohman" w:date="2021-10-28T06:39:00Z">
        <w:r w:rsidR="00F05BC4">
          <w:t xml:space="preserve">pooled Bayesian hierarchical </w:t>
        </w:r>
        <w:r w:rsidR="00F05BC4" w:rsidRPr="008970F9">
          <w:t xml:space="preserve">method </w:t>
        </w:r>
        <w:r w:rsidR="00F05BC4">
          <w:t xml:space="preserve">implemented </w:t>
        </w:r>
      </w:ins>
      <w:ins w:id="59" w:author="Brian Bohman" w:date="2021-10-30T12:45:00Z">
        <w:r w:rsidR="002C2D51">
          <w:t xml:space="preserve">in this study </w:t>
        </w:r>
      </w:ins>
      <w:ins w:id="60" w:author="Brian Bohman" w:date="2021-10-28T06:39:00Z">
        <w:r w:rsidR="00F05BC4">
          <w:t xml:space="preserve">was </w:t>
        </w:r>
      </w:ins>
      <w:ins w:id="61" w:author="Brian Bohman" w:date="2021-10-30T12:45:00Z">
        <w:r w:rsidR="002C2D51">
          <w:t>chosen due to the advantage of</w:t>
        </w:r>
      </w:ins>
      <w:ins w:id="62" w:author="Brian Bohman" w:date="2021-10-28T06:39:00Z">
        <w:r w:rsidR="00F05BC4">
          <w:t xml:space="preserve"> </w:t>
        </w:r>
      </w:ins>
      <w:ins w:id="63" w:author="Brian Bohman" w:date="2021-10-30T12:46:00Z">
        <w:r w:rsidR="002C2D51">
          <w:t xml:space="preserve">being </w:t>
        </w:r>
      </w:ins>
      <w:ins w:id="64" w:author="Brian Bohman" w:date="2021-10-28T06:39:00Z">
        <w:r w:rsidR="00F05BC4">
          <w:t>less</w:t>
        </w:r>
      </w:ins>
      <w:ins w:id="65" w:author="Brian Bohman" w:date="2021-10-30T12:46:00Z">
        <w:r w:rsidR="002C2D51">
          <w:t xml:space="preserve"> susceptible to</w:t>
        </w:r>
      </w:ins>
      <w:ins w:id="66" w:author="Brian Bohman" w:date="2021-10-28T06:39:00Z">
        <w:r w:rsidR="00F05BC4">
          <w:t xml:space="preserve"> </w:t>
        </w:r>
        <w:r w:rsidR="00F05BC4" w:rsidRPr="008970F9">
          <w:t xml:space="preserve">inferential bias </w:t>
        </w:r>
        <w:r w:rsidR="00F05BC4">
          <w:t xml:space="preserve">at the level of individual </w:t>
        </w:r>
        <w:r w:rsidR="00F05BC4" w:rsidRPr="008970F9">
          <w:t xml:space="preserve">G </w:t>
        </w:r>
        <w:r w:rsidR="00F05BC4">
          <w:t>×</w:t>
        </w:r>
        <w:r w:rsidR="00F05BC4" w:rsidRPr="008970F9">
          <w:t xml:space="preserve"> E</w:t>
        </w:r>
        <w:r w:rsidR="00F05BC4">
          <w:t xml:space="preserve"> × M interactions </w:t>
        </w:r>
      </w:ins>
      <w:ins w:id="67" w:author="Brian Bohman" w:date="2021-10-30T12:46:00Z">
        <w:r w:rsidR="002C2D51">
          <w:t xml:space="preserve">compared to </w:t>
        </w:r>
      </w:ins>
      <w:ins w:id="68" w:author="Brian Bohman" w:date="2021-10-28T06:39:00Z">
        <w:r w:rsidR="00F05BC4">
          <w:t xml:space="preserve">alternative statistical </w:t>
        </w:r>
        <w:commentRangeStart w:id="69"/>
        <w:r w:rsidR="00F05BC4">
          <w:t>methods</w:t>
        </w:r>
      </w:ins>
      <w:commentRangeEnd w:id="69"/>
      <w:ins w:id="70" w:author="Brian Bohman" w:date="2021-10-30T12:46:00Z">
        <w:r w:rsidR="002C2D51">
          <w:t xml:space="preserve"> as a result of</w:t>
        </w:r>
      </w:ins>
      <w:ins w:id="71" w:author="Brian Bohman" w:date="2021-10-28T06:39:00Z">
        <w:r w:rsidR="00F05BC4">
          <w:rPr>
            <w:rStyle w:val="CommentReference"/>
            <w:rFonts w:ascii="Palatino Linotype" w:eastAsia="SimSun" w:hAnsi="Palatino Linotype"/>
            <w:noProof/>
            <w:color w:val="000000"/>
            <w:lang w:eastAsia="zh-CN"/>
          </w:rPr>
          <w:commentReference w:id="69"/>
        </w:r>
      </w:ins>
      <w:ins w:id="72" w:author="Brian Bohman" w:date="2021-10-30T12:46:00Z">
        <w:r w:rsidR="002C2D51">
          <w:rPr>
            <w:rStyle w:val="CommentReference"/>
            <w:rFonts w:ascii="Palatino Linotype" w:eastAsia="SimSun" w:hAnsi="Palatino Linotype"/>
            <w:noProof/>
            <w:color w:val="000000"/>
            <w:lang w:eastAsia="zh-CN"/>
          </w:rPr>
          <w:t xml:space="preserve"> </w:t>
        </w:r>
      </w:ins>
      <w:ins w:id="73" w:author="Brian Bohman" w:date="2021-10-28T06:39:00Z">
        <w:r w:rsidR="00F05BC4">
          <w:t>insufficient quantity and quality of</w:t>
        </w:r>
        <w:r w:rsidR="00F05BC4" w:rsidRPr="008970F9">
          <w:t xml:space="preserve"> experimental datasets (</w:t>
        </w:r>
      </w:ins>
      <w:ins w:id="74" w:author="Brian Bohman" w:date="2021-10-28T06:40:00Z">
        <w:r w:rsidR="00F05BC4">
          <w:t>e.g.</w:t>
        </w:r>
      </w:ins>
      <w:ins w:id="75" w:author="Brian Bohman" w:date="2021-10-28T06:39:00Z">
        <w:r w:rsidR="00F05BC4" w:rsidRPr="008970F9">
          <w:t>, unbalanced distribution of N limiting and non-N limiting observations)</w:t>
        </w:r>
      </w:ins>
      <w:ins w:id="76" w:author="Brian Bohman" w:date="2021-10-30T12:43:00Z">
        <w:r w:rsidR="002C2D51">
          <w:t xml:space="preserve">. </w:t>
        </w:r>
      </w:ins>
      <w:ins w:id="77" w:author="Brian Bohman" w:date="2021-10-30T12:47:00Z">
        <w:r w:rsidR="002C2D51">
          <w:t>T</w:t>
        </w:r>
      </w:ins>
      <w:ins w:id="78" w:author="Brian Bohman" w:date="2021-10-30T12:41:00Z">
        <w:r w:rsidR="002C2D51">
          <w:t>h</w:t>
        </w:r>
      </w:ins>
      <w:ins w:id="79" w:author="Brian Bohman" w:date="2021-10-30T12:47:00Z">
        <w:r w:rsidR="002C2D51">
          <w:t xml:space="preserve">is </w:t>
        </w:r>
      </w:ins>
      <w:ins w:id="80" w:author="Brian Bohman" w:date="2021-10-30T12:41:00Z">
        <w:r w:rsidR="002C2D51">
          <w:t xml:space="preserve">method </w:t>
        </w:r>
      </w:ins>
      <w:ins w:id="81" w:author="Brian Bohman" w:date="2021-10-30T12:47:00Z">
        <w:r w:rsidR="002C2D51">
          <w:t xml:space="preserve">also </w:t>
        </w:r>
      </w:ins>
      <w:ins w:id="82" w:author="Brian Bohman" w:date="2021-10-30T12:41:00Z">
        <w:r w:rsidR="002C2D51">
          <w:t>allows for direct</w:t>
        </w:r>
      </w:ins>
      <w:ins w:id="83" w:author="Brian Bohman" w:date="2021-10-30T12:44:00Z">
        <w:r w:rsidR="002C2D51">
          <w:t>,</w:t>
        </w:r>
      </w:ins>
      <w:ins w:id="84" w:author="Brian Bohman" w:date="2021-10-30T12:41:00Z">
        <w:r w:rsidR="002C2D51">
          <w:t xml:space="preserve"> </w:t>
        </w:r>
      </w:ins>
      <w:ins w:id="85" w:author="Brian Bohman" w:date="2021-10-30T12:43:00Z">
        <w:r w:rsidR="002C2D51">
          <w:t xml:space="preserve">statistical </w:t>
        </w:r>
      </w:ins>
      <w:ins w:id="86" w:author="Brian Bohman" w:date="2021-10-30T12:41:00Z">
        <w:r w:rsidR="002C2D51">
          <w:t>c</w:t>
        </w:r>
      </w:ins>
      <w:ins w:id="87" w:author="Brian Bohman" w:date="2021-10-30T12:42:00Z">
        <w:r w:rsidR="002C2D51">
          <w:t>omparison of differences in %N</w:t>
        </w:r>
        <w:r w:rsidR="002C2D51">
          <w:rPr>
            <w:vertAlign w:val="subscript"/>
          </w:rPr>
          <w:t>c</w:t>
        </w:r>
        <w:r w:rsidR="002C2D51">
          <w:t xml:space="preserve"> [∆%N</w:t>
        </w:r>
        <w:r w:rsidR="002C2D51">
          <w:rPr>
            <w:vertAlign w:val="subscript"/>
          </w:rPr>
          <w:t>c</w:t>
        </w:r>
        <w:r w:rsidR="002C2D51">
          <w:t xml:space="preserve">] across levels </w:t>
        </w:r>
      </w:ins>
      <w:ins w:id="88" w:author="Brian Bohman" w:date="2021-10-30T12:43:00Z">
        <w:r w:rsidR="002C2D51">
          <w:t xml:space="preserve">of the </w:t>
        </w:r>
      </w:ins>
      <w:ins w:id="89" w:author="Brian Bohman" w:date="2021-10-30T12:42:00Z">
        <w:r w:rsidR="002C2D51" w:rsidRPr="008970F9">
          <w:t xml:space="preserve">G </w:t>
        </w:r>
        <w:r w:rsidR="002C2D51">
          <w:t>×</w:t>
        </w:r>
        <w:r w:rsidR="002C2D51" w:rsidRPr="008970F9">
          <w:t xml:space="preserve"> E</w:t>
        </w:r>
        <w:r w:rsidR="002C2D51">
          <w:t xml:space="preserve"> × M interactions</w:t>
        </w:r>
      </w:ins>
      <w:ins w:id="90" w:author="Brian Bohman" w:date="2021-10-30T12:47:00Z">
        <w:r w:rsidR="002C2D51">
          <w:t xml:space="preserve"> – </w:t>
        </w:r>
      </w:ins>
      <w:del w:id="91" w:author="Brian Bohman" w:date="2021-10-30T12:43:00Z">
        <w:r w:rsidRPr="008970F9" w:rsidDel="002C2D51">
          <w:delText>D</w:delText>
        </w:r>
      </w:del>
      <w:del w:id="92" w:author="Brian Bohman" w:date="2021-10-30T12:44:00Z">
        <w:r w:rsidRPr="008970F9" w:rsidDel="002C2D51">
          <w:delText>ifferences in %N</w:delText>
        </w:r>
        <w:r w:rsidRPr="008970F9" w:rsidDel="002C2D51">
          <w:rPr>
            <w:vertAlign w:val="subscript"/>
          </w:rPr>
          <w:delText>c</w:delText>
        </w:r>
        <w:r w:rsidRPr="008970F9" w:rsidDel="002C2D51">
          <w:delText xml:space="preserve"> </w:delText>
        </w:r>
      </w:del>
      <w:ins w:id="93" w:author="Brian Bohman" w:date="2021-10-30T12:44:00Z">
        <w:r w:rsidR="002C2D51">
          <w:t>where found to be significant, ∆%N</w:t>
        </w:r>
        <w:r w:rsidR="002C2D51">
          <w:rPr>
            <w:vertAlign w:val="subscript"/>
          </w:rPr>
          <w:t>c</w:t>
        </w:r>
      </w:ins>
      <w:ins w:id="94" w:author="Brian Bohman" w:date="2021-10-28T06:33:00Z">
        <w:r w:rsidR="00DD17D5">
          <w:t xml:space="preserve"> </w:t>
        </w:r>
      </w:ins>
      <w:ins w:id="95" w:author="Brian Bohman" w:date="2021-10-24T10:01:00Z">
        <w:r w:rsidR="00F4312B">
          <w:t>w</w:t>
        </w:r>
      </w:ins>
      <w:ins w:id="96" w:author="Brian Bohman" w:date="2021-10-30T12:44:00Z">
        <w:r w:rsidR="002C2D51">
          <w:t>as</w:t>
        </w:r>
      </w:ins>
      <w:ins w:id="97" w:author="Brian Bohman" w:date="2021-10-24T10:01:00Z">
        <w:r w:rsidR="00F4312B">
          <w:t xml:space="preserve"> attributed </w:t>
        </w:r>
      </w:ins>
      <w:ins w:id="98" w:author="Brian Bohman" w:date="2021-10-24T10:02:00Z">
        <w:r w:rsidR="00AE58B7">
          <w:t xml:space="preserve">to variation in </w:t>
        </w:r>
      </w:ins>
      <w:ins w:id="99" w:author="Brian Bohman" w:date="2021-10-28T06:33:00Z">
        <w:r w:rsidR="00DD17D5">
          <w:t xml:space="preserve">the </w:t>
        </w:r>
      </w:ins>
      <w:ins w:id="100" w:author="Brian Bohman" w:date="2021-10-27T05:31:00Z">
        <w:r w:rsidR="00D8523F">
          <w:t xml:space="preserve">timing of </w:t>
        </w:r>
      </w:ins>
      <w:ins w:id="101" w:author="Brian Bohman" w:date="2021-10-24T10:02:00Z">
        <w:r w:rsidR="00AE58B7">
          <w:t>tuber initiation and</w:t>
        </w:r>
      </w:ins>
      <w:ins w:id="102" w:author="Brian Bohman" w:date="2021-10-28T06:33:00Z">
        <w:r w:rsidR="00DD17D5">
          <w:t xml:space="preserve"> the</w:t>
        </w:r>
      </w:ins>
      <w:ins w:id="103" w:author="Brian Bohman" w:date="2021-10-24T10:02:00Z">
        <w:r w:rsidR="00AE58B7">
          <w:t xml:space="preserve"> </w:t>
        </w:r>
      </w:ins>
      <w:ins w:id="104" w:author="Brian Bohman" w:date="2021-10-27T05:20:00Z">
        <w:r w:rsidR="00BA2ABE">
          <w:t xml:space="preserve">relative </w:t>
        </w:r>
      </w:ins>
      <w:ins w:id="105" w:author="Brian Bohman" w:date="2021-10-24T10:02:00Z">
        <w:r w:rsidR="00AE58B7">
          <w:t>rate of tuber bulking</w:t>
        </w:r>
      </w:ins>
      <w:ins w:id="106" w:author="Brian Bohman" w:date="2021-10-30T12:44:00Z">
        <w:r w:rsidR="002C2D51">
          <w:t xml:space="preserve"> across G x E × M interactions</w:t>
        </w:r>
      </w:ins>
      <w:del w:id="107" w:author="Brian Bohman" w:date="2021-10-24T10:03:00Z">
        <w:r w:rsidRPr="008970F9" w:rsidDel="00027C3E">
          <w:delText xml:space="preserve">were primarily the result of differences </w:delText>
        </w:r>
      </w:del>
      <w:del w:id="108" w:author="Brian Bohman" w:date="2021-10-23T14:17:00Z">
        <w:r w:rsidRPr="008970F9" w:rsidDel="00D840BB">
          <w:delText>in</w:delText>
        </w:r>
      </w:del>
      <w:del w:id="109" w:author="Brian Bohman" w:date="2021-10-24T10:03:00Z">
        <w:r w:rsidRPr="008970F9" w:rsidDel="00027C3E">
          <w:delText xml:space="preserve"> </w:delText>
        </w:r>
      </w:del>
      <w:commentRangeStart w:id="110"/>
      <w:commentRangeStart w:id="111"/>
      <w:del w:id="112" w:author="Brian Bohman" w:date="2021-10-24T10:02:00Z">
        <w:r w:rsidRPr="008970F9" w:rsidDel="00027C3E">
          <w:delText>E</w:delText>
        </w:r>
        <w:commentRangeEnd w:id="110"/>
        <w:r w:rsidR="00B068FD" w:rsidDel="00027C3E">
          <w:rPr>
            <w:rStyle w:val="CommentReference"/>
            <w:rFonts w:ascii="Palatino Linotype" w:eastAsia="SimSun" w:hAnsi="Palatino Linotype"/>
            <w:noProof/>
            <w:color w:val="000000"/>
            <w:lang w:eastAsia="zh-CN"/>
          </w:rPr>
          <w:commentReference w:id="110"/>
        </w:r>
      </w:del>
      <w:commentRangeEnd w:id="111"/>
      <w:r w:rsidR="00D8523F">
        <w:rPr>
          <w:rStyle w:val="CommentReference"/>
          <w:rFonts w:ascii="Palatino Linotype" w:eastAsia="SimSun" w:hAnsi="Palatino Linotype"/>
          <w:noProof/>
          <w:color w:val="000000"/>
          <w:lang w:eastAsia="zh-CN"/>
        </w:rPr>
        <w:commentReference w:id="111"/>
      </w:r>
      <w:del w:id="113"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the boundary values for the credible region (i.e., CNDC</w:t>
      </w:r>
      <w:r w:rsidRPr="008970F9">
        <w:rPr>
          <w:vertAlign w:val="subscript"/>
        </w:rPr>
        <w:t>lo</w:t>
      </w:r>
      <w:r w:rsidRPr="008970F9">
        <w:t xml:space="preserve"> and CNDC</w:t>
      </w:r>
      <w:r w:rsidRPr="008970F9">
        <w:rPr>
          <w:vertAlign w:val="subscript"/>
        </w:rPr>
        <w:t>up</w:t>
      </w:r>
      <w:r w:rsidRPr="008970F9">
        <w:t xml:space="preserve">) </w:t>
      </w:r>
      <w:ins w:id="114" w:author="Brian Bohman" w:date="2021-10-27T05:25:00Z">
        <w:r w:rsidR="00D8523F">
          <w:t xml:space="preserve">derived using the Bayesian </w:t>
        </w:r>
      </w:ins>
      <w:ins w:id="115" w:author="Brian Bohman" w:date="2021-10-28T06:34:00Z">
        <w:r w:rsidR="00DD17D5">
          <w:t>framework</w:t>
        </w:r>
      </w:ins>
      <w:ins w:id="116" w:author="Brian Bohman" w:date="2021-10-27T05:25:00Z">
        <w:r w:rsidR="00D8523F">
          <w:t xml:space="preserve"> </w:t>
        </w:r>
      </w:ins>
      <w:r w:rsidRPr="008970F9">
        <w:t xml:space="preserve">should be used in calculation of N nutrition index (and other calculations) to account for and propagate uncertainty. </w:t>
      </w:r>
      <w:del w:id="117" w:author="Brian Bohman" w:date="2021-10-27T09:02:00Z">
        <w:r w:rsidRPr="008970F9" w:rsidDel="00ED5FEC">
          <w:delText xml:space="preserve">Additionally, this study </w:delText>
        </w:r>
      </w:del>
      <w:del w:id="118" w:author="Brian Bohman" w:date="2021-10-27T05:25:00Z">
        <w:r w:rsidRPr="008970F9" w:rsidDel="00D8523F">
          <w:delText>found</w:delText>
        </w:r>
      </w:del>
      <w:del w:id="119" w:author="Brian Bohman" w:date="2021-10-27T08:35:00Z">
        <w:r w:rsidRPr="008970F9" w:rsidDel="009B2FBE">
          <w:delText xml:space="preserve"> </w:delText>
        </w:r>
      </w:del>
      <w:del w:id="120" w:author="Brian Bohman" w:date="2021-10-27T09:02:00Z">
        <w:r w:rsidRPr="008970F9" w:rsidDel="00ED5FEC">
          <w:delText xml:space="preserve">that </w:delText>
        </w:r>
      </w:del>
      <w:del w:id="121" w:author="Brian Bohman" w:date="2021-10-27T05:25:00Z">
        <w:r w:rsidRPr="008970F9" w:rsidDel="00D8523F">
          <w:delText xml:space="preserve">the conventional </w:delText>
        </w:r>
      </w:del>
      <w:del w:id="122" w:author="Brian Bohman" w:date="2021-10-27T08:38:00Z">
        <w:r w:rsidRPr="008970F9" w:rsidDel="00774898">
          <w:delText xml:space="preserve">statistical </w:delText>
        </w:r>
      </w:del>
      <w:del w:id="123" w:author="Brian Bohman" w:date="2021-10-28T06:39:00Z">
        <w:r w:rsidRPr="008970F9" w:rsidDel="00F05BC4">
          <w:delText xml:space="preserve">method </w:delText>
        </w:r>
      </w:del>
      <w:del w:id="124" w:author="Brian Bohman" w:date="2021-10-27T08:36:00Z">
        <w:r w:rsidRPr="008970F9" w:rsidDel="00AD5F6D">
          <w:delText xml:space="preserve">used </w:delText>
        </w:r>
      </w:del>
      <w:del w:id="125" w:author="Brian Bohman" w:date="2021-10-28T06:35:00Z">
        <w:r w:rsidRPr="008970F9" w:rsidDel="00DD17D5">
          <w:delText xml:space="preserve">to </w:delText>
        </w:r>
      </w:del>
      <w:del w:id="126" w:author="Brian Bohman" w:date="2021-10-27T08:39:00Z">
        <w:r w:rsidRPr="008970F9" w:rsidDel="00774898">
          <w:delText>derive</w:delText>
        </w:r>
      </w:del>
      <w:del w:id="127" w:author="Brian Bohman" w:date="2021-10-28T06:35:00Z">
        <w:r w:rsidRPr="008970F9" w:rsidDel="00DD17D5">
          <w:delText xml:space="preserve"> CNDC</w:delText>
        </w:r>
      </w:del>
      <w:del w:id="128" w:author="Brian Bohman" w:date="2021-10-27T08:39:00Z">
        <w:r w:rsidRPr="008970F9" w:rsidDel="00774898">
          <w:delText>s</w:delText>
        </w:r>
      </w:del>
      <w:del w:id="129" w:author="Brian Bohman" w:date="2021-10-28T06:35:00Z">
        <w:r w:rsidRPr="008970F9" w:rsidDel="00DD17D5">
          <w:delText xml:space="preserve"> </w:delText>
        </w:r>
      </w:del>
      <w:del w:id="130" w:author="Brian Bohman" w:date="2021-10-27T05:21:00Z">
        <w:r w:rsidRPr="008970F9" w:rsidDel="00D8523F">
          <w:delText>is</w:delText>
        </w:r>
      </w:del>
      <w:del w:id="131" w:author="Brian Bohman" w:date="2021-10-28T06:39:00Z">
        <w:r w:rsidRPr="008970F9" w:rsidDel="00F05BC4">
          <w:delText xml:space="preserve"> subject to </w:delText>
        </w:r>
      </w:del>
      <w:del w:id="132" w:author="Brian Bohman" w:date="2021-10-27T05:21:00Z">
        <w:r w:rsidRPr="008970F9" w:rsidDel="00D8523F">
          <w:delText xml:space="preserve">greater </w:delText>
        </w:r>
      </w:del>
      <w:del w:id="133" w:author="Brian Bohman" w:date="2021-10-28T06:39:00Z">
        <w:r w:rsidRPr="008970F9" w:rsidDel="00F05BC4">
          <w:delText xml:space="preserve">inferential bias </w:delText>
        </w:r>
      </w:del>
      <w:del w:id="134" w:author="Brian Bohman" w:date="2021-10-28T06:38:00Z">
        <w:r w:rsidRPr="008970F9" w:rsidDel="00F05BC4">
          <w:delText>resulting</w:delText>
        </w:r>
      </w:del>
      <w:del w:id="135" w:author="Brian Bohman" w:date="2021-10-28T06:36:00Z">
        <w:r w:rsidRPr="008970F9" w:rsidDel="00F05BC4">
          <w:delText xml:space="preserve"> from</w:delText>
        </w:r>
      </w:del>
      <w:del w:id="136" w:author="Brian Bohman" w:date="2021-10-28T06:39:00Z">
        <w:r w:rsidRPr="008970F9" w:rsidDel="00F05BC4">
          <w:delText xml:space="preserve"> </w:delText>
        </w:r>
      </w:del>
      <w:del w:id="137" w:author="Brian Bohman" w:date="2021-10-27T08:37:00Z">
        <w:r w:rsidRPr="008970F9" w:rsidDel="00AD5F6D">
          <w:delText>biased</w:delText>
        </w:r>
      </w:del>
      <w:del w:id="138" w:author="Brian Bohman" w:date="2021-10-28T06:39:00Z">
        <w:r w:rsidRPr="008970F9" w:rsidDel="00F05BC4">
          <w:delText xml:space="preserve"> experimental datasets (i.e., unbalanced distribution of N limiting and non-N limiting observations)</w:delText>
        </w:r>
      </w:del>
      <w:del w:id="139" w:author="Brian Bohman" w:date="2021-10-27T05:23:00Z">
        <w:r w:rsidRPr="008970F9" w:rsidDel="00D8523F">
          <w:delText xml:space="preserve"> than the Bayesian hierarchical </w:delText>
        </w:r>
        <w:commentRangeStart w:id="140"/>
        <w:commentRangeStart w:id="141"/>
        <w:r w:rsidRPr="008970F9" w:rsidDel="00D8523F">
          <w:delText>method</w:delText>
        </w:r>
        <w:commentRangeEnd w:id="140"/>
        <w:r w:rsidR="00B068FD" w:rsidDel="00D8523F">
          <w:rPr>
            <w:rStyle w:val="CommentReference"/>
            <w:rFonts w:ascii="Palatino Linotype" w:eastAsia="SimSun" w:hAnsi="Palatino Linotype"/>
            <w:noProof/>
            <w:color w:val="000000"/>
            <w:lang w:eastAsia="zh-CN"/>
          </w:rPr>
          <w:commentReference w:id="140"/>
        </w:r>
      </w:del>
      <w:commentRangeEnd w:id="141"/>
      <w:del w:id="142" w:author="Brian Bohman" w:date="2021-10-28T06:39:00Z">
        <w:r w:rsidR="00D8523F" w:rsidDel="00F05BC4">
          <w:rPr>
            <w:rStyle w:val="CommentReference"/>
            <w:rFonts w:ascii="Palatino Linotype" w:eastAsia="SimSun" w:hAnsi="Palatino Linotype"/>
            <w:noProof/>
            <w:color w:val="000000"/>
            <w:lang w:eastAsia="zh-CN"/>
          </w:rPr>
          <w:commentReference w:id="141"/>
        </w:r>
      </w:del>
      <w:del w:id="143" w:author="Brian Bohman" w:date="2021-10-27T05:23:00Z">
        <w:r w:rsidRPr="008970F9" w:rsidDel="00D8523F">
          <w:delText>.</w:delText>
        </w:r>
      </w:del>
      <w:del w:id="144" w:author="Brian Bohman" w:date="2021-10-28T06:39:00Z">
        <w:r w:rsidRPr="008970F9" w:rsidDel="00F05BC4">
          <w:delText xml:space="preserve"> </w:delText>
        </w:r>
      </w:del>
      <w:r w:rsidRPr="008970F9">
        <w:t>Overall, this study provides additional evidence that %N</w:t>
      </w:r>
      <w:r w:rsidRPr="008970F9">
        <w:rPr>
          <w:vertAlign w:val="subscript"/>
        </w:rPr>
        <w:t>c</w:t>
      </w:r>
      <w:r w:rsidRPr="008970F9">
        <w:t xml:space="preserve"> is dependent upon G </w:t>
      </w:r>
      <w:ins w:id="145" w:author="Brian Bohman" w:date="2021-08-25T10:47:00Z">
        <w:r w:rsidR="00F0040A">
          <w:t>×</w:t>
        </w:r>
      </w:ins>
      <w:del w:id="146" w:author="Brian Bohman" w:date="2021-08-25T10:47:00Z">
        <w:r w:rsidRPr="008970F9" w:rsidDel="00F0040A">
          <w:delText>x</w:delText>
        </w:r>
      </w:del>
      <w:r w:rsidRPr="008970F9">
        <w:t xml:space="preserve"> E</w:t>
      </w:r>
      <w:ins w:id="147" w:author="Brian Bohman" w:date="2021-10-23T14:17:00Z">
        <w:r w:rsidR="00D840BB">
          <w:t xml:space="preserve"> </w:t>
        </w:r>
      </w:ins>
      <w:ins w:id="148" w:author="Brian Bohman" w:date="2021-10-27T05:10:00Z">
        <w:r w:rsidR="00A51643">
          <w:t>×</w:t>
        </w:r>
      </w:ins>
      <w:ins w:id="149" w:author="Brian Bohman" w:date="2021-10-23T14:17:00Z">
        <w:r w:rsidR="00D840BB">
          <w:t xml:space="preserve"> M</w:t>
        </w:r>
      </w:ins>
      <w:r w:rsidRPr="008970F9">
        <w:t xml:space="preserve"> interactions; therefore, evaluation of crop N status or N use efficiency must account for variation in %N</w:t>
      </w:r>
      <w:r w:rsidRPr="008970F9">
        <w:rPr>
          <w:vertAlign w:val="subscript"/>
        </w:rPr>
        <w:t>c</w:t>
      </w:r>
      <w:r w:rsidRPr="008970F9">
        <w:t xml:space="preserve"> across G </w:t>
      </w:r>
      <w:ins w:id="150" w:author="Brian Bohman" w:date="2021-08-25T10:47:00Z">
        <w:r w:rsidR="00F0040A">
          <w:t>×</w:t>
        </w:r>
      </w:ins>
      <w:del w:id="151" w:author="Brian Bohman" w:date="2021-08-25T10:47:00Z">
        <w:r w:rsidRPr="008970F9" w:rsidDel="00F0040A">
          <w:delText>x</w:delText>
        </w:r>
      </w:del>
      <w:r w:rsidRPr="008970F9">
        <w:t xml:space="preserve"> E </w:t>
      </w:r>
      <w:ins w:id="152" w:author="Brian Bohman" w:date="2021-10-27T05:10:00Z">
        <w:r w:rsidR="00A51643">
          <w:t>×</w:t>
        </w:r>
      </w:ins>
      <w:ins w:id="153"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lastRenderedPageBreak/>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3E5F8496"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54" w:author="Brian Bohman" w:date="2021-08-25T10:48:00Z">
        <w:r w:rsidDel="000B3B17">
          <w:delText>x</w:delText>
        </w:r>
      </w:del>
      <w:ins w:id="155" w:author="Brian Bohman" w:date="2021-08-25T10:48:00Z">
        <w:r w:rsidR="000B3B17">
          <w:t>×</w:t>
        </w:r>
      </w:ins>
      <w:r>
        <w:t xml:space="preserve"> M effects (e.g., year-to-year</w:t>
      </w:r>
      <w:ins w:id="156" w:author="Brian Bohman" w:date="2021-10-27T05:15:00Z">
        <w:r w:rsidR="00A51643">
          <w:t>,</w:t>
        </w:r>
      </w:ins>
      <w:ins w:id="157" w:author="Brian Bohman" w:date="2021-10-27T05:14:00Z">
        <w:r w:rsidR="00A51643">
          <w:t xml:space="preserve"> </w:t>
        </w:r>
      </w:ins>
      <w:del w:id="158" w:author="Brian Bohman" w:date="2021-10-27T05:13:00Z">
        <w:r w:rsidDel="00A51643">
          <w:delText xml:space="preserve"> or</w:delText>
        </w:r>
      </w:del>
      <w:del w:id="159" w:author="Brian Bohman" w:date="2021-10-27T05:14:00Z">
        <w:r w:rsidDel="00A51643">
          <w:delText xml:space="preserve"> </w:delText>
        </w:r>
      </w:del>
      <w:r>
        <w:t>geographic</w:t>
      </w:r>
      <w:ins w:id="160" w:author="Brian Bohman" w:date="2021-10-27T05:14:00Z">
        <w:r w:rsidR="00A51643">
          <w:t xml:space="preserve">, </w:t>
        </w:r>
      </w:ins>
      <w:ins w:id="161" w:author="Brian Bohman" w:date="2021-10-27T05:15:00Z">
        <w:r w:rsidR="00A51643">
          <w:t xml:space="preserve">or </w:t>
        </w:r>
      </w:ins>
      <w:ins w:id="162" w:author="Brian Bohman" w:date="2021-10-27T05:17:00Z">
        <w:r w:rsidR="00A51643">
          <w:t>cultural</w:t>
        </w:r>
      </w:ins>
      <w:ins w:id="163"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164" w:author="Brian Bohman" w:date="2021-10-27T05:11:00Z">
        <w:r w:rsidR="00A51643">
          <w:t>e.g.</w:t>
        </w:r>
      </w:ins>
      <w:del w:id="165"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N</w:t>
      </w:r>
      <w:r>
        <w:rPr>
          <w:vertAlign w:val="subscript"/>
        </w:rPr>
        <w:t>Plant</w:t>
      </w:r>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166"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166"/>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N</w:t>
      </w:r>
      <w:r>
        <w:rPr>
          <w:vertAlign w:val="subscript"/>
        </w:rPr>
        <w:t>Plant</w:t>
      </w:r>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N</w:t>
      </w:r>
      <w:r>
        <w:rPr>
          <w:vertAlign w:val="subscript"/>
        </w:rPr>
        <w:t>Plant</w:t>
      </w:r>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67"/>
      <w:commentRangeStart w:id="168"/>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167"/>
      <w:r w:rsidR="00B068FD">
        <w:rPr>
          <w:rStyle w:val="CommentReference"/>
          <w:rFonts w:ascii="Palatino Linotype" w:eastAsia="SimSun" w:hAnsi="Palatino Linotype"/>
          <w:noProof/>
          <w:color w:val="000000"/>
          <w:lang w:eastAsia="zh-CN"/>
        </w:rPr>
        <w:commentReference w:id="167"/>
      </w:r>
      <w:commentRangeEnd w:id="168"/>
      <w:r w:rsidR="00D8523F">
        <w:rPr>
          <w:rStyle w:val="CommentReference"/>
          <w:rFonts w:ascii="Palatino Linotype" w:eastAsia="SimSun" w:hAnsi="Palatino Linotype"/>
          <w:noProof/>
          <w:color w:val="000000"/>
          <w:lang w:eastAsia="zh-CN"/>
        </w:rPr>
        <w:commentReference w:id="168"/>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69"/>
      <w:commentRangeStart w:id="170"/>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169"/>
      <w:r w:rsidR="00B068FD">
        <w:rPr>
          <w:rStyle w:val="CommentReference"/>
          <w:rFonts w:ascii="Palatino Linotype" w:eastAsia="SimSun" w:hAnsi="Palatino Linotype"/>
          <w:noProof/>
          <w:color w:val="000000"/>
          <w:lang w:eastAsia="zh-CN"/>
        </w:rPr>
        <w:commentReference w:id="169"/>
      </w:r>
      <w:commentRangeEnd w:id="170"/>
      <w:r w:rsidR="00D8523F">
        <w:rPr>
          <w:rStyle w:val="CommentReference"/>
          <w:rFonts w:ascii="Palatino Linotype" w:eastAsia="SimSun" w:hAnsi="Palatino Linotype"/>
          <w:noProof/>
          <w:color w:val="000000"/>
          <w:lang w:eastAsia="zh-CN"/>
        </w:rPr>
        <w:commentReference w:id="170"/>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171" w:author="Brian Bohman" w:date="2021-10-28T06:42:00Z">
        <w:r w:rsidDel="00BF7B4D">
          <w:delText xml:space="preserve">across </w:delText>
        </w:r>
      </w:del>
      <w:del w:id="172" w:author="Brian Bohman" w:date="2021-10-23T14:19:00Z">
        <w:r w:rsidDel="00A47A6D">
          <w:delText>E and G</w:delText>
        </w:r>
      </w:del>
      <w:del w:id="173" w:author="Brian Bohman" w:date="2021-10-28T06:42:00Z">
        <w:r w:rsidDel="00BF7B4D">
          <w:delText xml:space="preserve"> </w:delText>
        </w:r>
      </w:del>
      <w:ins w:id="174" w:author="Brian Bohman" w:date="2021-10-28T06:41:00Z">
        <w:r w:rsidR="00BF7B4D">
          <w:t xml:space="preserve">for potato </w:t>
        </w:r>
      </w:ins>
      <w:r>
        <w:t>would occur due to</w:t>
      </w:r>
      <w:del w:id="175" w:author="Brian Bohman" w:date="2021-10-27T05:31:00Z">
        <w:r w:rsidDel="00884493">
          <w:delText xml:space="preserve"> known</w:delText>
        </w:r>
      </w:del>
      <w:r>
        <w:t xml:space="preserve"> variation in total biomass and harvest index (i.e., </w:t>
      </w:r>
      <w:ins w:id="176" w:author="Brian Bohman" w:date="2021-10-27T05:29:00Z">
        <w:r w:rsidR="00D8523F">
          <w:t>timing of tuber in</w:t>
        </w:r>
      </w:ins>
      <w:ins w:id="177" w:author="Brian Bohman" w:date="2021-10-27T05:30:00Z">
        <w:r w:rsidR="00D8523F">
          <w:t xml:space="preserve">itiation, </w:t>
        </w:r>
      </w:ins>
      <w:r>
        <w:t xml:space="preserve">relative </w:t>
      </w:r>
      <w:ins w:id="178" w:author="Brian Bohman" w:date="2021-10-27T05:30:00Z">
        <w:r w:rsidR="00D8523F">
          <w:t>rate of tuber bulking</w:t>
        </w:r>
      </w:ins>
      <w:del w:id="179" w:author="Brian Bohman" w:date="2021-10-27T05:30:00Z">
        <w:r w:rsidDel="00D8523F">
          <w:delText>partitioning of biomass to tubers</w:delText>
        </w:r>
      </w:del>
      <w:r>
        <w:t>) across</w:t>
      </w:r>
      <w:del w:id="180" w:author="Brian Bohman" w:date="2021-10-28T06:42:00Z">
        <w:r w:rsidDel="00BF7B4D">
          <w:delText xml:space="preserve"> these</w:delText>
        </w:r>
      </w:del>
      <w:r>
        <w:t xml:space="preserve"> G </w:t>
      </w:r>
      <w:del w:id="181" w:author="Brian Bohman" w:date="2021-08-25T10:48:00Z">
        <w:r w:rsidDel="000B3B17">
          <w:delText>x</w:delText>
        </w:r>
      </w:del>
      <w:ins w:id="182" w:author="Brian Bohman" w:date="2021-08-25T10:48:00Z">
        <w:r w:rsidR="000B3B17">
          <w:t>×</w:t>
        </w:r>
      </w:ins>
      <w:r>
        <w:t xml:space="preserve"> E</w:t>
      </w:r>
      <w:ins w:id="183" w:author="Brian Bohman" w:date="2021-10-23T14:19:00Z">
        <w:r w:rsidR="00A47A6D">
          <w:t xml:space="preserve"> </w:t>
        </w:r>
      </w:ins>
      <w:ins w:id="184" w:author="Brian Bohman" w:date="2021-10-27T05:32:00Z">
        <w:r w:rsidR="00884493">
          <w:t>×</w:t>
        </w:r>
      </w:ins>
      <w:ins w:id="185" w:author="Brian Bohman" w:date="2021-10-23T14:19:00Z">
        <w:r w:rsidR="00A47A6D">
          <w:t xml:space="preserve"> M</w:t>
        </w:r>
      </w:ins>
      <w:r>
        <w:t xml:space="preserve"> gradients. Understanding the effects of G </w:t>
      </w:r>
      <w:del w:id="186" w:author="Brian Bohman" w:date="2021-08-25T10:48:00Z">
        <w:r w:rsidDel="000B3B17">
          <w:delText>x</w:delText>
        </w:r>
      </w:del>
      <w:ins w:id="187" w:author="Brian Bohman" w:date="2021-08-25T10:48:00Z">
        <w:r w:rsidR="000B3B17">
          <w:t>×</w:t>
        </w:r>
      </w:ins>
      <w:r>
        <w:t xml:space="preserve"> E</w:t>
      </w:r>
      <w:ins w:id="188" w:author="Brian Bohman" w:date="2021-10-23T14:19:00Z">
        <w:r w:rsidR="00A47A6D">
          <w:t xml:space="preserve"> </w:t>
        </w:r>
      </w:ins>
      <w:ins w:id="189" w:author="Brian Bohman" w:date="2021-10-27T05:32:00Z">
        <w:r w:rsidR="00884493">
          <w:t>×</w:t>
        </w:r>
      </w:ins>
      <w:ins w:id="190"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191" w:author="Brian Bohman" w:date="2021-08-25T10:48:00Z">
        <w:r w:rsidDel="000B3B17">
          <w:delText>x</w:delText>
        </w:r>
      </w:del>
      <w:ins w:id="192" w:author="Brian Bohman" w:date="2021-08-25T10:48:00Z">
        <w:r w:rsidR="000B3B17">
          <w:t>×</w:t>
        </w:r>
      </w:ins>
      <w:r>
        <w:t xml:space="preserve"> E</w:t>
      </w:r>
      <w:ins w:id="193" w:author="Brian Bohman" w:date="2021-10-23T14:19:00Z">
        <w:r w:rsidR="00A47A6D">
          <w:t xml:space="preserve"> </w:t>
        </w:r>
      </w:ins>
      <w:ins w:id="194" w:author="Brian Bohman" w:date="2021-10-27T05:32:00Z">
        <w:r w:rsidR="00884493">
          <w:t>×</w:t>
        </w:r>
      </w:ins>
      <w:ins w:id="195" w:author="Brian Bohman" w:date="2021-10-23T14:19:00Z">
        <w:r w:rsidR="00A47A6D">
          <w:t xml:space="preserve"> M</w:t>
        </w:r>
      </w:ins>
      <w:r>
        <w:t xml:space="preserve"> effects</w:t>
      </w:r>
      <w:del w:id="196" w:author="Brian Bohman" w:date="2021-10-28T06:42:00Z">
        <w:r w:rsidDel="00BF7B4D">
          <w:delText xml:space="preserve"> o</w:delText>
        </w:r>
      </w:del>
      <w:ins w:id="197" w:author="Brian Bohman" w:date="2021-10-28T06:42:00Z">
        <w:r w:rsidR="00BF7B4D">
          <w:t>,</w:t>
        </w:r>
      </w:ins>
      <w:del w:id="198" w:author="Brian Bohman" w:date="2021-10-28T06:42:00Z">
        <w:r w:rsidDel="00BF7B4D">
          <w:delText>r</w:delText>
        </w:r>
      </w:del>
      <w:r>
        <w:t xml:space="preserve"> are confounded by the limitations of the statistical approach</w:t>
      </w:r>
      <w:ins w:id="199" w:author="Brian Bohman" w:date="2021-10-28T06:42:00Z">
        <w:r w:rsidR="00BF7B4D">
          <w:t>, or biased due to insufficient quantity or quality of experimental data</w:t>
        </w:r>
      </w:ins>
      <w:ins w:id="200"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201" w:author="Brian Bohman" w:date="2021-10-28T06:42:00Z">
        <w:r w:rsidR="00BF7B4D">
          <w:t>.</w:t>
        </w:r>
      </w:ins>
      <w:del w:id="202" w:author="Brian Bohman" w:date="2021-10-28T06:42:00Z">
        <w:r w:rsidDel="00BF7B4D">
          <w:delText>.</w:delText>
        </w:r>
      </w:del>
    </w:p>
    <w:p w14:paraId="52242046" w14:textId="77777777" w:rsidR="00E072BF" w:rsidRDefault="00E072BF" w:rsidP="00E072BF">
      <w:pPr>
        <w:pStyle w:val="Body"/>
        <w:spacing w:after="240"/>
      </w:pPr>
      <w:r>
        <w:t>The conventional approach to fit a CNDC, consists of a two-step process: first, the critical points from the relationship of %N</w:t>
      </w:r>
      <w:r>
        <w:rPr>
          <w:vertAlign w:val="subscript"/>
        </w:rPr>
        <w:t>Plant</w:t>
      </w:r>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203"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204" w:author="Brian Bohman" w:date="2021-10-28T06:44:00Z">
        <w:r w:rsidR="00E071EE">
          <w:t>e</w:t>
        </w:r>
      </w:ins>
      <w:del w:id="205" w:author="Brian Bohman" w:date="2021-10-28T06:44:00Z">
        <w:r w:rsidDel="00E071EE">
          <w:delText>i.e</w:delText>
        </w:r>
      </w:del>
      <w:r>
        <w:t>.</w:t>
      </w:r>
      <w:ins w:id="206"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207" w:author="Brian Bohman" w:date="2021-10-28T06:45:00Z">
        <w:r w:rsidDel="00E071EE">
          <w:delText>when implemented using biased empirical data</w:delText>
        </w:r>
      </w:del>
      <w:ins w:id="208" w:author="Brian Bohman" w:date="2021-10-28T06:45:00Z">
        <w:r w:rsidR="00E071EE">
          <w:t>due to inherent deficiencies of the underlying experimental data used</w:t>
        </w:r>
      </w:ins>
      <w:del w:id="209"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210" w:author="Brian Bohman" w:date="2021-10-27T08:03:00Z"/>
        </w:rPr>
      </w:pPr>
    </w:p>
    <w:p w14:paraId="706DA9E8" w14:textId="4F47D177" w:rsidR="001F02B0" w:rsidRDefault="00E072BF" w:rsidP="00E072BF">
      <w:pPr>
        <w:pStyle w:val="Body"/>
        <w:spacing w:after="240"/>
        <w:rPr>
          <w:ins w:id="211" w:author="Brian Bohman" w:date="2021-10-27T08:03:00Z"/>
        </w:rPr>
      </w:pPr>
      <w:r>
        <w:t>N</w:t>
      </w:r>
      <w:ins w:id="212" w:author="Brian Bohman" w:date="2021-10-27T09:04:00Z">
        <w:r w:rsidR="00ED5FEC">
          <w:t>ovel</w:t>
        </w:r>
      </w:ins>
      <w:del w:id="213"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214" w:author="Brian Bohman" w:date="2021-10-27T08:40:00Z">
        <w:r w:rsidR="00774898">
          <w:t xml:space="preserve"> and </w:t>
        </w:r>
      </w:ins>
      <w:del w:id="215" w:author="Brian Bohman" w:date="2021-10-27T08:40:00Z">
        <w:r w:rsidDel="00774898">
          <w:delText xml:space="preserve">, </w:delText>
        </w:r>
      </w:del>
      <w:r>
        <w:t>quantification of uncertainty</w:t>
      </w:r>
      <w:del w:id="216" w:author="Brian Bohman" w:date="2021-10-27T08:40:00Z">
        <w:r w:rsidDel="00774898">
          <w:delText>, and a means to directly evaluate differences</w:delText>
        </w:r>
      </w:del>
      <w:ins w:id="217" w:author="Brian Bohman" w:date="2021-10-27T08:40:00Z">
        <w:r w:rsidR="00774898">
          <w:t xml:space="preserve"> for deriving</w:t>
        </w:r>
      </w:ins>
      <w:r>
        <w:t xml:space="preserve"> in CNDCs</w:t>
      </w:r>
      <w:ins w:id="218" w:author="Brian Bohman" w:date="2021-10-27T08:43:00Z">
        <w:r w:rsidR="005E5FE7">
          <w:t xml:space="preserve"> which enables </w:t>
        </w:r>
      </w:ins>
      <w:ins w:id="219" w:author="Brian Bohman" w:date="2021-10-27T08:44:00Z">
        <w:r w:rsidR="005E5FE7">
          <w:t xml:space="preserve">direct </w:t>
        </w:r>
      </w:ins>
      <w:ins w:id="220" w:author="Brian Bohman" w:date="2021-10-27T08:43:00Z">
        <w:r w:rsidR="005E5FE7">
          <w:t xml:space="preserve">comparison </w:t>
        </w:r>
      </w:ins>
      <w:ins w:id="221" w:author="Brian Bohman" w:date="2021-10-27T08:44:00Z">
        <w:r w:rsidR="005E5FE7">
          <w:t>of</w:t>
        </w:r>
      </w:ins>
      <w:ins w:id="222" w:author="Brian Bohman" w:date="2021-10-27T08:43:00Z">
        <w:r w:rsidR="005E5FE7">
          <w:t xml:space="preserve"> %N</w:t>
        </w:r>
      </w:ins>
      <w:ins w:id="223" w:author="Brian Bohman" w:date="2021-10-27T08:44:00Z">
        <w:r w:rsidR="005E5FE7">
          <w:rPr>
            <w:vertAlign w:val="subscript"/>
          </w:rPr>
          <w:t>c</w:t>
        </w:r>
        <w:r w:rsidR="005E5FE7">
          <w:t xml:space="preserve"> across G × E × M interactions</w:t>
        </w:r>
      </w:ins>
      <w:del w:id="224" w:author="Brian Bohman" w:date="2021-10-27T08:40:00Z">
        <w:r w:rsidDel="00774898">
          <w:delText xml:space="preserve"> for various G </w:delText>
        </w:r>
      </w:del>
      <w:del w:id="225" w:author="Brian Bohman" w:date="2021-08-25T10:48:00Z">
        <w:r w:rsidDel="000B3B17">
          <w:delText>x</w:delText>
        </w:r>
      </w:del>
      <w:del w:id="226" w:author="Brian Bohman" w:date="2021-10-27T08:40:00Z">
        <w:r w:rsidDel="00774898">
          <w:delText xml:space="preserve"> E interactions</w:delText>
        </w:r>
      </w:del>
      <w:r>
        <w:t xml:space="preserve">. In short, this </w:t>
      </w:r>
      <w:del w:id="227"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228" w:author="Brian Bohman" w:date="2021-10-27T09:04:00Z">
        <w:r w:rsidR="00ED5FEC">
          <w:t xml:space="preserve">for a given </w:t>
        </w:r>
      </w:ins>
      <w:ins w:id="229" w:author="Brian Bohman" w:date="2021-10-27T09:05:00Z">
        <w:r w:rsidR="00ED5FEC">
          <w:t xml:space="preserve">G × E × M interaction level </w:t>
        </w:r>
      </w:ins>
      <w:r>
        <w:t>and removes the arbitrary intermediate step of separately identifying critical points.</w:t>
      </w:r>
      <w:ins w:id="230" w:author="Brian Bohman" w:date="2021-10-27T08:44:00Z">
        <w:r w:rsidR="005E5FE7">
          <w:t xml:space="preserve"> </w:t>
        </w:r>
      </w:ins>
      <w:del w:id="231" w:author="Brian Bohman" w:date="2021-10-27T08:03:00Z">
        <w:r w:rsidDel="00450527">
          <w:delText xml:space="preserve"> </w:delText>
        </w:r>
      </w:del>
      <w:del w:id="232" w:author="Brian Bohman" w:date="2021-10-27T08:41:00Z">
        <w:r w:rsidDel="00774898">
          <w:delText>While this approach is newly developed, it</w:delText>
        </w:r>
      </w:del>
      <w:ins w:id="233" w:author="Brian Bohman" w:date="2021-10-27T08:41:00Z">
        <w:r w:rsidR="00774898">
          <w:t>This approach</w:t>
        </w:r>
      </w:ins>
      <w:r>
        <w:t xml:space="preserve"> has already been </w:t>
      </w:r>
      <w:ins w:id="234"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35" w:author="Brian Bohman" w:date="2021-10-27T05:33:00Z">
        <w:r w:rsidR="00884493">
          <w:t>,</w:t>
        </w:r>
      </w:ins>
      <w:del w:id="236"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37" w:author="Brian Bohman" w:date="2021-10-27T05:37:00Z">
        <w:r w:rsidR="00884493">
          <w:t>, and</w:t>
        </w:r>
      </w:ins>
      <w:ins w:id="238"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39" w:author="Brian Bohman" w:date="2021-08-25T10:48:00Z">
        <w:r w:rsidDel="000B3B17">
          <w:delText>x</w:delText>
        </w:r>
      </w:del>
      <w:ins w:id="240" w:author="Brian Bohman" w:date="2021-08-25T10:48:00Z">
        <w:r w:rsidR="000B3B17">
          <w:t>×</w:t>
        </w:r>
      </w:ins>
      <w:r>
        <w:t xml:space="preserve"> E</w:t>
      </w:r>
      <w:ins w:id="241" w:author="Brian Bohman" w:date="2021-10-23T14:21:00Z">
        <w:r w:rsidR="00DC6A43">
          <w:t xml:space="preserve"> </w:t>
        </w:r>
      </w:ins>
      <w:ins w:id="242" w:author="Brian Bohman" w:date="2021-10-27T05:33:00Z">
        <w:r w:rsidR="00884493">
          <w:t>×</w:t>
        </w:r>
      </w:ins>
      <w:ins w:id="243" w:author="Brian Bohman" w:date="2021-10-23T14:21:00Z">
        <w:r w:rsidR="00DC6A43">
          <w:t xml:space="preserve"> M</w:t>
        </w:r>
      </w:ins>
      <w:r>
        <w:t xml:space="preserve"> interactions for maize</w:t>
      </w:r>
      <w:ins w:id="244" w:author="Brian Bohman" w:date="2021-10-27T05:40:00Z">
        <w:r w:rsidR="00884493">
          <w:t>,</w:t>
        </w:r>
      </w:ins>
      <w:del w:id="245" w:author="Brian Bohman" w:date="2021-10-27T05:40:00Z">
        <w:r w:rsidDel="00884493">
          <w:delText xml:space="preserve"> and</w:delText>
        </w:r>
      </w:del>
      <w:r>
        <w:t xml:space="preserve"> wheat</w:t>
      </w:r>
      <w:ins w:id="246" w:author="Brian Bohman" w:date="2021-10-27T05:40:00Z">
        <w:r w:rsidR="00884493">
          <w:t>, and tall fescue</w:t>
        </w:r>
      </w:ins>
      <w:r>
        <w:t xml:space="preserve"> cropping systems, respectively. Through </w:t>
      </w:r>
      <w:ins w:id="247" w:author="Brian Bohman" w:date="2021-10-27T09:05:00Z">
        <w:r w:rsidR="00ED5FEC">
          <w:t>this</w:t>
        </w:r>
      </w:ins>
      <w:del w:id="248"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49" w:author="Brian Bohman" w:date="2021-10-28T07:20:00Z">
        <w:r w:rsidR="00EA4A9E">
          <w:t>-</w:t>
        </w:r>
      </w:ins>
      <w:del w:id="250" w:author="Brian Bohman" w:date="2021-10-28T07:20:00Z">
        <w:r w:rsidDel="00EA4A9E">
          <w:delText xml:space="preserve"> </w:delText>
        </w:r>
      </w:del>
      <w:r>
        <w:t>plateau curve</w:t>
      </w:r>
      <w:ins w:id="251" w:author="Brian Bohman" w:date="2021-10-28T07:20:00Z">
        <w:r w:rsidR="00EA4A9E">
          <w:t xml:space="preserve"> fit</w:t>
        </w:r>
      </w:ins>
      <w:r>
        <w:t>) to select critical points.</w:t>
      </w:r>
    </w:p>
    <w:p w14:paraId="595E2C88" w14:textId="459FD4F8" w:rsidR="00ED5FEC" w:rsidRDefault="003472AD" w:rsidP="007C11C2">
      <w:pPr>
        <w:pStyle w:val="Body"/>
        <w:spacing w:after="240"/>
        <w:rPr>
          <w:ins w:id="252" w:author="Brian Bohman" w:date="2021-10-27T09:06:00Z"/>
        </w:rPr>
      </w:pPr>
      <w:commentRangeStart w:id="253"/>
      <w:commentRangeStart w:id="254"/>
      <w:ins w:id="255" w:author="Brian Bohman" w:date="2021-10-27T08:03:00Z">
        <w:r>
          <w:t xml:space="preserve">However, the Bayesian hierarchical method </w:t>
        </w:r>
      </w:ins>
      <w:ins w:id="256" w:author="Brian Bohman" w:date="2021-10-28T07:05:00Z">
        <w:r w:rsidR="001754CC">
          <w:t>remains</w:t>
        </w:r>
      </w:ins>
      <w:ins w:id="257" w:author="Brian Bohman" w:date="2021-10-27T08:03:00Z">
        <w:r>
          <w:t xml:space="preserve"> subject to inferential bias due to both </w:t>
        </w:r>
      </w:ins>
      <w:ins w:id="258" w:author="Brian Bohman" w:date="2021-10-28T06:45:00Z">
        <w:r w:rsidR="00E071EE">
          <w:t>limited</w:t>
        </w:r>
      </w:ins>
      <w:ins w:id="259"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60" w:author="Brian Bohman" w:date="2021-10-27T08:03:00Z">
        <w:r>
          <w:t xml:space="preserve">. With respect to quantity, having </w:t>
        </w:r>
      </w:ins>
      <w:ins w:id="261" w:author="Brian Bohman" w:date="2021-10-27T08:05:00Z">
        <w:r w:rsidR="005B5D31">
          <w:t xml:space="preserve">an insufficient </w:t>
        </w:r>
      </w:ins>
      <w:ins w:id="262" w:author="Brian Bohman" w:date="2021-10-27T08:06:00Z">
        <w:r w:rsidR="005B5D31">
          <w:t>number of observations from a limited number of experimental tri</w:t>
        </w:r>
      </w:ins>
      <w:ins w:id="263" w:author="Brian Bohman" w:date="2021-10-27T08:49:00Z">
        <w:r w:rsidR="001D1EDD">
          <w:t>a</w:t>
        </w:r>
      </w:ins>
      <w:ins w:id="264" w:author="Brian Bohman" w:date="2021-10-27T08:06:00Z">
        <w:r w:rsidR="005B5D31">
          <w:t>ls</w:t>
        </w:r>
      </w:ins>
      <w:ins w:id="265"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266" w:author="Brian Bohman" w:date="2021-10-27T08:02:00Z">
              <w:rPr/>
            </w:rPrChange>
          </w:rPr>
          <w:t>c</w:t>
        </w:r>
        <w:r w:rsidRPr="00450527">
          <w:rPr>
            <w:rPrChange w:id="267" w:author="Brian Bohman" w:date="2021-10-27T08:03:00Z">
              <w:rPr>
                <w:vertAlign w:val="subscript"/>
              </w:rPr>
            </w:rPrChange>
          </w:rPr>
          <w:t>.</w:t>
        </w:r>
      </w:ins>
      <w:commentRangeEnd w:id="253"/>
      <w:ins w:id="268" w:author="Brian Bohman" w:date="2021-10-27T08:04:00Z">
        <w:r w:rsidR="00F15F09">
          <w:rPr>
            <w:rStyle w:val="CommentReference"/>
            <w:rFonts w:ascii="Palatino Linotype" w:eastAsia="SimSun" w:hAnsi="Palatino Linotype"/>
            <w:noProof/>
            <w:color w:val="000000"/>
            <w:lang w:eastAsia="zh-CN"/>
          </w:rPr>
          <w:commentReference w:id="253"/>
        </w:r>
      </w:ins>
      <w:commentRangeEnd w:id="254"/>
      <w:ins w:id="269" w:author="Brian Bohman" w:date="2021-10-27T08:48:00Z">
        <w:r w:rsidR="001D1EDD">
          <w:rPr>
            <w:rStyle w:val="CommentReference"/>
            <w:rFonts w:ascii="Palatino Linotype" w:eastAsia="SimSun" w:hAnsi="Palatino Linotype"/>
            <w:noProof/>
            <w:color w:val="000000"/>
            <w:lang w:eastAsia="zh-CN"/>
          </w:rPr>
          <w:commentReference w:id="254"/>
        </w:r>
      </w:ins>
      <w:ins w:id="270" w:author="Brian Bohman" w:date="2021-10-27T08:42:00Z">
        <w:r w:rsidR="005E5FE7">
          <w:t xml:space="preserve"> However, </w:t>
        </w:r>
      </w:ins>
      <w:ins w:id="271" w:author="Brian Bohman" w:date="2021-10-27T08:53:00Z">
        <w:r w:rsidR="001D1EDD">
          <w:t xml:space="preserve">the approach </w:t>
        </w:r>
        <w:r w:rsidR="001D1EDD">
          <w:lastRenderedPageBreak/>
          <w:t xml:space="preserve">of </w:t>
        </w:r>
      </w:ins>
      <w:ins w:id="272" w:author="Brian Bohman" w:date="2021-10-27T08:42:00Z">
        <w:r w:rsidR="005E5FE7">
          <w:t xml:space="preserve">pooling experimental </w:t>
        </w:r>
        <w:commentRangeStart w:id="273"/>
        <w:r w:rsidR="005E5FE7">
          <w:t>data</w:t>
        </w:r>
      </w:ins>
      <w:commentRangeEnd w:id="273"/>
      <w:ins w:id="274" w:author="Brian Bohman" w:date="2021-10-28T06:57:00Z">
        <w:r w:rsidR="005B1A9B">
          <w:rPr>
            <w:rStyle w:val="CommentReference"/>
            <w:rFonts w:ascii="Palatino Linotype" w:eastAsia="SimSun" w:hAnsi="Palatino Linotype"/>
            <w:noProof/>
            <w:color w:val="000000"/>
            <w:lang w:eastAsia="zh-CN"/>
          </w:rPr>
          <w:commentReference w:id="273"/>
        </w:r>
      </w:ins>
      <w:ins w:id="275" w:author="Brian Bohman" w:date="2021-10-27T08:42:00Z">
        <w:r w:rsidR="005E5FE7">
          <w:t xml:space="preserve"> </w:t>
        </w:r>
      </w:ins>
      <w:ins w:id="276" w:author="Brian Bohman" w:date="2021-10-28T06:57:00Z">
        <w:r w:rsidR="005B1A9B">
          <w:t>m</w:t>
        </w:r>
      </w:ins>
      <w:ins w:id="277" w:author="Brian Bohman" w:date="2021-10-28T06:55:00Z">
        <w:r w:rsidR="00B1067B">
          <w:t>ay</w:t>
        </w:r>
      </w:ins>
      <w:ins w:id="278" w:author="Brian Bohman" w:date="2021-10-27T08:44:00Z">
        <w:r w:rsidR="005E5FE7">
          <w:t xml:space="preserve"> </w:t>
        </w:r>
      </w:ins>
      <w:ins w:id="279" w:author="Brian Bohman" w:date="2021-10-27T08:42:00Z">
        <w:r w:rsidR="005E5FE7">
          <w:t xml:space="preserve">result in reduced </w:t>
        </w:r>
      </w:ins>
      <w:ins w:id="280" w:author="Brian Bohman" w:date="2021-10-27T08:43:00Z">
        <w:r w:rsidR="005E5FE7">
          <w:t xml:space="preserve">inferential bias </w:t>
        </w:r>
      </w:ins>
      <w:ins w:id="281" w:author="Brian Bohman" w:date="2021-10-27T08:53:00Z">
        <w:r w:rsidR="001D1EDD">
          <w:t xml:space="preserve">from the Bayesian hierarchical method </w:t>
        </w:r>
      </w:ins>
      <w:ins w:id="282" w:author="Brian Bohman" w:date="2021-10-27T08:54:00Z">
        <w:r w:rsidR="007C11C2">
          <w:t>by increasing t</w:t>
        </w:r>
      </w:ins>
      <w:ins w:id="283" w:author="Brian Bohman" w:date="2021-10-27T08:56:00Z">
        <w:r w:rsidR="007C11C2">
          <w:t xml:space="preserve">he </w:t>
        </w:r>
      </w:ins>
      <w:ins w:id="284" w:author="Brian Bohman" w:date="2021-10-28T07:21:00Z">
        <w:r w:rsidR="00EA4A9E">
          <w:t>combined</w:t>
        </w:r>
      </w:ins>
      <w:ins w:id="285" w:author="Brian Bohman" w:date="2021-10-27T08:56:00Z">
        <w:r w:rsidR="007C11C2">
          <w:t xml:space="preserve"> quantity and quality of data used </w:t>
        </w:r>
      </w:ins>
      <w:ins w:id="286" w:author="Brian Bohman" w:date="2021-10-28T06:46:00Z">
        <w:r w:rsidR="00E071EE">
          <w:t>to fit a given CNDC</w:t>
        </w:r>
      </w:ins>
      <w:ins w:id="287" w:author="Brian Bohman" w:date="2021-10-27T08:56:00Z">
        <w:r w:rsidR="007C11C2">
          <w:t xml:space="preserve">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88" w:author="Brian Bohman" w:date="2021-10-27T08:43:00Z">
        <w:r w:rsidR="005E5FE7">
          <w:t>.</w:t>
        </w:r>
      </w:ins>
      <w:ins w:id="289" w:author="Brian Bohman" w:date="2021-10-27T08:56:00Z">
        <w:r w:rsidR="007C11C2">
          <w:t xml:space="preserve"> </w:t>
        </w:r>
      </w:ins>
    </w:p>
    <w:p w14:paraId="61893AB4" w14:textId="3E70CD5E" w:rsidR="007C11C2" w:rsidRDefault="00ED5FEC" w:rsidP="005B1A9B">
      <w:pPr>
        <w:pStyle w:val="Body"/>
        <w:spacing w:after="240"/>
        <w:rPr>
          <w:ins w:id="290" w:author="Brian Bohman" w:date="2021-10-27T08:42:00Z"/>
        </w:rPr>
      </w:pPr>
      <w:ins w:id="291" w:author="Brian Bohman" w:date="2021-10-27T09:06:00Z">
        <w:r>
          <w:t>Partial pooling</w:t>
        </w:r>
      </w:ins>
      <w:ins w:id="292" w:author="Brian Bohman" w:date="2021-10-28T06:46:00Z">
        <w:r w:rsidR="00E071EE">
          <w:t>, however,</w:t>
        </w:r>
      </w:ins>
      <w:ins w:id="293" w:author="Brian Bohman" w:date="2021-10-27T09:06:00Z">
        <w:r>
          <w:t xml:space="preserve"> is an a</w:t>
        </w:r>
      </w:ins>
      <w:ins w:id="294" w:author="Brian Bohman" w:date="2021-10-27T09:07:00Z">
        <w:r>
          <w:t xml:space="preserve">lternative </w:t>
        </w:r>
      </w:ins>
      <w:ins w:id="295" w:author="Brian Bohman" w:date="2021-10-28T07:07:00Z">
        <w:r w:rsidR="00790C8B">
          <w:t xml:space="preserve">statistical </w:t>
        </w:r>
      </w:ins>
      <w:ins w:id="296" w:author="Brian Bohman" w:date="2021-10-27T09:07:00Z">
        <w:r>
          <w:t xml:space="preserve">approach </w:t>
        </w:r>
      </w:ins>
      <w:ins w:id="297" w:author="Brian Bohman" w:date="2021-10-28T06:46:00Z">
        <w:r w:rsidR="00E071EE">
          <w:t>that may</w:t>
        </w:r>
      </w:ins>
      <w:ins w:id="298" w:author="Brian Bohman" w:date="2021-10-27T09:07:00Z">
        <w:r>
          <w:t xml:space="preserve"> </w:t>
        </w:r>
      </w:ins>
      <w:ins w:id="299" w:author="Brian Bohman" w:date="2021-10-28T07:05:00Z">
        <w:r w:rsidR="00790C8B">
          <w:t>both red</w:t>
        </w:r>
      </w:ins>
      <w:ins w:id="300" w:author="Brian Bohman" w:date="2021-10-28T07:06:00Z">
        <w:r w:rsidR="00790C8B">
          <w:t>uce</w:t>
        </w:r>
      </w:ins>
      <w:ins w:id="301" w:author="Brian Bohman" w:date="2021-10-27T09:07:00Z">
        <w:r>
          <w:t xml:space="preserve"> </w:t>
        </w:r>
      </w:ins>
      <w:ins w:id="302" w:author="Brian Bohman" w:date="2021-10-28T06:47:00Z">
        <w:r w:rsidR="00E071EE">
          <w:t>bias in %N</w:t>
        </w:r>
        <w:r w:rsidR="00E071EE">
          <w:rPr>
            <w:vertAlign w:val="subscript"/>
          </w:rPr>
          <w:t>c</w:t>
        </w:r>
        <w:r w:rsidR="00E071EE">
          <w:t xml:space="preserve"> due to </w:t>
        </w:r>
      </w:ins>
      <w:ins w:id="303" w:author="Brian Bohman" w:date="2021-10-27T09:07:00Z">
        <w:r>
          <w:t xml:space="preserve">experimental data </w:t>
        </w:r>
      </w:ins>
      <w:ins w:id="304" w:author="Brian Bohman" w:date="2021-10-28T07:06:00Z">
        <w:r w:rsidR="00790C8B">
          <w:t>limitations</w:t>
        </w:r>
      </w:ins>
      <w:ins w:id="305" w:author="Brian Bohman" w:date="2021-10-27T09:07:00Z">
        <w:r>
          <w:t xml:space="preserve"> </w:t>
        </w:r>
      </w:ins>
      <w:ins w:id="306" w:author="Brian Bohman" w:date="2021-10-28T06:58:00Z">
        <w:r w:rsidR="005B1A9B">
          <w:t xml:space="preserve">and </w:t>
        </w:r>
      </w:ins>
      <w:ins w:id="307" w:author="Brian Bohman" w:date="2021-10-28T07:06:00Z">
        <w:r w:rsidR="00790C8B">
          <w:t xml:space="preserve">enable </w:t>
        </w:r>
      </w:ins>
      <w:ins w:id="308" w:author="Brian Bohman" w:date="2021-10-28T06:58:00Z">
        <w:r w:rsidR="005B1A9B">
          <w:t>identifying</w:t>
        </w:r>
      </w:ins>
      <w:ins w:id="309" w:author="Brian Bohman" w:date="2021-10-28T07:06:00Z">
        <w:r w:rsidR="00790C8B">
          <w:t xml:space="preserve"> individual</w:t>
        </w:r>
      </w:ins>
      <w:ins w:id="310" w:author="Brian Bohman" w:date="2021-10-28T06:58:00Z">
        <w:r w:rsidR="005B1A9B">
          <w:t xml:space="preserve"> CNDC for </w:t>
        </w:r>
      </w:ins>
      <w:ins w:id="311" w:author="Brian Bohman" w:date="2021-10-28T07:06:00Z">
        <w:r w:rsidR="00790C8B">
          <w:t>each</w:t>
        </w:r>
      </w:ins>
      <w:ins w:id="312" w:author="Brian Bohman" w:date="2021-10-28T06:58:00Z">
        <w:r w:rsidR="005B1A9B">
          <w:t xml:space="preserve"> given G × E × M interaction level.</w:t>
        </w:r>
      </w:ins>
      <w:ins w:id="313" w:author="Brian Bohman" w:date="2021-10-28T07:06:00Z">
        <w:r w:rsidR="00790C8B">
          <w:t xml:space="preserve"> </w:t>
        </w:r>
      </w:ins>
      <w:ins w:id="314" w:author="Brian Bohman" w:date="2021-10-28T06:52:00Z">
        <w:r w:rsidR="00B1067B">
          <w:t>Balancing the tradeoffs be</w:t>
        </w:r>
      </w:ins>
      <w:ins w:id="315" w:author="Brian Bohman" w:date="2021-10-28T06:53:00Z">
        <w:r w:rsidR="00B1067B">
          <w:t xml:space="preserve">tween fitting a single population level model </w:t>
        </w:r>
      </w:ins>
      <w:ins w:id="316" w:author="Brian Bohman" w:date="2021-10-28T07:06:00Z">
        <w:r w:rsidR="00790C8B">
          <w:t xml:space="preserve">(i.e., fully </w:t>
        </w:r>
      </w:ins>
      <w:ins w:id="317" w:author="Brian Bohman" w:date="2021-10-28T07:07:00Z">
        <w:r w:rsidR="00790C8B">
          <w:t xml:space="preserve">pooled) </w:t>
        </w:r>
      </w:ins>
      <w:ins w:id="318" w:author="Brian Bohman" w:date="2021-10-28T06:53:00Z">
        <w:r w:rsidR="00B1067B">
          <w:t>and fitting multiple</w:t>
        </w:r>
      </w:ins>
      <w:ins w:id="319" w:author="Brian Bohman" w:date="2021-10-28T06:59:00Z">
        <w:r w:rsidR="005B1A9B">
          <w:t xml:space="preserve"> independent</w:t>
        </w:r>
      </w:ins>
      <w:ins w:id="320" w:author="Brian Bohman" w:date="2021-10-28T06:53:00Z">
        <w:r w:rsidR="00B1067B">
          <w:t xml:space="preserve"> </w:t>
        </w:r>
      </w:ins>
      <w:ins w:id="321" w:author="Brian Bohman" w:date="2021-10-28T06:54:00Z">
        <w:r w:rsidR="00B1067B">
          <w:t xml:space="preserve">group level </w:t>
        </w:r>
      </w:ins>
      <w:ins w:id="322" w:author="Brian Bohman" w:date="2021-10-28T06:53:00Z">
        <w:r w:rsidR="00B1067B">
          <w:t>models</w:t>
        </w:r>
      </w:ins>
      <w:ins w:id="323" w:author="Brian Bohman" w:date="2021-10-28T07:07:00Z">
        <w:r w:rsidR="00790C8B">
          <w:t xml:space="preserve"> (i.e., not pooled)</w:t>
        </w:r>
      </w:ins>
      <w:ins w:id="324" w:author="Brian Bohman" w:date="2021-10-28T06:54:00Z">
        <w:r w:rsidR="00B1067B">
          <w:t xml:space="preserve">, </w:t>
        </w:r>
      </w:ins>
      <w:ins w:id="325" w:author="Brian Bohman" w:date="2021-10-28T07:00:00Z">
        <w:r w:rsidR="005B1A9B">
          <w:t xml:space="preserve">the </w:t>
        </w:r>
      </w:ins>
      <w:ins w:id="326" w:author="Brian Bohman" w:date="2021-10-28T06:54:00Z">
        <w:r w:rsidR="00B1067B">
          <w:t>partial pooling</w:t>
        </w:r>
      </w:ins>
      <w:ins w:id="327" w:author="Brian Bohman" w:date="2021-10-28T06:59:00Z">
        <w:r w:rsidR="005B1A9B">
          <w:t xml:space="preserve"> </w:t>
        </w:r>
      </w:ins>
      <w:ins w:id="328" w:author="Brian Bohman" w:date="2021-10-28T07:00:00Z">
        <w:r w:rsidR="005B1A9B">
          <w:t xml:space="preserve">approach uses </w:t>
        </w:r>
      </w:ins>
      <w:ins w:id="329" w:author="Brian Bohman" w:date="2021-10-28T07:01:00Z">
        <w:r w:rsidR="005B1A9B">
          <w:t>the entire set of</w:t>
        </w:r>
      </w:ins>
      <w:ins w:id="330" w:author="Brian Bohman" w:date="2021-10-28T07:00:00Z">
        <w:r w:rsidR="005B1A9B">
          <w:t xml:space="preserve"> </w:t>
        </w:r>
      </w:ins>
      <w:ins w:id="331" w:author="Brian Bohman" w:date="2021-10-27T09:07:00Z">
        <w:r>
          <w:t>experimental data to fit a single model</w:t>
        </w:r>
      </w:ins>
      <w:ins w:id="332" w:author="Brian Bohman" w:date="2021-10-28T06:47:00Z">
        <w:r w:rsidR="00E071EE">
          <w:t xml:space="preserve"> </w:t>
        </w:r>
      </w:ins>
      <w:ins w:id="333" w:author="Brian Bohman" w:date="2021-10-28T06:50:00Z">
        <w:r w:rsidR="00E07990">
          <w:t>with</w:t>
        </w:r>
      </w:ins>
      <w:ins w:id="334" w:author="Brian Bohman" w:date="2021-10-28T07:00:00Z">
        <w:r w:rsidR="005B1A9B">
          <w:t xml:space="preserve"> where the </w:t>
        </w:r>
      </w:ins>
      <w:ins w:id="335" w:author="Brian Bohman" w:date="2021-10-27T09:07:00Z">
        <w:r>
          <w:t xml:space="preserve">data </w:t>
        </w:r>
      </w:ins>
      <w:ins w:id="336" w:author="Brian Bohman" w:date="2021-10-27T09:08:00Z">
        <w:r>
          <w:t>from all other levels of an effect influence the inference for a particular level</w:t>
        </w:r>
      </w:ins>
      <w:ins w:id="337" w:author="Brian Bohman" w:date="2021-10-27T09:10:00Z">
        <w:r w:rsidR="008E23BE">
          <w:t xml:space="preserve"> and reduce inferential bias</w:t>
        </w:r>
      </w:ins>
      <w:ins w:id="338" w:author="Brian Bohman" w:date="2021-10-27T09:08:00Z">
        <w:r>
          <w:t xml:space="preserve">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w:t>
        </w:r>
      </w:ins>
      <w:ins w:id="339" w:author="Brian Bohman" w:date="2021-10-28T07:24:00Z">
        <w:r w:rsidR="00EA4A9E">
          <w:t xml:space="preserve">In this manner, </w:t>
        </w:r>
      </w:ins>
      <w:ins w:id="340" w:author="Brian Bohman" w:date="2021-10-28T07:28:00Z">
        <w:r w:rsidR="00EA4A9E">
          <w:t xml:space="preserve">individual effect levels are said to be </w:t>
        </w:r>
      </w:ins>
      <w:ins w:id="341" w:author="Brian Bohman" w:date="2021-10-28T07:27:00Z">
        <w:r w:rsidR="00EA4A9E">
          <w:t>“borrow</w:t>
        </w:r>
      </w:ins>
      <w:ins w:id="342" w:author="Brian Bohman" w:date="2021-10-28T07:28:00Z">
        <w:r w:rsidR="00EA4A9E">
          <w:t>ing</w:t>
        </w:r>
      </w:ins>
      <w:ins w:id="343" w:author="Brian Bohman" w:date="2021-10-28T07:27:00Z">
        <w:r w:rsidR="00EA4A9E">
          <w:t xml:space="preserve"> strength” </w:t>
        </w:r>
      </w:ins>
      <w:ins w:id="344" w:author="Brian Bohman" w:date="2021-10-28T07:28:00Z">
        <w:r w:rsidR="00EA4A9E">
          <w:t xml:space="preserve">through </w:t>
        </w:r>
      </w:ins>
      <w:ins w:id="345" w:author="Brian Bohman" w:date="2021-10-28T07:29:00Z">
        <w:r w:rsidR="00EA4A9E">
          <w:t>the process of “shrinkage”, where more extreme values are pulled toward the average</w:t>
        </w:r>
      </w:ins>
      <w:ins w:id="346" w:author="Brian Bohman" w:date="2021-10-28T07:34:00Z">
        <w:r w:rsidR="00EA4A9E">
          <w:t xml:space="preserve"> </w:t>
        </w:r>
      </w:ins>
      <w:del w:id="347" w:author="Brian Bohman" w:date="2021-10-28T07:35:00Z">
        <w:r w:rsidR="005878B1" w:rsidDel="00851D5C">
          <w:delText>{Lindstrom, 1990 #2250}</w:delText>
        </w:r>
      </w:del>
      <w:r w:rsidR="00851D5C">
        <w:t>{Bates, 2010 #2809}</w:t>
      </w:r>
      <w:ins w:id="348" w:author="Brian Bohman" w:date="2021-10-28T07:29:00Z">
        <w:r w:rsidR="00EA4A9E">
          <w:t xml:space="preserve">. </w:t>
        </w:r>
      </w:ins>
      <w:ins w:id="349" w:author="Brian Bohman" w:date="2021-10-27T09:08:00Z">
        <w:r>
          <w:t>Therefore, a partially</w:t>
        </w:r>
      </w:ins>
      <w:ins w:id="350" w:author="Brian Bohman" w:date="2021-10-28T07:22:00Z">
        <w:r w:rsidR="00EA4A9E">
          <w:t>-</w:t>
        </w:r>
      </w:ins>
      <w:ins w:id="351" w:author="Brian Bohman" w:date="2021-10-27T09:08:00Z">
        <w:r>
          <w:t>po</w:t>
        </w:r>
      </w:ins>
      <w:ins w:id="352" w:author="Brian Bohman" w:date="2021-10-27T09:09:00Z">
        <w:r>
          <w:t xml:space="preserve">oled Bayesian hierarchical method </w:t>
        </w:r>
      </w:ins>
      <w:ins w:id="353" w:author="Brian Bohman" w:date="2021-10-28T07:35:00Z">
        <w:r w:rsidR="00851D5C">
          <w:t>sho</w:t>
        </w:r>
      </w:ins>
      <w:ins w:id="354" w:author="Brian Bohman" w:date="2021-10-27T09:08:00Z">
        <w:r>
          <w:t>uld</w:t>
        </w:r>
      </w:ins>
      <w:ins w:id="355" w:author="Brian Bohman" w:date="2021-10-27T08:58:00Z">
        <w:r w:rsidR="007C11C2">
          <w:t xml:space="preserve"> reduce </w:t>
        </w:r>
      </w:ins>
      <w:ins w:id="356" w:author="Brian Bohman" w:date="2021-10-27T09:10:00Z">
        <w:r w:rsidR="008E23BE">
          <w:t xml:space="preserve">the </w:t>
        </w:r>
      </w:ins>
      <w:ins w:id="357" w:author="Brian Bohman" w:date="2021-10-27T08:58:00Z">
        <w:r w:rsidR="007C11C2">
          <w:t xml:space="preserve">inferential bias </w:t>
        </w:r>
      </w:ins>
      <w:ins w:id="358" w:author="Brian Bohman" w:date="2021-10-28T07:23:00Z">
        <w:r w:rsidR="00EA4A9E">
          <w:t>for a</w:t>
        </w:r>
      </w:ins>
      <w:ins w:id="359" w:author="Brian Bohman" w:date="2021-10-27T08:58:00Z">
        <w:r w:rsidR="007C11C2">
          <w:t xml:space="preserve"> given</w:t>
        </w:r>
      </w:ins>
      <w:ins w:id="360" w:author="Brian Bohman" w:date="2021-10-27T08:59:00Z">
        <w:r w:rsidR="00AC65F5">
          <w:t xml:space="preserve"> </w:t>
        </w:r>
      </w:ins>
      <w:ins w:id="361" w:author="Brian Bohman" w:date="2021-10-27T08:58:00Z">
        <w:r w:rsidR="007C11C2">
          <w:t>G × E × M interaction</w:t>
        </w:r>
      </w:ins>
      <w:ins w:id="362" w:author="Brian Bohman" w:date="2021-10-27T08:59:00Z">
        <w:r w:rsidR="00AC65F5">
          <w:t xml:space="preserve"> level</w:t>
        </w:r>
      </w:ins>
      <w:ins w:id="363" w:author="Brian Bohman" w:date="2021-10-28T07:23:00Z">
        <w:r w:rsidR="00EA4A9E">
          <w:t xml:space="preserve"> where the quantity and quality of experimental data are not </w:t>
        </w:r>
      </w:ins>
      <w:ins w:id="364" w:author="Brian Bohman" w:date="2021-10-28T07:24:00Z">
        <w:r w:rsidR="00EA4A9E">
          <w:t>otherwise sufficient</w:t>
        </w:r>
      </w:ins>
      <w:ins w:id="365" w:author="Brian Bohman" w:date="2021-10-27T09:10:00Z">
        <w:r w:rsidR="008E23BE">
          <w:t>.</w:t>
        </w:r>
      </w:ins>
    </w:p>
    <w:p w14:paraId="5C90B10B" w14:textId="63521320" w:rsidR="00E072BF" w:rsidDel="00450527" w:rsidRDefault="001F02B0" w:rsidP="00E072BF">
      <w:pPr>
        <w:pStyle w:val="Body"/>
        <w:spacing w:after="240"/>
        <w:rPr>
          <w:del w:id="366" w:author="Brian Bohman" w:date="2021-10-27T07:59:00Z"/>
        </w:rPr>
      </w:pPr>
      <w:del w:id="367" w:author="Brian Bohman" w:date="2021-10-27T07:59:00Z">
        <w:r w:rsidDel="00450527">
          <w:delText>{Fernández, 2021 #2807}</w:delText>
        </w:r>
      </w:del>
    </w:p>
    <w:p w14:paraId="35E4DE12" w14:textId="053096F5"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368" w:author="Brian Bohman" w:date="2021-10-27T09:00:00Z">
        <w:r w:rsidR="003667FE">
          <w:t xml:space="preserve">using a partial pooling approach </w:t>
        </w:r>
      </w:ins>
      <w:r>
        <w:t xml:space="preserve">to compare CNDCs across G </w:t>
      </w:r>
      <w:del w:id="369" w:author="Brian Bohman" w:date="2021-08-25T10:48:00Z">
        <w:r w:rsidDel="000B3B17">
          <w:delText>x</w:delText>
        </w:r>
      </w:del>
      <w:ins w:id="370" w:author="Brian Bohman" w:date="2021-08-25T10:48:00Z">
        <w:r w:rsidR="000B3B17">
          <w:t>×</w:t>
        </w:r>
      </w:ins>
      <w:r>
        <w:t xml:space="preserve"> E </w:t>
      </w:r>
      <w:ins w:id="371" w:author="Brian Bohman" w:date="2021-10-23T14:21:00Z">
        <w:r w:rsidR="002E2043">
          <w:t xml:space="preserve">x M </w:t>
        </w:r>
      </w:ins>
      <w:r>
        <w:t xml:space="preserve">interactions </w:t>
      </w:r>
      <w:del w:id="372" w:author="Brian Bohman" w:date="2021-10-23T14:22:00Z">
        <w:r w:rsidDel="002E2043">
          <w:delText>(i</w:delText>
        </w:r>
      </w:del>
      <w:del w:id="373" w:author="Brian Bohman" w:date="2021-10-23T14:21:00Z">
        <w:r w:rsidDel="002E2043">
          <w:delText>.e., variety, location)</w:delText>
        </w:r>
      </w:del>
      <w:del w:id="374"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w:t>
      </w:r>
      <w:r>
        <w:lastRenderedPageBreak/>
        <w:t>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375"/>
      <w:commentRangeStart w:id="376"/>
      <w:r>
        <w:t>Methods</w:t>
      </w:r>
      <w:commentRangeEnd w:id="375"/>
      <w:r w:rsidR="00556066">
        <w:rPr>
          <w:rStyle w:val="CommentReference"/>
          <w:rFonts w:ascii="Palatino Linotype" w:eastAsia="SimSun" w:hAnsi="Palatino Linotype" w:cs="Times New Roman"/>
          <w:b w:val="0"/>
          <w:noProof/>
          <w:color w:val="000000"/>
          <w:lang w:eastAsia="zh-CN" w:bidi="ar-SA"/>
        </w:rPr>
        <w:commentReference w:id="375"/>
      </w:r>
      <w:commentRangeEnd w:id="376"/>
      <w:r w:rsidR="00C951B0">
        <w:rPr>
          <w:rStyle w:val="CommentReference"/>
          <w:rFonts w:ascii="Palatino Linotype" w:eastAsia="SimSun" w:hAnsi="Palatino Linotype" w:cs="Times New Roman"/>
          <w:b w:val="0"/>
          <w:noProof/>
          <w:color w:val="000000"/>
          <w:lang w:eastAsia="zh-CN" w:bidi="ar-SA"/>
        </w:rPr>
        <w:commentReference w:id="376"/>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094AF5D7" w:rsidR="003220EC" w:rsidRPr="008B730B" w:rsidRDefault="00E072BF" w:rsidP="00E072BF">
      <w:pPr>
        <w:pStyle w:val="Body"/>
        <w:rPr>
          <w:ins w:id="377"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w:t>
      </w:r>
      <w:del w:id="378" w:author="Brian Bohman" w:date="2021-08-30T09:44:00Z">
        <w:r w:rsidRPr="003F07FD" w:rsidDel="00664218">
          <w:delText xml:space="preserve">Mean temperature at this </w:delText>
        </w:r>
      </w:del>
      <w:del w:id="379" w:author="Brian Bohman" w:date="2021-08-25T10:54:00Z">
        <w:r w:rsidRPr="003F07FD" w:rsidDel="00D70EE0">
          <w:delText>station</w:delText>
        </w:r>
      </w:del>
      <w:del w:id="380"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381" w:author="Brian Bohman" w:date="2021-08-25T10:54:00Z">
        <w:r w:rsidRPr="003F07FD" w:rsidDel="00D70EE0">
          <w:delText xml:space="preserve"> at this station</w:delText>
        </w:r>
      </w:del>
      <w:r w:rsidRPr="003F07FD">
        <w:t xml:space="preserve"> is characterized as a Hubbard loamy sand (Sandy, mixed, frigid Entic Hapludolls) </w:t>
      </w:r>
      <w:ins w:id="382" w:author="Brian Bohman" w:date="2021-08-30T09:55:00Z">
        <w:r w:rsidR="00771DEE">
          <w:t xml:space="preserve">with organic matter content ranging from 1.3 to 2.5% </w:t>
        </w:r>
      </w:ins>
      <w:r w:rsidRPr="003F07FD">
        <w:t xml:space="preserve">and </w:t>
      </w:r>
      <w:ins w:id="383"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384" w:author="Brian Bohman" w:date="2021-08-30T09:56:00Z">
        <w:r w:rsidR="003220EC">
          <w:t xml:space="preserve"> </w:t>
        </w:r>
      </w:ins>
      <w:ins w:id="385" w:author="Brian Bohman" w:date="2021-08-30T11:59:00Z">
        <w:r w:rsidR="00965A52">
          <w:t>F</w:t>
        </w:r>
      </w:ins>
      <w:ins w:id="386" w:author="Brian Bohman" w:date="2021-08-30T11:58:00Z">
        <w:r w:rsidR="00965A52">
          <w:t>or</w:t>
        </w:r>
      </w:ins>
      <w:ins w:id="387" w:author="Brian Bohman" w:date="2021-08-30T09:57:00Z">
        <w:r w:rsidR="003220EC">
          <w:t xml:space="preserve"> a typical growing season</w:t>
        </w:r>
      </w:ins>
      <w:ins w:id="388" w:author="Brian Bohman" w:date="2021-08-30T09:58:00Z">
        <w:r w:rsidR="003220EC">
          <w:t xml:space="preserve"> </w:t>
        </w:r>
      </w:ins>
      <w:ins w:id="389" w:author="Brian Bohman" w:date="2021-08-30T10:08:00Z">
        <w:r w:rsidR="00971CD4">
          <w:t>beginning on 1 May and ending on 15 September</w:t>
        </w:r>
      </w:ins>
      <w:ins w:id="390" w:author="Brian Bohman" w:date="2021-08-30T09:57:00Z">
        <w:r w:rsidR="003220EC">
          <w:t>, m</w:t>
        </w:r>
      </w:ins>
      <w:ins w:id="391" w:author="Brian Bohman" w:date="2021-08-30T09:56:00Z">
        <w:r w:rsidR="003220EC">
          <w:t>ea</w:t>
        </w:r>
      </w:ins>
      <w:ins w:id="392" w:author="Brian Bohman" w:date="2021-08-30T09:57:00Z">
        <w:r w:rsidR="003220EC">
          <w:t>n</w:t>
        </w:r>
      </w:ins>
      <w:ins w:id="393" w:author="Brian Bohman" w:date="2021-08-30T09:56:00Z">
        <w:r w:rsidR="003220EC">
          <w:t xml:space="preserve"> temperature is 18.9ºC</w:t>
        </w:r>
      </w:ins>
      <w:ins w:id="394" w:author="Brian Bohman" w:date="2021-08-30T09:57:00Z">
        <w:r w:rsidR="003220EC">
          <w:t>,</w:t>
        </w:r>
      </w:ins>
      <w:ins w:id="395" w:author="Brian Bohman" w:date="2021-08-30T09:56:00Z">
        <w:r w:rsidR="003220EC">
          <w:t xml:space="preserve"> cumulative </w:t>
        </w:r>
      </w:ins>
      <w:ins w:id="396" w:author="Brian Bohman" w:date="2021-08-30T09:57:00Z">
        <w:r w:rsidR="003220EC">
          <w:t xml:space="preserve">precipitation is 383 mm, cumulative growing degree days are 1638 </w:t>
        </w:r>
      </w:ins>
      <w:ins w:id="397" w:author="Brian Bohman" w:date="2021-08-30T09:58:00Z">
        <w:r w:rsidR="003220EC">
          <w:t>ºC days, mean daily solar radiation is 22.7 MJ</w:t>
        </w:r>
      </w:ins>
      <w:ins w:id="398" w:author="Brian Bohman" w:date="2021-08-30T09:59:00Z">
        <w:r w:rsidR="003220EC">
          <w:t xml:space="preserve"> m</w:t>
        </w:r>
        <w:r w:rsidR="003220EC">
          <w:rPr>
            <w:vertAlign w:val="superscript"/>
          </w:rPr>
          <w:t>-2</w:t>
        </w:r>
        <w:r w:rsidR="003220EC">
          <w:t>, and mean diurnal temperature d</w:t>
        </w:r>
      </w:ins>
      <w:ins w:id="399" w:author="Brian Bohman" w:date="2021-08-30T10:00:00Z">
        <w:r w:rsidR="003220EC">
          <w:t xml:space="preserve">ifference is 11.6 ºC </w:t>
        </w:r>
      </w:ins>
      <w:ins w:id="400" w:author="Brian Bohman" w:date="2021-08-30T11:59:00Z">
        <w:r w:rsidR="00965A52">
          <w:t xml:space="preserve">based on </w:t>
        </w:r>
      </w:ins>
      <w:ins w:id="401" w:author="Brian Bohman" w:date="2021-08-30T12:00:00Z">
        <w:r w:rsidR="00965A52">
          <w:t xml:space="preserve">a </w:t>
        </w:r>
      </w:ins>
      <w:ins w:id="402" w:author="Brian Bohman" w:date="2021-08-30T11:59:00Z">
        <w:r w:rsidR="00965A52">
          <w:t xml:space="preserve">historical climate reconstruction for the period of 1980-2016 </w:t>
        </w:r>
      </w:ins>
      <w:ins w:id="403"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404" w:author="Brian Bohman" w:date="2021-08-30T12:05:00Z">
        <w:r w:rsidR="00AF1899" w:rsidRPr="008B730B">
          <w:fldChar w:fldCharType="separate"/>
        </w:r>
      </w:ins>
      <w:r w:rsidR="00967932" w:rsidRPr="008B730B">
        <w:rPr>
          <w:noProof/>
        </w:rPr>
        <w:t>(Gelaro et al., 2017; Weather Spark, 2021)</w:t>
      </w:r>
      <w:ins w:id="405" w:author="Brian Bohman" w:date="2021-08-30T12:05:00Z">
        <w:r w:rsidR="00AF1899" w:rsidRPr="008B730B">
          <w:fldChar w:fldCharType="end"/>
        </w:r>
      </w:ins>
      <w:r w:rsidR="00965A52" w:rsidRPr="008B730B">
        <w:t>.</w:t>
      </w:r>
    </w:p>
    <w:p w14:paraId="4B04141D" w14:textId="4D806EF3"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406" w:author="Brian Bohman" w:date="2021-08-25T10:54:00Z">
        <w:r w:rsidR="00D70EE0">
          <w:t>.</w:t>
        </w:r>
      </w:ins>
      <w:del w:id="407" w:author="Brian Bohman" w:date="2021-08-25T10:54:00Z">
        <w:r w:rsidRPr="003F07FD" w:rsidDel="00D70EE0">
          <w:delText>,</w:delText>
        </w:r>
      </w:del>
      <w:r w:rsidRPr="003F07FD">
        <w:t xml:space="preserve"> </w:t>
      </w:r>
      <w:ins w:id="408" w:author="Brian Bohman" w:date="2021-08-25T10:54:00Z">
        <w:r w:rsidR="00D70EE0">
          <w:t>N</w:t>
        </w:r>
      </w:ins>
      <w:del w:id="409"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410"/>
      <w:commentRangeStart w:id="411"/>
      <w:r w:rsidRPr="003F07FD">
        <w:t>method</w:t>
      </w:r>
      <w:commentRangeEnd w:id="410"/>
      <w:r w:rsidR="00D70EE0">
        <w:rPr>
          <w:rStyle w:val="CommentReference"/>
          <w:rFonts w:ascii="Palatino Linotype" w:eastAsia="SimSun" w:hAnsi="Palatino Linotype"/>
          <w:noProof/>
          <w:color w:val="000000"/>
          <w:lang w:eastAsia="zh-CN"/>
        </w:rPr>
        <w:commentReference w:id="410"/>
      </w:r>
      <w:commentRangeEnd w:id="411"/>
      <w:r w:rsidR="00C951B0">
        <w:rPr>
          <w:rStyle w:val="CommentReference"/>
          <w:rFonts w:ascii="Palatino Linotype" w:eastAsia="SimSun" w:hAnsi="Palatino Linotype"/>
          <w:noProof/>
          <w:color w:val="000000"/>
          <w:lang w:eastAsia="zh-CN"/>
        </w:rPr>
        <w:commentReference w:id="411"/>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8292585" w14:textId="112F30B4" w:rsidR="00494122" w:rsidRDefault="00E072BF" w:rsidP="00E072BF">
      <w:pPr>
        <w:pStyle w:val="Body"/>
        <w:rPr>
          <w:ins w:id="412"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ins w:id="413" w:author="Brian Bohman" w:date="2021-08-30T10:17:00Z">
        <w:r w:rsidR="00303938">
          <w:t xml:space="preserve">Nitrogen fertilizer was applied </w:t>
        </w:r>
        <w:r w:rsidR="009E134C">
          <w:t xml:space="preserve">using various source and timing regimes including </w:t>
        </w:r>
      </w:ins>
      <w:ins w:id="414" w:author="Brian Bohman" w:date="2021-08-30T10:18:00Z">
        <w:r w:rsidR="009E134C">
          <w:t xml:space="preserve">polymer coated urea applied at </w:t>
        </w:r>
      </w:ins>
      <w:ins w:id="415" w:author="Brian Bohman" w:date="2021-08-30T10:19:00Z">
        <w:r w:rsidR="009E134C">
          <w:t xml:space="preserve">planting and/or </w:t>
        </w:r>
      </w:ins>
      <w:ins w:id="416" w:author="Brian Bohman" w:date="2021-08-30T10:18:00Z">
        <w:r w:rsidR="009E134C">
          <w:t>emergence, split-applied urea and UAN at emergence</w:t>
        </w:r>
      </w:ins>
      <w:ins w:id="417" w:author="Brian Bohman" w:date="2021-08-30T10:19:00Z">
        <w:r w:rsidR="009E134C">
          <w:t xml:space="preserve"> and/or post-emergence, ammonium nitrate at planting, emergence, and/or</w:t>
        </w:r>
      </w:ins>
      <w:ins w:id="418" w:author="Brian Bohman" w:date="2021-08-30T10:18:00Z">
        <w:r w:rsidR="009E134C">
          <w:t xml:space="preserve"> </w:t>
        </w:r>
      </w:ins>
      <w:ins w:id="419" w:author="Brian Bohman" w:date="2021-08-30T10:19:00Z">
        <w:r w:rsidR="009E134C">
          <w:t xml:space="preserve">post-emergence. </w:t>
        </w:r>
      </w:ins>
      <w:ins w:id="420" w:author="Brian Bohman" w:date="2021-08-26T08:16:00Z">
        <w:r w:rsidR="00EC33F8">
          <w:t xml:space="preserve">The maturity class of varieties evaluated </w:t>
        </w:r>
      </w:ins>
      <w:ins w:id="421" w:author="Brian Bohman" w:date="2021-08-26T08:17:00Z">
        <w:r w:rsidR="00EC33F8">
          <w:t xml:space="preserve">in these experiments </w:t>
        </w:r>
      </w:ins>
      <w:ins w:id="422" w:author="Brian Bohman" w:date="2021-08-30T12:47:00Z">
        <w:r w:rsidR="00776DA7">
          <w:t xml:space="preserve">included: </w:t>
        </w:r>
      </w:ins>
      <w:ins w:id="423" w:author="Brian Bohman" w:date="2021-08-26T08:17:00Z">
        <w:r w:rsidR="00EC33F8">
          <w:t>medium-late</w:t>
        </w:r>
      </w:ins>
      <w:ins w:id="424" w:author="Brian Bohman" w:date="2021-08-30T12:47:00Z">
        <w:r w:rsidR="00776DA7">
          <w:t xml:space="preserve"> – Clearwater and Dakota Russet; medium-</w:t>
        </w:r>
      </w:ins>
      <w:ins w:id="425" w:author="Brian Bohman" w:date="2021-08-30T12:48:00Z">
        <w:r w:rsidR="00776DA7">
          <w:t xml:space="preserve">late to late – Umatilla Russet; </w:t>
        </w:r>
        <w:r w:rsidR="00472ED5">
          <w:t>late – Easton; late</w:t>
        </w:r>
      </w:ins>
      <w:ins w:id="426" w:author="Brian Bohman" w:date="2021-08-26T08:17:00Z">
        <w:r w:rsidR="00EC33F8">
          <w:t xml:space="preserve"> to very late</w:t>
        </w:r>
      </w:ins>
      <w:ins w:id="427" w:author="Brian Bohman" w:date="2021-08-30T12:48:00Z">
        <w:r w:rsidR="00472ED5">
          <w:t xml:space="preserve"> – Russet Burbank </w:t>
        </w:r>
      </w:ins>
      <w:ins w:id="428"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429" w:author="Brian Bohman" w:date="2021-08-30T12:49:00Z">
        <w:r w:rsidR="00E51D80">
          <w:fldChar w:fldCharType="separate"/>
        </w:r>
      </w:ins>
      <w:r w:rsidR="00477881">
        <w:rPr>
          <w:noProof/>
        </w:rPr>
        <w:t>(Thompson, 2013; Porter, 2014; Stark et al., 2020; OSU, 2021)</w:t>
      </w:r>
      <w:ins w:id="430" w:author="Brian Bohman" w:date="2021-08-30T12:49:00Z">
        <w:r w:rsidR="00E51D80">
          <w:fldChar w:fldCharType="end"/>
        </w:r>
      </w:ins>
      <w:ins w:id="431" w:author="Brian Bohman" w:date="2021-08-26T08:19:00Z">
        <w:r w:rsidR="00EC33F8">
          <w:t>.</w:t>
        </w:r>
      </w:ins>
      <w:r w:rsidR="00EC33F8">
        <w:t xml:space="preserve"> </w:t>
      </w:r>
      <w:ins w:id="432"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433" w:author="Brian Bohman" w:date="2021-08-30T12:54:00Z">
        <w:r w:rsidR="00494122">
          <w:t xml:space="preserve">iments </w:t>
        </w:r>
      </w:ins>
      <w:ins w:id="434" w:author="Brian Bohman" w:date="2021-08-30T12:53:00Z">
        <w:r w:rsidR="00494122">
          <w:t xml:space="preserve">except for MN-1 which </w:t>
        </w:r>
      </w:ins>
      <w:ins w:id="435" w:author="Brian Bohman" w:date="2021-08-30T12:54:00Z">
        <w:r w:rsidR="00494122">
          <w:t>was planted at a density of 48,000 plants ha</w:t>
        </w:r>
        <w:r w:rsidR="00494122">
          <w:rPr>
            <w:vertAlign w:val="superscript"/>
          </w:rPr>
          <w:t>-1</w:t>
        </w:r>
      </w:ins>
      <w:ins w:id="436" w:author="Brian Bohman" w:date="2021-08-30T12:53:00Z">
        <w:r w:rsidR="00494122" w:rsidRPr="00EC0E19">
          <w:t>.</w:t>
        </w:r>
      </w:ins>
    </w:p>
    <w:p w14:paraId="7684874E" w14:textId="1174DD67" w:rsidR="00E072BF" w:rsidRDefault="00E072BF" w:rsidP="00E072BF">
      <w:pPr>
        <w:pStyle w:val="Body"/>
      </w:pPr>
      <w:del w:id="437" w:author="Brian Bohman" w:date="2021-08-30T12:55:00Z">
        <w:r w:rsidRPr="00EC0E19" w:rsidDel="00494122">
          <w:delText xml:space="preserve">Those studies </w:delText>
        </w:r>
      </w:del>
      <w:ins w:id="438" w:author="Brian Bohman" w:date="2021-08-30T12:55:00Z">
        <w:r w:rsidR="00494122">
          <w:t xml:space="preserve">The experiments </w:t>
        </w:r>
      </w:ins>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w:t>
      </w:r>
      <w:del w:id="439" w:author="Brian Bohman" w:date="2021-08-30T12:53:00Z">
        <w:r w:rsidRPr="00EC0E19" w:rsidDel="00494122">
          <w:delText>Planting density ranged between 36,000 – 4</w:delText>
        </w:r>
      </w:del>
      <w:del w:id="440" w:author="Brian Bohman" w:date="2021-08-30T10:11:00Z">
        <w:r w:rsidRPr="00EC0E19" w:rsidDel="00DF49B5">
          <w:delText>8</w:delText>
        </w:r>
      </w:del>
      <w:del w:id="441"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657A5D1E"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or with the salicylic Kjeldahl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N</w:t>
      </w:r>
      <w:r w:rsidRPr="00CB7F9E">
        <w:rPr>
          <w:vertAlign w:val="subscript"/>
        </w:rPr>
        <w:t>Plant</w:t>
      </w:r>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w:t>
      </w:r>
      <w:commentRangeStart w:id="442"/>
      <w:commentRangeStart w:id="443"/>
      <w:r w:rsidRPr="00336092">
        <w:rPr>
          <w:vertAlign w:val="superscript"/>
        </w:rPr>
        <w:t>1</w:t>
      </w:r>
      <w:commentRangeEnd w:id="442"/>
      <w:r w:rsidR="00C00F51">
        <w:rPr>
          <w:rStyle w:val="CommentReference"/>
          <w:rFonts w:ascii="Palatino Linotype" w:eastAsia="SimSun" w:hAnsi="Palatino Linotype"/>
          <w:noProof/>
          <w:color w:val="000000"/>
          <w:lang w:eastAsia="zh-CN"/>
        </w:rPr>
        <w:commentReference w:id="442"/>
      </w:r>
      <w:commentRangeEnd w:id="443"/>
      <w:r w:rsidR="00477881">
        <w:rPr>
          <w:rStyle w:val="CommentReference"/>
          <w:rFonts w:ascii="Palatino Linotype" w:eastAsia="SimSun" w:hAnsi="Palatino Linotype"/>
          <w:noProof/>
          <w:color w:val="000000"/>
          <w:lang w:eastAsia="zh-CN"/>
        </w:rPr>
        <w:commentReference w:id="443"/>
      </w:r>
      <w:r w:rsidRPr="00EC0E19">
        <w:t xml:space="preserve">) was </w:t>
      </w:r>
      <w:r>
        <w:t>calculated</w:t>
      </w:r>
      <w:r w:rsidRPr="00EC0E19">
        <w:t xml:space="preserve"> from the sum of</w:t>
      </w:r>
      <w:r>
        <w:t xml:space="preserve"> vine and tuber </w:t>
      </w:r>
      <w:r w:rsidRPr="00EC0E19">
        <w:t>dry weight biomass</w:t>
      </w:r>
      <w:r>
        <w:t>. Plant N concentration [%N</w:t>
      </w:r>
      <w:r>
        <w:rPr>
          <w:vertAlign w:val="subscript"/>
        </w:rPr>
        <w:t>Plant</w:t>
      </w:r>
      <w:r>
        <w:t>] (</w:t>
      </w:r>
      <w:commentRangeStart w:id="444"/>
      <w:commentRangeStart w:id="445"/>
      <w:r>
        <w:t>g N 100 g</w:t>
      </w:r>
      <w:r>
        <w:rPr>
          <w:vertAlign w:val="superscript"/>
        </w:rPr>
        <w:t>-1</w:t>
      </w:r>
      <w:commentRangeEnd w:id="444"/>
      <w:r w:rsidR="00E73759">
        <w:rPr>
          <w:rStyle w:val="CommentReference"/>
          <w:rFonts w:ascii="Palatino Linotype" w:eastAsia="SimSun" w:hAnsi="Palatino Linotype"/>
          <w:noProof/>
          <w:color w:val="000000"/>
          <w:lang w:eastAsia="zh-CN"/>
        </w:rPr>
        <w:commentReference w:id="444"/>
      </w:r>
      <w:commentRangeEnd w:id="445"/>
      <w:r w:rsidR="00477881">
        <w:rPr>
          <w:rStyle w:val="CommentReference"/>
          <w:rFonts w:ascii="Palatino Linotype" w:eastAsia="SimSun" w:hAnsi="Palatino Linotype"/>
          <w:noProof/>
          <w:color w:val="000000"/>
          <w:lang w:eastAsia="zh-CN"/>
        </w:rPr>
        <w:commentReference w:id="445"/>
      </w:r>
      <w:ins w:id="446" w:author="Brian Bohman" w:date="2021-10-27T05:46:00Z">
        <w:r w:rsidR="00477881">
          <w:t xml:space="preserve"> dry wt.</w:t>
        </w:r>
      </w:ins>
      <w:r>
        <w:t>) was calculated as the ratio of N</w:t>
      </w:r>
      <w:r>
        <w:rPr>
          <w:vertAlign w:val="subscript"/>
        </w:rPr>
        <w:t>Plant</w:t>
      </w:r>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Calculations for W, N</w:t>
      </w:r>
      <w:r>
        <w:rPr>
          <w:vertAlign w:val="subscript"/>
        </w:rPr>
        <w:t>Plant</w:t>
      </w:r>
      <w:r>
        <w:t>, and %N</w:t>
      </w:r>
      <w:r>
        <w:rPr>
          <w:vertAlign w:val="subscript"/>
        </w:rPr>
        <w:t>Plant</w:t>
      </w:r>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F617E8D" w:rsidR="00E072BF" w:rsidRDefault="00E072BF" w:rsidP="00E072BF">
      <w:pPr>
        <w:pStyle w:val="Body"/>
      </w:pPr>
      <w:r w:rsidRPr="0001152D">
        <w:t>In the Canadian study, two varieties (Russet Burbank and Shepody)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447" w:author="Brian Bohman" w:date="2021-10-27T06:04:00Z">
        <w:r w:rsidR="00395042">
          <w:t>ei</w:t>
        </w:r>
      </w:ins>
      <w:ins w:id="448" w:author="Brian Bohman" w:date="2021-10-27T06:05:00Z">
        <w:r w:rsidR="00395042">
          <w:t>ther seven or</w:t>
        </w:r>
      </w:ins>
      <w:ins w:id="449" w:author="Brian Bohman" w:date="2021-10-27T06:04:00Z">
        <w:r w:rsidR="00395042">
          <w:t xml:space="preserve"> </w:t>
        </w:r>
      </w:ins>
      <w:ins w:id="450" w:author="Brian Bohman" w:date="2021-10-27T06:05:00Z">
        <w:r w:rsidR="00395042">
          <w:t>eight</w:t>
        </w:r>
      </w:ins>
      <w:del w:id="451" w:author="Brian Bohman" w:date="2021-10-27T06:04:00Z">
        <w:r w:rsidRPr="0001152D" w:rsidDel="00395042">
          <w:delText>10</w:delText>
        </w:r>
      </w:del>
      <w:r w:rsidRPr="0001152D">
        <w:t xml:space="preserve"> sampling dates per site</w:t>
      </w:r>
      <w:ins w:id="452" w:author="Brian Bohman" w:date="2021-08-25T10:57:00Z">
        <w:r w:rsidR="00BB7AC2">
          <w:t>-</w:t>
        </w:r>
      </w:ins>
      <w:del w:id="453" w:author="Brian Bohman" w:date="2021-08-25T10:57:00Z">
        <w:r w:rsidRPr="0001152D" w:rsidDel="00BB7AC2">
          <w:delText xml:space="preserve"> </w:delText>
        </w:r>
      </w:del>
      <w:r w:rsidRPr="0001152D">
        <w:t xml:space="preserve">year </w:t>
      </w:r>
      <w:r w:rsidRPr="00DA5F05">
        <w:t>(</w:t>
      </w:r>
      <w:commentRangeStart w:id="454"/>
      <w:commentRangeStart w:id="455"/>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454"/>
      <w:r w:rsidR="00BB7AC2">
        <w:rPr>
          <w:rStyle w:val="CommentReference"/>
          <w:rFonts w:ascii="Palatino Linotype" w:eastAsia="SimSun" w:hAnsi="Palatino Linotype"/>
          <w:noProof/>
          <w:color w:val="000000"/>
          <w:lang w:eastAsia="zh-CN"/>
        </w:rPr>
        <w:commentReference w:id="454"/>
      </w:r>
      <w:commentRangeEnd w:id="455"/>
      <w:r w:rsidR="00395042">
        <w:rPr>
          <w:rStyle w:val="CommentReference"/>
          <w:rFonts w:ascii="Palatino Linotype" w:eastAsia="SimSun" w:hAnsi="Palatino Linotype"/>
          <w:noProof/>
          <w:color w:val="000000"/>
          <w:lang w:eastAsia="zh-CN"/>
        </w:rPr>
        <w:commentReference w:id="455"/>
      </w:r>
      <w:r w:rsidRPr="00DA5F05">
        <w:t>).</w:t>
      </w:r>
      <w:r w:rsidRPr="0001152D">
        <w:t xml:space="preserve"> </w:t>
      </w:r>
      <w:r>
        <w:t xml:space="preserve">These </w:t>
      </w:r>
      <w:ins w:id="456" w:author="Brian Bohman" w:date="2021-08-30T10:23:00Z">
        <w:r w:rsidR="003A4376">
          <w:t xml:space="preserve">small-plot </w:t>
        </w:r>
      </w:ins>
      <w:r>
        <w:t>experiments were conducted in the upper St. John River Valley of New Brunswick</w:t>
      </w:r>
      <w:ins w:id="457" w:author="Brian Bohman" w:date="2021-08-30T12:36:00Z">
        <w:r w:rsidR="007D1044">
          <w:t>, Canada (47º 03’ N; 67º 45’ W)</w:t>
        </w:r>
      </w:ins>
      <w:r>
        <w:t xml:space="preserve">. </w:t>
      </w:r>
      <w:ins w:id="458" w:author="Brian Bohman" w:date="2021-08-30T10:23:00Z">
        <w:r w:rsidR="003A4376">
          <w:t xml:space="preserve">Nitrogen fertilizer for all </w:t>
        </w:r>
      </w:ins>
      <w:ins w:id="459" w:author="Brian Bohman" w:date="2021-08-30T12:07:00Z">
        <w:r w:rsidR="00B578CD">
          <w:t>treatments was ammonium nitrate applied at planting. The maturity class of varieties evaluated in these experiments</w:t>
        </w:r>
      </w:ins>
      <w:ins w:id="460" w:author="Brian Bohman" w:date="2021-08-30T12:10:00Z">
        <w:r w:rsidR="00967932">
          <w:t xml:space="preserve"> included: </w:t>
        </w:r>
      </w:ins>
      <w:ins w:id="461" w:author="Brian Bohman" w:date="2021-08-30T12:07:00Z">
        <w:r w:rsidR="00B578CD">
          <w:t>early</w:t>
        </w:r>
      </w:ins>
      <w:ins w:id="462" w:author="Brian Bohman" w:date="2021-08-30T12:10:00Z">
        <w:r w:rsidR="00967932">
          <w:t xml:space="preserve"> to medium-early –</w:t>
        </w:r>
      </w:ins>
      <w:ins w:id="463" w:author="Brian Bohman" w:date="2021-08-30T12:07:00Z">
        <w:r w:rsidR="00B578CD">
          <w:t xml:space="preserve"> Shepody</w:t>
        </w:r>
      </w:ins>
      <w:ins w:id="464" w:author="Brian Bohman" w:date="2021-08-30T12:10:00Z">
        <w:r w:rsidR="00967932">
          <w:t>;</w:t>
        </w:r>
      </w:ins>
      <w:ins w:id="465" w:author="Brian Bohman" w:date="2021-08-30T12:07:00Z">
        <w:r w:rsidR="00B578CD">
          <w:t xml:space="preserve"> </w:t>
        </w:r>
      </w:ins>
      <w:ins w:id="466" w:author="Brian Bohman" w:date="2021-08-30T12:10:00Z">
        <w:r w:rsidR="00967932">
          <w:t xml:space="preserve">late to </w:t>
        </w:r>
      </w:ins>
      <w:ins w:id="467" w:author="Brian Bohman" w:date="2021-08-30T12:07:00Z">
        <w:r w:rsidR="00B578CD">
          <w:t>very late</w:t>
        </w:r>
      </w:ins>
      <w:ins w:id="468" w:author="Brian Bohman" w:date="2021-08-30T12:08:00Z">
        <w:r w:rsidR="00B578CD">
          <w:t xml:space="preserve"> </w:t>
        </w:r>
      </w:ins>
      <w:ins w:id="469" w:author="Brian Bohman" w:date="2021-08-30T12:10:00Z">
        <w:r w:rsidR="00967932">
          <w:t xml:space="preserve">– </w:t>
        </w:r>
      </w:ins>
      <w:ins w:id="470" w:author="Brian Bohman" w:date="2021-08-30T12:08:00Z">
        <w:r w:rsidR="00B578CD">
          <w:t>Russet Burbank</w:t>
        </w:r>
      </w:ins>
      <w:ins w:id="471" w:author="Brian Bohman" w:date="2021-08-30T12:22:00Z">
        <w:r w:rsidR="008526D2">
          <w:t xml:space="preserve"> </w:t>
        </w:r>
      </w:ins>
      <w:ins w:id="472"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473" w:author="Brian Bohman" w:date="2021-08-30T12:11:00Z">
        <w:r w:rsidR="00314EA9">
          <w:fldChar w:fldCharType="separate"/>
        </w:r>
      </w:ins>
      <w:r w:rsidR="00477881">
        <w:rPr>
          <w:noProof/>
        </w:rPr>
        <w:t>(Stark et al., 2020; OSU, 2021)</w:t>
      </w:r>
      <w:ins w:id="474" w:author="Brian Bohman" w:date="2021-08-30T12:11:00Z">
        <w:r w:rsidR="00314EA9">
          <w:fldChar w:fldCharType="end"/>
        </w:r>
      </w:ins>
      <w:ins w:id="475" w:author="Brian Bohman" w:date="2021-08-30T12:08:00Z">
        <w:r w:rsidR="00B578CD">
          <w:t>. P</w:t>
        </w:r>
      </w:ins>
      <w:ins w:id="476" w:author="Brian Bohman" w:date="2021-08-30T12:07:00Z">
        <w:r w:rsidR="00B578CD">
          <w:t>lanting density</w:t>
        </w:r>
      </w:ins>
      <w:ins w:id="477" w:author="Brian Bohman" w:date="2021-08-30T12:08:00Z">
        <w:r w:rsidR="00B578CD">
          <w:t xml:space="preserve"> was</w:t>
        </w:r>
      </w:ins>
      <w:ins w:id="478" w:author="Brian Bohman" w:date="2021-08-30T12:07:00Z">
        <w:r w:rsidR="00B578CD">
          <w:t xml:space="preserve"> 29,000 </w:t>
        </w:r>
      </w:ins>
      <w:ins w:id="479" w:author="Brian Bohman" w:date="2021-08-30T12:08:00Z">
        <w:r w:rsidR="00B578CD">
          <w:t>and 44,000 plants ha</w:t>
        </w:r>
        <w:r w:rsidR="00B578CD">
          <w:rPr>
            <w:vertAlign w:val="superscript"/>
          </w:rPr>
          <w:t>-1</w:t>
        </w:r>
        <w:r w:rsidR="00B578CD">
          <w:t xml:space="preserve"> for Russet Burbank and Shepody, respectively</w:t>
        </w:r>
      </w:ins>
      <w:ins w:id="480" w:author="Brian Bohman" w:date="2021-08-30T12:07:00Z">
        <w:r w:rsidR="00B578CD">
          <w:t>.</w:t>
        </w:r>
      </w:ins>
      <w:ins w:id="481" w:author="Brian Bohman" w:date="2021-08-30T12:09:00Z">
        <w:r w:rsidR="00B578CD">
          <w:t xml:space="preserve"> </w:t>
        </w:r>
      </w:ins>
      <w:r>
        <w:t xml:space="preserve">The soil texture for these experiments was classified as either loam or clay loam with organic matter content ranging from 2.6 to 3.0%. </w:t>
      </w:r>
      <w:ins w:id="482" w:author="Brian Bohman" w:date="2021-08-30T10:01:00Z">
        <w:r w:rsidR="003220EC">
          <w:t>For a typical growing season</w:t>
        </w:r>
      </w:ins>
      <w:ins w:id="483" w:author="Brian Bohman" w:date="2021-08-30T10:09:00Z">
        <w:r w:rsidR="00971CD4">
          <w:t xml:space="preserve"> beginning on 1 June and ending on 10 October</w:t>
        </w:r>
      </w:ins>
      <w:ins w:id="484" w:author="Brian Bohman" w:date="2021-08-30T10:01:00Z">
        <w:r w:rsidR="003220EC">
          <w:t xml:space="preserve">, mean temperature is </w:t>
        </w:r>
      </w:ins>
      <w:ins w:id="485" w:author="Brian Bohman" w:date="2021-08-30T10:02:00Z">
        <w:r w:rsidR="003220EC">
          <w:t>15.7</w:t>
        </w:r>
      </w:ins>
      <w:ins w:id="486" w:author="Brian Bohman" w:date="2021-08-30T10:01:00Z">
        <w:r w:rsidR="003220EC">
          <w:t>ºC, cumulative precipitation is 3</w:t>
        </w:r>
      </w:ins>
      <w:ins w:id="487" w:author="Brian Bohman" w:date="2021-08-30T10:02:00Z">
        <w:r w:rsidR="003220EC">
          <w:t>7</w:t>
        </w:r>
      </w:ins>
      <w:ins w:id="488" w:author="Brian Bohman" w:date="2021-08-30T10:04:00Z">
        <w:r w:rsidR="003220EC">
          <w:t>1</w:t>
        </w:r>
      </w:ins>
      <w:ins w:id="489" w:author="Brian Bohman" w:date="2021-08-30T10:01:00Z">
        <w:r w:rsidR="003220EC">
          <w:t xml:space="preserve"> mm, cumulative growing degree days are 1</w:t>
        </w:r>
      </w:ins>
      <w:ins w:id="490" w:author="Brian Bohman" w:date="2021-08-30T10:03:00Z">
        <w:r w:rsidR="003220EC">
          <w:t>150</w:t>
        </w:r>
      </w:ins>
      <w:ins w:id="491" w:author="Brian Bohman" w:date="2021-08-30T10:01:00Z">
        <w:r w:rsidR="003220EC">
          <w:t xml:space="preserve"> ºC days, mean daily solar radiation is </w:t>
        </w:r>
      </w:ins>
      <w:ins w:id="492" w:author="Brian Bohman" w:date="2021-08-30T10:03:00Z">
        <w:r w:rsidR="003220EC">
          <w:t>19.1</w:t>
        </w:r>
      </w:ins>
      <w:ins w:id="493" w:author="Brian Bohman" w:date="2021-08-30T10:01:00Z">
        <w:r w:rsidR="003220EC">
          <w:t xml:space="preserve"> MJ m</w:t>
        </w:r>
        <w:r w:rsidR="003220EC">
          <w:rPr>
            <w:vertAlign w:val="superscript"/>
          </w:rPr>
          <w:t>-2</w:t>
        </w:r>
        <w:r w:rsidR="003220EC">
          <w:t>, and mean diurnal temperature difference is 1</w:t>
        </w:r>
      </w:ins>
      <w:ins w:id="494" w:author="Brian Bohman" w:date="2021-08-30T10:03:00Z">
        <w:r w:rsidR="003220EC">
          <w:t>0.0</w:t>
        </w:r>
      </w:ins>
      <w:ins w:id="495" w:author="Brian Bohman" w:date="2021-08-30T10:01:00Z">
        <w:r w:rsidR="003220EC">
          <w:t xml:space="preserve"> ºC</w:t>
        </w:r>
      </w:ins>
      <w:ins w:id="496"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497" w:author="Brian Bohman" w:date="2021-08-30T12:00:00Z">
        <w:r w:rsidR="00965A52" w:rsidRPr="00314EA9">
          <w:fldChar w:fldCharType="separate"/>
        </w:r>
      </w:ins>
      <w:r w:rsidR="00967932" w:rsidRPr="00314EA9">
        <w:rPr>
          <w:noProof/>
        </w:rPr>
        <w:t>(Gelaro et al., 2017; Weather Spark, 2021)</w:t>
      </w:r>
      <w:ins w:id="498" w:author="Brian Bohman" w:date="2021-08-30T12:00:00Z">
        <w:r w:rsidR="00965A52" w:rsidRPr="00314EA9">
          <w:fldChar w:fldCharType="end"/>
        </w:r>
        <w:r w:rsidR="00965A52" w:rsidRPr="00AA7041">
          <w:t>.</w:t>
        </w:r>
      </w:ins>
      <w:del w:id="499"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75EB79E0" w:rsidR="00E072BF" w:rsidRPr="0001152D" w:rsidRDefault="00E072BF" w:rsidP="00E072BF">
      <w:pPr>
        <w:pStyle w:val="Body"/>
      </w:pPr>
      <w:r w:rsidRPr="0001152D">
        <w:t xml:space="preserve">In the Argentina study, five varieties (Bannock Russet, Gem Russet, Innovator, Markies Russet, and Umatilla Russet) and four N fertilization rate (0, 80, 150, </w:t>
      </w:r>
      <w:ins w:id="500"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01" w:author="Brian Bohman" w:date="2021-08-30T10:23:00Z">
        <w:r w:rsidR="003A4376">
          <w:t xml:space="preserve">small-plot </w:t>
        </w:r>
      </w:ins>
      <w:r>
        <w:t xml:space="preserve">experiments </w:t>
      </w:r>
      <w:r>
        <w:lastRenderedPageBreak/>
        <w:t xml:space="preserve">were conducted in </w:t>
      </w:r>
      <w:r w:rsidRPr="00233868">
        <w:t>Balcarce in the province of Buenos Aires</w:t>
      </w:r>
      <w:ins w:id="502" w:author="Brian Bohman" w:date="2021-08-30T12:36:00Z">
        <w:r w:rsidR="007D1044">
          <w:t xml:space="preserve">, Argentina </w:t>
        </w:r>
      </w:ins>
      <w:ins w:id="503" w:author="Brian Bohman" w:date="2021-08-30T12:31:00Z">
        <w:r w:rsidR="007D1044">
          <w:t>(37º 45’ S; 58º 18’ W)</w:t>
        </w:r>
      </w:ins>
      <w:r>
        <w:t xml:space="preserve">. </w:t>
      </w:r>
      <w:ins w:id="504" w:author="Brian Bohman" w:date="2021-08-30T10:23:00Z">
        <w:r w:rsidR="003A4376">
          <w:t xml:space="preserve">Nitrogen fertilizer </w:t>
        </w:r>
      </w:ins>
      <w:ins w:id="505" w:author="Brian Bohman" w:date="2021-08-30T10:25:00Z">
        <w:r w:rsidR="003A4376">
          <w:t xml:space="preserve">for all treatments was urea </w:t>
        </w:r>
      </w:ins>
      <w:ins w:id="506" w:author="Brian Bohman" w:date="2021-08-30T10:26:00Z">
        <w:r w:rsidR="003A4376">
          <w:t xml:space="preserve">applied </w:t>
        </w:r>
      </w:ins>
      <w:ins w:id="507" w:author="Brian Bohman" w:date="2021-08-30T10:25:00Z">
        <w:r w:rsidR="003A4376">
          <w:t xml:space="preserve">at planting. </w:t>
        </w:r>
      </w:ins>
      <w:ins w:id="508" w:author="Brian Bohman" w:date="2021-08-30T12:06:00Z">
        <w:r w:rsidR="00B578CD">
          <w:t xml:space="preserve">The maturity class of varieties evaluated in these experiments </w:t>
        </w:r>
      </w:ins>
      <w:ins w:id="509" w:author="Brian Bohman" w:date="2021-08-30T12:24:00Z">
        <w:r w:rsidR="00186576">
          <w:t xml:space="preserve">included: early to medium – Innovator; medium to late – Gem Russet; </w:t>
        </w:r>
      </w:ins>
      <w:ins w:id="510" w:author="Brian Bohman" w:date="2021-08-30T12:25:00Z">
        <w:r w:rsidR="00186576">
          <w:t xml:space="preserve">medium-late to late – </w:t>
        </w:r>
      </w:ins>
      <w:ins w:id="511" w:author="Brian Bohman" w:date="2021-08-30T12:24:00Z">
        <w:r w:rsidR="00186576">
          <w:t>Umatilla Russet</w:t>
        </w:r>
      </w:ins>
      <w:ins w:id="512" w:author="Brian Bohman" w:date="2021-08-30T12:25:00Z">
        <w:r w:rsidR="00186576">
          <w:t>;</w:t>
        </w:r>
      </w:ins>
      <w:ins w:id="513" w:author="Brian Bohman" w:date="2021-08-30T12:27:00Z">
        <w:r w:rsidR="007D1044">
          <w:t xml:space="preserve"> </w:t>
        </w:r>
      </w:ins>
      <w:ins w:id="514" w:author="Brian Bohman" w:date="2021-08-30T12:25:00Z">
        <w:r w:rsidR="00186576">
          <w:t>late to very late – Bannock Russet and Markies Russet</w:t>
        </w:r>
      </w:ins>
      <w:ins w:id="515"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516" w:author="Brian Bohman" w:date="2021-08-30T12:27:00Z">
        <w:r w:rsidR="007D1044">
          <w:fldChar w:fldCharType="separate"/>
        </w:r>
      </w:ins>
      <w:r w:rsidR="00477881">
        <w:rPr>
          <w:noProof/>
        </w:rPr>
        <w:t>(Giletto &amp; Echeverría, 2015; Stark et al., 2020; OSU, 2021)</w:t>
      </w:r>
      <w:ins w:id="517" w:author="Brian Bohman" w:date="2021-08-30T12:27:00Z">
        <w:r w:rsidR="007D1044">
          <w:fldChar w:fldCharType="end"/>
        </w:r>
      </w:ins>
      <w:ins w:id="518" w:author="Brian Bohman" w:date="2021-08-30T12:25:00Z">
        <w:r w:rsidR="00186576">
          <w:t xml:space="preserve">. The </w:t>
        </w:r>
      </w:ins>
      <w:ins w:id="519" w:author="Brian Bohman" w:date="2021-08-30T12:06:00Z">
        <w:r w:rsidR="00B578CD">
          <w:t xml:space="preserve">planting density was 59,000 </w:t>
        </w:r>
      </w:ins>
      <w:ins w:id="520" w:author="Brian Bohman" w:date="2021-08-30T12:25:00Z">
        <w:r w:rsidR="00186576">
          <w:t>plants ha</w:t>
        </w:r>
        <w:r w:rsidR="00186576">
          <w:rPr>
            <w:vertAlign w:val="superscript"/>
          </w:rPr>
          <w:t>-1</w:t>
        </w:r>
        <w:r w:rsidR="00186576">
          <w:t xml:space="preserve"> </w:t>
        </w:r>
      </w:ins>
      <w:ins w:id="521" w:author="Brian Bohman" w:date="2021-08-30T12:06:00Z">
        <w:r w:rsidR="00B578CD">
          <w:t>for all varieties</w:t>
        </w:r>
      </w:ins>
      <w:ins w:id="522" w:author="Brian Bohman" w:date="2021-08-30T12:26:00Z">
        <w:r w:rsidR="00186576">
          <w:t>.</w:t>
        </w:r>
      </w:ins>
      <w:ins w:id="523" w:author="Brian Bohman" w:date="2021-08-30T12:31:00Z">
        <w:r w:rsidR="007D1044">
          <w:t xml:space="preserve"> </w:t>
        </w:r>
      </w:ins>
      <w:r>
        <w:t xml:space="preserve">The soil texture for these experiments was classified as loam with organic matter content ranging from 4.2 to 5.2%. </w:t>
      </w:r>
      <w:ins w:id="524" w:author="Brian Bohman" w:date="2021-08-30T10:04:00Z">
        <w:r w:rsidR="003220EC">
          <w:t xml:space="preserve">For a typical growing season </w:t>
        </w:r>
      </w:ins>
      <w:ins w:id="525" w:author="Brian Bohman" w:date="2021-08-30T10:09:00Z">
        <w:r w:rsidR="00971CD4">
          <w:t>beginning on 10 October and ending on 10 March</w:t>
        </w:r>
      </w:ins>
      <w:ins w:id="526" w:author="Brian Bohman" w:date="2021-08-30T10:04:00Z">
        <w:r w:rsidR="003220EC">
          <w:t>, mean temperature is 1</w:t>
        </w:r>
      </w:ins>
      <w:ins w:id="527" w:author="Brian Bohman" w:date="2021-08-30T10:05:00Z">
        <w:r w:rsidR="007359C0">
          <w:t>8.4</w:t>
        </w:r>
      </w:ins>
      <w:ins w:id="528" w:author="Brian Bohman" w:date="2021-08-30T10:04:00Z">
        <w:r w:rsidR="003220EC">
          <w:t xml:space="preserve">ºC, cumulative precipitation is </w:t>
        </w:r>
      </w:ins>
      <w:ins w:id="529" w:author="Brian Bohman" w:date="2021-08-30T10:05:00Z">
        <w:r w:rsidR="007359C0">
          <w:t>428</w:t>
        </w:r>
      </w:ins>
      <w:ins w:id="530" w:author="Brian Bohman" w:date="2021-08-30T10:04:00Z">
        <w:r w:rsidR="003220EC">
          <w:t xml:space="preserve"> mm, cumulative growing degree days are 1</w:t>
        </w:r>
      </w:ins>
      <w:ins w:id="531" w:author="Brian Bohman" w:date="2021-08-30T10:05:00Z">
        <w:r w:rsidR="007359C0">
          <w:t>739</w:t>
        </w:r>
      </w:ins>
      <w:ins w:id="532" w:author="Brian Bohman" w:date="2021-08-30T10:04:00Z">
        <w:r w:rsidR="003220EC">
          <w:t xml:space="preserve"> ºC days, mean daily solar radiation is </w:t>
        </w:r>
      </w:ins>
      <w:ins w:id="533" w:author="Brian Bohman" w:date="2021-08-30T10:05:00Z">
        <w:r w:rsidR="007359C0">
          <w:t>25.5</w:t>
        </w:r>
      </w:ins>
      <w:ins w:id="534" w:author="Brian Bohman" w:date="2021-08-30T10:04:00Z">
        <w:r w:rsidR="003220EC">
          <w:t xml:space="preserve"> MJ m</w:t>
        </w:r>
        <w:r w:rsidR="003220EC">
          <w:rPr>
            <w:vertAlign w:val="superscript"/>
          </w:rPr>
          <w:t>-2</w:t>
        </w:r>
        <w:r w:rsidR="003220EC">
          <w:t>, and mean diurnal temperature difference is 1</w:t>
        </w:r>
      </w:ins>
      <w:ins w:id="535" w:author="Brian Bohman" w:date="2021-08-30T10:05:00Z">
        <w:r w:rsidR="007359C0">
          <w:t>3</w:t>
        </w:r>
      </w:ins>
      <w:ins w:id="536" w:author="Brian Bohman" w:date="2021-08-30T10:04:00Z">
        <w:r w:rsidR="003220EC">
          <w:t>.</w:t>
        </w:r>
      </w:ins>
      <w:ins w:id="537" w:author="Brian Bohman" w:date="2021-08-30T10:05:00Z">
        <w:r w:rsidR="007359C0">
          <w:t>6</w:t>
        </w:r>
      </w:ins>
      <w:ins w:id="538" w:author="Brian Bohman" w:date="2021-08-30T10:04:00Z">
        <w:r w:rsidR="003220EC">
          <w:t xml:space="preserve"> ºC </w:t>
        </w:r>
      </w:ins>
      <w:ins w:id="539"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40" w:author="Brian Bohman" w:date="2021-08-30T12:06:00Z">
        <w:r w:rsidR="00AF1899" w:rsidRPr="00314EA9">
          <w:fldChar w:fldCharType="separate"/>
        </w:r>
      </w:ins>
      <w:r w:rsidR="00967932" w:rsidRPr="00314EA9">
        <w:rPr>
          <w:noProof/>
        </w:rPr>
        <w:t>(Gelaro et al., 2017; Weather Spark, 2021)</w:t>
      </w:r>
      <w:ins w:id="541" w:author="Brian Bohman" w:date="2021-08-30T12:06:00Z">
        <w:r w:rsidR="00AF1899" w:rsidRPr="00314EA9">
          <w:fldChar w:fldCharType="end"/>
        </w:r>
      </w:ins>
      <w:ins w:id="542" w:author="Brian Bohman" w:date="2021-08-30T10:04:00Z">
        <w:r w:rsidR="003220EC">
          <w:t>.</w:t>
        </w:r>
      </w:ins>
      <w:del w:id="543"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544" w:author="Brian Bohman" w:date="2021-08-25T10:57:00Z">
        <w:r w:rsidR="003472C7">
          <w:t>N</w:t>
        </w:r>
      </w:ins>
      <w:del w:id="545"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6615DDC4" w:rsidR="00E072BF" w:rsidRPr="0001152D" w:rsidRDefault="00E072BF" w:rsidP="00E072BF">
      <w:pPr>
        <w:pStyle w:val="Body"/>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46" w:author="Brian Bohman" w:date="2021-08-30T10:27:00Z">
        <w:r w:rsidR="000E1244">
          <w:t xml:space="preserve">small-plot </w:t>
        </w:r>
      </w:ins>
      <w:r>
        <w:t xml:space="preserve">experiments were conducted in </w:t>
      </w:r>
      <w:ins w:id="547" w:author="Brian Bohman" w:date="2021-08-30T12:39:00Z">
        <w:r w:rsidR="008B730B">
          <w:t xml:space="preserve">Gembloux, </w:t>
        </w:r>
      </w:ins>
      <w:del w:id="548" w:author="Brian Bohman" w:date="2021-08-30T12:39:00Z">
        <w:r w:rsidDel="008B730B">
          <w:delText xml:space="preserve">various </w:delText>
        </w:r>
      </w:del>
      <w:del w:id="549" w:author="Brian Bohman" w:date="2021-08-30T12:37:00Z">
        <w:r w:rsidDel="008B730B">
          <w:delText>regions</w:delText>
        </w:r>
      </w:del>
      <w:del w:id="550" w:author="Brian Bohman" w:date="2021-08-30T12:39:00Z">
        <w:r w:rsidDel="008B730B">
          <w:delText xml:space="preserve"> across </w:delText>
        </w:r>
      </w:del>
      <w:r>
        <w:t>Belgium</w:t>
      </w:r>
      <w:ins w:id="551" w:author="Brian Bohman" w:date="2021-08-30T12:39:00Z">
        <w:r w:rsidR="008B730B">
          <w:t xml:space="preserve"> (50</w:t>
        </w:r>
      </w:ins>
      <w:ins w:id="552" w:author="Brian Bohman" w:date="2021-08-30T12:40:00Z">
        <w:r w:rsidR="008B730B">
          <w:t>º 33’ N; 4º 43’ E)</w:t>
        </w:r>
      </w:ins>
      <w:r>
        <w:t xml:space="preserve">. </w:t>
      </w:r>
      <w:ins w:id="553" w:author="Brian Bohman" w:date="2021-08-30T10:27:00Z">
        <w:r w:rsidR="000E1244">
          <w:t xml:space="preserve">Nitrogen fertilizer for all treatments was ammonium nitrate applied at planting. </w:t>
        </w:r>
      </w:ins>
      <w:ins w:id="554" w:author="Brian Bohman" w:date="2021-08-30T12:41:00Z">
        <w:r w:rsidR="00A26F09">
          <w:t>The maturity class of varieties evaluated in these experiments included: medium – Charlotte; late</w:t>
        </w:r>
      </w:ins>
      <w:ins w:id="555" w:author="Brian Bohman" w:date="2021-08-30T12:42:00Z">
        <w:r w:rsidR="00A26F09">
          <w:t xml:space="preserve"> – Bintje</w:t>
        </w:r>
      </w:ins>
      <w:ins w:id="556"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557" w:author="Brian Bohman" w:date="2021-08-30T12:43:00Z">
        <w:r w:rsidR="00776DA7">
          <w:fldChar w:fldCharType="separate"/>
        </w:r>
      </w:ins>
      <w:r w:rsidR="00477881">
        <w:rPr>
          <w:noProof/>
        </w:rPr>
        <w:t>(CFIA, 2013; AHDB, 2015; OSU, 2021)</w:t>
      </w:r>
      <w:ins w:id="558" w:author="Brian Bohman" w:date="2021-08-30T12:43:00Z">
        <w:r w:rsidR="00776DA7">
          <w:fldChar w:fldCharType="end"/>
        </w:r>
      </w:ins>
      <w:ins w:id="559" w:author="Brian Bohman" w:date="2021-08-30T12:42:00Z">
        <w:r w:rsidR="00A26F09">
          <w:t>.</w:t>
        </w:r>
      </w:ins>
      <w:ins w:id="560" w:author="Brian Bohman" w:date="2021-08-30T12:41:00Z">
        <w:r w:rsidR="00A26F09">
          <w:t xml:space="preserve"> </w:t>
        </w:r>
      </w:ins>
      <w:ins w:id="561" w:author="Brian Bohman" w:date="2021-08-30T12:42:00Z">
        <w:r w:rsidR="00A26F09">
          <w:t>T</w:t>
        </w:r>
      </w:ins>
      <w:ins w:id="562" w:author="Brian Bohman" w:date="2021-08-30T12:41:00Z">
        <w:r w:rsidR="00A26F09">
          <w:t xml:space="preserve">he planting density </w:t>
        </w:r>
      </w:ins>
      <w:ins w:id="563" w:author="Brian Bohman" w:date="2021-10-23T14:27:00Z">
        <w:r w:rsidR="00215970">
          <w:t>was 38,000 plants ha</w:t>
        </w:r>
      </w:ins>
      <w:ins w:id="564" w:author="Brian Bohman" w:date="2021-10-23T14:28:00Z">
        <w:r w:rsidR="00E86D40">
          <w:rPr>
            <w:vertAlign w:val="superscript"/>
          </w:rPr>
          <w:t>-1</w:t>
        </w:r>
        <w:r w:rsidR="00E86D40">
          <w:t xml:space="preserve"> for all varieties. </w:t>
        </w:r>
      </w:ins>
      <w:r>
        <w:t xml:space="preserve">The soil texture for these experiments was classified as </w:t>
      </w:r>
      <w:r>
        <w:lastRenderedPageBreak/>
        <w:t>loam, sandy loam, silt loam, or silty clay loam with organic matter content ranging from 1.3 to 2.6%.</w:t>
      </w:r>
      <w:ins w:id="565" w:author="Brian Bohman" w:date="2021-08-30T10:06:00Z">
        <w:r w:rsidR="000A22D0">
          <w:t xml:space="preserve"> For a typical growing </w:t>
        </w:r>
      </w:ins>
      <w:ins w:id="566" w:author="Brian Bohman" w:date="2021-08-30T10:09:00Z">
        <w:r w:rsidR="00971CD4">
          <w:t>season</w:t>
        </w:r>
      </w:ins>
      <w:ins w:id="567" w:author="Brian Bohman" w:date="2021-08-30T10:10:00Z">
        <w:r w:rsidR="00971CD4">
          <w:t xml:space="preserve"> b</w:t>
        </w:r>
      </w:ins>
      <w:ins w:id="568" w:author="Brian Bohman" w:date="2021-08-30T10:09:00Z">
        <w:r w:rsidR="00971CD4">
          <w:t>eginning on 20 April and ending on 20 September</w:t>
        </w:r>
      </w:ins>
      <w:ins w:id="569" w:author="Brian Bohman" w:date="2021-08-30T10:06:00Z">
        <w:r w:rsidR="000A22D0">
          <w:t>, mean temperature is 1</w:t>
        </w:r>
      </w:ins>
      <w:ins w:id="570" w:author="Brian Bohman" w:date="2021-08-30T10:07:00Z">
        <w:r w:rsidR="000A22D0">
          <w:t>5.5</w:t>
        </w:r>
      </w:ins>
      <w:ins w:id="571" w:author="Brian Bohman" w:date="2021-08-30T10:06:00Z">
        <w:r w:rsidR="000A22D0">
          <w:t xml:space="preserve">ºC, cumulative precipitation is </w:t>
        </w:r>
      </w:ins>
      <w:ins w:id="572" w:author="Brian Bohman" w:date="2021-08-30T10:07:00Z">
        <w:r w:rsidR="000A22D0">
          <w:t>244</w:t>
        </w:r>
      </w:ins>
      <w:ins w:id="573" w:author="Brian Bohman" w:date="2021-08-30T10:06:00Z">
        <w:r w:rsidR="000A22D0">
          <w:t xml:space="preserve"> mm, cumulative growing degree days are 1</w:t>
        </w:r>
      </w:ins>
      <w:ins w:id="574" w:author="Brian Bohman" w:date="2021-08-30T10:07:00Z">
        <w:r w:rsidR="000A22D0">
          <w:t>313</w:t>
        </w:r>
      </w:ins>
      <w:ins w:id="575" w:author="Brian Bohman" w:date="2021-08-30T10:06:00Z">
        <w:r w:rsidR="000A22D0">
          <w:t xml:space="preserve"> ºC days, mean daily solar radiation is 2</w:t>
        </w:r>
      </w:ins>
      <w:ins w:id="576" w:author="Brian Bohman" w:date="2021-08-30T10:07:00Z">
        <w:r w:rsidR="000A22D0">
          <w:t>0</w:t>
        </w:r>
      </w:ins>
      <w:ins w:id="577" w:author="Brian Bohman" w:date="2021-08-30T10:06:00Z">
        <w:r w:rsidR="000A22D0">
          <w:t>.</w:t>
        </w:r>
      </w:ins>
      <w:ins w:id="578" w:author="Brian Bohman" w:date="2021-08-30T10:07:00Z">
        <w:r w:rsidR="000A22D0">
          <w:t>0</w:t>
        </w:r>
      </w:ins>
      <w:ins w:id="579" w:author="Brian Bohman" w:date="2021-08-30T10:06:00Z">
        <w:r w:rsidR="000A22D0">
          <w:t xml:space="preserve"> MJ m</w:t>
        </w:r>
        <w:r w:rsidR="000A22D0">
          <w:rPr>
            <w:vertAlign w:val="superscript"/>
          </w:rPr>
          <w:t>-2</w:t>
        </w:r>
        <w:r w:rsidR="000A22D0">
          <w:t xml:space="preserve">, and mean diurnal temperature difference is </w:t>
        </w:r>
      </w:ins>
      <w:ins w:id="580" w:author="Brian Bohman" w:date="2021-08-30T10:07:00Z">
        <w:r w:rsidR="000A22D0">
          <w:t>8</w:t>
        </w:r>
      </w:ins>
      <w:ins w:id="581" w:author="Brian Bohman" w:date="2021-08-30T10:06:00Z">
        <w:r w:rsidR="000A22D0">
          <w:t>.</w:t>
        </w:r>
      </w:ins>
      <w:ins w:id="582" w:author="Brian Bohman" w:date="2021-08-30T10:07:00Z">
        <w:r w:rsidR="000A22D0">
          <w:t>3</w:t>
        </w:r>
      </w:ins>
      <w:ins w:id="583" w:author="Brian Bohman" w:date="2021-08-30T10:06:00Z">
        <w:r w:rsidR="000A22D0">
          <w:t xml:space="preserve"> ºC </w:t>
        </w:r>
      </w:ins>
      <w:ins w:id="584"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585" w:author="Brian Bohman" w:date="2021-08-30T12:06:00Z">
        <w:r w:rsidR="00314EA9" w:rsidRPr="00314EA9">
          <w:fldChar w:fldCharType="separate"/>
        </w:r>
      </w:ins>
      <w:r w:rsidR="00314EA9" w:rsidRPr="00314EA9">
        <w:rPr>
          <w:noProof/>
        </w:rPr>
        <w:t>(Gelaro et al., 2017; Weather Spark, 2021)</w:t>
      </w:r>
      <w:ins w:id="586" w:author="Brian Bohman" w:date="2021-08-30T12:06:00Z">
        <w:r w:rsidR="00314EA9" w:rsidRPr="00314EA9">
          <w:fldChar w:fldCharType="end"/>
        </w:r>
      </w:ins>
      <w:ins w:id="587" w:author="Brian Bohman" w:date="2021-08-30T10:06:00Z">
        <w:r w:rsidR="000A22D0">
          <w:t>.</w:t>
        </w:r>
      </w:ins>
      <w:commentRangeStart w:id="588"/>
      <w:del w:id="589" w:author="Brian Bohman" w:date="2021-08-30T10:06:00Z">
        <w:r w:rsidDel="000A22D0">
          <w:delText xml:space="preserve"> During the period from April to August, the cumulative rainfall ranged from 289 to 458mm</w:delText>
        </w:r>
        <w:r w:rsidRPr="0001152D" w:rsidDel="000A22D0">
          <w:delText>.</w:delText>
        </w:r>
      </w:del>
      <w:commentRangeEnd w:id="588"/>
      <w:r w:rsidR="00165D5D">
        <w:rPr>
          <w:rStyle w:val="CommentReference"/>
          <w:rFonts w:ascii="Palatino Linotype" w:eastAsia="SimSun" w:hAnsi="Palatino Linotype"/>
          <w:noProof/>
          <w:color w:val="000000"/>
          <w:lang w:eastAsia="zh-CN"/>
        </w:rPr>
        <w:commentReference w:id="588"/>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590"/>
      <w:commentRangeStart w:id="591"/>
      <w:r>
        <w:t>a linear-plateau curve is fit for biomass as a function of N concentration</w:t>
      </w:r>
      <w:commentRangeEnd w:id="590"/>
      <w:r w:rsidR="005B5781">
        <w:rPr>
          <w:rStyle w:val="CommentReference"/>
          <w:rFonts w:ascii="Palatino Linotype" w:eastAsia="SimSun" w:hAnsi="Palatino Linotype"/>
          <w:noProof/>
          <w:color w:val="000000"/>
          <w:lang w:eastAsia="zh-CN"/>
        </w:rPr>
        <w:commentReference w:id="590"/>
      </w:r>
      <w:commentRangeEnd w:id="591"/>
      <w:r w:rsidR="00614D1F">
        <w:rPr>
          <w:rStyle w:val="CommentReference"/>
          <w:rFonts w:ascii="Palatino Linotype" w:eastAsia="SimSun" w:hAnsi="Palatino Linotype"/>
          <w:noProof/>
          <w:color w:val="000000"/>
          <w:lang w:eastAsia="zh-CN"/>
        </w:rPr>
        <w:commentReference w:id="591"/>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 xml:space="preserve">points </w:t>
      </w:r>
      <w:r w:rsidRPr="00DA5F05">
        <w:lastRenderedPageBreak/>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094E5D59" w14:textId="433EF344" w:rsidR="00093A1C" w:rsidRDefault="00E072BF" w:rsidP="00824FB1">
      <w:pPr>
        <w:pStyle w:val="Body"/>
        <w:rPr>
          <w:ins w:id="592" w:author="Brian Bohman" w:date="2021-10-28T07:45: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w:t>
      </w:r>
      <w:ins w:id="593" w:author="Brian Bohman" w:date="2021-10-23T14:29:00Z">
        <w:r w:rsidR="00586B2E">
          <w:t xml:space="preserve">G </w:t>
        </w:r>
      </w:ins>
      <w:ins w:id="594" w:author="Brian Bohman" w:date="2021-10-27T06:08:00Z">
        <w:r w:rsidR="003D40FD">
          <w:t>×</w:t>
        </w:r>
      </w:ins>
      <w:ins w:id="595" w:author="Brian Bohman" w:date="2021-10-23T14:29:00Z">
        <w:r w:rsidR="00586B2E">
          <w:t xml:space="preserve"> E </w:t>
        </w:r>
      </w:ins>
      <w:ins w:id="596" w:author="Brian Bohman" w:date="2021-10-27T06:08:00Z">
        <w:r w:rsidR="003D40FD">
          <w:t>×</w:t>
        </w:r>
      </w:ins>
      <w:ins w:id="597" w:author="Brian Bohman" w:date="2021-10-23T14:29:00Z">
        <w:r w:rsidR="00586B2E">
          <w:t xml:space="preserve"> M </w:t>
        </w:r>
      </w:ins>
      <w:del w:id="598" w:author="Brian Bohman" w:date="2021-10-23T14:29:00Z">
        <w:r w:rsidDel="00586B2E">
          <w:delText>E and G</w:delText>
        </w:r>
      </w:del>
      <w:r>
        <w:t xml:space="preserve"> interaction</w:t>
      </w:r>
      <w:ins w:id="599" w:author="Brian Bohman" w:date="2021-10-28T07:38:00Z">
        <w:r w:rsidR="009A2445">
          <w:t xml:space="preserve"> levels</w:t>
        </w:r>
      </w:ins>
      <w:del w:id="600" w:author="Brian Bohman" w:date="2021-10-28T07:38:00Z">
        <w:r w:rsidDel="009A2445">
          <w:delText>s</w:delText>
        </w:r>
      </w:del>
      <w:r>
        <w:t xml:space="preserve"> within the fitted model</w:t>
      </w:r>
      <w:ins w:id="601" w:author="Brian Bohman" w:date="2021-10-28T07:42:00Z">
        <w:r w:rsidR="00A232E9">
          <w:t xml:space="preserve">. </w:t>
        </w:r>
      </w:ins>
      <w:del w:id="602" w:author="Brian Bohman" w:date="2021-10-28T07:43:00Z">
        <w:r w:rsidDel="00A232E9">
          <w:delText xml:space="preserve">. This was implemented through the nesting of </w:delText>
        </w:r>
      </w:del>
      <w:ins w:id="603" w:author="Brian Bohman" w:date="2021-10-28T07:43:00Z">
        <w:r w:rsidR="00A232E9">
          <w:t>E</w:t>
        </w:r>
      </w:ins>
      <w:del w:id="604" w:author="Brian Bohman" w:date="2021-10-28T07:43:00Z">
        <w:r w:rsidDel="00A232E9">
          <w:delText>e</w:delText>
        </w:r>
      </w:del>
      <w:r>
        <w:t xml:space="preserve">xperimental data </w:t>
      </w:r>
      <w:ins w:id="605" w:author="Brian Bohman" w:date="2021-10-28T07:43:00Z">
        <w:r w:rsidR="00A232E9">
          <w:t xml:space="preserve">were nested </w:t>
        </w:r>
      </w:ins>
      <w:r>
        <w:t xml:space="preserve">according to </w:t>
      </w:r>
      <w:r w:rsidRPr="00A61F95">
        <w:t>location</w:t>
      </w:r>
      <w:r>
        <w:t xml:space="preserve"> and variety within location</w:t>
      </w:r>
      <w:ins w:id="606" w:author="Brian Bohman" w:date="2021-10-28T07:38:00Z">
        <w:r w:rsidR="009A2445">
          <w:t>,</w:t>
        </w:r>
      </w:ins>
      <w:r>
        <w:t xml:space="preserve"> </w:t>
      </w:r>
      <w:del w:id="607" w:author="Brian Bohman" w:date="2021-10-28T07:38:00Z">
        <w:r w:rsidDel="009A2445">
          <w:delText>and the</w:delText>
        </w:r>
      </w:del>
      <w:ins w:id="608" w:author="Brian Bohman" w:date="2021-10-28T07:38:00Z">
        <w:r w:rsidR="009A2445">
          <w:t>where the</w:t>
        </w:r>
      </w:ins>
      <w:r>
        <w:t xml:space="preserve"> linear-plateau curve fitted for each experimental sampling date </w:t>
      </w:r>
      <w:del w:id="609" w:author="Brian Bohman" w:date="2021-10-28T07:39:00Z">
        <w:r w:rsidDel="009A2445">
          <w:delText>can be pooled at various</w:delText>
        </w:r>
      </w:del>
      <w:ins w:id="610" w:author="Brian Bohman" w:date="2021-10-28T07:39:00Z">
        <w:r w:rsidR="009A2445">
          <w:t>is</w:t>
        </w:r>
      </w:ins>
      <w:r>
        <w:t xml:space="preserve"> nested</w:t>
      </w:r>
      <w:ins w:id="611" w:author="Brian Bohman" w:date="2021-10-28T07:39:00Z">
        <w:r w:rsidR="009A2445">
          <w:t xml:space="preserve"> within a given</w:t>
        </w:r>
      </w:ins>
      <w:r>
        <w:t xml:space="preserve"> level</w:t>
      </w:r>
      <w:del w:id="612" w:author="Brian Bohman" w:date="2021-10-28T07:39:00Z">
        <w:r w:rsidDel="009A2445">
          <w:delText>s</w:delText>
        </w:r>
      </w:del>
      <w:r>
        <w:t xml:space="preserve"> </w:t>
      </w:r>
      <w:ins w:id="613" w:author="Brian Bohman" w:date="2021-10-28T07:39:00Z">
        <w:r w:rsidR="009A2445">
          <w:t xml:space="preserve">of </w:t>
        </w:r>
      </w:ins>
      <w:del w:id="614"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ins w:id="615" w:author="Brian Bohman" w:date="2021-10-27T07:41:00Z">
        <w:r w:rsidR="00D050A8">
          <w:t xml:space="preserve"> </w:t>
        </w:r>
      </w:ins>
      <w:ins w:id="616" w:author="Brian Bohman" w:date="2021-10-28T07:43:00Z">
        <w:r w:rsidR="00A232E9">
          <w:t>This model structure leverages the advantages of pa</w:t>
        </w:r>
      </w:ins>
      <w:ins w:id="617"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618" w:author="Brian Bohman" w:date="2021-10-27T07:41:00Z">
        <w:r w:rsidR="00D050A8">
          <w:t xml:space="preserve"> </w:t>
        </w:r>
      </w:ins>
      <w:ins w:id="619" w:author="Brian Bohman" w:date="2021-10-27T07:42:00Z">
        <w:r w:rsidR="00D050A8">
          <w:t xml:space="preserve">that a sufficient </w:t>
        </w:r>
      </w:ins>
      <w:ins w:id="620" w:author="Brian Bohman" w:date="2021-10-28T07:44:00Z">
        <w:r w:rsidR="00A232E9">
          <w:t xml:space="preserve">quantity and quality of </w:t>
        </w:r>
      </w:ins>
      <w:ins w:id="621" w:author="Brian Bohman" w:date="2021-10-28T07:45:00Z">
        <w:r w:rsidR="00A232E9">
          <w:t>experimental data are required</w:t>
        </w:r>
      </w:ins>
      <w:ins w:id="622" w:author="Brian Bohman" w:date="2021-10-28T07:46:00Z">
        <w:r w:rsidR="00093A1C">
          <w:t xml:space="preserve"> while </w:t>
        </w:r>
      </w:ins>
      <w:ins w:id="623" w:author="Brian Bohman" w:date="2021-10-28T07:48:00Z">
        <w:r w:rsidR="00093A1C">
          <w:t xml:space="preserve">still </w:t>
        </w:r>
      </w:ins>
      <w:ins w:id="624" w:author="Brian Bohman" w:date="2021-10-28T07:45:00Z">
        <w:r w:rsidR="00093A1C">
          <w:t>enabl</w:t>
        </w:r>
      </w:ins>
      <w:ins w:id="625" w:author="Brian Bohman" w:date="2021-10-28T07:46:00Z">
        <w:r w:rsidR="00093A1C">
          <w:t>ing</w:t>
        </w:r>
      </w:ins>
      <w:ins w:id="626" w:author="Brian Bohman" w:date="2021-10-28T07:45:00Z">
        <w:r w:rsidR="00093A1C">
          <w:t xml:space="preserve"> direct inference</w:t>
        </w:r>
      </w:ins>
      <w:ins w:id="627" w:author="Brian Bohman" w:date="2021-10-28T07:46:00Z">
        <w:r w:rsidR="00093A1C">
          <w:t xml:space="preserve"> on the individual G × E × M interaction levels.</w:t>
        </w:r>
      </w:ins>
    </w:p>
    <w:p w14:paraId="476E0C6A" w14:textId="2EB54A3F" w:rsidR="00E072BF" w:rsidRPr="00DA5F05" w:rsidDel="00D050A8" w:rsidRDefault="00E072BF" w:rsidP="00E072BF">
      <w:pPr>
        <w:pStyle w:val="Body"/>
        <w:rPr>
          <w:del w:id="628" w:author="Brian Bohman" w:date="2021-10-27T07:47:00Z"/>
        </w:rPr>
      </w:pPr>
    </w:p>
    <w:p w14:paraId="63DF1C8A" w14:textId="30856030"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629" w:author="Brian Bohman" w:date="2021-10-28T07:46:00Z">
        <w:r w:rsidR="00093A1C">
          <w:t xml:space="preserve"> with the modifications </w:t>
        </w:r>
      </w:ins>
      <w:ins w:id="630" w:author="Brian Bohman" w:date="2021-10-28T07:47:00Z">
        <w:r w:rsidR="00093A1C">
          <w:t xml:space="preserve">as </w:t>
        </w:r>
      </w:ins>
      <w:ins w:id="631" w:author="Brian Bohman" w:date="2021-10-28T07:46:00Z">
        <w:r w:rsidR="00093A1C">
          <w:t xml:space="preserve">previously described </w:t>
        </w:r>
      </w:ins>
      <w:ins w:id="632" w:author="Brian Bohman" w:date="2021-10-28T07:47:00Z">
        <w:r w:rsidR="00093A1C" w:rsidRPr="00DA5F05">
          <w:t>(</w:t>
        </w:r>
        <w:r w:rsidR="00093A1C" w:rsidRPr="00DA5F05">
          <w:fldChar w:fldCharType="begin"/>
        </w:r>
        <w:r w:rsidR="00093A1C" w:rsidRPr="00DA5F05">
          <w:instrText xml:space="preserve"> REF _Ref78281175 \h  \* MERGEFORMAT </w:instrText>
        </w:r>
      </w:ins>
      <w:ins w:id="633" w:author="Brian Bohman" w:date="2021-10-28T07:47:00Z">
        <w:r w:rsidR="00093A1C" w:rsidRPr="00DA5F05">
          <w:fldChar w:fldCharType="separate"/>
        </w:r>
        <w:r w:rsidR="00093A1C">
          <w:t xml:space="preserve">Figure </w:t>
        </w:r>
        <w:r w:rsidR="00093A1C">
          <w:rPr>
            <w:noProof/>
          </w:rPr>
          <w:t>2</w:t>
        </w:r>
        <w:r w:rsidR="00093A1C" w:rsidRPr="00DA5F05">
          <w:fldChar w:fldCharType="end"/>
        </w:r>
        <w:r w:rsidR="00093A1C" w:rsidRPr="00DA5F05">
          <w:t>).</w:t>
        </w:r>
      </w:ins>
      <w:del w:id="634"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w:t>
      </w:r>
      <w:ins w:id="635" w:author="Brian Bohman" w:date="2021-10-28T07:48:00Z">
        <w:r w:rsidR="00093A1C">
          <w:t>th</w:t>
        </w:r>
      </w:ins>
      <w:ins w:id="636" w:author="Brian Bohman" w:date="2021-10-28T07:49:00Z">
        <w:r w:rsidR="00093A1C">
          <w:t>is particual</w:t>
        </w:r>
      </w:ins>
      <w:ins w:id="637" w:author="Brian Bohman" w:date="2021-10-28T07:48:00Z">
        <w:r w:rsidR="00093A1C">
          <w:t xml:space="preserve"> partially-pooled Bayesian hierarchical model. </w:t>
        </w:r>
      </w:ins>
      <w:del w:id="638"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r>
        <w:rPr>
          <w:i/>
          <w:iCs/>
        </w:rPr>
        <w:t>rjags</w:t>
      </w:r>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r w:rsidRPr="00F31089">
        <w:rPr>
          <w:i/>
          <w:iCs/>
        </w:rPr>
        <w:t>min</w:t>
      </w:r>
      <w:r w:rsidRPr="00FA12DF">
        <w:t>(</w:t>
      </w:r>
      <w:r w:rsidRPr="00D77F17">
        <w:rPr>
          <w:i/>
          <w:iCs/>
        </w:rPr>
        <w:t>W</w:t>
      </w:r>
      <w:r w:rsidRPr="00D77F17">
        <w:rPr>
          <w:i/>
          <w:iCs/>
          <w:vertAlign w:val="subscript"/>
        </w:rPr>
        <w:t>Max</w:t>
      </w:r>
      <w:r>
        <w:rPr>
          <w:vertAlign w:val="subscript"/>
        </w:rPr>
        <w:t>,i</w:t>
      </w:r>
      <w:r w:rsidRPr="00FA12DF">
        <w:t xml:space="preserve"> + </w:t>
      </w:r>
      <w:r w:rsidRPr="00D77F17">
        <w:rPr>
          <w:i/>
          <w:iCs/>
        </w:rPr>
        <w:t>S</w:t>
      </w:r>
      <w:r w:rsidRPr="00FA12DF">
        <w:rPr>
          <w:vertAlign w:val="subscript"/>
        </w:rPr>
        <w:t>i</w:t>
      </w:r>
      <w:r w:rsidRPr="00FA12DF">
        <w:t xml:space="preserve"> </w:t>
      </w:r>
      <w:r>
        <w:sym w:font="Symbol" w:char="F0D7"/>
      </w:r>
      <w:r w:rsidRPr="00FA12DF">
        <w:t xml:space="preserve"> (%N</w:t>
      </w:r>
      <w:r w:rsidRPr="00FA12DF">
        <w:rPr>
          <w:vertAlign w:val="subscript"/>
        </w:rPr>
        <w:t>Plant</w:t>
      </w:r>
      <w:r w:rsidRPr="00FA12DF">
        <w:t xml:space="preserve"> – %N</w:t>
      </w:r>
      <w:r w:rsidRPr="00FA12DF">
        <w:rPr>
          <w:vertAlign w:val="subscript"/>
        </w:rPr>
        <w:t>c</w:t>
      </w:r>
      <w:r w:rsidRPr="00FA12DF">
        <w:t xml:space="preserve">), </w:t>
      </w:r>
      <w:r w:rsidRPr="00D77F17">
        <w:rPr>
          <w:i/>
          <w:iCs/>
        </w:rPr>
        <w:t>W</w:t>
      </w:r>
      <w:r w:rsidRPr="00D77F17">
        <w:rPr>
          <w:i/>
          <w:iCs/>
          <w:vertAlign w:val="subscript"/>
        </w:rPr>
        <w:t>Max</w:t>
      </w:r>
      <w:r>
        <w:rPr>
          <w:vertAlign w:val="subscript"/>
        </w:rPr>
        <w:t>,i</w:t>
      </w:r>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r w:rsidRPr="00D77F17">
        <w:rPr>
          <w:i/>
          <w:iCs/>
        </w:rPr>
        <w:t>W</w:t>
      </w:r>
      <w:r w:rsidRPr="00D77F17">
        <w:rPr>
          <w:i/>
          <w:iCs/>
          <w:vertAlign w:val="subscript"/>
        </w:rPr>
        <w:t>Max</w:t>
      </w:r>
      <w:r>
        <w:rPr>
          <w:vertAlign w:val="subscript"/>
        </w:rPr>
        <w:t>,</w:t>
      </w:r>
      <w:r w:rsidRPr="00FA12DF">
        <w:rPr>
          <w:vertAlign w:val="subscript"/>
        </w:rPr>
        <w:t>i</w:t>
      </w:r>
      <w:r>
        <w:t xml:space="preserve"> are the slope of the linear-plateau curve and the maximum value of biomass (i.e., plateau) for a given date [</w:t>
      </w:r>
      <w:r w:rsidRPr="00FA12DF">
        <w:t>i</w:t>
      </w:r>
      <w:r>
        <w:t xml:space="preserve">], respectively, </w:t>
      </w:r>
      <w:r w:rsidRPr="00353066">
        <w:rPr>
          <w:i/>
          <w:iCs/>
        </w:rPr>
        <w:t>min</w:t>
      </w:r>
      <w:r>
        <w:t xml:space="preserve"> represents the minima function (i.e., the plateau component), and </w:t>
      </w:r>
      <w:r w:rsidRPr="00FA12DF">
        <w:t>W, %N</w:t>
      </w:r>
      <w:r w:rsidRPr="00FA12DF">
        <w:rPr>
          <w:vertAlign w:val="subscript"/>
        </w:rPr>
        <w:t>Plant</w:t>
      </w:r>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r w:rsidRPr="00D77F17">
        <w:rPr>
          <w:i/>
          <w:iCs/>
        </w:rPr>
        <w:t>W</w:t>
      </w:r>
      <w:r w:rsidRPr="00D77F17">
        <w:rPr>
          <w:i/>
          <w:iCs/>
          <w:vertAlign w:val="subscript"/>
        </w:rPr>
        <w:t>Max</w:t>
      </w:r>
      <w:r>
        <w:rPr>
          <w:vertAlign w:val="subscript"/>
        </w:rPr>
        <w:t>,i</w:t>
      </w:r>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r w:rsidRPr="00E73B28">
        <w:rPr>
          <w:i/>
          <w:iCs/>
        </w:rPr>
        <w:t>W</w:t>
      </w:r>
      <w:r w:rsidRPr="00E73B28">
        <w:rPr>
          <w:i/>
          <w:iCs/>
          <w:vertAlign w:val="subscript"/>
        </w:rPr>
        <w:t>Max</w:t>
      </w:r>
      <w:r w:rsidRPr="0053466D">
        <w:rPr>
          <w:vertAlign w:val="subscript"/>
        </w:rPr>
        <w:t>,i</w:t>
      </w:r>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r w:rsidRPr="00494B1C">
        <w:rPr>
          <w:i/>
          <w:iCs/>
        </w:rPr>
        <w:t>min</w:t>
      </w:r>
      <w:r w:rsidRPr="00494B1C">
        <w:t>(</w:t>
      </w:r>
      <w:r w:rsidRPr="004E3823">
        <w:rPr>
          <w:i/>
          <w:iCs/>
        </w:rPr>
        <w:t>W</w:t>
      </w:r>
      <w:r w:rsidRPr="004E3823">
        <w:rPr>
          <w:i/>
          <w:iCs/>
          <w:vertAlign w:val="subscript"/>
        </w:rPr>
        <w:t>Max</w:t>
      </w:r>
      <w:r>
        <w:rPr>
          <w:vertAlign w:val="subscript"/>
        </w:rPr>
        <w:t>,</w:t>
      </w:r>
      <w:r w:rsidRPr="00494B1C">
        <w:rPr>
          <w:vertAlign w:val="subscript"/>
        </w:rPr>
        <w:t>i</w:t>
      </w:r>
      <w:r w:rsidRPr="00494B1C">
        <w:t xml:space="preserve"> + </w:t>
      </w:r>
      <w:r w:rsidRPr="004E3823">
        <w:rPr>
          <w:i/>
          <w:iCs/>
        </w:rPr>
        <w:t>S</w:t>
      </w:r>
      <w:r w:rsidRPr="00494B1C">
        <w:rPr>
          <w:vertAlign w:val="subscript"/>
        </w:rPr>
        <w:t>i</w:t>
      </w:r>
      <w:r w:rsidRPr="00494B1C">
        <w:t xml:space="preserve"> (%N</w:t>
      </w:r>
      <w:r w:rsidRPr="00494B1C">
        <w:rPr>
          <w:vertAlign w:val="subscript"/>
        </w:rPr>
        <w:t>Plant</w:t>
      </w:r>
      <w:r w:rsidRPr="00494B1C">
        <w:t xml:space="preserve"> – (</w:t>
      </w:r>
      <w:r w:rsidRPr="004E3823">
        <w:rPr>
          <w:i/>
          <w:iCs/>
        </w:rPr>
        <w:t>a</w:t>
      </w:r>
      <w:r w:rsidRPr="00494B1C">
        <w:t xml:space="preserve"> </w:t>
      </w:r>
      <w:r w:rsidRPr="00D77F17">
        <w:rPr>
          <w:i/>
          <w:iCs/>
        </w:rPr>
        <w:t>W</w:t>
      </w:r>
      <w:r w:rsidRPr="00D77F17">
        <w:rPr>
          <w:i/>
          <w:iCs/>
          <w:vertAlign w:val="subscript"/>
        </w:rPr>
        <w:t>Max</w:t>
      </w:r>
      <w:r>
        <w:rPr>
          <w:vertAlign w:val="subscript"/>
        </w:rPr>
        <w:t>,</w:t>
      </w:r>
      <w:r w:rsidRPr="00494B1C">
        <w:rPr>
          <w:vertAlign w:val="subscript"/>
        </w:rPr>
        <w:t>i</w:t>
      </w:r>
      <w:r w:rsidRPr="00494B1C">
        <w:rPr>
          <w:vertAlign w:val="superscript"/>
        </w:rPr>
        <w:t xml:space="preserve"> –</w:t>
      </w:r>
      <w:r w:rsidRPr="004E3823">
        <w:rPr>
          <w:i/>
          <w:iCs/>
          <w:vertAlign w:val="superscript"/>
        </w:rPr>
        <w:t>b</w:t>
      </w:r>
      <w:r w:rsidRPr="00494B1C">
        <w:t>)</w:t>
      </w:r>
      <w:r>
        <w:t>)</w:t>
      </w:r>
      <w:r w:rsidRPr="00494B1C">
        <w:t xml:space="preserve">, </w:t>
      </w:r>
      <w:r w:rsidRPr="00D77F17">
        <w:rPr>
          <w:i/>
          <w:iCs/>
        </w:rPr>
        <w:t>W</w:t>
      </w:r>
      <w:r w:rsidRPr="00D77F17">
        <w:rPr>
          <w:i/>
          <w:iCs/>
          <w:vertAlign w:val="subscript"/>
        </w:rPr>
        <w:t>Max</w:t>
      </w:r>
      <w:r>
        <w:rPr>
          <w:vertAlign w:val="subscript"/>
        </w:rPr>
        <w:t>,</w:t>
      </w:r>
      <w:r w:rsidRPr="00494B1C">
        <w:rPr>
          <w:vertAlign w:val="subscript"/>
        </w:rPr>
        <w:t>i</w:t>
      </w:r>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r w:rsidRPr="00F64D75">
        <w:rPr>
          <w:i/>
          <w:iCs/>
        </w:rPr>
        <w:t>W</w:t>
      </w:r>
      <w:r>
        <w:rPr>
          <w:i/>
          <w:iCs/>
          <w:vertAlign w:val="subscript"/>
        </w:rPr>
        <w:t>M</w:t>
      </w:r>
      <w:r w:rsidRPr="00F64D75">
        <w:rPr>
          <w:i/>
          <w:iCs/>
          <w:vertAlign w:val="subscript"/>
        </w:rPr>
        <w:t>ax</w:t>
      </w:r>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r w:rsidRPr="00F64D75">
        <w:rPr>
          <w:i/>
          <w:iCs/>
        </w:rPr>
        <w:t>W</w:t>
      </w:r>
      <w:r>
        <w:rPr>
          <w:i/>
          <w:iCs/>
          <w:vertAlign w:val="subscript"/>
        </w:rPr>
        <w:t>M</w:t>
      </w:r>
      <w:r w:rsidRPr="00F64D75">
        <w:rPr>
          <w:i/>
          <w:iCs/>
          <w:vertAlign w:val="subscript"/>
        </w:rPr>
        <w:t>ax</w:t>
      </w:r>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r w:rsidRPr="00F7332D">
        <w:rPr>
          <w:i/>
          <w:iCs/>
        </w:rPr>
        <w:t>location:variety</w:t>
      </w:r>
      <w:r w:rsidRPr="00A949FC">
        <w:t>)</w:t>
      </w:r>
      <w:r>
        <w:tab/>
        <w:t>[7]</w:t>
      </w:r>
    </w:p>
    <w:p w14:paraId="48DE464C" w14:textId="77777777" w:rsidR="00E072BF" w:rsidRDefault="00E072BF" w:rsidP="00E072BF">
      <w:pPr>
        <w:pStyle w:val="Body"/>
      </w:pPr>
      <w:r>
        <w:t xml:space="preserve">where </w:t>
      </w:r>
      <w:r>
        <w:rPr>
          <w:i/>
          <w:iCs/>
        </w:rPr>
        <w:t>location</w:t>
      </w:r>
      <w:r>
        <w:t xml:space="preserve"> and </w:t>
      </w:r>
      <w:r>
        <w:rPr>
          <w:i/>
          <w:iCs/>
        </w:rPr>
        <w:t>location:variety</w:t>
      </w:r>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r w:rsidRPr="002C76A7">
        <w:rPr>
          <w:i/>
          <w:iCs/>
          <w:lang w:bidi="en-US"/>
        </w:rPr>
        <w:t>renv</w:t>
      </w:r>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Ushey,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r w:rsidRPr="00541460">
        <w:rPr>
          <w:i/>
          <w:iCs/>
        </w:rPr>
        <w:t>location:variety</w:t>
      </w:r>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r w:rsidRPr="00541460">
        <w:rPr>
          <w:i/>
          <w:iCs/>
        </w:rPr>
        <w:t>location:variety</w:t>
      </w:r>
      <w:r>
        <w:t xml:space="preserve"> using the fitted parameter values at the level of the individual draws.</w:t>
      </w:r>
    </w:p>
    <w:p w14:paraId="6B7BAE0B" w14:textId="77777777" w:rsidR="00E072BF" w:rsidRDefault="00E072BF" w:rsidP="00E072BF">
      <w:pPr>
        <w:pStyle w:val="Heading3"/>
      </w:pPr>
      <w:r>
        <w:lastRenderedPageBreak/>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639"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r>
        <w:rPr>
          <w:i/>
          <w:iCs/>
        </w:rPr>
        <w:t>location:variety</w:t>
      </w:r>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r>
        <w:rPr>
          <w:i/>
          <w:iCs/>
        </w:rPr>
        <w:t>nls</w:t>
      </w:r>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CNDC</w:t>
      </w:r>
      <w:r>
        <w:rPr>
          <w:vertAlign w:val="subscript"/>
        </w:rPr>
        <w:t>up</w:t>
      </w:r>
      <w:r>
        <w:t xml:space="preserve"> and CNDC</w:t>
      </w:r>
      <w:r>
        <w:rPr>
          <w:vertAlign w:val="subscript"/>
        </w:rPr>
        <w:t>lo</w:t>
      </w:r>
      <w:r>
        <w:t xml:space="preserve">, where parameters </w:t>
      </w:r>
      <w:r w:rsidRPr="004649AF">
        <w:rPr>
          <w:i/>
          <w:iCs/>
        </w:rPr>
        <w:t>a</w:t>
      </w:r>
      <w:r>
        <w:rPr>
          <w:i/>
          <w:iCs/>
          <w:vertAlign w:val="subscript"/>
        </w:rPr>
        <w:t>up</w:t>
      </w:r>
      <w:r>
        <w:t xml:space="preserve"> and </w:t>
      </w:r>
      <w:r w:rsidRPr="004649AF">
        <w:rPr>
          <w:i/>
          <w:iCs/>
        </w:rPr>
        <w:t>b</w:t>
      </w:r>
      <w:r>
        <w:rPr>
          <w:i/>
          <w:iCs/>
          <w:vertAlign w:val="subscript"/>
        </w:rPr>
        <w:t>up</w:t>
      </w:r>
      <w:r>
        <w:t xml:space="preserve"> correspond to CNDC</w:t>
      </w:r>
      <w:r>
        <w:rPr>
          <w:vertAlign w:val="subscript"/>
        </w:rPr>
        <w:t>up</w:t>
      </w:r>
      <w:r w:rsidRPr="004649AF">
        <w:rPr>
          <w:i/>
          <w:iCs/>
        </w:rPr>
        <w:t xml:space="preserve"> </w:t>
      </w:r>
      <w:r>
        <w:t>and parameters</w:t>
      </w:r>
      <w:r>
        <w:rPr>
          <w:i/>
          <w:iCs/>
        </w:rPr>
        <w:t xml:space="preserve"> </w:t>
      </w:r>
      <w:r w:rsidRPr="004649AF">
        <w:rPr>
          <w:i/>
          <w:iCs/>
        </w:rPr>
        <w:t>a</w:t>
      </w:r>
      <w:r w:rsidRPr="004649AF">
        <w:rPr>
          <w:i/>
          <w:iCs/>
          <w:vertAlign w:val="subscript"/>
        </w:rPr>
        <w:t>lo</w:t>
      </w:r>
      <w:r>
        <w:t xml:space="preserve"> and </w:t>
      </w:r>
      <w:r w:rsidRPr="004649AF">
        <w:rPr>
          <w:i/>
          <w:iCs/>
        </w:rPr>
        <w:t>b</w:t>
      </w:r>
      <w:r w:rsidRPr="004649AF">
        <w:rPr>
          <w:i/>
          <w:iCs/>
          <w:vertAlign w:val="subscript"/>
        </w:rPr>
        <w:t>lo</w:t>
      </w:r>
      <w:r>
        <w:t xml:space="preserve"> correspond to CNDC</w:t>
      </w:r>
      <w:r>
        <w:rPr>
          <w:vertAlign w:val="subscript"/>
        </w:rPr>
        <w:t>lo</w:t>
      </w:r>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r>
        <w:rPr>
          <w:i/>
          <w:iCs/>
        </w:rPr>
        <w:t>a</w:t>
      </w:r>
      <w:r>
        <w:t xml:space="preserve"> and </w:t>
      </w:r>
      <w:r>
        <w:rPr>
          <w:i/>
          <w:iCs/>
        </w:rPr>
        <w:t>b</w:t>
      </w:r>
      <w:r>
        <w:t>. The estimate for the upper boundary of the credible region for %N</w:t>
      </w:r>
      <w:r>
        <w:rPr>
          <w:vertAlign w:val="subscript"/>
        </w:rPr>
        <w:t>c</w:t>
      </w:r>
      <w:r>
        <w:t xml:space="preserve"> was determined from the 0.95 quantile value for parameter </w:t>
      </w:r>
      <w:r>
        <w:rPr>
          <w:i/>
          <w:iCs/>
        </w:rPr>
        <w:t>a</w:t>
      </w:r>
      <w:r>
        <w:t xml:space="preserve"> and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lastRenderedPageBreak/>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CNDC</w:t>
      </w:r>
      <w:r>
        <w:rPr>
          <w:vertAlign w:val="subscript"/>
        </w:rPr>
        <w:t>up</w:t>
      </w:r>
      <w:r>
        <w:t xml:space="preserve"> &amp; CNDC</w:t>
      </w:r>
      <w:r>
        <w:rPr>
          <w:vertAlign w:val="subscript"/>
        </w:rPr>
        <w:t>lo</w:t>
      </w:r>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640" w:author="Brian Bohman" w:date="2021-08-25T10:49:00Z">
        <w:r w:rsidDel="000B3B17">
          <w:delText>x</w:delText>
        </w:r>
      </w:del>
      <w:ins w:id="641" w:author="Brian Bohman" w:date="2021-08-25T10:49:00Z">
        <w:r w:rsidR="000B3B17">
          <w:t>×</w:t>
        </w:r>
      </w:ins>
      <w:r>
        <w:t xml:space="preserve"> E</w:t>
      </w:r>
      <w:ins w:id="642" w:author="Brian Bohman" w:date="2021-10-23T14:30:00Z">
        <w:r w:rsidR="005F3BD3">
          <w:t xml:space="preserve"> </w:t>
        </w:r>
      </w:ins>
      <w:ins w:id="643" w:author="Brian Bohman" w:date="2021-10-27T06:09:00Z">
        <w:r w:rsidR="003D40FD">
          <w:t>×</w:t>
        </w:r>
      </w:ins>
      <w:ins w:id="644" w:author="Brian Bohman" w:date="2021-10-23T14:30:00Z">
        <w:r w:rsidR="005F3BD3">
          <w:t xml:space="preserve"> M</w:t>
        </w:r>
      </w:ins>
      <w:r>
        <w:t xml:space="preserve"> Effects</w:t>
      </w:r>
    </w:p>
    <w:p w14:paraId="56C70FDD" w14:textId="4F629B2F" w:rsidR="00E072BF" w:rsidRDefault="00E072BF" w:rsidP="00E072BF">
      <w:pPr>
        <w:pStyle w:val="Body"/>
      </w:pPr>
      <w:r>
        <w:t>Similar to the above methods, the %N</w:t>
      </w:r>
      <w:r>
        <w:rPr>
          <w:vertAlign w:val="subscript"/>
        </w:rPr>
        <w:t>c</w:t>
      </w:r>
      <w:r>
        <w:t xml:space="preserve"> for each draw was calculated across a set of discrete values of W over the range of 1 Mg</w:t>
      </w:r>
      <w:ins w:id="645"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r>
        <w:rPr>
          <w:i/>
          <w:iCs/>
        </w:rPr>
        <w:t>location:variety</w:t>
      </w:r>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r>
        <w:rPr>
          <w:i/>
          <w:iCs/>
        </w:rPr>
        <w:t>location:variety</w:t>
      </w:r>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r>
        <w:rPr>
          <w:i/>
          <w:iCs/>
        </w:rPr>
        <w:t>location:variety</w:t>
      </w:r>
      <w:r>
        <w:t xml:space="preserve"> was compared to all other levels, and this approach allows for the direct evaluation of ∆%N</w:t>
      </w:r>
      <w:r>
        <w:rPr>
          <w:vertAlign w:val="subscript"/>
        </w:rPr>
        <w:t xml:space="preserve">c </w:t>
      </w:r>
      <w:r>
        <w:t xml:space="preserve"> across G </w:t>
      </w:r>
      <w:del w:id="646" w:author="Brian Bohman" w:date="2021-08-25T10:49:00Z">
        <w:r w:rsidDel="000B3B17">
          <w:delText>x</w:delText>
        </w:r>
      </w:del>
      <w:ins w:id="647" w:author="Brian Bohman" w:date="2021-08-25T10:49:00Z">
        <w:r w:rsidR="000B3B17">
          <w:t>×</w:t>
        </w:r>
      </w:ins>
      <w:r>
        <w:t xml:space="preserve"> E</w:t>
      </w:r>
      <w:ins w:id="648" w:author="Brian Bohman" w:date="2021-10-23T14:31:00Z">
        <w:r w:rsidR="00D665E1">
          <w:t xml:space="preserve"> </w:t>
        </w:r>
      </w:ins>
      <w:ins w:id="649" w:author="Brian Bohman" w:date="2021-10-27T06:09:00Z">
        <w:r w:rsidR="003D40FD">
          <w:t>×</w:t>
        </w:r>
      </w:ins>
      <w:ins w:id="650" w:author="Brian Bohman" w:date="2021-10-23T14:31:00Z">
        <w:r w:rsidR="00D665E1">
          <w:t xml:space="preserve"> M</w:t>
        </w:r>
      </w:ins>
      <w:r>
        <w:t xml:space="preserve"> effects.</w:t>
      </w:r>
    </w:p>
    <w:p w14:paraId="16684633" w14:textId="77777777" w:rsidR="00E072BF" w:rsidRDefault="00E072BF" w:rsidP="00E072BF">
      <w:pPr>
        <w:pStyle w:val="Heading3"/>
      </w:pPr>
      <w:r>
        <w:lastRenderedPageBreak/>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r w:rsidRPr="002354AA">
        <w:rPr>
          <w:i/>
          <w:iCs/>
        </w:rPr>
        <w:t>a</w:t>
      </w:r>
      <w:r w:rsidRPr="002354AA">
        <w:t xml:space="preserve"> for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lastRenderedPageBreak/>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651"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652" w:author="Brian Bohman" w:date="2021-08-25T11:05:00Z">
            <w:rPr>
              <w:lang w:bidi="en-US"/>
            </w:rPr>
          </w:rPrChange>
        </w:rPr>
        <w:t>b</w:t>
      </w:r>
      <w:r w:rsidRPr="00B34FD9">
        <w:rPr>
          <w:lang w:bidi="en-US"/>
        </w:rPr>
        <w:t xml:space="preserve"> (0.212), followed by Gem Russet, Umatilla Russet, Markies Russet, and Bannock Russet (0.178, 0.165, 0.155, and 0.140, respectively). The difference between Innovator and Umatilla Russet, Markies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Shepody (0.412).</w:t>
      </w:r>
    </w:p>
    <w:p w14:paraId="12E58F55" w14:textId="23FE9375" w:rsidR="00E072BF" w:rsidRDefault="00E072BF" w:rsidP="00E072BF">
      <w:pPr>
        <w:pStyle w:val="Body"/>
      </w:pPr>
      <w:r w:rsidRPr="002354AA">
        <w:t>There was a positive correlation found between parameter</w:t>
      </w:r>
      <w:ins w:id="653"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lastRenderedPageBreak/>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654" w:author="Brian Bohman" w:date="2021-08-25T10:49:00Z">
        <w:r w:rsidRPr="00DA5F05" w:rsidDel="000B3B17">
          <w:delText>x</w:delText>
        </w:r>
      </w:del>
      <w:ins w:id="655" w:author="Brian Bohman" w:date="2021-08-25T10:49:00Z">
        <w:r w:rsidR="000B3B17">
          <w:t>×</w:t>
        </w:r>
      </w:ins>
      <w:r w:rsidRPr="00DA5F05">
        <w:t xml:space="preserve"> Gem Russet, hav</w:t>
      </w:r>
      <w:r>
        <w:t>e</w:t>
      </w:r>
      <w:r w:rsidRPr="00DA5F05">
        <w:t xml:space="preserve"> a skewed distribution, while other levels, such as Canada </w:t>
      </w:r>
      <w:del w:id="656" w:author="Brian Bohman" w:date="2021-08-25T10:49:00Z">
        <w:r w:rsidRPr="00DA5F05" w:rsidDel="000B3B17">
          <w:delText>x</w:delText>
        </w:r>
      </w:del>
      <w:ins w:id="657" w:author="Brian Bohman" w:date="2021-08-25T10:49:00Z">
        <w:r w:rsidR="000B3B17">
          <w:t>×</w:t>
        </w:r>
      </w:ins>
      <w:r w:rsidRPr="00DA5F05">
        <w:t xml:space="preserve"> Shepody,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658" w:author="Brian Bohman" w:date="2021-08-25T10:49:00Z">
        <w:r w:rsidRPr="002354AA" w:rsidDel="000B3B17">
          <w:delText>x</w:delText>
        </w:r>
      </w:del>
      <w:ins w:id="659"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660" w:author="Brian Bohman" w:date="2021-08-25T10:49:00Z">
        <w:r w:rsidRPr="002354AA" w:rsidDel="000B3B17">
          <w:delText>x</w:delText>
        </w:r>
      </w:del>
      <w:ins w:id="661"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662" w:author="Brian Bohman" w:date="2021-08-25T10:49:00Z">
        <w:r w:rsidRPr="002354AA" w:rsidDel="000B3B17">
          <w:delText>x</w:delText>
        </w:r>
      </w:del>
      <w:ins w:id="663" w:author="Brian Bohman" w:date="2021-08-25T10:49:00Z">
        <w:r w:rsidR="000B3B17">
          <w:t>×</w:t>
        </w:r>
      </w:ins>
      <w:r w:rsidRPr="002354AA">
        <w:t xml:space="preserve"> Umatilla Russet has </w:t>
      </w:r>
      <w:r>
        <w:t xml:space="preserve">an </w:t>
      </w:r>
      <w:r w:rsidRPr="002354AA">
        <w:t xml:space="preserve">increasing credible region range, Minnesota </w:t>
      </w:r>
      <w:del w:id="664" w:author="Brian Bohman" w:date="2021-08-25T10:49:00Z">
        <w:r w:rsidRPr="002354AA" w:rsidDel="000B3B17">
          <w:delText>x</w:delText>
        </w:r>
      </w:del>
      <w:ins w:id="665" w:author="Brian Bohman" w:date="2021-08-25T10:49:00Z">
        <w:r w:rsidR="000B3B17">
          <w:t>×</w:t>
        </w:r>
      </w:ins>
      <w:r w:rsidRPr="002354AA">
        <w:t xml:space="preserve"> Russet Burbank has </w:t>
      </w:r>
      <w:r>
        <w:t xml:space="preserve">a </w:t>
      </w:r>
      <w:r w:rsidRPr="002354AA">
        <w:t xml:space="preserve">decreasing credible region range, and Argentina </w:t>
      </w:r>
      <w:del w:id="666" w:author="Brian Bohman" w:date="2021-08-25T10:49:00Z">
        <w:r w:rsidRPr="002354AA" w:rsidDel="000B3B17">
          <w:delText>x</w:delText>
        </w:r>
      </w:del>
      <w:ins w:id="667"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Estimation of the upper and lower boundaries of the 90% credible region using the non-linear regression method (i.e., CNDC</w:t>
      </w:r>
      <w:r w:rsidRPr="002354AA">
        <w:rPr>
          <w:vertAlign w:val="subscript"/>
        </w:rPr>
        <w:t>lo</w:t>
      </w:r>
      <w:r w:rsidRPr="002354AA">
        <w:t xml:space="preserve"> and CNDC</w:t>
      </w:r>
      <w:r w:rsidRPr="002354AA">
        <w:rPr>
          <w:vertAlign w:val="subscript"/>
        </w:rPr>
        <w:t>up</w:t>
      </w:r>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ever, these fitted CNDC</w:t>
      </w:r>
      <w:r w:rsidRPr="002354AA">
        <w:rPr>
          <w:vertAlign w:val="subscript"/>
        </w:rPr>
        <w:t>lo</w:t>
      </w:r>
      <w:r w:rsidRPr="002354AA">
        <w:t xml:space="preserve"> and CNDC</w:t>
      </w:r>
      <w:r w:rsidRPr="002354AA">
        <w:rPr>
          <w:vertAlign w:val="subscript"/>
        </w:rPr>
        <w:t>up</w:t>
      </w:r>
      <w:r w:rsidRPr="002354AA">
        <w:t xml:space="preserve"> curves do not themselves represent a draw directly from the posterior distribution and do not necessarily </w:t>
      </w:r>
      <w:r w:rsidRPr="002354AA">
        <w:lastRenderedPageBreak/>
        <w:t xml:space="preserve">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668" w:author="Brian Bohman" w:date="2021-08-25T10:49:00Z">
        <w:r w:rsidRPr="002354AA" w:rsidDel="000B3B17">
          <w:delText>x</w:delText>
        </w:r>
      </w:del>
      <w:ins w:id="669" w:author="Brian Bohman" w:date="2021-08-25T10:49:00Z">
        <w:r w:rsidR="000B3B17">
          <w:t>×</w:t>
        </w:r>
      </w:ins>
      <w:r w:rsidRPr="002354AA">
        <w:t xml:space="preserve"> Innovator) have portions of the curve fit approximation that are poorer performing, the credible regions with monotonic boundaries (e.g., Minnesota </w:t>
      </w:r>
      <w:del w:id="670" w:author="Brian Bohman" w:date="2021-08-25T10:49:00Z">
        <w:r w:rsidRPr="002354AA" w:rsidDel="000B3B17">
          <w:delText>x</w:delText>
        </w:r>
      </w:del>
      <w:ins w:id="671"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CNDC</w:t>
      </w:r>
      <w:r w:rsidRPr="002354AA">
        <w:rPr>
          <w:vertAlign w:val="subscript"/>
        </w:rPr>
        <w:t>lo</w:t>
      </w:r>
      <w:r w:rsidRPr="002354AA">
        <w:t xml:space="preserve"> or CNDC</w:t>
      </w:r>
      <w:r w:rsidRPr="002354AA">
        <w:rPr>
          <w:vertAlign w:val="subscript"/>
        </w:rPr>
        <w:t>up</w:t>
      </w:r>
      <w:r w:rsidRPr="002354AA">
        <w:t xml:space="preserve"> curves is unavailable. </w:t>
      </w:r>
      <w:r>
        <w:t>I</w:t>
      </w:r>
      <w:r w:rsidRPr="002354AA">
        <w:t>n the absence of the credible region defined directly from the fitted hierarchical Bayesian model, the CNDC</w:t>
      </w:r>
      <w:r w:rsidRPr="002354AA">
        <w:rPr>
          <w:vertAlign w:val="subscript"/>
        </w:rPr>
        <w:t>lo</w:t>
      </w:r>
      <w:r w:rsidRPr="002354AA">
        <w:t xml:space="preserve"> and CNDC</w:t>
      </w:r>
      <w:r w:rsidRPr="002354AA">
        <w:rPr>
          <w:vertAlign w:val="subscript"/>
        </w:rPr>
        <w:t>up</w:t>
      </w:r>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t>Differences Related to G</w:t>
      </w:r>
      <w:del w:id="672" w:author="Brian Bohman" w:date="2021-10-23T14:32:00Z">
        <w:r w:rsidRPr="002354AA" w:rsidDel="00A5504E">
          <w:delText>enotype</w:delText>
        </w:r>
      </w:del>
      <w:r w:rsidRPr="002354AA">
        <w:t xml:space="preserve"> </w:t>
      </w:r>
      <w:del w:id="673" w:author="Brian Bohman" w:date="2021-08-25T10:49:00Z">
        <w:r w:rsidRPr="002354AA" w:rsidDel="000B3B17">
          <w:delText>x</w:delText>
        </w:r>
      </w:del>
      <w:ins w:id="674" w:author="Brian Bohman" w:date="2021-08-25T10:49:00Z">
        <w:r w:rsidR="000B3B17">
          <w:t>×</w:t>
        </w:r>
      </w:ins>
      <w:r w:rsidRPr="002354AA">
        <w:t xml:space="preserve"> E</w:t>
      </w:r>
      <w:del w:id="675" w:author="Brian Bohman" w:date="2021-10-23T14:32:00Z">
        <w:r w:rsidRPr="002354AA" w:rsidDel="00A5504E">
          <w:delText>nvironment</w:delText>
        </w:r>
      </w:del>
      <w:ins w:id="676" w:author="Brian Bohman" w:date="2021-10-23T14:32:00Z">
        <w:r w:rsidR="00A5504E">
          <w:t xml:space="preserve"> </w:t>
        </w:r>
      </w:ins>
      <w:ins w:id="677" w:author="Brian Bohman" w:date="2021-10-27T06:11:00Z">
        <w:r w:rsidR="00154DDE">
          <w:t>×</w:t>
        </w:r>
      </w:ins>
      <w:ins w:id="678" w:author="Brian Bohman" w:date="2021-10-23T14:32:00Z">
        <w:r w:rsidR="00A5504E">
          <w:t xml:space="preserve"> M</w:t>
        </w:r>
      </w:ins>
      <w:r w:rsidRPr="002354AA">
        <w:t xml:space="preserve"> Effects</w:t>
      </w:r>
    </w:p>
    <w:p w14:paraId="6259AD36" w14:textId="5F1192B7"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679" w:author="Brian Bohman" w:date="2021-08-25T10:49:00Z">
        <w:r w:rsidRPr="002354AA" w:rsidDel="000B3B17">
          <w:delText>x</w:delText>
        </w:r>
      </w:del>
      <w:ins w:id="680" w:author="Brian Bohman" w:date="2021-08-25T10:49:00Z">
        <w:r w:rsidR="000B3B17">
          <w:t>×</w:t>
        </w:r>
      </w:ins>
      <w:r w:rsidRPr="002354AA">
        <w:t xml:space="preserve"> Russet Burbank to all other varieties within location</w:t>
      </w:r>
      <w:ins w:id="681" w:author="Brian Bohman" w:date="2021-08-27T08:41:00Z">
        <w:r w:rsidR="00032EB8">
          <w:t xml:space="preserve">, Argentina </w:t>
        </w:r>
      </w:ins>
      <w:ins w:id="682" w:author="Brian Bohman" w:date="2021-08-27T08:42:00Z">
        <w:r w:rsidR="00032EB8">
          <w:t xml:space="preserve">× Innovator to all other varieties within Argentina, Canada × Russet Burbank to all other varieties </w:t>
        </w:r>
        <w:r w:rsidR="00032EB8">
          <w:lastRenderedPageBreak/>
          <w:t>within Canada, and Belgium × Bi</w:t>
        </w:r>
      </w:ins>
      <w:ins w:id="683" w:author="Brian Bohman" w:date="2021-08-27T08:43:00Z">
        <w:r w:rsidR="00032EB8">
          <w:t>ntje to all other varieties within Belgium are</w:t>
        </w:r>
      </w:ins>
      <w:r w:rsidRPr="002354AA">
        <w:t xml:space="preserve"> presented in detail here</w:t>
      </w:r>
      <w:ins w:id="684" w:author="Brian Bohman" w:date="2021-08-27T08:49:00Z">
        <w:r w:rsidR="00794D81">
          <w:t xml:space="preserve"> (</w:t>
        </w:r>
        <w:r w:rsidR="00794D81" w:rsidRPr="00DA5F05">
          <w:fldChar w:fldCharType="begin"/>
        </w:r>
        <w:r w:rsidR="00794D81" w:rsidRPr="00DA5F05">
          <w:instrText xml:space="preserve"> REF _Ref78281627 \h  \* MERGEFORMAT </w:instrText>
        </w:r>
      </w:ins>
      <w:ins w:id="685"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w:t>
        </w:r>
      </w:ins>
      <w:del w:id="686"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3CD15E17" w:rsidR="00E072BF" w:rsidRDefault="00E072BF" w:rsidP="00E072BF">
      <w:pPr>
        <w:pStyle w:val="Body"/>
        <w:rPr>
          <w:ins w:id="687" w:author="Brian Bohman" w:date="2021-08-27T08:46:00Z"/>
        </w:rPr>
      </w:pPr>
      <w:r w:rsidRPr="002354AA">
        <w:t xml:space="preserve">For Minnesota </w:t>
      </w:r>
      <w:del w:id="688" w:author="Brian Bohman" w:date="2021-08-25T10:49:00Z">
        <w:r w:rsidRPr="002354AA" w:rsidDel="000B3B17">
          <w:delText>x</w:delText>
        </w:r>
      </w:del>
      <w:ins w:id="689"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w:t>
      </w:r>
      <w:ins w:id="690"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691"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both of the Canadian varieties (i.e., Russet Burbank, and Shepody) were significantly greater than that for Minnesota </w:t>
      </w:r>
      <w:del w:id="692" w:author="Brian Bohman" w:date="2021-08-25T10:49:00Z">
        <w:r w:rsidRPr="002354AA" w:rsidDel="000B3B17">
          <w:delText>x</w:delText>
        </w:r>
      </w:del>
      <w:ins w:id="693" w:author="Brian Bohman" w:date="2021-08-25T10:49:00Z">
        <w:r w:rsidR="000B3B17">
          <w:t>×</w:t>
        </w:r>
      </w:ins>
      <w:r w:rsidRPr="002354AA">
        <w:t xml:space="preserve"> Russet Burbank when biomass values were greater than 2 Mg ha</w:t>
      </w:r>
      <w:r w:rsidRPr="002354AA">
        <w:rPr>
          <w:vertAlign w:val="superscript"/>
        </w:rPr>
        <w:t>-1</w:t>
      </w:r>
      <w:ins w:id="694" w:author="Brian Bohman" w:date="2021-10-27T05:49:00Z">
        <w:r w:rsidR="00482DB6">
          <w:t xml:space="preserve"> dry wt</w:t>
        </w:r>
      </w:ins>
      <w:r w:rsidRPr="002354AA">
        <w:t>. The %N</w:t>
      </w:r>
      <w:r w:rsidRPr="002354AA">
        <w:rPr>
          <w:vertAlign w:val="subscript"/>
        </w:rPr>
        <w:t>c</w:t>
      </w:r>
      <w:r w:rsidRPr="002354AA">
        <w:t xml:space="preserve"> for Canada </w:t>
      </w:r>
      <w:del w:id="695" w:author="Brian Bohman" w:date="2021-08-25T10:49:00Z">
        <w:r w:rsidRPr="002354AA" w:rsidDel="000B3B17">
          <w:delText>x</w:delText>
        </w:r>
      </w:del>
      <w:ins w:id="696" w:author="Brian Bohman" w:date="2021-08-25T10:49:00Z">
        <w:r w:rsidR="000B3B17">
          <w:t>×</w:t>
        </w:r>
      </w:ins>
      <w:r w:rsidRPr="002354AA">
        <w:t xml:space="preserve"> Russet Burbank and Canada </w:t>
      </w:r>
      <w:del w:id="697" w:author="Brian Bohman" w:date="2021-08-25T10:49:00Z">
        <w:r w:rsidRPr="002354AA" w:rsidDel="000B3B17">
          <w:delText>x</w:delText>
        </w:r>
      </w:del>
      <w:ins w:id="698" w:author="Brian Bohman" w:date="2021-08-25T10:49:00Z">
        <w:r w:rsidR="000B3B17">
          <w:t>×</w:t>
        </w:r>
      </w:ins>
      <w:r w:rsidRPr="002354AA">
        <w:t xml:space="preserve"> Shepody were up to 0.3 and 0.6 g N 100</w:t>
      </w:r>
      <w:ins w:id="699" w:author="Brian Bohman" w:date="2021-10-27T05:48:00Z">
        <w:r w:rsidR="00482DB6">
          <w:t xml:space="preserve"> </w:t>
        </w:r>
      </w:ins>
      <w:r w:rsidRPr="002354AA">
        <w:t>g</w:t>
      </w:r>
      <w:r w:rsidRPr="002354AA">
        <w:rPr>
          <w:vertAlign w:val="superscript"/>
        </w:rPr>
        <w:t>-1</w:t>
      </w:r>
      <w:ins w:id="700" w:author="Brian Bohman" w:date="2021-10-27T05:49:00Z">
        <w:r w:rsidR="00482DB6">
          <w:t xml:space="preserve"> dry wt.</w:t>
        </w:r>
      </w:ins>
      <w:r w:rsidRPr="002354AA">
        <w:t xml:space="preserve"> greater than that for Minnesota </w:t>
      </w:r>
      <w:del w:id="701" w:author="Brian Bohman" w:date="2021-08-25T10:49:00Z">
        <w:r w:rsidRPr="002354AA" w:rsidDel="000B3B17">
          <w:delText>x</w:delText>
        </w:r>
      </w:del>
      <w:ins w:id="702"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Markies Russet, and Umatilla Russet) were significantly greater than for Minnesota </w:t>
      </w:r>
      <w:del w:id="703" w:author="Brian Bohman" w:date="2021-08-25T10:49:00Z">
        <w:r w:rsidRPr="002354AA" w:rsidDel="000B3B17">
          <w:delText>x</w:delText>
        </w:r>
      </w:del>
      <w:ins w:id="704" w:author="Brian Bohman" w:date="2021-08-25T10:49:00Z">
        <w:r w:rsidR="000B3B17">
          <w:t>×</w:t>
        </w:r>
      </w:ins>
      <w:r w:rsidRPr="002354AA">
        <w:t xml:space="preserve"> Russet Burbank, except for at a biomass value of 1.0 Mg </w:t>
      </w:r>
      <w:ins w:id="705"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706" w:author="Brian Bohman" w:date="2021-10-27T05:49:00Z">
        <w:r w:rsidR="00482DB6">
          <w:t xml:space="preserve"> dry wt.</w:t>
        </w:r>
      </w:ins>
      <w:del w:id="707" w:author="Brian Bohman" w:date="2021-10-28T07:51:00Z">
        <w:r w:rsidRPr="002354AA" w:rsidDel="008A1929">
          <w:delText>.</w:delText>
        </w:r>
      </w:del>
    </w:p>
    <w:p w14:paraId="42C1F4D6" w14:textId="7D85FA96" w:rsidR="00BA43A5" w:rsidRPr="00794D81" w:rsidRDefault="00794D81" w:rsidP="00E072BF">
      <w:pPr>
        <w:pStyle w:val="Body"/>
      </w:pPr>
      <w:ins w:id="708" w:author="Brian Bohman" w:date="2021-08-27T08:46:00Z">
        <w:r>
          <w:t>Fo</w:t>
        </w:r>
      </w:ins>
      <w:ins w:id="709" w:author="Brian Bohman" w:date="2021-08-27T08:47:00Z">
        <w:r>
          <w:t>r Argentina × Innovator, %N</w:t>
        </w:r>
        <w:r>
          <w:rPr>
            <w:vertAlign w:val="subscript"/>
          </w:rPr>
          <w:t>c</w:t>
        </w:r>
        <w:r>
          <w:t xml:space="preserve"> </w:t>
        </w:r>
      </w:ins>
      <w:ins w:id="710" w:author="Brian Bohman" w:date="2021-08-27T08:50:00Z">
        <w:r>
          <w:t>was significantly lower than</w:t>
        </w:r>
      </w:ins>
      <w:ins w:id="711" w:author="Brian Bohman" w:date="2021-08-27T08:48:00Z">
        <w:r>
          <w:t xml:space="preserve"> </w:t>
        </w:r>
      </w:ins>
      <w:ins w:id="712" w:author="Brian Bohman" w:date="2021-08-27T08:53:00Z">
        <w:r w:rsidR="00BA43A5">
          <w:t xml:space="preserve">for </w:t>
        </w:r>
      </w:ins>
      <w:ins w:id="713" w:author="Brian Bohman" w:date="2021-08-27T08:49:00Z">
        <w:r>
          <w:t xml:space="preserve">Argentina × </w:t>
        </w:r>
      </w:ins>
      <w:ins w:id="714" w:author="Brian Bohman" w:date="2021-08-27T08:48:00Z">
        <w:r>
          <w:t xml:space="preserve">Bannock Russet, </w:t>
        </w:r>
      </w:ins>
      <w:ins w:id="715" w:author="Brian Bohman" w:date="2021-08-27T08:49:00Z">
        <w:r>
          <w:t xml:space="preserve">Argentina × </w:t>
        </w:r>
      </w:ins>
      <w:ins w:id="716" w:author="Brian Bohman" w:date="2021-08-27T08:48:00Z">
        <w:r>
          <w:t xml:space="preserve">Markies Russet, and </w:t>
        </w:r>
      </w:ins>
      <w:ins w:id="717" w:author="Brian Bohman" w:date="2021-08-27T08:49:00Z">
        <w:r>
          <w:t xml:space="preserve">Argentina × </w:t>
        </w:r>
      </w:ins>
      <w:ins w:id="718" w:author="Brian Bohman" w:date="2021-08-27T08:48:00Z">
        <w:r>
          <w:t>Umatilla Russet</w:t>
        </w:r>
      </w:ins>
      <w:ins w:id="719" w:author="Brian Bohman" w:date="2021-08-27T08:50:00Z">
        <w:r>
          <w:t xml:space="preserve"> but</w:t>
        </w:r>
      </w:ins>
      <w:ins w:id="720" w:author="Brian Bohman" w:date="2021-08-27T08:51:00Z">
        <w:r>
          <w:t xml:space="preserve"> was</w:t>
        </w:r>
      </w:ins>
      <w:ins w:id="721" w:author="Brian Bohman" w:date="2021-08-27T08:50:00Z">
        <w:r>
          <w:t xml:space="preserve"> no</w:t>
        </w:r>
      </w:ins>
      <w:ins w:id="722" w:author="Brian Bohman" w:date="2021-08-27T08:51:00Z">
        <w:r>
          <w:t>t</w:t>
        </w:r>
      </w:ins>
      <w:ins w:id="723" w:author="Brian Bohman" w:date="2021-08-27T08:50:00Z">
        <w:r>
          <w:t xml:space="preserve"> significant</w:t>
        </w:r>
      </w:ins>
      <w:ins w:id="724" w:author="Brian Bohman" w:date="2021-08-27T08:51:00Z">
        <w:r>
          <w:t>ly different from Argentina × Gem Russet</w:t>
        </w:r>
      </w:ins>
      <w:ins w:id="725" w:author="Brian Bohman" w:date="2021-08-27T08:49:00Z">
        <w:r>
          <w:t xml:space="preserve"> </w:t>
        </w:r>
      </w:ins>
      <w:ins w:id="726" w:author="Brian Bohman" w:date="2021-08-27T08:50:00Z">
        <w:r w:rsidRPr="00DA5F05">
          <w:t>(</w:t>
        </w:r>
        <w:r w:rsidRPr="00DA5F05">
          <w:fldChar w:fldCharType="begin"/>
        </w:r>
        <w:r w:rsidRPr="00DA5F05">
          <w:instrText xml:space="preserve"> REF _Ref78281627 \h  \* MERGEFORMAT </w:instrText>
        </w:r>
      </w:ins>
      <w:ins w:id="727" w:author="Brian Bohman" w:date="2021-08-27T08:50:00Z">
        <w:r w:rsidRPr="00DA5F05">
          <w:fldChar w:fldCharType="separate"/>
        </w:r>
        <w:r>
          <w:t xml:space="preserve">Figure </w:t>
        </w:r>
        <w:r>
          <w:rPr>
            <w:noProof/>
          </w:rPr>
          <w:t>7</w:t>
        </w:r>
        <w:r w:rsidRPr="00DA5F05">
          <w:fldChar w:fldCharType="end"/>
        </w:r>
        <w:r>
          <w:t>b</w:t>
        </w:r>
        <w:r w:rsidRPr="00DA5F05">
          <w:t>)</w:t>
        </w:r>
      </w:ins>
      <w:ins w:id="728" w:author="Brian Bohman" w:date="2021-08-27T08:51:00Z">
        <w:r w:rsidR="00BA43A5">
          <w:t>.</w:t>
        </w:r>
      </w:ins>
      <w:ins w:id="729" w:author="Brian Bohman" w:date="2021-08-27T08:56:00Z">
        <w:r w:rsidR="00BA43A5">
          <w:t xml:space="preserve"> The %N</w:t>
        </w:r>
        <w:r w:rsidR="00BA43A5">
          <w:rPr>
            <w:vertAlign w:val="subscript"/>
          </w:rPr>
          <w:t>c</w:t>
        </w:r>
        <w:r w:rsidR="00BA43A5">
          <w:t xml:space="preserve"> for Argentina × Bannock Russet, Argentina × Markies Russet, and Argentina × Umatilla Russet were up to 0.5 </w:t>
        </w:r>
        <w:r w:rsidR="00BA43A5" w:rsidRPr="002354AA">
          <w:t>g N 100</w:t>
        </w:r>
      </w:ins>
      <w:ins w:id="730" w:author="Brian Bohman" w:date="2021-10-27T05:49:00Z">
        <w:r w:rsidR="00482DB6">
          <w:t xml:space="preserve"> </w:t>
        </w:r>
      </w:ins>
      <w:ins w:id="731" w:author="Brian Bohman" w:date="2021-08-27T08:56:00Z">
        <w:r w:rsidR="00BA43A5" w:rsidRPr="002354AA">
          <w:t>g</w:t>
        </w:r>
        <w:r w:rsidR="00BA43A5" w:rsidRPr="002354AA">
          <w:rPr>
            <w:vertAlign w:val="superscript"/>
          </w:rPr>
          <w:t>-1</w:t>
        </w:r>
      </w:ins>
      <w:ins w:id="732" w:author="Brian Bohman" w:date="2021-10-27T05:49:00Z">
        <w:r w:rsidR="00482DB6">
          <w:t xml:space="preserve"> dry wt.</w:t>
        </w:r>
      </w:ins>
      <w:ins w:id="733" w:author="Brian Bohman" w:date="2021-08-27T08:56:00Z">
        <w:r w:rsidR="00BA43A5" w:rsidRPr="002354AA">
          <w:t xml:space="preserve"> greater than that for </w:t>
        </w:r>
      </w:ins>
      <w:ins w:id="734" w:author="Brian Bohman" w:date="2021-08-27T08:57:00Z">
        <w:r w:rsidR="000E1D53">
          <w:t>Argentina</w:t>
        </w:r>
      </w:ins>
      <w:ins w:id="735" w:author="Brian Bohman" w:date="2021-08-27T08:56:00Z">
        <w:r w:rsidR="00BA43A5" w:rsidRPr="002354AA">
          <w:t xml:space="preserve"> </w:t>
        </w:r>
        <w:r w:rsidR="00BA43A5">
          <w:t>×</w:t>
        </w:r>
        <w:r w:rsidR="00BA43A5" w:rsidRPr="002354AA">
          <w:t xml:space="preserve"> </w:t>
        </w:r>
      </w:ins>
      <w:ins w:id="736" w:author="Brian Bohman" w:date="2021-08-27T08:57:00Z">
        <w:r w:rsidR="000E1D53">
          <w:t>Innovator.</w:t>
        </w:r>
      </w:ins>
      <w:ins w:id="737" w:author="Brian Bohman" w:date="2021-08-27T08:58:00Z">
        <w:r w:rsidR="000E1D53">
          <w:t xml:space="preserve"> </w:t>
        </w:r>
      </w:ins>
      <w:ins w:id="738" w:author="Brian Bohman" w:date="2021-08-27T08:53:00Z">
        <w:r w:rsidR="00BA43A5">
          <w:t>For Canada × Russet Burbank, %N</w:t>
        </w:r>
        <w:r w:rsidR="00BA43A5">
          <w:rPr>
            <w:vertAlign w:val="subscript"/>
          </w:rPr>
          <w:t>c</w:t>
        </w:r>
        <w:r w:rsidR="00BA43A5">
          <w:t xml:space="preserve"> was significantly lower than for</w:t>
        </w:r>
      </w:ins>
      <w:ins w:id="739" w:author="Brian Bohman" w:date="2021-08-27T08:54:00Z">
        <w:r w:rsidR="00BA43A5">
          <w:t xml:space="preserve"> Canada × Shepody </w:t>
        </w:r>
        <w:r w:rsidR="00BA43A5" w:rsidRPr="00DA5F05">
          <w:t>(</w:t>
        </w:r>
        <w:r w:rsidR="00BA43A5" w:rsidRPr="00DA5F05">
          <w:fldChar w:fldCharType="begin"/>
        </w:r>
        <w:r w:rsidR="00BA43A5" w:rsidRPr="00DA5F05">
          <w:instrText xml:space="preserve"> REF _Ref78281627 \h  \* MERGEFORMAT </w:instrText>
        </w:r>
      </w:ins>
      <w:ins w:id="740" w:author="Brian Bohman" w:date="2021-08-27T08:54:00Z">
        <w:r w:rsidR="00BA43A5" w:rsidRPr="00DA5F05">
          <w:fldChar w:fldCharType="separate"/>
        </w:r>
        <w:r w:rsidR="00BA43A5">
          <w:t xml:space="preserve">Figure </w:t>
        </w:r>
        <w:r w:rsidR="00BA43A5">
          <w:rPr>
            <w:noProof/>
          </w:rPr>
          <w:t>7</w:t>
        </w:r>
        <w:r w:rsidR="00BA43A5" w:rsidRPr="00DA5F05">
          <w:fldChar w:fldCharType="end"/>
        </w:r>
        <w:r w:rsidR="00BA43A5">
          <w:t>c</w:t>
        </w:r>
        <w:r w:rsidR="00BA43A5" w:rsidRPr="00DA5F05">
          <w:t>)</w:t>
        </w:r>
      </w:ins>
      <w:ins w:id="741" w:author="Brian Bohman" w:date="2021-08-27T08:57:00Z">
        <w:r w:rsidR="000E1D53">
          <w:t>, with a difference in %N</w:t>
        </w:r>
        <w:r w:rsidR="000E1D53">
          <w:rPr>
            <w:vertAlign w:val="subscript"/>
          </w:rPr>
          <w:t>c</w:t>
        </w:r>
        <w:r w:rsidR="000E1D53">
          <w:t xml:space="preserve"> of up </w:t>
        </w:r>
      </w:ins>
      <w:ins w:id="742" w:author="Brian Bohman" w:date="2021-08-27T08:58:00Z">
        <w:r w:rsidR="000E1D53">
          <w:t xml:space="preserve">to 0.3 </w:t>
        </w:r>
        <w:r w:rsidR="000E1D53" w:rsidRPr="002354AA">
          <w:t>g N 100</w:t>
        </w:r>
      </w:ins>
      <w:ins w:id="743" w:author="Brian Bohman" w:date="2021-10-27T05:49:00Z">
        <w:r w:rsidR="00482DB6">
          <w:t xml:space="preserve"> </w:t>
        </w:r>
      </w:ins>
      <w:ins w:id="744" w:author="Brian Bohman" w:date="2021-08-27T08:58:00Z">
        <w:r w:rsidR="000E1D53" w:rsidRPr="002354AA">
          <w:t>g</w:t>
        </w:r>
        <w:r w:rsidR="000E1D53" w:rsidRPr="002354AA">
          <w:rPr>
            <w:vertAlign w:val="superscript"/>
          </w:rPr>
          <w:t>-1</w:t>
        </w:r>
      </w:ins>
      <w:ins w:id="745" w:author="Brian Bohman" w:date="2021-10-27T05:50:00Z">
        <w:r w:rsidR="00482DB6">
          <w:t xml:space="preserve"> dry wt</w:t>
        </w:r>
      </w:ins>
      <w:ins w:id="746" w:author="Brian Bohman" w:date="2021-08-27T08:58:00Z">
        <w:r w:rsidR="000E1D53">
          <w:t xml:space="preserve">. </w:t>
        </w:r>
      </w:ins>
      <w:ins w:id="747" w:author="Brian Bohman" w:date="2021-08-27T08:54:00Z">
        <w:r w:rsidR="00BA43A5">
          <w:t>For Belgium × Bintje, %N</w:t>
        </w:r>
        <w:r w:rsidR="00BA43A5">
          <w:rPr>
            <w:vertAlign w:val="subscript"/>
          </w:rPr>
          <w:t>c</w:t>
        </w:r>
        <w:r w:rsidR="00BA43A5">
          <w:t xml:space="preserve"> was not </w:t>
        </w:r>
      </w:ins>
      <w:ins w:id="748"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749" w:author="Brian Bohman" w:date="2021-08-27T08:55:00Z">
        <w:r w:rsidR="00BA43A5" w:rsidRPr="00DA5F05">
          <w:fldChar w:fldCharType="separate"/>
        </w:r>
        <w:r w:rsidR="00BA43A5">
          <w:t xml:space="preserve">Figure </w:t>
        </w:r>
        <w:r w:rsidR="00BA43A5">
          <w:rPr>
            <w:noProof/>
          </w:rPr>
          <w:t>7</w:t>
        </w:r>
        <w:r w:rsidR="00BA43A5" w:rsidRPr="00DA5F05">
          <w:fldChar w:fldCharType="end"/>
        </w:r>
        <w:r w:rsidR="00BA43A5">
          <w:t>d</w:t>
        </w:r>
        <w:r w:rsidR="00BA43A5" w:rsidRPr="00DA5F05">
          <w:t>)</w:t>
        </w:r>
        <w:r w:rsidR="00BA43A5">
          <w:t>.</w:t>
        </w:r>
      </w:ins>
    </w:p>
    <w:p w14:paraId="108D1A8E" w14:textId="768CE04E" w:rsidR="00E072BF" w:rsidRPr="002354AA" w:rsidRDefault="00E072BF" w:rsidP="00E072BF">
      <w:pPr>
        <w:pStyle w:val="Body"/>
      </w:pPr>
      <w:r w:rsidRPr="002354AA">
        <w:t xml:space="preserve">There are two notable findings to point out. First, there were no significant differences between Minnesota </w:t>
      </w:r>
      <w:del w:id="750" w:author="Brian Bohman" w:date="2021-08-25T10:49:00Z">
        <w:r w:rsidRPr="002354AA" w:rsidDel="000B3B17">
          <w:delText>x</w:delText>
        </w:r>
      </w:del>
      <w:ins w:id="751" w:author="Brian Bohman" w:date="2021-08-25T10:49:00Z">
        <w:r w:rsidR="000B3B17">
          <w:t>×</w:t>
        </w:r>
      </w:ins>
      <w:r w:rsidRPr="002354AA">
        <w:t xml:space="preserve"> Russet Burbank and any other varieties evaluated in Minnesota </w:t>
      </w:r>
      <w:ins w:id="752" w:author="Brian Bohman" w:date="2021-08-27T08:58:00Z">
        <w:r w:rsidR="000E1D53">
          <w:t xml:space="preserve">or between Belgium </w:t>
        </w:r>
      </w:ins>
      <w:ins w:id="753" w:author="Brian Bohman" w:date="2021-08-27T08:59:00Z">
        <w:r w:rsidR="000E1D53">
          <w:lastRenderedPageBreak/>
          <w:t>×</w:t>
        </w:r>
        <w:r w:rsidR="000E1D53" w:rsidRPr="002354AA">
          <w:t xml:space="preserve"> </w:t>
        </w:r>
        <w:r w:rsidR="000E1D53">
          <w:t>Bintje and the other variety evaluated in Belgium</w:t>
        </w:r>
      </w:ins>
      <w:ins w:id="754" w:author="Brian Bohman" w:date="2021-10-23T14:34:00Z">
        <w:r w:rsidR="00A20C2C">
          <w:t xml:space="preserve">. </w:t>
        </w:r>
      </w:ins>
      <w:del w:id="755" w:author="Brian Bohman" w:date="2021-10-23T14:34:00Z">
        <w:r w:rsidRPr="002354AA" w:rsidDel="00A20C2C">
          <w:delText>(i.e., when controlling for E, no significant differences due to G).</w:delText>
        </w:r>
      </w:del>
      <w:r w:rsidRPr="002354AA">
        <w:t xml:space="preserve"> This finding did not hold for all varieties within location evaluated, however; </w:t>
      </w:r>
      <w:ins w:id="756" w:author="Brian Bohman" w:date="2021-08-27T08:59:00Z">
        <w:r w:rsidR="000E1D53">
          <w:t>there were significant differences between varieties evaluated in both Argentina and Canada</w:t>
        </w:r>
      </w:ins>
      <w:ins w:id="757" w:author="Brian Bohman" w:date="2021-08-27T09:00:00Z">
        <w:r w:rsidR="000E1D53">
          <w:t xml:space="preserve">. </w:t>
        </w:r>
      </w:ins>
      <w:del w:id="758"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759" w:author="Brian Bohman" w:date="2021-08-25T10:49:00Z">
        <w:r w:rsidRPr="002354AA" w:rsidDel="000B3B17">
          <w:delText>x</w:delText>
        </w:r>
      </w:del>
      <w:ins w:id="760" w:author="Brian Bohman" w:date="2021-08-25T10:49:00Z">
        <w:r w:rsidR="000B3B17">
          <w:t>×</w:t>
        </w:r>
      </w:ins>
      <w:r w:rsidRPr="002354AA">
        <w:t xml:space="preserve"> Russet Burbank and Canada </w:t>
      </w:r>
      <w:del w:id="761" w:author="Brian Bohman" w:date="2021-08-25T10:49:00Z">
        <w:r w:rsidRPr="002354AA" w:rsidDel="000B3B17">
          <w:delText>x</w:delText>
        </w:r>
      </w:del>
      <w:ins w:id="762" w:author="Brian Bohman" w:date="2021-08-25T10:49:00Z">
        <w:r w:rsidR="000B3B17">
          <w:t>×</w:t>
        </w:r>
      </w:ins>
      <w:r w:rsidRPr="002354AA">
        <w:t xml:space="preserve"> Russet Burbank curves </w:t>
      </w:r>
      <w:r>
        <w:t xml:space="preserve">as well as the comparison between the Minnesota </w:t>
      </w:r>
      <w:del w:id="763" w:author="Brian Bohman" w:date="2021-08-25T10:49:00Z">
        <w:r w:rsidDel="000B3B17">
          <w:delText>x</w:delText>
        </w:r>
      </w:del>
      <w:ins w:id="764" w:author="Brian Bohman" w:date="2021-08-25T10:49:00Z">
        <w:r w:rsidR="000B3B17">
          <w:t>×</w:t>
        </w:r>
      </w:ins>
      <w:r>
        <w:t xml:space="preserve"> Umatilla Russet and Argentina </w:t>
      </w:r>
      <w:del w:id="765" w:author="Brian Bohman" w:date="2021-08-25T10:49:00Z">
        <w:r w:rsidDel="000B3B17">
          <w:delText>x</w:delText>
        </w:r>
      </w:del>
      <w:ins w:id="766"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w:t>
      </w:r>
      <w:ins w:id="767" w:author="Brian Bohman" w:date="2021-10-23T14:35:00Z">
        <w:r w:rsidR="001220C8">
          <w:t>.</w:t>
        </w:r>
      </w:ins>
      <w:del w:id="768"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769" w:author="Brian Bohman" w:date="2021-10-23T14:35:00Z"/>
        </w:rPr>
      </w:pPr>
      <w:del w:id="770"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3CCCA592"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w:t>
      </w:r>
      <w:ins w:id="771" w:author="Brian Bohman" w:date="2021-10-27T05:50:00Z">
        <w:r w:rsidR="00482DB6">
          <w:t>dry wt</w:t>
        </w:r>
      </w:ins>
      <w:ins w:id="772" w:author="Brian Bohman" w:date="2021-10-28T07:53:00Z">
        <w:r w:rsidR="008A1929">
          <w:t>.</w:t>
        </w:r>
      </w:ins>
      <w:ins w:id="773"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774" w:author="Brian Bohman" w:date="2021-10-27T05:50:00Z">
        <w:r w:rsidR="00482DB6">
          <w:t xml:space="preserve"> dry wt</w:t>
        </w:r>
      </w:ins>
      <w:ins w:id="775" w:author="Brian Bohman" w:date="2021-10-28T07:54:00Z">
        <w:r w:rsidR="008A1929">
          <w:t>.</w:t>
        </w:r>
      </w:ins>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776"/>
      <w:commentRangeStart w:id="777"/>
      <w:r w:rsidRPr="002354AA">
        <w:t>N</w:t>
      </w:r>
      <w:r w:rsidRPr="002354AA">
        <w:rPr>
          <w:vertAlign w:val="subscript"/>
        </w:rPr>
        <w:t>c</w:t>
      </w:r>
      <w:commentRangeEnd w:id="776"/>
      <w:r w:rsidR="00FB2B6F">
        <w:rPr>
          <w:rStyle w:val="CommentReference"/>
          <w:rFonts w:ascii="Palatino Linotype" w:eastAsia="SimSun" w:hAnsi="Palatino Linotype"/>
          <w:noProof/>
          <w:color w:val="000000"/>
          <w:lang w:eastAsia="zh-CN"/>
        </w:rPr>
        <w:commentReference w:id="776"/>
      </w:r>
      <w:commentRangeEnd w:id="777"/>
      <w:r w:rsidR="009978BD">
        <w:rPr>
          <w:rStyle w:val="CommentReference"/>
          <w:rFonts w:ascii="Palatino Linotype" w:eastAsia="SimSun" w:hAnsi="Palatino Linotype"/>
          <w:noProof/>
          <w:color w:val="000000"/>
          <w:lang w:eastAsia="zh-CN"/>
        </w:rPr>
        <w:commentReference w:id="777"/>
      </w:r>
      <w:r w:rsidRPr="002354AA">
        <w:t>.</w:t>
      </w:r>
      <w:ins w:id="778" w:author="Brian Bohman" w:date="2021-10-28T07:52:00Z">
        <w:r w:rsidR="008A1929">
          <w:t xml:space="preserve"> </w:t>
        </w:r>
        <w:commentRangeStart w:id="779"/>
        <w:r w:rsidR="008A1929">
          <w:t xml:space="preserve">From the experimental data, it is clear that maximum biomass as a function of N concentration (i.e., plateau) was not reached </w:t>
        </w:r>
      </w:ins>
      <w:commentRangeEnd w:id="779"/>
      <w:ins w:id="780" w:author="Brian Bohman" w:date="2021-10-28T07:54:00Z">
        <w:r w:rsidR="008A1929">
          <w:rPr>
            <w:rStyle w:val="CommentReference"/>
            <w:rFonts w:ascii="Palatino Linotype" w:eastAsia="SimSun" w:hAnsi="Palatino Linotype"/>
            <w:noProof/>
            <w:color w:val="000000"/>
            <w:lang w:eastAsia="zh-CN"/>
          </w:rPr>
          <w:commentReference w:id="779"/>
        </w:r>
      </w:ins>
    </w:p>
    <w:p w14:paraId="3375893B" w14:textId="3F51F93A"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 xml:space="preserve">For all </w:t>
      </w:r>
      <w:r>
        <w:lastRenderedPageBreak/>
        <w:t>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781" w:author="Brian Bohman" w:date="2021-10-27T05:50:00Z">
        <w:r w:rsidR="00482DB6">
          <w:t xml:space="preserve"> dry wt</w:t>
        </w:r>
      </w:ins>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7C660D4F"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782" w:author="Brian Bohman" w:date="2021-08-25T10:49:00Z">
        <w:r w:rsidRPr="002354AA" w:rsidDel="000B3B17">
          <w:delText>x</w:delText>
        </w:r>
      </w:del>
      <w:ins w:id="783" w:author="Brian Bohman" w:date="2021-08-25T10:49:00Z">
        <w:r w:rsidR="000B3B17">
          <w:t>×</w:t>
        </w:r>
      </w:ins>
      <w:r w:rsidRPr="002354AA">
        <w:t xml:space="preserve"> Russet Burbank and Canada </w:t>
      </w:r>
      <w:del w:id="784" w:author="Brian Bohman" w:date="2021-08-25T10:49:00Z">
        <w:r w:rsidRPr="002354AA" w:rsidDel="000B3B17">
          <w:delText>x</w:delText>
        </w:r>
      </w:del>
      <w:ins w:id="785" w:author="Brian Bohman" w:date="2021-08-25T10:49:00Z">
        <w:r w:rsidR="000B3B17">
          <w:t>×</w:t>
        </w:r>
      </w:ins>
      <w:r w:rsidRPr="002354AA">
        <w:t xml:space="preserve"> Shepody than the present CNDCs for biomass levels of less than 3 Mg</w:t>
      </w:r>
      <w:ins w:id="786" w:author="Brian Bohman" w:date="2021-10-27T05:50:00Z">
        <w:r w:rsidR="00482DB6">
          <w:t xml:space="preserve"> dry wt</w:t>
        </w:r>
      </w:ins>
      <w:r w:rsidRPr="002354AA">
        <w:t xml:space="preserve"> ha</w:t>
      </w:r>
      <w:r w:rsidRPr="002354AA">
        <w:rPr>
          <w:vertAlign w:val="superscript"/>
        </w:rPr>
        <w:t>-1</w:t>
      </w:r>
      <w:r w:rsidRPr="002354AA">
        <w:t xml:space="preserve"> and greater than 6 Mg</w:t>
      </w:r>
      <w:ins w:id="787" w:author="Brian Bohman" w:date="2021-10-27T05:50:00Z">
        <w:r w:rsidR="00482DB6">
          <w:t xml:space="preserve"> dry wt</w:t>
        </w:r>
      </w:ins>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788" w:author="Brian Bohman" w:date="2021-10-27T05:51:00Z">
        <w:r w:rsidR="00482DB6">
          <w:rPr>
            <w:vertAlign w:val="superscript"/>
          </w:rPr>
          <w:t xml:space="preserve"> </w:t>
        </w:r>
        <w:r w:rsidR="00482DB6">
          <w:t>dry wt</w:t>
        </w:r>
      </w:ins>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789"/>
      <w:commentRangeStart w:id="790"/>
      <w:r w:rsidRPr="002354AA">
        <w:t>dataset</w:t>
      </w:r>
      <w:commentRangeEnd w:id="789"/>
      <w:r w:rsidR="00FB2B6F">
        <w:rPr>
          <w:rStyle w:val="CommentReference"/>
          <w:rFonts w:ascii="Palatino Linotype" w:eastAsia="SimSun" w:hAnsi="Palatino Linotype"/>
          <w:noProof/>
          <w:color w:val="000000"/>
          <w:lang w:eastAsia="zh-CN"/>
        </w:rPr>
        <w:commentReference w:id="789"/>
      </w:r>
      <w:commentRangeEnd w:id="790"/>
      <w:r w:rsidR="009978BD">
        <w:rPr>
          <w:rStyle w:val="CommentReference"/>
          <w:rFonts w:ascii="Palatino Linotype" w:eastAsia="SimSun" w:hAnsi="Palatino Linotype"/>
          <w:noProof/>
          <w:color w:val="000000"/>
          <w:lang w:eastAsia="zh-CN"/>
        </w:rPr>
        <w:commentReference w:id="790"/>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791"/>
      <w:commentRangeStart w:id="792"/>
      <w:r w:rsidRPr="002354AA">
        <w:t>bias</w:t>
      </w:r>
      <w:commentRangeEnd w:id="791"/>
      <w:r w:rsidR="00FB2B6F">
        <w:rPr>
          <w:rStyle w:val="CommentReference"/>
          <w:rFonts w:ascii="Palatino Linotype" w:eastAsia="SimSun" w:hAnsi="Palatino Linotype"/>
          <w:noProof/>
          <w:color w:val="000000"/>
          <w:lang w:eastAsia="zh-CN"/>
        </w:rPr>
        <w:commentReference w:id="791"/>
      </w:r>
      <w:commentRangeEnd w:id="792"/>
      <w:r w:rsidR="00D45CED">
        <w:rPr>
          <w:rStyle w:val="CommentReference"/>
          <w:rFonts w:ascii="Palatino Linotype" w:eastAsia="SimSun" w:hAnsi="Palatino Linotype"/>
          <w:noProof/>
          <w:color w:val="000000"/>
          <w:lang w:eastAsia="zh-CN"/>
        </w:rPr>
        <w:commentReference w:id="792"/>
      </w:r>
      <w:r w:rsidRPr="002354AA">
        <w:t xml:space="preserve"> </w:t>
      </w:r>
      <w:r>
        <w:t>observed</w:t>
      </w:r>
      <w:r w:rsidRPr="002354AA">
        <w:t xml:space="preserve"> in the Minnesota experimental dataset is similar to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793"/>
      <w:commentRangeStart w:id="794"/>
      <w:commentRangeStart w:id="795"/>
      <w:commentRangeStart w:id="796"/>
      <w:r w:rsidRPr="00DB66FC">
        <w:t>Discussion</w:t>
      </w:r>
      <w:commentRangeEnd w:id="793"/>
      <w:r w:rsidR="00937BF8">
        <w:rPr>
          <w:rStyle w:val="CommentReference"/>
          <w:rFonts w:ascii="Palatino Linotype" w:eastAsia="SimSun" w:hAnsi="Palatino Linotype" w:cs="Times New Roman"/>
          <w:b w:val="0"/>
          <w:noProof/>
          <w:color w:val="000000"/>
          <w:lang w:eastAsia="zh-CN" w:bidi="ar-SA"/>
        </w:rPr>
        <w:commentReference w:id="793"/>
      </w:r>
      <w:commentRangeEnd w:id="794"/>
      <w:commentRangeEnd w:id="795"/>
      <w:commentRangeEnd w:id="796"/>
      <w:r w:rsidR="00154DDE">
        <w:rPr>
          <w:rStyle w:val="CommentReference"/>
          <w:rFonts w:ascii="Palatino Linotype" w:eastAsia="SimSun" w:hAnsi="Palatino Linotype" w:cs="Times New Roman"/>
          <w:b w:val="0"/>
          <w:noProof/>
          <w:color w:val="000000"/>
          <w:lang w:eastAsia="zh-CN" w:bidi="ar-SA"/>
        </w:rPr>
        <w:commentReference w:id="794"/>
      </w:r>
      <w:r w:rsidR="00937BF8">
        <w:rPr>
          <w:rStyle w:val="CommentReference"/>
          <w:rFonts w:ascii="Palatino Linotype" w:eastAsia="SimSun" w:hAnsi="Palatino Linotype" w:cs="Times New Roman"/>
          <w:b w:val="0"/>
          <w:noProof/>
          <w:color w:val="000000"/>
          <w:lang w:eastAsia="zh-CN" w:bidi="ar-SA"/>
        </w:rPr>
        <w:commentReference w:id="795"/>
      </w:r>
      <w:r w:rsidR="001F4719">
        <w:rPr>
          <w:rStyle w:val="CommentReference"/>
          <w:rFonts w:ascii="Palatino Linotype" w:eastAsia="SimSun" w:hAnsi="Palatino Linotype" w:cs="Times New Roman"/>
          <w:b w:val="0"/>
          <w:noProof/>
          <w:color w:val="000000"/>
          <w:lang w:eastAsia="zh-CN" w:bidi="ar-SA"/>
        </w:rPr>
        <w:commentReference w:id="796"/>
      </w:r>
    </w:p>
    <w:p w14:paraId="57B3C632" w14:textId="5BF1DFFA" w:rsidR="00A60E6C" w:rsidRPr="00DB66FC" w:rsidRDefault="00A60E6C" w:rsidP="0020516F">
      <w:pPr>
        <w:pStyle w:val="Heading2"/>
        <w:rPr>
          <w:ins w:id="797" w:author="Brian Bohman" w:date="2021-08-30T14:16:00Z"/>
        </w:rPr>
      </w:pPr>
      <w:ins w:id="798" w:author="Brian Bohman" w:date="2021-08-30T14:16:00Z">
        <w:r w:rsidRPr="00490731">
          <w:t>Mechanisms</w:t>
        </w:r>
        <w:r>
          <w:t xml:space="preserve"> of Dilution</w:t>
        </w:r>
      </w:ins>
    </w:p>
    <w:p w14:paraId="2F99F742" w14:textId="109952F3" w:rsidR="00180715" w:rsidRDefault="00241C92" w:rsidP="00241C92">
      <w:pPr>
        <w:pStyle w:val="Body"/>
        <w:rPr>
          <w:ins w:id="799" w:author="Brian Bohman" w:date="2021-08-31T07:43:00Z"/>
        </w:rPr>
      </w:pPr>
      <w:r w:rsidRPr="00DB66FC">
        <w:lastRenderedPageBreak/>
        <w:t xml:space="preserve">While the present study presents direct evidence of significant differences between CNDCs for potato across G </w:t>
      </w:r>
      <w:del w:id="800" w:author="Brian Bohman" w:date="2021-08-25T10:49:00Z">
        <w:r w:rsidRPr="00DB66FC" w:rsidDel="000B3B17">
          <w:delText>x</w:delText>
        </w:r>
      </w:del>
      <w:ins w:id="801" w:author="Brian Bohman" w:date="2021-08-25T10:49:00Z">
        <w:r w:rsidR="000B3B17">
          <w:t>×</w:t>
        </w:r>
      </w:ins>
      <w:r w:rsidRPr="00DB66FC">
        <w:t xml:space="preserve"> E</w:t>
      </w:r>
      <w:ins w:id="802" w:author="Brian Bohman" w:date="2021-10-23T14:36:00Z">
        <w:r w:rsidR="00871D8B">
          <w:t xml:space="preserve"> </w:t>
        </w:r>
      </w:ins>
      <w:ins w:id="803" w:author="Brian Bohman" w:date="2021-10-27T06:13:00Z">
        <w:r w:rsidR="00154DDE">
          <w:t>×</w:t>
        </w:r>
      </w:ins>
      <w:ins w:id="804" w:author="Brian Bohman" w:date="2021-10-23T14:36:00Z">
        <w:r w:rsidR="00871D8B">
          <w:t xml:space="preserve"> M</w:t>
        </w:r>
      </w:ins>
      <w:r w:rsidRPr="00DB66FC">
        <w:t xml:space="preserve"> effects, previous studies help describe the potential physiological mechanisms for this source of variation.</w:t>
      </w:r>
      <w:ins w:id="805" w:author="Brian Bohman" w:date="2021-10-23T16:09:00Z">
        <w:r w:rsidR="001C3CC7">
          <w:t xml:space="preserve"> </w:t>
        </w:r>
      </w:ins>
      <w:ins w:id="806" w:author="Brian Bohman" w:date="2021-10-23T16:11:00Z">
        <w:r w:rsidR="001E0283">
          <w:rPr>
            <w:lang w:bidi="en-US"/>
          </w:rPr>
          <w:t>However, r</w:t>
        </w:r>
      </w:ins>
      <w:ins w:id="807" w:author="Brian Bohman" w:date="2021-10-23T16:09:00Z">
        <w:r w:rsidR="001C3CC7">
          <w:rPr>
            <w:lang w:bidi="en-US"/>
          </w:rPr>
          <w:t>elatively limited work has been conducted to comprehensively evaluate the effect of G × E × M interaction on biomass partitioning and harvest index for potato</w:t>
        </w:r>
        <w:r w:rsidR="001C3CC7">
          <w:t>.</w:t>
        </w:r>
      </w:ins>
    </w:p>
    <w:p w14:paraId="54B1F563" w14:textId="604FAA89" w:rsidR="00180715" w:rsidRDefault="00241C92" w:rsidP="00241C92">
      <w:pPr>
        <w:pStyle w:val="Body"/>
        <w:rPr>
          <w:ins w:id="808" w:author="Brian Bohman" w:date="2021-08-31T07:43:00Z"/>
        </w:rPr>
      </w:pPr>
      <w:del w:id="809" w:author="Brian Bohman" w:date="2021-08-31T07:43:00Z">
        <w:r w:rsidRPr="00DB66FC" w:rsidDel="00180715">
          <w:delText xml:space="preserve"> </w:delText>
        </w:r>
      </w:del>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w:t>
      </w:r>
      <w:del w:id="810" w:author="Brian Bohman" w:date="2021-08-27T14:39:00Z">
        <w:r w:rsidRPr="00DB66FC" w:rsidDel="00617544">
          <w:delText xml:space="preserve">across G </w:delText>
        </w:r>
      </w:del>
      <w:del w:id="811" w:author="Brian Bohman" w:date="2021-08-25T10:49:00Z">
        <w:r w:rsidRPr="00DB66FC" w:rsidDel="000B3B17">
          <w:delText>x</w:delText>
        </w:r>
      </w:del>
      <w:del w:id="812" w:author="Brian Bohman" w:date="2021-08-27T14:39:00Z">
        <w:r w:rsidRPr="00DB66FC" w:rsidDel="00617544">
          <w:delText xml:space="preserve"> E effects </w:delText>
        </w:r>
      </w:del>
      <w:r w:rsidRPr="00DB66FC">
        <w:t>is primarily due to differences in the relative rate of partitioning of biomass to tubers</w:t>
      </w:r>
      <w:ins w:id="813" w:author="Brian Bohman" w:date="2021-08-28T07:55:00Z">
        <w:r w:rsidR="002F2C0F">
          <w:t xml:space="preserve"> (i.e., harvest index)</w:t>
        </w:r>
      </w:ins>
      <w:ins w:id="814" w:author="Brian Bohman" w:date="2021-08-31T06:59:00Z">
        <w:r w:rsidR="0020516F">
          <w:t xml:space="preserve"> as total biomass increases</w:t>
        </w:r>
      </w:ins>
      <w:r w:rsidRPr="00DB66FC">
        <w:t xml:space="preserve">. </w:t>
      </w:r>
      <w:ins w:id="815" w:author="Brian Bohman" w:date="2021-08-31T07:43:00Z">
        <w:r w:rsidR="00180715">
          <w:t xml:space="preserve">Reviewing previous work on this topic, </w:t>
        </w:r>
      </w:ins>
      <w:r w:rsidR="00A301DB">
        <w:fldChar w:fldCharType="begin"/>
      </w:r>
      <w:r w:rsidR="00A301DB">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A301DB">
        <w:fldChar w:fldCharType="separate"/>
      </w:r>
      <w:r w:rsidR="00A301DB">
        <w:rPr>
          <w:noProof/>
        </w:rPr>
        <w:t>Lemaire et al. (2019)</w:t>
      </w:r>
      <w:r w:rsidR="00A301DB">
        <w:fldChar w:fldCharType="end"/>
      </w:r>
      <w:ins w:id="816" w:author="Brian Bohman" w:date="2021-08-31T07:43:00Z">
        <w:r w:rsidR="00180715">
          <w:t xml:space="preserve"> described a framework with which to consider the variation in relative partitioning of dry matter. First, relative partitioning varies as biomass varies over the growing season indicating that there is an ontogentic relationship between harvest index and biomass. Second, the allometric trajectory of relative allocation (i.e., harvest index at a given level of biomass) is subject to variation in non-ontogenetic factors (i.e., </w:t>
        </w:r>
        <w:r w:rsidR="00180715" w:rsidRPr="00DB66FC">
          <w:t xml:space="preserve">G </w:t>
        </w:r>
        <w:r w:rsidR="00180715">
          <w:t>×</w:t>
        </w:r>
        <w:r w:rsidR="00180715" w:rsidRPr="00DB66FC">
          <w:t xml:space="preserve"> E</w:t>
        </w:r>
        <w:r w:rsidR="00180715">
          <w:t xml:space="preserve"> × M interactions).</w:t>
        </w:r>
      </w:ins>
    </w:p>
    <w:p w14:paraId="67A4C33F" w14:textId="78986103" w:rsidR="00241C92" w:rsidRDefault="00241C92" w:rsidP="00241C92">
      <w:pPr>
        <w:pStyle w:val="Body"/>
        <w:rPr>
          <w:ins w:id="817" w:author="Brian Bohman" w:date="2021-08-30T14:15:00Z"/>
        </w:rPr>
      </w:pPr>
      <w:r w:rsidRPr="00DB66FC">
        <w:t xml:space="preserve">For </w:t>
      </w:r>
      <w:del w:id="818" w:author="Brian Bohman" w:date="2021-08-31T07:43:00Z">
        <w:r w:rsidRPr="00DB66FC" w:rsidDel="00180715">
          <w:delText>example</w:delText>
        </w:r>
      </w:del>
      <w:ins w:id="819" w:author="Brian Bohman" w:date="2021-08-31T07:43:00Z">
        <w:r w:rsidR="00180715">
          <w:t>potato</w:t>
        </w:r>
      </w:ins>
      <w:r w:rsidRPr="00DB66FC">
        <w:t xml:space="preserve">, </w:t>
      </w:r>
      <w:del w:id="820" w:author="Brian Bohman" w:date="2021-08-31T07:45:00Z">
        <w:r w:rsidRPr="00DB66FC" w:rsidDel="006416FC">
          <w:delText xml:space="preserve">G </w:delText>
        </w:r>
      </w:del>
      <w:del w:id="821" w:author="Brian Bohman" w:date="2021-08-25T10:49:00Z">
        <w:r w:rsidRPr="00DB66FC" w:rsidDel="000B3B17">
          <w:delText>x</w:delText>
        </w:r>
      </w:del>
      <w:del w:id="822" w:author="Brian Bohman" w:date="2021-08-31T07:45:00Z">
        <w:r w:rsidRPr="00DB66FC" w:rsidDel="006416FC">
          <w:delText xml:space="preserve"> E</w:delText>
        </w:r>
      </w:del>
      <w:del w:id="823" w:author="Brian Bohman" w:date="2021-08-30T15:09:00Z">
        <w:r w:rsidRPr="00DB66FC" w:rsidDel="007B64CF">
          <w:delText xml:space="preserve"> effects</w:delText>
        </w:r>
      </w:del>
      <w:ins w:id="824" w:author="Brian Bohman" w:date="2021-08-31T07:45:00Z">
        <w:r w:rsidR="006416FC">
          <w:t>fac</w:t>
        </w:r>
      </w:ins>
      <w:ins w:id="825" w:author="Brian Bohman" w:date="2021-08-31T07:46:00Z">
        <w:r w:rsidR="006416FC">
          <w:t>tors</w:t>
        </w:r>
      </w:ins>
      <w:r w:rsidRPr="00DB66FC">
        <w:t xml:space="preserve"> that result in greater</w:t>
      </w:r>
      <w:ins w:id="826" w:author="Brian Bohman" w:date="2021-10-27T06:13:00Z">
        <w:r w:rsidR="00154DDE">
          <w:t xml:space="preserve"> relative</w:t>
        </w:r>
      </w:ins>
      <w:r w:rsidRPr="00DB66FC">
        <w:t xml:space="preserve"> partitioning of biomass from vines (i.e., high N metabolic and structural tissue) to tubers (i.e., low N storage tissues) will result in greater N dilution (i.e., lower %N</w:t>
      </w:r>
      <w:r w:rsidRPr="00DB66FC">
        <w:rPr>
          <w:vertAlign w:val="subscript"/>
        </w:rPr>
        <w:t>c</w:t>
      </w:r>
      <w:r w:rsidRPr="00DB66FC">
        <w:t xml:space="preserve">) at the same level of total plant </w:t>
      </w:r>
      <w:commentRangeStart w:id="827"/>
      <w:commentRangeStart w:id="828"/>
      <w:r w:rsidRPr="00DB66FC">
        <w:t>biomass</w:t>
      </w:r>
      <w:commentRangeEnd w:id="827"/>
      <w:r w:rsidR="00C51D44">
        <w:rPr>
          <w:rStyle w:val="CommentReference"/>
          <w:rFonts w:ascii="Palatino Linotype" w:eastAsia="SimSun" w:hAnsi="Palatino Linotype"/>
          <w:noProof/>
          <w:color w:val="000000"/>
          <w:lang w:eastAsia="zh-CN"/>
        </w:rPr>
        <w:commentReference w:id="827"/>
      </w:r>
      <w:commentRangeEnd w:id="828"/>
      <w:r w:rsidR="001F4719">
        <w:rPr>
          <w:rStyle w:val="CommentReference"/>
          <w:rFonts w:ascii="Palatino Linotype" w:eastAsia="SimSun" w:hAnsi="Palatino Linotype"/>
          <w:noProof/>
          <w:color w:val="000000"/>
          <w:lang w:eastAsia="zh-CN"/>
        </w:rPr>
        <w:commentReference w:id="828"/>
      </w:r>
      <w:r w:rsidRPr="00DB66FC">
        <w:t>.</w:t>
      </w:r>
      <w:ins w:id="829" w:author="Brian Bohman" w:date="2021-08-31T07:42:00Z">
        <w:r w:rsidR="00180715">
          <w:t xml:space="preserve"> </w:t>
        </w:r>
      </w:ins>
      <w:del w:id="830" w:author="Brian Bohman" w:date="2021-08-31T07:42:00Z">
        <w:r w:rsidR="00E22206" w:rsidDel="00180715">
          <w:delText>{Lemaire, 2019 #2659@@author-year}</w:delText>
        </w:r>
      </w:del>
      <w:ins w:id="831" w:author="Brian Bohman" w:date="2021-08-30T15:03:00Z">
        <w:r w:rsidR="007B64CF">
          <w:t xml:space="preserve">The two primary </w:t>
        </w:r>
      </w:ins>
      <w:ins w:id="832" w:author="Brian Bohman" w:date="2021-08-31T07:44:00Z">
        <w:r w:rsidR="006416FC">
          <w:t>factors</w:t>
        </w:r>
      </w:ins>
      <w:ins w:id="833" w:author="Brian Bohman" w:date="2021-08-30T15:03:00Z">
        <w:r w:rsidR="007B64CF">
          <w:t xml:space="preserve"> </w:t>
        </w:r>
      </w:ins>
      <w:ins w:id="834"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835" w:author="Brian Bohman" w:date="2021-08-30T15:06:00Z">
        <w:r w:rsidR="007B64CF">
          <w:t xml:space="preserve"> </w:t>
        </w:r>
      </w:ins>
      <w:ins w:id="836" w:author="Brian Bohman" w:date="2021-08-30T15:03:00Z">
        <w:r w:rsidR="007B64CF">
          <w:t xml:space="preserve">affecting </w:t>
        </w:r>
      </w:ins>
      <w:ins w:id="837" w:author="Brian Bohman" w:date="2021-08-30T15:04:00Z">
        <w:r w:rsidR="007B64CF">
          <w:t xml:space="preserve">relative biomass partitioning are </w:t>
        </w:r>
      </w:ins>
      <w:ins w:id="838" w:author="Brian Bohman" w:date="2021-08-30T15:05:00Z">
        <w:r w:rsidR="007B64CF">
          <w:t>total</w:t>
        </w:r>
      </w:ins>
      <w:ins w:id="839" w:author="Brian Bohman" w:date="2021-08-30T15:08:00Z">
        <w:r w:rsidR="007B64CF">
          <w:t xml:space="preserve"> plant</w:t>
        </w:r>
      </w:ins>
      <w:ins w:id="840" w:author="Brian Bohman" w:date="2021-08-30T15:05:00Z">
        <w:r w:rsidR="007B64CF">
          <w:t xml:space="preserve"> </w:t>
        </w:r>
      </w:ins>
      <w:ins w:id="841" w:author="Brian Bohman" w:date="2021-08-30T15:04:00Z">
        <w:r w:rsidR="007B64CF">
          <w:t>biomass at</w:t>
        </w:r>
      </w:ins>
      <w:ins w:id="842" w:author="Brian Bohman" w:date="2021-08-30T15:05:00Z">
        <w:r w:rsidR="007B64CF">
          <w:t xml:space="preserve"> tuber initiation </w:t>
        </w:r>
      </w:ins>
      <w:ins w:id="843" w:author="Brian Bohman" w:date="2021-10-27T06:14:00Z">
        <w:r w:rsidR="00154DDE">
          <w:t>(i.e., timing</w:t>
        </w:r>
      </w:ins>
      <w:ins w:id="844" w:author="Brian Bohman" w:date="2021-10-27T07:27:00Z">
        <w:r w:rsidR="001F4719">
          <w:t xml:space="preserve"> of tuber initiation</w:t>
        </w:r>
      </w:ins>
      <w:ins w:id="845" w:author="Brian Bohman" w:date="2021-10-27T06:14:00Z">
        <w:r w:rsidR="00154DDE">
          <w:t xml:space="preserve">) </w:t>
        </w:r>
      </w:ins>
      <w:ins w:id="846" w:author="Brian Bohman" w:date="2021-08-30T15:05:00Z">
        <w:r w:rsidR="007B64CF">
          <w:t xml:space="preserve">and relative rate of </w:t>
        </w:r>
      </w:ins>
      <w:ins w:id="847" w:author="Brian Bohman" w:date="2021-08-30T15:06:00Z">
        <w:r w:rsidR="007B64CF">
          <w:t>tuber growth to plant growth</w:t>
        </w:r>
      </w:ins>
      <w:ins w:id="848" w:author="Brian Bohman" w:date="2021-10-27T06:14:00Z">
        <w:r w:rsidR="00154DDE">
          <w:t xml:space="preserve"> (i.e., </w:t>
        </w:r>
      </w:ins>
      <w:ins w:id="849" w:author="Brian Bohman" w:date="2021-10-27T07:28:00Z">
        <w:r w:rsidR="001F4719">
          <w:t xml:space="preserve">relative rate of tube </w:t>
        </w:r>
      </w:ins>
      <w:ins w:id="850" w:author="Brian Bohman" w:date="2021-10-27T06:14:00Z">
        <w:r w:rsidR="00154DDE">
          <w:t>bulking)</w:t>
        </w:r>
      </w:ins>
      <w:ins w:id="851" w:author="Brian Bohman" w:date="2021-08-30T15:08:00Z">
        <w:r w:rsidR="007B64CF">
          <w:t>.</w:t>
        </w:r>
      </w:ins>
      <w:ins w:id="852" w:author="Brian Bohman" w:date="2021-08-31T07:44:00Z">
        <w:r w:rsidR="006416FC">
          <w:t xml:space="preserve"> T</w:t>
        </w:r>
      </w:ins>
      <w:ins w:id="853" w:author="Brian Bohman" w:date="2021-08-30T15:08:00Z">
        <w:r w:rsidR="007B64CF">
          <w:t xml:space="preserve">hese two </w:t>
        </w:r>
      </w:ins>
      <w:ins w:id="854" w:author="Brian Bohman" w:date="2021-08-31T07:44:00Z">
        <w:r w:rsidR="006416FC">
          <w:t xml:space="preserve">factors </w:t>
        </w:r>
      </w:ins>
      <w:ins w:id="855" w:author="Brian Bohman" w:date="2021-08-30T15:09:00Z">
        <w:r w:rsidR="007B64CF">
          <w:t xml:space="preserve">are affected by various </w:t>
        </w:r>
      </w:ins>
      <w:ins w:id="856" w:author="Brian Bohman" w:date="2021-08-31T07:45:00Z">
        <w:r w:rsidR="006416FC">
          <w:t xml:space="preserve">physiological mechanisms and </w:t>
        </w:r>
      </w:ins>
      <w:ins w:id="857" w:author="Brian Bohman" w:date="2021-08-30T15:09:00Z">
        <w:r w:rsidR="007B64CF" w:rsidRPr="00DB66FC">
          <w:t xml:space="preserve">G </w:t>
        </w:r>
        <w:r w:rsidR="007B64CF">
          <w:t>×</w:t>
        </w:r>
        <w:r w:rsidR="007B64CF" w:rsidRPr="00DB66FC">
          <w:t xml:space="preserve"> E</w:t>
        </w:r>
        <w:r w:rsidR="007B64CF">
          <w:t xml:space="preserve"> × M interactions.</w:t>
        </w:r>
      </w:ins>
    </w:p>
    <w:p w14:paraId="2B33ACA5" w14:textId="0F8795B8" w:rsidR="005D7890" w:rsidRPr="005D7890" w:rsidRDefault="000E7CAD" w:rsidP="005D7890">
      <w:pPr>
        <w:pStyle w:val="Heading3"/>
        <w:rPr>
          <w:ins w:id="858" w:author="Brian Bohman" w:date="2021-08-30T14:17:00Z"/>
        </w:rPr>
      </w:pPr>
      <w:ins w:id="859" w:author="Brian Bohman" w:date="2021-10-23T21:23:00Z">
        <w:r>
          <w:t>Tuber Initiation</w:t>
        </w:r>
      </w:ins>
      <w:ins w:id="860" w:author="Brian Bohman" w:date="2021-10-27T06:14:00Z">
        <w:r w:rsidR="00154DDE">
          <w:t xml:space="preserve"> </w:t>
        </w:r>
        <w:commentRangeStart w:id="861"/>
        <w:r w:rsidR="00154DDE">
          <w:t>Timing</w:t>
        </w:r>
      </w:ins>
      <w:commentRangeEnd w:id="861"/>
      <w:ins w:id="862" w:author="Brian Bohman" w:date="2021-10-27T08:30:00Z">
        <w:r w:rsidR="00DD77DA">
          <w:rPr>
            <w:rStyle w:val="CommentReference"/>
            <w:rFonts w:ascii="Palatino Linotype" w:eastAsia="SimSun" w:hAnsi="Palatino Linotype"/>
            <w:noProof/>
            <w:color w:val="000000"/>
            <w:lang w:eastAsia="zh-CN" w:bidi="ar-SA"/>
          </w:rPr>
          <w:commentReference w:id="861"/>
        </w:r>
      </w:ins>
    </w:p>
    <w:p w14:paraId="284DA482" w14:textId="7E1D63BA" w:rsidR="00487F52" w:rsidRDefault="000E7CAD">
      <w:pPr>
        <w:pStyle w:val="Body"/>
        <w:rPr>
          <w:ins w:id="863" w:author="Brian Bohman" w:date="2021-10-23T21:27:00Z"/>
        </w:rPr>
      </w:pPr>
      <w:ins w:id="864" w:author="Brian Bohman" w:date="2021-10-23T21:23:00Z">
        <w:r>
          <w:lastRenderedPageBreak/>
          <w:t>T</w:t>
        </w:r>
      </w:ins>
      <w:ins w:id="865" w:author="Brian Bohman" w:date="2021-10-27T06:14:00Z">
        <w:r w:rsidR="00154DDE">
          <w:t>iming of t</w:t>
        </w:r>
      </w:ins>
      <w:ins w:id="866" w:author="Brian Bohman" w:date="2021-10-23T21:23:00Z">
        <w:r>
          <w:t xml:space="preserve">uber initiation is </w:t>
        </w:r>
      </w:ins>
      <w:ins w:id="867" w:author="Brian Bohman" w:date="2021-10-23T21:24:00Z">
        <w:r>
          <w:t xml:space="preserve">affected </w:t>
        </w:r>
      </w:ins>
      <w:ins w:id="868" w:author="Brian Bohman" w:date="2021-10-23T21:25:00Z">
        <w:r w:rsidR="003168D4">
          <w:t xml:space="preserve">primarily </w:t>
        </w:r>
      </w:ins>
      <w:ins w:id="869" w:author="Brian Bohman" w:date="2021-10-23T21:24:00Z">
        <w:r>
          <w:t xml:space="preserve">by </w:t>
        </w:r>
      </w:ins>
      <w:ins w:id="870" w:author="Brian Bohman" w:date="2021-08-31T08:25:00Z">
        <w:r w:rsidR="00B22031">
          <w:t>variety maturity class</w:t>
        </w:r>
      </w:ins>
      <w:ins w:id="871" w:author="Brian Bohman" w:date="2021-10-23T21:24:00Z">
        <w:r w:rsidR="007C506E">
          <w:t xml:space="preserve"> (i.e., G)</w:t>
        </w:r>
      </w:ins>
      <w:ins w:id="872" w:author="Brian Bohman" w:date="2021-10-23T21:28:00Z">
        <w:r w:rsidR="00AF7C54">
          <w:t>.</w:t>
        </w:r>
      </w:ins>
      <w:ins w:id="873" w:author="Brian Bohman" w:date="2021-08-31T08:25:00Z">
        <w:r w:rsidR="00B22031">
          <w:t xml:space="preserve"> Potato varieties are classified </w:t>
        </w:r>
      </w:ins>
      <w:ins w:id="874" w:author="Brian Bohman" w:date="2021-08-31T08:26:00Z">
        <w:r w:rsidR="00B22031">
          <w:t xml:space="preserve">on a spectrum </w:t>
        </w:r>
      </w:ins>
      <w:ins w:id="875" w:author="Brian Bohman" w:date="2021-08-31T08:29:00Z">
        <w:r w:rsidR="00B22031">
          <w:t xml:space="preserve">of </w:t>
        </w:r>
      </w:ins>
      <w:ins w:id="876" w:author="Brian Bohman" w:date="2021-08-31T08:27:00Z">
        <w:r w:rsidR="00B22031">
          <w:t>growth patterns</w:t>
        </w:r>
      </w:ins>
      <w:ins w:id="877" w:author="Brian Bohman" w:date="2021-08-31T08:28:00Z">
        <w:r w:rsidR="00B22031">
          <w:t xml:space="preserve"> </w:t>
        </w:r>
      </w:ins>
      <w:ins w:id="878" w:author="Brian Bohman" w:date="2021-08-31T08:29:00Z">
        <w:r w:rsidR="00B22031">
          <w:t xml:space="preserve">where early maturing varieties are considered </w:t>
        </w:r>
      </w:ins>
      <w:ins w:id="879" w:author="Brian Bohman" w:date="2021-08-31T08:30:00Z">
        <w:r w:rsidR="00B22031">
          <w:t xml:space="preserve">to be </w:t>
        </w:r>
      </w:ins>
      <w:ins w:id="880" w:author="Brian Bohman" w:date="2021-08-31T08:29:00Z">
        <w:r w:rsidR="00B22031">
          <w:t xml:space="preserve">determinant and later maturing varieties are considered </w:t>
        </w:r>
      </w:ins>
      <w:ins w:id="881" w:author="Brian Bohman" w:date="2021-08-31T08:30:00Z">
        <w:r w:rsidR="00B22031">
          <w:t xml:space="preserve">to be </w:t>
        </w:r>
      </w:ins>
      <w:ins w:id="882" w:author="Brian Bohman" w:date="2021-08-31T08:29:00Z">
        <w:r w:rsidR="00B22031">
          <w:t>indeterminant</w:t>
        </w:r>
      </w:ins>
      <w:ins w:id="883"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884" w:author="Brian Bohman" w:date="2021-08-31T08:27:00Z">
        <w:r w:rsidR="00B22031">
          <w:t xml:space="preserve">. </w:t>
        </w:r>
      </w:ins>
      <w:ins w:id="885" w:author="Brian Bohman" w:date="2021-08-31T08:30:00Z">
        <w:r w:rsidR="00B22031">
          <w:t>Compared to indeterminant varieties, de</w:t>
        </w:r>
      </w:ins>
      <w:ins w:id="886" w:author="Brian Bohman" w:date="2021-08-31T08:27:00Z">
        <w:r w:rsidR="00B22031">
          <w:t>terminate varieties</w:t>
        </w:r>
      </w:ins>
      <w:ins w:id="887" w:author="Brian Bohman" w:date="2021-08-31T08:30:00Z">
        <w:r w:rsidR="00B22031">
          <w:t xml:space="preserve"> </w:t>
        </w:r>
      </w:ins>
      <w:ins w:id="888" w:author="Brian Bohman" w:date="2021-08-31T08:32:00Z">
        <w:r w:rsidR="00B22031">
          <w:t xml:space="preserve">progress more </w:t>
        </w:r>
      </w:ins>
      <w:ins w:id="889" w:author="Brian Bohman" w:date="2021-08-31T08:35:00Z">
        <w:r w:rsidR="00070EF7">
          <w:t xml:space="preserve">quickly </w:t>
        </w:r>
      </w:ins>
      <w:ins w:id="890" w:author="Brian Bohman" w:date="2021-08-31T08:32:00Z">
        <w:r w:rsidR="00B22031">
          <w:t>to the tuber initiation</w:t>
        </w:r>
      </w:ins>
      <w:ins w:id="891" w:author="Brian Bohman" w:date="2021-08-31T08:35:00Z">
        <w:r w:rsidR="00070EF7">
          <w:t xml:space="preserve"> growth stage</w:t>
        </w:r>
      </w:ins>
      <w:ins w:id="892" w:author="Brian Bohman" w:date="2021-08-31T08:33:00Z">
        <w:r w:rsidR="00B22031">
          <w:t xml:space="preserve"> </w:t>
        </w:r>
      </w:ins>
      <w:ins w:id="893" w:author="Brian Bohman" w:date="2021-08-31T08:32:00Z">
        <w:r w:rsidR="00B22031">
          <w:t>(i.e., at lower total plant biomass)</w:t>
        </w:r>
      </w:ins>
      <w:ins w:id="894" w:author="Brian Bohman" w:date="2021-08-31T08:35:00Z">
        <w:r w:rsidR="00070EF7">
          <w:t xml:space="preserve"> and have </w:t>
        </w:r>
      </w:ins>
      <w:ins w:id="895" w:author="Brian Bohman" w:date="2021-08-31T08:37:00Z">
        <w:r w:rsidR="00070EF7">
          <w:t xml:space="preserve">a more </w:t>
        </w:r>
      </w:ins>
      <w:ins w:id="896" w:author="Brian Bohman" w:date="2021-08-31T08:35:00Z">
        <w:r w:rsidR="00070EF7">
          <w:t xml:space="preserve">rapid tuber </w:t>
        </w:r>
      </w:ins>
      <w:ins w:id="897" w:author="Brian Bohman" w:date="2021-08-31T08:37:00Z">
        <w:r w:rsidR="00070EF7">
          <w:t>bulking (i.e., biomass increase)</w:t>
        </w:r>
      </w:ins>
      <w:ins w:id="898" w:author="Brian Bohman" w:date="2021-08-31T08:35:00Z">
        <w:r w:rsidR="00070EF7">
          <w:t xml:space="preserve"> </w:t>
        </w:r>
      </w:ins>
      <w:ins w:id="899" w:author="Brian Bohman" w:date="2021-08-31T08:36:00Z">
        <w:r w:rsidR="00070EF7">
          <w:t xml:space="preserve">with limited </w:t>
        </w:r>
      </w:ins>
      <w:ins w:id="900" w:author="Brian Bohman" w:date="2021-08-31T08:37:00Z">
        <w:r w:rsidR="00070EF7">
          <w:t xml:space="preserve">additional </w:t>
        </w:r>
      </w:ins>
      <w:ins w:id="901" w:author="Brian Bohman" w:date="2021-08-31T08:36:00Z">
        <w:r w:rsidR="00070EF7">
          <w:t xml:space="preserve">canopy </w:t>
        </w:r>
      </w:ins>
      <w:ins w:id="902" w:author="Brian Bohman" w:date="2021-08-31T08:37:00Z">
        <w:r w:rsidR="00070EF7">
          <w:t xml:space="preserve">and vine biomass growth (i.e., </w:t>
        </w:r>
      </w:ins>
      <w:ins w:id="903"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904" w:author="Brian Bohman" w:date="2021-08-31T08:38:00Z">
        <w:r w:rsidR="00070EF7">
          <w:t>.</w:t>
        </w:r>
      </w:ins>
      <w:ins w:id="905" w:author="Brian Bohman" w:date="2021-08-31T08:39:00Z">
        <w:r w:rsidR="002A483C">
          <w:t xml:space="preserve"> Therefore, it is expected that increasing earliness of maturity for a potato variety would result in an increase in N dilution </w:t>
        </w:r>
      </w:ins>
      <w:ins w:id="906" w:author="Brian Bohman" w:date="2021-08-31T08:40:00Z">
        <w:r w:rsidR="002A483C">
          <w:t>(</w:t>
        </w:r>
        <w:r w:rsidR="002A483C">
          <w:fldChar w:fldCharType="begin"/>
        </w:r>
        <w:r w:rsidR="002A483C">
          <w:instrText xml:space="preserve"> REF _Ref81291623 \h </w:instrText>
        </w:r>
      </w:ins>
      <w:r w:rsidR="002A483C">
        <w:fldChar w:fldCharType="separate"/>
      </w:r>
      <w:ins w:id="907" w:author="Brian Bohman" w:date="2021-08-31T08:40:00Z">
        <w:r w:rsidR="002A483C">
          <w:t xml:space="preserve">Table </w:t>
        </w:r>
        <w:r w:rsidR="002A483C">
          <w:rPr>
            <w:noProof/>
          </w:rPr>
          <w:t>7</w:t>
        </w:r>
        <w:r w:rsidR="002A483C">
          <w:fldChar w:fldCharType="end"/>
        </w:r>
        <w:r w:rsidR="002A483C">
          <w:t>).</w:t>
        </w:r>
      </w:ins>
    </w:p>
    <w:p w14:paraId="23F19FC9" w14:textId="4C93C9A4" w:rsidR="00A61F9A" w:rsidRDefault="00A61F9A">
      <w:pPr>
        <w:pStyle w:val="Body"/>
        <w:rPr>
          <w:ins w:id="908" w:author="Brian Bohman" w:date="2021-10-23T21:30:00Z"/>
          <w:lang w:bidi="en-US"/>
        </w:rPr>
      </w:pPr>
      <w:ins w:id="909" w:author="Brian Bohman" w:date="2021-10-23T21:18:00Z">
        <w:r>
          <w:rPr>
            <w:lang w:bidi="en-US"/>
          </w:rPr>
          <w:t>Differences in maturity class between varieties resul</w:t>
        </w:r>
      </w:ins>
      <w:ins w:id="910" w:author="Brian Bohman" w:date="2021-10-23T21:29:00Z">
        <w:r w:rsidR="00764A53">
          <w:rPr>
            <w:lang w:bidi="en-US"/>
          </w:rPr>
          <w:t>ted</w:t>
        </w:r>
      </w:ins>
      <w:ins w:id="911" w:author="Brian Bohman" w:date="2021-10-23T21:18:00Z">
        <w:r>
          <w:rPr>
            <w:lang w:bidi="en-US"/>
          </w:rPr>
          <w:t xml:space="preserve"> in differences in %N</w:t>
        </w:r>
        <w:r>
          <w:rPr>
            <w:vertAlign w:val="subscript"/>
            <w:lang w:bidi="en-US"/>
          </w:rPr>
          <w:t>c</w:t>
        </w:r>
        <w:r>
          <w:rPr>
            <w:lang w:bidi="en-US"/>
          </w:rPr>
          <w:t>. Argentina × Innovator, which has an early to medium maturity class, had significantly lower %N</w:t>
        </w:r>
        <w:r>
          <w:rPr>
            <w:vertAlign w:val="subscript"/>
            <w:lang w:bidi="en-US"/>
          </w:rPr>
          <w:t>c</w:t>
        </w:r>
        <w:r>
          <w:rPr>
            <w:lang w:bidi="en-US"/>
          </w:rPr>
          <w:t xml:space="preserve"> than Argentina × Bannock Russet, Argentina × Markies Russet, and Argentina × Umatilla Russet, which have either a medium-late to late or late to very late maturity class; however, Argentina × Gem Russet, which has a medium to late maturity class did not have a significantly different %N</w:t>
        </w:r>
        <w:r>
          <w:rPr>
            <w:vertAlign w:val="subscript"/>
            <w:lang w:bidi="en-US"/>
          </w:rPr>
          <w:t>c</w:t>
        </w:r>
        <w:r>
          <w:rPr>
            <w:lang w:bidi="en-US"/>
          </w:rPr>
          <w:t xml:space="preserve"> from Argentina × Innovator (Table 7). This finding would suggest that varieties with an earlier maturity class (i.e.,</w:t>
        </w:r>
      </w:ins>
      <w:ins w:id="912" w:author="Brian Bohman" w:date="2021-10-27T06:15:00Z">
        <w:r w:rsidR="00154DDE">
          <w:rPr>
            <w:lang w:bidi="en-US"/>
          </w:rPr>
          <w:t xml:space="preserve"> earlier tuber initiation</w:t>
        </w:r>
      </w:ins>
      <w:ins w:id="913" w:author="Brian Bohman" w:date="2021-10-23T21:18:00Z">
        <w:r>
          <w:rPr>
            <w:lang w:bidi="en-US"/>
          </w:rPr>
          <w:t>) will have lower %N</w:t>
        </w:r>
        <w:r>
          <w:rPr>
            <w:vertAlign w:val="subscript"/>
            <w:lang w:bidi="en-US"/>
          </w:rPr>
          <w:t>c</w:t>
        </w:r>
        <w:r>
          <w:rPr>
            <w:lang w:bidi="en-US"/>
          </w:rPr>
          <w:t>.</w:t>
        </w:r>
      </w:ins>
    </w:p>
    <w:p w14:paraId="7E9385C4" w14:textId="15D87253" w:rsidR="00CF3938" w:rsidRDefault="00154DDE" w:rsidP="00582605">
      <w:pPr>
        <w:pStyle w:val="Body"/>
        <w:rPr>
          <w:ins w:id="914" w:author="Brian Bohman" w:date="2021-10-23T21:31:00Z"/>
        </w:rPr>
      </w:pPr>
      <w:ins w:id="915" w:author="Brian Bohman" w:date="2021-10-27T06:15:00Z">
        <w:r>
          <w:t>T</w:t>
        </w:r>
      </w:ins>
      <w:ins w:id="916" w:author="Brian Bohman" w:date="2021-10-23T21:30:00Z">
        <w:r w:rsidR="00CF3938">
          <w:t xml:space="preserve">iming of tuber initiation is also subject to </w:t>
        </w:r>
      </w:ins>
      <w:ins w:id="917" w:author="Brian Bohman" w:date="2021-10-24T10:05:00Z">
        <w:r w:rsidR="00E02AD8">
          <w:t xml:space="preserve">G x </w:t>
        </w:r>
      </w:ins>
      <w:ins w:id="918" w:author="Brian Bohman" w:date="2021-10-23T21:30:00Z">
        <w:r w:rsidR="00CF3938" w:rsidRPr="00DB66FC">
          <w:t>E</w:t>
        </w:r>
        <w:r w:rsidR="00CF3938">
          <w:t xml:space="preserve"> × M interactions. Ideal conditions for tuber initiation are moderate to low soil N availability, shorter day length, high light intensity, and cool 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919" w:author="Brian Bohman" w:date="2021-10-23T21:30:00Z">
        <w:r w:rsidR="00CF3938">
          <w:fldChar w:fldCharType="separate"/>
        </w:r>
      </w:ins>
      <w:r w:rsidR="00477881">
        <w:rPr>
          <w:noProof/>
        </w:rPr>
        <w:t>(Slater, 1968; Kim &amp; Lee, 2019)</w:t>
      </w:r>
      <w:ins w:id="920" w:author="Brian Bohman" w:date="2021-10-23T21:30:00Z">
        <w:r w:rsidR="00CF3938">
          <w:fldChar w:fldCharType="end"/>
        </w:r>
        <w:r w:rsidR="00CF3938">
          <w:t>, tuber initiation can be delayed. Therefore, both M effects that result in excessive early-season soil N availability (</w:t>
        </w:r>
      </w:ins>
      <w:ins w:id="921" w:author="Brian Bohman" w:date="2021-10-27T06:16:00Z">
        <w:r>
          <w:t>e.g.</w:t>
        </w:r>
      </w:ins>
      <w:ins w:id="922" w:author="Brian Bohman" w:date="2021-10-23T21:30:00Z">
        <w:r w:rsidR="00CF3938">
          <w:t xml:space="preserve">, all N applied at planting in a soluble form) and E </w:t>
        </w:r>
        <w:r w:rsidR="00CF3938">
          <w:lastRenderedPageBreak/>
          <w:t>effects that result in increased solar irradiance or reduced nighttime temperatures (i.e., increased diurnal temperature difference) will result in an increase in N dilution (</w:t>
        </w:r>
        <w:r w:rsidR="00CF3938">
          <w:fldChar w:fldCharType="begin"/>
        </w:r>
        <w:r w:rsidR="00CF3938">
          <w:instrText xml:space="preserve"> REF _Ref81291623 \h </w:instrText>
        </w:r>
      </w:ins>
      <w:ins w:id="923" w:author="Brian Bohman" w:date="2021-10-23T21:30:00Z">
        <w:r w:rsidR="00CF3938">
          <w:fldChar w:fldCharType="separate"/>
        </w:r>
        <w:r w:rsidR="00CF3938">
          <w:t xml:space="preserve">Table </w:t>
        </w:r>
        <w:r w:rsidR="00CF3938">
          <w:rPr>
            <w:noProof/>
          </w:rPr>
          <w:t>7</w:t>
        </w:r>
        <w:r w:rsidR="00CF3938">
          <w:fldChar w:fldCharType="end"/>
        </w:r>
        <w:r w:rsidR="00CF3938">
          <w:t>).</w:t>
        </w:r>
      </w:ins>
    </w:p>
    <w:p w14:paraId="725186EE" w14:textId="78F4FA43" w:rsidR="004E1CFA" w:rsidRDefault="00367D8A" w:rsidP="00E45DFE">
      <w:pPr>
        <w:pStyle w:val="Body"/>
        <w:rPr>
          <w:ins w:id="924" w:author="Brian Bohman" w:date="2021-08-31T08:49:00Z"/>
        </w:rPr>
      </w:pPr>
      <w:ins w:id="925" w:author="Brian Bohman" w:date="2021-10-23T21:33:00Z">
        <w:r>
          <w:t>However, d</w:t>
        </w:r>
      </w:ins>
      <w:ins w:id="926" w:author="Brian Bohman" w:date="2021-10-23T21:31:00Z">
        <w:r w:rsidR="00A2095A">
          <w:t xml:space="preserve">ue the limitation of the experimental studies </w:t>
        </w:r>
      </w:ins>
      <w:ins w:id="927" w:author="Brian Bohman" w:date="2021-10-23T21:34:00Z">
        <w:r w:rsidR="00322EE3">
          <w:t xml:space="preserve">(i.e., </w:t>
        </w:r>
      </w:ins>
      <w:ins w:id="928" w:author="Brian Bohman" w:date="2021-10-23T21:31:00Z">
        <w:r w:rsidR="002078D9">
          <w:t xml:space="preserve">the effect of M was not systematically varied </w:t>
        </w:r>
      </w:ins>
      <w:ins w:id="929" w:author="Brian Bohman" w:date="2021-10-24T10:11:00Z">
        <w:r w:rsidR="00FE270A">
          <w:t>across a given G x E interaction</w:t>
        </w:r>
      </w:ins>
      <w:ins w:id="930" w:author="Brian Bohman" w:date="2021-10-23T21:34:00Z">
        <w:r w:rsidR="00322EE3">
          <w:t>)</w:t>
        </w:r>
      </w:ins>
      <w:ins w:id="931" w:author="Brian Bohman" w:date="2021-10-23T21:32:00Z">
        <w:r w:rsidR="002078D9">
          <w:t xml:space="preserve">, it is not possible to directly assess </w:t>
        </w:r>
        <w:r w:rsidR="00EC7810">
          <w:t>the</w:t>
        </w:r>
      </w:ins>
      <w:ins w:id="932" w:author="Brian Bohman" w:date="2021-10-24T10:29:00Z">
        <w:r w:rsidR="00617C85">
          <w:t xml:space="preserve"> </w:t>
        </w:r>
      </w:ins>
      <w:ins w:id="933" w:author="Brian Bohman" w:date="2021-10-23T21:32:00Z">
        <w:r w:rsidR="00EC7810">
          <w:t>impact of</w:t>
        </w:r>
      </w:ins>
      <w:ins w:id="934" w:author="Brian Bohman" w:date="2021-10-24T10:29:00Z">
        <w:r w:rsidR="00617C85">
          <w:t xml:space="preserve"> </w:t>
        </w:r>
      </w:ins>
      <w:ins w:id="935" w:author="Brian Bohman" w:date="2021-10-24T10:30:00Z">
        <w:r w:rsidR="00617C85">
          <w:t>diurnal temperature difference</w:t>
        </w:r>
      </w:ins>
      <w:ins w:id="936" w:author="Brian Bohman" w:date="2021-10-24T10:32:00Z">
        <w:r w:rsidR="00527104">
          <w:t>, solar radiation, or</w:t>
        </w:r>
      </w:ins>
      <w:ins w:id="937" w:author="Brian Bohman" w:date="2021-10-24T10:30:00Z">
        <w:r w:rsidR="00617C85">
          <w:t xml:space="preserve"> </w:t>
        </w:r>
        <w:r w:rsidR="00F8183D">
          <w:t>N fertilizer source and timing on the timing of tuber initiation and N dilution</w:t>
        </w:r>
      </w:ins>
      <w:ins w:id="938" w:author="Brian Bohman" w:date="2021-10-24T10:31:00Z">
        <w:r w:rsidR="004544AE">
          <w:t xml:space="preserve"> distinct from the combined effect of the</w:t>
        </w:r>
      </w:ins>
      <w:ins w:id="939" w:author="Brian Bohman" w:date="2021-10-23T21:32:00Z">
        <w:r w:rsidR="00EC7810">
          <w:t xml:space="preserve"> </w:t>
        </w:r>
      </w:ins>
      <w:ins w:id="940" w:author="Brian Bohman" w:date="2021-10-24T10:12:00Z">
        <w:r w:rsidR="00FE270A">
          <w:t xml:space="preserve">G x </w:t>
        </w:r>
      </w:ins>
      <w:ins w:id="941" w:author="Brian Bohman" w:date="2021-10-23T21:32:00Z">
        <w:r w:rsidR="00EC7810">
          <w:t>E x M interactions</w:t>
        </w:r>
      </w:ins>
      <w:ins w:id="942" w:author="Brian Bohman" w:date="2021-10-24T10:31:00Z">
        <w:r w:rsidR="00527104">
          <w:t>.</w:t>
        </w:r>
      </w:ins>
      <w:del w:id="943" w:author="Brian Bohman" w:date="2021-10-23T21:27:00Z">
        <w:r w:rsidR="00A301DB" w:rsidDel="007920A0">
          <w:fldChar w:fldCharType="begin"/>
        </w:r>
        <w:r w:rsidR="005129AA" w:rsidDel="007920A0">
          <w:del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delInstrText>
        </w:r>
        <w:r w:rsidR="00A301DB" w:rsidDel="007920A0">
          <w:fldChar w:fldCharType="separate"/>
        </w:r>
        <w:r w:rsidR="005129AA" w:rsidDel="007920A0">
          <w:rPr>
            <w:noProof/>
          </w:rPr>
          <w:delText>(Ewing &amp; Struik, 1992; Thornton, 2020)</w:delText>
        </w:r>
        <w:r w:rsidR="00A301DB" w:rsidDel="007920A0">
          <w:fldChar w:fldCharType="end"/>
        </w:r>
        <w:r w:rsidR="00A301DB" w:rsidDel="007920A0">
          <w:fldChar w:fldCharType="begin"/>
        </w:r>
        <w:r w:rsidR="00A301DB" w:rsidDel="007920A0">
          <w:del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delInstrText>
        </w:r>
        <w:r w:rsidR="00A301DB" w:rsidDel="007920A0">
          <w:fldChar w:fldCharType="separate"/>
        </w:r>
        <w:r w:rsidR="00A301DB" w:rsidDel="007920A0">
          <w:rPr>
            <w:noProof/>
          </w:rPr>
          <w:delText>(Kleinkopf et al., 1981)</w:delText>
        </w:r>
        <w:r w:rsidR="00A301DB" w:rsidDel="007920A0">
          <w:fldChar w:fldCharType="end"/>
        </w:r>
        <w:r w:rsidR="00A301DB" w:rsidDel="007920A0">
          <w:fldChar w:fldCharType="begin"/>
        </w:r>
        <w:r w:rsidR="00A301DB" w:rsidDel="007920A0">
          <w:del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delInstrText>
        </w:r>
        <w:r w:rsidR="00A301DB" w:rsidDel="007920A0">
          <w:fldChar w:fldCharType="separate"/>
        </w:r>
        <w:r w:rsidR="00A301DB" w:rsidDel="007920A0">
          <w:rPr>
            <w:noProof/>
          </w:rPr>
          <w:delText>(Menzel, 1985)</w:delText>
        </w:r>
        <w:r w:rsidR="00A301DB" w:rsidDel="007920A0">
          <w:fldChar w:fldCharType="end"/>
        </w:r>
        <w:r w:rsidR="00A301DB"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 </w:delInstrText>
        </w:r>
        <w:r w:rsidR="00D872CE"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DATA </w:delInstrText>
        </w:r>
        <w:r w:rsidR="00D872CE" w:rsidDel="007920A0">
          <w:fldChar w:fldCharType="end"/>
        </w:r>
        <w:r w:rsidR="00A301DB" w:rsidDel="007920A0">
          <w:fldChar w:fldCharType="separate"/>
        </w:r>
        <w:r w:rsidR="00D872CE" w:rsidDel="007920A0">
          <w:rPr>
            <w:noProof/>
          </w:rPr>
          <w:delText>(Kim &amp; Lee, 2019; Slater, 1968)</w:delText>
        </w:r>
        <w:r w:rsidR="00A301DB" w:rsidDel="007920A0">
          <w:fldChar w:fldCharType="end"/>
        </w:r>
      </w:del>
    </w:p>
    <w:p w14:paraId="4EA7CBF7" w14:textId="453A4A1C" w:rsidR="00D916E2" w:rsidRDefault="00D916E2" w:rsidP="00D916E2">
      <w:pPr>
        <w:pStyle w:val="Heading3"/>
        <w:rPr>
          <w:ins w:id="944" w:author="Brian Bohman" w:date="2021-08-31T09:19:00Z"/>
        </w:rPr>
      </w:pPr>
      <w:ins w:id="945" w:author="Brian Bohman" w:date="2021-08-31T09:19:00Z">
        <w:r>
          <w:t>Tuber Bulking</w:t>
        </w:r>
      </w:ins>
      <w:ins w:id="946" w:author="Brian Bohman" w:date="2021-10-27T06:16:00Z">
        <w:r w:rsidR="00154DDE">
          <w:t xml:space="preserve"> </w:t>
        </w:r>
        <w:commentRangeStart w:id="947"/>
        <w:r w:rsidR="00154DDE">
          <w:t>Rate</w:t>
        </w:r>
      </w:ins>
      <w:commentRangeEnd w:id="947"/>
      <w:ins w:id="948" w:author="Brian Bohman" w:date="2021-10-27T08:29:00Z">
        <w:r w:rsidR="00DD77DA">
          <w:rPr>
            <w:rStyle w:val="CommentReference"/>
            <w:rFonts w:ascii="Palatino Linotype" w:eastAsia="SimSun" w:hAnsi="Palatino Linotype"/>
            <w:noProof/>
            <w:color w:val="000000"/>
            <w:lang w:eastAsia="zh-CN" w:bidi="ar-SA"/>
          </w:rPr>
          <w:commentReference w:id="947"/>
        </w:r>
      </w:ins>
    </w:p>
    <w:p w14:paraId="5024DD79" w14:textId="47CFC4F0" w:rsidR="00D872CE" w:rsidRDefault="00894BF8" w:rsidP="00E45DFE">
      <w:pPr>
        <w:pStyle w:val="Body"/>
        <w:rPr>
          <w:ins w:id="949" w:author="Brian Bohman" w:date="2021-08-31T09:50:00Z"/>
        </w:rPr>
      </w:pPr>
      <w:ins w:id="950" w:author="Brian Bohman" w:date="2021-08-31T09:20:00Z">
        <w:r>
          <w:t>The rate of tuber bulking</w:t>
        </w:r>
      </w:ins>
      <w:ins w:id="951" w:author="Brian Bohman" w:date="2021-10-24T10:12:00Z">
        <w:r w:rsidR="00087104">
          <w:t xml:space="preserve"> and allocation of biomass to tubers</w:t>
        </w:r>
      </w:ins>
      <w:ins w:id="952" w:author="Brian Bohman" w:date="2021-08-31T09:20:00Z">
        <w:r>
          <w:t xml:space="preserve"> is </w:t>
        </w:r>
      </w:ins>
      <w:ins w:id="953" w:author="Brian Bohman" w:date="2021-10-23T14:37:00Z">
        <w:r w:rsidR="009E25BD">
          <w:t xml:space="preserve">also </w:t>
        </w:r>
      </w:ins>
      <w:ins w:id="954" w:author="Brian Bohman" w:date="2021-08-31T09:21:00Z">
        <w:r>
          <w:t xml:space="preserve">subject to </w:t>
        </w:r>
      </w:ins>
      <w:ins w:id="955" w:author="Brian Bohman" w:date="2021-10-23T21:35:00Z">
        <w:r w:rsidR="00E80895">
          <w:t>G x E x M interactions</w:t>
        </w:r>
      </w:ins>
      <w:ins w:id="956" w:author="Brian Bohman" w:date="2021-08-31T09:21:00Z">
        <w:r>
          <w:t xml:space="preserve">. </w:t>
        </w:r>
      </w:ins>
      <w:ins w:id="957" w:author="Brian Bohman" w:date="2021-08-31T09:22:00Z">
        <w:r>
          <w:t xml:space="preserve">Conventionally, </w:t>
        </w:r>
      </w:ins>
      <w:ins w:id="958" w:author="Brian Bohman" w:date="2021-08-31T09:45:00Z">
        <w:r w:rsidR="00D872CE">
          <w:t>potential</w:t>
        </w:r>
      </w:ins>
      <w:ins w:id="959" w:author="Brian Bohman" w:date="2021-08-31T09:46:00Z">
        <w:r w:rsidR="00D872CE">
          <w:t xml:space="preserve"> </w:t>
        </w:r>
      </w:ins>
      <w:ins w:id="960" w:author="Brian Bohman" w:date="2021-08-31T09:22:00Z">
        <w:r>
          <w:t xml:space="preserve">biomass production has been considered </w:t>
        </w:r>
      </w:ins>
      <w:ins w:id="961" w:author="Brian Bohman" w:date="2021-08-31T09:23:00Z">
        <w:r>
          <w:t>as the product of total solar radiation and radiation use efficiency</w:t>
        </w:r>
      </w:ins>
      <w:ins w:id="962"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963"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964" w:author="Brian Bohman" w:date="2021-08-31T09:23:00Z">
        <w:r>
          <w:t xml:space="preserve">. While total solar radiation is </w:t>
        </w:r>
      </w:ins>
      <w:ins w:id="965" w:author="Brian Bohman" w:date="2021-08-31T09:49:00Z">
        <w:r w:rsidR="00D872CE">
          <w:t>the</w:t>
        </w:r>
      </w:ins>
      <w:ins w:id="966" w:author="Brian Bohman" w:date="2021-08-31T09:23:00Z">
        <w:r>
          <w:t xml:space="preserve"> direct effect of E itself, the</w:t>
        </w:r>
      </w:ins>
      <w:ins w:id="967" w:author="Brian Bohman" w:date="2021-10-23T15:14:00Z">
        <w:r w:rsidR="00D877DA">
          <w:t xml:space="preserve"> potential</w:t>
        </w:r>
      </w:ins>
      <w:ins w:id="968" w:author="Brian Bohman" w:date="2021-08-31T09:23:00Z">
        <w:r>
          <w:t xml:space="preserve"> impact of E on radiation use efficiency is indirect</w:t>
        </w:r>
      </w:ins>
      <w:ins w:id="969" w:author="Brian Bohman" w:date="2021-08-31T09:50:00Z">
        <w:r w:rsidR="00D872CE">
          <w:t xml:space="preserve"> in nature</w:t>
        </w:r>
      </w:ins>
      <w:ins w:id="970" w:author="Brian Bohman" w:date="2021-10-23T15:16:00Z">
        <w:r w:rsidR="00F34899">
          <w:t>.</w:t>
        </w:r>
      </w:ins>
    </w:p>
    <w:p w14:paraId="550950BB" w14:textId="4B71775D" w:rsidR="00D872CE" w:rsidRDefault="00894BF8" w:rsidP="00E45DFE">
      <w:pPr>
        <w:pStyle w:val="Body"/>
        <w:rPr>
          <w:ins w:id="971" w:author="Brian Bohman" w:date="2021-08-31T09:50:00Z"/>
        </w:rPr>
      </w:pPr>
      <w:ins w:id="972" w:author="Brian Bohman" w:date="2021-08-31T09:23:00Z">
        <w:r>
          <w:t>Previous studies have s</w:t>
        </w:r>
      </w:ins>
      <w:ins w:id="973" w:author="Brian Bohman" w:date="2021-10-23T15:15:00Z">
        <w:r w:rsidR="003825A4">
          <w:t>uggested</w:t>
        </w:r>
      </w:ins>
      <w:ins w:id="974" w:author="Brian Bohman" w:date="2021-08-31T09:23:00Z">
        <w:r>
          <w:t xml:space="preserve"> that </w:t>
        </w:r>
      </w:ins>
      <w:ins w:id="975" w:author="Brian Bohman" w:date="2021-08-31T09:24:00Z">
        <w:r>
          <w:t xml:space="preserve">decreasing diurnal temperature difference results in a reduction in radiation use efficiency, most likely as a result of increasing utilization of photosynthesis assimilates for </w:t>
        </w:r>
      </w:ins>
      <w:ins w:id="976" w:author="Brian Bohman" w:date="2021-08-31T09:25:00Z">
        <w:r>
          <w:t>maintenance</w:t>
        </w:r>
      </w:ins>
      <w:ins w:id="977" w:author="Brian Bohman" w:date="2021-08-31T09:24:00Z">
        <w:r>
          <w:t xml:space="preserve"> </w:t>
        </w:r>
      </w:ins>
      <w:ins w:id="978" w:author="Brian Bohman" w:date="2021-08-31T09:25:00Z">
        <w:r>
          <w:t>(</w:t>
        </w:r>
      </w:ins>
      <w:ins w:id="979" w:author="Brian Bohman" w:date="2021-08-31T09:24:00Z">
        <w:r>
          <w:t xml:space="preserve">via </w:t>
        </w:r>
      </w:ins>
      <w:ins w:id="980" w:author="Brian Bohman" w:date="2021-08-31T09:25:00Z">
        <w:r>
          <w:t xml:space="preserve">increased </w:t>
        </w:r>
      </w:ins>
      <w:ins w:id="981" w:author="Brian Bohman" w:date="2021-08-31T09:24:00Z">
        <w:r>
          <w:t>r</w:t>
        </w:r>
      </w:ins>
      <w:ins w:id="982" w:author="Brian Bohman" w:date="2021-08-31T09:25:00Z">
        <w:r>
          <w:t xml:space="preserve">espiration) as nighttime temperature </w:t>
        </w:r>
        <w:commentRangeStart w:id="983"/>
        <w:commentRangeStart w:id="984"/>
        <w:r>
          <w:t>increases</w:t>
        </w:r>
      </w:ins>
      <w:commentRangeEnd w:id="983"/>
      <w:ins w:id="985" w:author="Brian Bohman" w:date="2021-10-23T15:20:00Z">
        <w:r w:rsidR="00436EC6">
          <w:rPr>
            <w:rStyle w:val="CommentReference"/>
            <w:rFonts w:ascii="Palatino Linotype" w:eastAsia="SimSun" w:hAnsi="Palatino Linotype"/>
            <w:noProof/>
            <w:color w:val="000000"/>
            <w:lang w:eastAsia="zh-CN"/>
          </w:rPr>
          <w:commentReference w:id="983"/>
        </w:r>
      </w:ins>
      <w:commentRangeEnd w:id="984"/>
      <w:ins w:id="986" w:author="Brian Bohman" w:date="2021-10-27T07:26:00Z">
        <w:r w:rsidR="00C92335">
          <w:rPr>
            <w:rStyle w:val="CommentReference"/>
            <w:rFonts w:ascii="Palatino Linotype" w:eastAsia="SimSun" w:hAnsi="Palatino Linotype"/>
            <w:noProof/>
            <w:color w:val="000000"/>
            <w:lang w:eastAsia="zh-CN"/>
          </w:rPr>
          <w:commentReference w:id="984"/>
        </w:r>
      </w:ins>
      <w:ins w:id="987" w:author="Brian Bohman" w:date="2021-08-31T09:25:00Z">
        <w:r>
          <w:t>.</w:t>
        </w:r>
      </w:ins>
      <w:ins w:id="988" w:author="Brian Bohman" w:date="2021-10-23T15:16:00Z">
        <w:r w:rsidR="007C74C3">
          <w:t xml:space="preserve"> However, Kim &amp; Lee (2019) did not observe any effect of</w:t>
        </w:r>
      </w:ins>
      <w:ins w:id="989" w:author="Brian Bohman" w:date="2021-10-23T15:17:00Z">
        <w:r w:rsidR="007C74C3">
          <w:t xml:space="preserve"> </w:t>
        </w:r>
        <w:r w:rsidR="005D73AA">
          <w:t>increasing</w:t>
        </w:r>
      </w:ins>
      <w:ins w:id="990" w:author="Brian Bohman" w:date="2021-10-23T15:16:00Z">
        <w:r w:rsidR="007C74C3">
          <w:t xml:space="preserve"> diurnal temperatur</w:t>
        </w:r>
      </w:ins>
      <w:ins w:id="991" w:author="Brian Bohman" w:date="2021-10-23T15:17:00Z">
        <w:r w:rsidR="007C74C3">
          <w:t>e</w:t>
        </w:r>
        <w:r w:rsidR="005D73AA">
          <w:t xml:space="preserve"> difference </w:t>
        </w:r>
        <w:r w:rsidR="007C74C3">
          <w:t>on tuber bulking</w:t>
        </w:r>
        <w:r w:rsidR="005D73AA">
          <w:t xml:space="preserve"> rate</w:t>
        </w:r>
      </w:ins>
      <w:ins w:id="992" w:author="Brian Bohman" w:date="2021-10-24T10:13:00Z">
        <w:r w:rsidR="00D74E29">
          <w:t>.</w:t>
        </w:r>
      </w:ins>
    </w:p>
    <w:p w14:paraId="530FDC41" w14:textId="3B0B3189" w:rsidR="00325AFA" w:rsidRDefault="004B7233">
      <w:pPr>
        <w:pStyle w:val="Body"/>
        <w:rPr>
          <w:ins w:id="993" w:author="Brian Bohman" w:date="2021-08-30T14:30:00Z"/>
        </w:rPr>
      </w:pPr>
      <w:ins w:id="994" w:author="Brian Bohman" w:date="2021-10-23T15:20:00Z">
        <w:r>
          <w:t>Additionally</w:t>
        </w:r>
      </w:ins>
      <w:ins w:id="995" w:author="Brian Bohman" w:date="2021-08-31T09:25:00Z">
        <w:r w:rsidR="00894BF8">
          <w:t>, it is not clear what effect if any variatio</w:t>
        </w:r>
      </w:ins>
      <w:ins w:id="996" w:author="Brian Bohman" w:date="2021-08-31T09:26:00Z">
        <w:r w:rsidR="00894BF8">
          <w:t xml:space="preserve">n in solar radiation </w:t>
        </w:r>
      </w:ins>
      <w:ins w:id="997" w:author="Brian Bohman" w:date="2021-10-23T15:18:00Z">
        <w:r w:rsidR="00732BE7">
          <w:t>in addition to</w:t>
        </w:r>
      </w:ins>
      <w:ins w:id="998" w:author="Brian Bohman" w:date="2021-08-31T09:26:00Z">
        <w:r w:rsidR="00894BF8">
          <w:t xml:space="preserve"> diurnal temperature difference </w:t>
        </w:r>
      </w:ins>
      <w:ins w:id="999" w:author="Brian Bohman" w:date="2021-10-23T15:18:00Z">
        <w:r w:rsidR="00732BE7">
          <w:t xml:space="preserve">would </w:t>
        </w:r>
      </w:ins>
      <w:ins w:id="1000" w:author="Brian Bohman" w:date="2021-10-23T15:19:00Z">
        <w:r w:rsidR="00732BE7">
          <w:t xml:space="preserve">have </w:t>
        </w:r>
      </w:ins>
      <w:ins w:id="1001" w:author="Brian Bohman" w:date="2021-08-31T09:26:00Z">
        <w:r w:rsidR="00894BF8">
          <w:t>on the relative partitioning of biomass to tubers. It is plausible that conditions promoting high rates of bulking would result in an increase in relati</w:t>
        </w:r>
      </w:ins>
      <w:ins w:id="1002" w:author="Brian Bohman" w:date="2021-08-31T09:27:00Z">
        <w:r w:rsidR="00894BF8">
          <w:t xml:space="preserve">ve biomass partitioned to tubers, although this effect has not been previously reported. Therefore, it is not clear </w:t>
        </w:r>
        <w:r w:rsidR="00894BF8">
          <w:lastRenderedPageBreak/>
          <w:t>what the effect of E relative</w:t>
        </w:r>
      </w:ins>
      <w:ins w:id="1003" w:author="Brian Bohman" w:date="2021-10-23T15:19:00Z">
        <w:r w:rsidR="00436EC6">
          <w:t xml:space="preserve"> to solar radiation and diurnal temperature difference</w:t>
        </w:r>
      </w:ins>
      <w:ins w:id="1004" w:author="Brian Bohman" w:date="2021-08-31T09:27:00Z">
        <w:r w:rsidR="00894BF8">
          <w:t xml:space="preserve"> would be on N dilution for potato</w:t>
        </w:r>
      </w:ins>
      <w:ins w:id="1005" w:author="Brian Bohman" w:date="2021-08-31T09:33:00Z">
        <w:r w:rsidR="00BC12FC">
          <w:t xml:space="preserve"> (</w:t>
        </w:r>
        <w:r w:rsidR="00BC12FC">
          <w:fldChar w:fldCharType="begin"/>
        </w:r>
        <w:r w:rsidR="00BC12FC">
          <w:instrText xml:space="preserve"> REF _Ref81291623 \h </w:instrText>
        </w:r>
      </w:ins>
      <w:ins w:id="1006"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501AEBBF" w14:textId="0DAE246F" w:rsidR="00393852" w:rsidRDefault="004B38E3">
      <w:pPr>
        <w:pStyle w:val="Body"/>
        <w:rPr>
          <w:ins w:id="1007" w:author="Brian Bohman" w:date="2021-10-24T10:17:00Z"/>
        </w:rPr>
      </w:pPr>
      <w:ins w:id="1008" w:author="Brian Bohman" w:date="2021-08-31T09:37:00Z">
        <w:r>
          <w:t xml:space="preserve">Planting density is an important effect </w:t>
        </w:r>
      </w:ins>
      <w:ins w:id="1009" w:author="Brian Bohman" w:date="2021-10-23T15:21:00Z">
        <w:r w:rsidR="00380F48">
          <w:t xml:space="preserve">of M </w:t>
        </w:r>
      </w:ins>
      <w:ins w:id="1010" w:author="Brian Bohman" w:date="2021-08-31T09:37:00Z">
        <w:r>
          <w:t xml:space="preserve">that may play a </w:t>
        </w:r>
      </w:ins>
      <w:ins w:id="1011" w:author="Brian Bohman" w:date="2021-10-23T15:21:00Z">
        <w:r w:rsidR="00380F48">
          <w:t>key</w:t>
        </w:r>
      </w:ins>
      <w:ins w:id="1012" w:author="Brian Bohman" w:date="2021-08-31T09:37:00Z">
        <w:r>
          <w:t xml:space="preserve"> role in </w:t>
        </w:r>
      </w:ins>
      <w:ins w:id="1013" w:author="Brian Bohman" w:date="2021-08-31T09:38:00Z">
        <w:r>
          <w:t>determining</w:t>
        </w:r>
      </w:ins>
      <w:ins w:id="1014" w:author="Brian Bohman" w:date="2021-08-31T09:37:00Z">
        <w:r>
          <w:t xml:space="preserve"> the relative </w:t>
        </w:r>
      </w:ins>
      <w:ins w:id="1015" w:author="Brian Bohman" w:date="2021-08-31T09:38:00Z">
        <w:r>
          <w:t xml:space="preserve">partitioning of biomass for </w:t>
        </w:r>
      </w:ins>
      <w:ins w:id="1016" w:author="Brian Bohman" w:date="2021-10-23T21:36:00Z">
        <w:r w:rsidR="00912F91">
          <w:t>to tuber</w:t>
        </w:r>
      </w:ins>
      <w:ins w:id="1017" w:author="Brian Bohman" w:date="2021-08-31T09:38:00Z">
        <w:r>
          <w:t xml:space="preserve">. </w:t>
        </w:r>
      </w:ins>
      <w:ins w:id="1018" w:author="Brian Bohman" w:date="2021-08-30T14:30:00Z">
        <w:r w:rsidR="00325AFA">
          <w:t xml:space="preserve">Previous studies investigating </w:t>
        </w:r>
      </w:ins>
      <w:ins w:id="1019" w:author="Brian Bohman" w:date="2021-08-31T09:38:00Z">
        <w:r>
          <w:t>this effect</w:t>
        </w:r>
      </w:ins>
      <w:ins w:id="1020"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1021" w:author="Brian Bohman" w:date="2021-08-30T14:30:00Z">
        <w:r w:rsidR="00325AFA">
          <w:fldChar w:fldCharType="separate"/>
        </w:r>
      </w:ins>
      <w:r w:rsidR="00477881">
        <w:rPr>
          <w:noProof/>
        </w:rPr>
        <w:t>(Bremner &amp; Taha, 1966; Ifenkwe &amp; Allen, 1978; Allen &amp; Scott, 1980)</w:t>
      </w:r>
      <w:ins w:id="1022"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1023" w:author="Brian Bohman" w:date="2021-08-31T09:35:00Z">
        <w:r w:rsidR="008E7D39">
          <w:t>)</w:t>
        </w:r>
      </w:ins>
      <w:ins w:id="1024"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1025" w:author="Brian Bohman" w:date="2021-08-30T14:30:00Z">
        <w:r w:rsidR="00325AFA">
          <w:t>, therefore reducing N dilution and resulting in increased %N</w:t>
        </w:r>
        <w:r w:rsidR="00325AFA">
          <w:rPr>
            <w:vertAlign w:val="subscript"/>
          </w:rPr>
          <w:t>c</w:t>
        </w:r>
      </w:ins>
      <w:ins w:id="1026" w:author="Brian Bohman" w:date="2021-08-31T09:33:00Z">
        <w:r w:rsidR="00BC12FC">
          <w:t xml:space="preserve"> (</w:t>
        </w:r>
        <w:r w:rsidR="00BC12FC">
          <w:fldChar w:fldCharType="begin"/>
        </w:r>
        <w:r w:rsidR="00BC12FC">
          <w:instrText xml:space="preserve"> REF _Ref81291623 \h </w:instrText>
        </w:r>
      </w:ins>
      <w:ins w:id="1027"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0525527C" w14:textId="1D275513" w:rsidR="000A14EE" w:rsidRDefault="000A14EE">
      <w:pPr>
        <w:pStyle w:val="Heading3"/>
        <w:numPr>
          <w:ilvl w:val="0"/>
          <w:numId w:val="0"/>
        </w:numPr>
        <w:rPr>
          <w:ins w:id="1028" w:author="Brian Bohman" w:date="2021-10-23T16:05:00Z"/>
        </w:rPr>
        <w:pPrChange w:id="1029" w:author="Brian Bohman" w:date="2021-10-24T10:17:00Z">
          <w:pPr>
            <w:pStyle w:val="Heading2"/>
          </w:pPr>
        </w:pPrChange>
      </w:pPr>
      <w:ins w:id="1030" w:author="Brian Bohman" w:date="2021-10-24T10:17:00Z">
        <w:r>
          <w:t>In particular, variation in planting density across levels of G × E interactions are an important source of variation relevant to consider when interpreting the results of this study. For example, Argentina has the highest planting density (Table 7) which resulted in the highest %N</w:t>
        </w:r>
        <w:r>
          <w:rPr>
            <w:vertAlign w:val="subscript"/>
          </w:rPr>
          <w:t>c</w:t>
        </w:r>
        <w:r>
          <w:t xml:space="preserve"> across all other locations. Additionally, Canada × Shepody had both a greater planting density and significantly greater %N</w:t>
        </w:r>
        <w:r>
          <w:rPr>
            <w:vertAlign w:val="subscript"/>
          </w:rPr>
          <w:t>c</w:t>
        </w:r>
        <w:r>
          <w:t xml:space="preserve"> than Canada × Russet Burbank (Table 7, </w:t>
        </w:r>
        <w:r>
          <w:fldChar w:fldCharType="begin"/>
        </w:r>
        <w:r>
          <w:instrText xml:space="preserve"> REF _Ref78281627 \h </w:instrText>
        </w:r>
      </w:ins>
      <w:ins w:id="1031" w:author="Brian Bohman" w:date="2021-10-24T10:17:00Z">
        <w:r>
          <w:fldChar w:fldCharType="separate"/>
        </w:r>
        <w:r>
          <w:t xml:space="preserve">Figure </w:t>
        </w:r>
        <w:r>
          <w:rPr>
            <w:noProof/>
          </w:rPr>
          <w:t>7</w:t>
        </w:r>
        <w:r>
          <w:fldChar w:fldCharType="end"/>
        </w:r>
        <w:r>
          <w:t xml:space="preserve">c).  </w:t>
        </w:r>
      </w:ins>
    </w:p>
    <w:p w14:paraId="62EB161E" w14:textId="7D82EA20" w:rsidR="003D636A" w:rsidRPr="00DB66FC" w:rsidDel="00971D49" w:rsidRDefault="00B07DEB">
      <w:pPr>
        <w:pStyle w:val="Body"/>
        <w:rPr>
          <w:del w:id="1032" w:author="Brian Bohman" w:date="2021-10-23T16:15:00Z"/>
        </w:rPr>
      </w:pPr>
      <w:ins w:id="1033" w:author="Brian Bohman" w:date="2021-10-24T10:14:00Z">
        <w:r>
          <w:t>For example</w:t>
        </w:r>
      </w:ins>
      <w:ins w:id="1034" w:author="Brian Bohman" w:date="2021-08-28T09:11:00Z">
        <w:r w:rsidR="00393852">
          <w:t>, Canada × Russet Burbank, which has a late to very late maturity class, had a lower %N</w:t>
        </w:r>
        <w:r w:rsidR="00393852">
          <w:rPr>
            <w:vertAlign w:val="subscript"/>
          </w:rPr>
          <w:t>c</w:t>
        </w:r>
        <w:r w:rsidR="00393852">
          <w:t xml:space="preserve"> than Canada × Shepody, which has a early to medium-early maturity class (</w:t>
        </w:r>
      </w:ins>
      <w:ins w:id="1035" w:author="Brian Bohman" w:date="2021-08-30T13:26:00Z">
        <w:r w:rsidR="00903E0C">
          <w:t xml:space="preserve">Table </w:t>
        </w:r>
      </w:ins>
      <w:ins w:id="1036" w:author="Brian Bohman" w:date="2021-10-23T15:31:00Z">
        <w:r w:rsidR="00284674">
          <w:t>7</w:t>
        </w:r>
      </w:ins>
      <w:ins w:id="1037" w:author="Brian Bohman" w:date="2021-08-28T09:11:00Z">
        <w:r w:rsidR="00393852">
          <w:t xml:space="preserve">). However, this discrepancy could be explained by the </w:t>
        </w:r>
      </w:ins>
      <w:ins w:id="1038" w:author="Brian Bohman" w:date="2021-10-24T10:15:00Z">
        <w:r w:rsidR="00316D2B">
          <w:t xml:space="preserve">effect </w:t>
        </w:r>
      </w:ins>
      <w:ins w:id="1039" w:author="Brian Bohman" w:date="2021-08-28T09:11:00Z">
        <w:r w:rsidR="00393852">
          <w:t>of planting densit</w:t>
        </w:r>
      </w:ins>
      <w:ins w:id="1040" w:author="Brian Bohman" w:date="2021-10-24T10:15:00Z">
        <w:r w:rsidR="00A72FE7">
          <w:t xml:space="preserve">y with Canada x Russet Burbank having a </w:t>
        </w:r>
      </w:ins>
      <w:ins w:id="1041" w:author="Brian Bohman" w:date="2021-10-24T10:16:00Z">
        <w:r w:rsidR="00A72FE7">
          <w:t xml:space="preserve">_____ planting density than Canada x Shepody </w:t>
        </w:r>
      </w:ins>
      <w:ins w:id="1042" w:author="Brian Bohman" w:date="2021-08-28T09:11:00Z">
        <w:r w:rsidR="00393852">
          <w:t xml:space="preserve">. Therefore, this finding suggests that the effect of </w:t>
        </w:r>
      </w:ins>
      <w:ins w:id="1043" w:author="Brian Bohman" w:date="2021-10-23T15:35:00Z">
        <w:r w:rsidR="00670521">
          <w:t>planting density may be</w:t>
        </w:r>
      </w:ins>
      <w:ins w:id="1044" w:author="Brian Bohman" w:date="2021-08-28T09:11:00Z">
        <w:r w:rsidR="00393852">
          <w:t xml:space="preserve"> relatively more important at controlling %N</w:t>
        </w:r>
        <w:r w:rsidR="00393852">
          <w:rPr>
            <w:vertAlign w:val="subscript"/>
          </w:rPr>
          <w:t>c</w:t>
        </w:r>
        <w:r w:rsidR="00393852">
          <w:t xml:space="preserve"> than the effect of </w:t>
        </w:r>
      </w:ins>
      <w:ins w:id="1045" w:author="Brian Bohman" w:date="2021-10-23T15:35:00Z">
        <w:r w:rsidR="00670521">
          <w:t>maturity class</w:t>
        </w:r>
      </w:ins>
      <w:ins w:id="1046" w:author="Brian Bohman" w:date="2021-10-23T16:16:00Z">
        <w:r w:rsidR="00A74D5A">
          <w:t>.</w:t>
        </w:r>
      </w:ins>
      <w:ins w:id="1047" w:author="Brian Bohman" w:date="2021-10-27T07:11:00Z">
        <w:r w:rsidR="006348CC">
          <w:t xml:space="preserve"> </w:t>
        </w:r>
      </w:ins>
    </w:p>
    <w:p w14:paraId="005895FF" w14:textId="77777777" w:rsidR="009D127E" w:rsidRDefault="005B7DCE" w:rsidP="009D127E">
      <w:pPr>
        <w:pStyle w:val="Heading3"/>
        <w:numPr>
          <w:ilvl w:val="0"/>
          <w:numId w:val="0"/>
        </w:numPr>
        <w:rPr>
          <w:ins w:id="1048" w:author="Brian Bohman" w:date="2021-10-23T16:17:00Z"/>
        </w:rPr>
      </w:pPr>
      <w:del w:id="1049" w:author="Brian Bohman" w:date="2021-08-30T14:30:00Z">
        <w:r w:rsidDel="00325AFA">
          <w:fldChar w:fldCharType="begin"/>
        </w:r>
        <w:r w:rsidDel="00325AFA">
          <w:delInstrText xml:space="preserve"> ADDIN EN.CITE &lt;EndNote&gt;&lt;Cite AuthorYear="1"&gt;&lt;Author&gt;Zebarth&lt;/Author&gt;&lt;Year&gt;2006&lt;/Year&gt;&lt;RecNum&gt;2507&lt;/RecNum&gt;&lt;DisplayText&gt;Zebarth et al. (2006)&lt;/DisplayText&gt;&lt;record&gt;&lt;rec-number&gt;2507&lt;/rec-number&gt;&lt;foreign-keys&gt;&lt;key app="EN" db-id="sszpfv5zm0wprde2r5bvw2wpdezsax0e9spx" timestamp="1569856811"&gt;2507&lt;/key&gt;&lt;/foreign-keys&gt;&lt;ref-type name="Journal Article"&gt;17&lt;/ref-type&gt;&lt;contributors&gt;&lt;authors&gt;&lt;author&gt;B. J. Zebarth&lt;/author&gt;&lt;author&gt;W. J. Arsenault&lt;/author&gt;&lt;author&gt;J. B. Sanderson&lt;/author&gt;&lt;/authors&gt;&lt;/contributors&gt;&lt;titles&gt;&lt;title&gt;Effect of seedpiece spacing and nitrogen fertilization on tuber yield, yield components, and nitrogen use efficiency parameters of two potato cultivars&lt;/title&gt;&lt;secondary-title&gt;American Journal of Potato Research&lt;/secondary-title&gt;&lt;/titles&gt;&lt;periodical&gt;&lt;full-title&gt;American Journal of Potato Research&lt;/full-title&gt;&lt;abbr-1&gt;Am. J. Potato Res.&lt;/abbr-1&gt;&lt;/periodical&gt;&lt;pages&gt;289-296&lt;/pages&gt;&lt;volume&gt;83&lt;/volume&gt;&lt;number&gt;4&lt;/number&gt;&lt;keywords&gt;&lt;keyword&gt;Solanum tuberosum&lt;/keyword&gt;&lt;keyword&gt;Atlantic&lt;/keyword&gt;&lt;keyword&gt;Shepody&lt;/keyword&gt;&lt;keyword&gt;soil nitrate&lt;/keyword&gt;&lt;/keywords&gt;&lt;dates&gt;&lt;year&gt;2006&lt;/year&gt;&lt;/dates&gt;&lt;urls&gt;&lt;/urls&gt;&lt;electronic-resource-num&gt;10.1007/BF02871589&lt;/electronic-resource-num&gt;&lt;/record&gt;&lt;/Cite&gt;&lt;/EndNote&gt;</w:delInstrText>
        </w:r>
        <w:r w:rsidDel="00325AFA">
          <w:fldChar w:fldCharType="separate"/>
        </w:r>
        <w:r w:rsidDel="00325AFA">
          <w:rPr>
            <w:noProof/>
          </w:rPr>
          <w:delText>Zebarth et al. (2006)</w:delText>
        </w:r>
        <w:r w:rsidDel="00325AFA">
          <w:fldChar w:fldCharType="end"/>
        </w:r>
      </w:del>
      <w:ins w:id="1050" w:author="Brian Bohman" w:date="2021-08-28T07:56:00Z">
        <w:r w:rsidR="002F2C0F">
          <w:t>Other source of variation due to M (e.g., irrigation) may similar</w:t>
        </w:r>
      </w:ins>
      <w:ins w:id="1051" w:author="Brian Bohman" w:date="2021-08-28T07:57:00Z">
        <w:r w:rsidR="002F2C0F">
          <w:t xml:space="preserve">ly </w:t>
        </w:r>
        <w:r w:rsidR="002F2C0F">
          <w:lastRenderedPageBreak/>
          <w:t>have an</w:t>
        </w:r>
      </w:ins>
      <w:ins w:id="1052" w:author="Brian Bohman" w:date="2021-08-28T07:56:00Z">
        <w:r w:rsidR="002F2C0F">
          <w:t xml:space="preserve"> effect on harvest index for potato. For example, </w:t>
        </w:r>
        <w:r w:rsidR="002F2C0F">
          <w:fldChar w:fldCharType="begin"/>
        </w:r>
        <w:r w:rsidR="002F2C0F">
          <w:instrText xml:space="preserve"> ADDIN EN.CITE &lt;EndNote&gt;&lt;Cite AuthorYear="1"&gt;&lt;Author&gt;Bélanger&lt;/Author&gt;&lt;Year&gt;2001&lt;/Year&gt;&lt;RecNum&gt;2592&lt;/RecNum&gt;&lt;DisplayText&gt;Bélanger et al. (2001b)&lt;/DisplayText&gt;&lt;record&gt;&lt;rec-number&gt;2592&lt;/rec-number&gt;&lt;foreign-keys&gt;&lt;key app="EN" db-id="sszpfv5zm0wprde2r5bvw2wpdezsax0e9spx" timestamp="1569856813"&gt;2592&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Tuber growth and biomass partitioning of two potato cultivars grown under different N fertilization rates with and without irrigation&lt;/title&gt;&lt;secondary-title&gt;Am. J. Potato Res.&lt;/secondary-title&gt;&lt;/titles&gt;&lt;periodical&gt;&lt;full-title&gt;Am. J. Potato Res.&lt;/full-title&gt;&lt;abbr-1&gt;Am. J. Potato Res.&lt;/abbr-1&gt;&lt;/periodical&gt;&lt;pages&gt;109-117&lt;/pages&gt;&lt;volume&gt;78&lt;/volume&gt;&lt;number&gt;2&lt;/number&gt;&lt;keywords&gt;&lt;keyword&gt;Solanum tuberosum L.&lt;/keyword&gt;&lt;keyword&gt;N fertilizer&lt;/keyword&gt;&lt;keyword&gt;irrigation&lt;/keyword&gt;&lt;keyword&gt;Russet Burbank&lt;/keyword&gt;&lt;keyword&gt;Shepody&lt;/keyword&gt;&lt;keyword&gt;partitioning&lt;/keyword&gt;&lt;/keywords&gt;&lt;dates&gt;&lt;year&gt;2001&lt;/year&gt;&lt;/dates&gt;&lt;urls&gt;&lt;/urls&gt;&lt;electronic-resource-num&gt;10.1007/BF02874766&lt;/electronic-resource-num&gt;&lt;/record&gt;&lt;/Cite&gt;&lt;/EndNote&gt;</w:instrText>
        </w:r>
        <w:r w:rsidR="002F2C0F">
          <w:fldChar w:fldCharType="separate"/>
        </w:r>
        <w:r w:rsidR="002F2C0F">
          <w:rPr>
            <w:noProof/>
          </w:rPr>
          <w:t>Bélanger et al. (2001b)</w:t>
        </w:r>
        <w:r w:rsidR="002F2C0F">
          <w:fldChar w:fldCharType="end"/>
        </w:r>
        <w:r w:rsidR="002F2C0F">
          <w:t xml:space="preserve"> reported that the relative proportion of biomass partitioned to tubers increased under conditions of water stress (i.e., non-irrigated), which had a corresponding reduction in %N</w:t>
        </w:r>
        <w:r w:rsidR="002F2C0F" w:rsidRPr="00A74D5A">
          <w:rPr>
            <w:vertAlign w:val="subscript"/>
          </w:rPr>
          <w:t>c</w:t>
        </w:r>
        <w:r w:rsidR="002F2C0F">
          <w:t xml:space="preserve"> compared to non-water limiting (i.e., irrigated) conditions </w:t>
        </w:r>
        <w:r w:rsidR="002F2C0F">
          <w:fldChar w:fldCharType="begin"/>
        </w:r>
        <w:r w:rsidR="002F2C0F">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F2C0F">
          <w:fldChar w:fldCharType="separate"/>
        </w:r>
        <w:r w:rsidR="002F2C0F">
          <w:rPr>
            <w:noProof/>
          </w:rPr>
          <w:t>(Bélanger et al., 2001a)</w:t>
        </w:r>
        <w:r w:rsidR="002F2C0F">
          <w:fldChar w:fldCharType="end"/>
        </w:r>
        <w:r w:rsidR="002F2C0F">
          <w:t>.</w:t>
        </w:r>
      </w:ins>
      <w:ins w:id="1053" w:author="Brian Bohman" w:date="2021-08-28T07:57:00Z">
        <w:r w:rsidR="002F2C0F">
          <w:t xml:space="preserve"> </w:t>
        </w:r>
      </w:ins>
      <w:ins w:id="1054" w:author="Brian Bohman" w:date="2021-08-28T07:58:00Z">
        <w:r w:rsidR="002F2C0F">
          <w:t>Notable, t</w:t>
        </w:r>
      </w:ins>
      <w:ins w:id="1055" w:author="Brian Bohman" w:date="2021-08-28T07:57:00Z">
        <w:r w:rsidR="002F2C0F">
          <w:t>his effect w</w:t>
        </w:r>
      </w:ins>
      <w:ins w:id="1056" w:author="Brian Bohman" w:date="2021-08-28T07:58:00Z">
        <w:r w:rsidR="002F2C0F">
          <w:t>as observed across a G × M interaction where the two varieties evaluated had differing planting densities.</w:t>
        </w:r>
      </w:ins>
    </w:p>
    <w:p w14:paraId="3BA1470D" w14:textId="23C66872" w:rsidR="00D10586" w:rsidRDefault="005371C9" w:rsidP="00241C92">
      <w:pPr>
        <w:pStyle w:val="Body"/>
        <w:rPr>
          <w:ins w:id="1057" w:author="Brian Bohman" w:date="2021-08-28T07:47:00Z"/>
        </w:rPr>
      </w:pPr>
      <w:ins w:id="1058" w:author="Brian Bohman" w:date="2021-08-28T08:46:00Z">
        <w:r>
          <w:t xml:space="preserve">Because there is only a single level of M (e.g., planting density, irrigation) within each level of G × E for the experimental trials considered here, additional experimental data is required to fully consider the independent effects of G, E, and M on critical N dilution. </w:t>
        </w:r>
      </w:ins>
      <w:ins w:id="1059" w:author="Brian Bohman" w:date="2021-08-27T10:22:00Z">
        <w:r w:rsidR="00A92980">
          <w:t xml:space="preserve">Therefore, </w:t>
        </w:r>
      </w:ins>
      <w:ins w:id="1060" w:author="Brian Bohman" w:date="2021-08-27T10:23:00Z">
        <w:r w:rsidR="00A92980">
          <w:t xml:space="preserve">future experimental studies explicitly investigating the effect of M </w:t>
        </w:r>
      </w:ins>
      <w:ins w:id="1061" w:author="Brian Bohman" w:date="2021-08-27T10:47:00Z">
        <w:r w:rsidR="00801A99">
          <w:t xml:space="preserve">(e.g., planting density) </w:t>
        </w:r>
      </w:ins>
      <w:ins w:id="1062" w:author="Brian Bohman" w:date="2021-08-27T10:23:00Z">
        <w:r w:rsidR="00A92980">
          <w:t>on %N</w:t>
        </w:r>
        <w:r w:rsidR="00A92980">
          <w:rPr>
            <w:vertAlign w:val="subscript"/>
          </w:rPr>
          <w:t>c</w:t>
        </w:r>
        <w:r w:rsidR="00A92980">
          <w:t xml:space="preserve"> should be conducted to properly </w:t>
        </w:r>
      </w:ins>
      <w:ins w:id="1063" w:author="Brian Bohman" w:date="2021-08-27T10:24:00Z">
        <w:r w:rsidR="00A92980">
          <w:t>consider</w:t>
        </w:r>
      </w:ins>
      <w:ins w:id="1064" w:author="Brian Bohman" w:date="2021-08-27T10:23:00Z">
        <w:r w:rsidR="00A92980">
          <w:t xml:space="preserve"> the effects the G </w:t>
        </w:r>
      </w:ins>
      <w:ins w:id="1065" w:author="Brian Bohman" w:date="2021-08-27T10:30:00Z">
        <w:r w:rsidR="00A92980">
          <w:t>×</w:t>
        </w:r>
      </w:ins>
      <w:ins w:id="1066" w:author="Brian Bohman" w:date="2021-08-27T10:23:00Z">
        <w:r w:rsidR="00A92980">
          <w:t xml:space="preserve"> E </w:t>
        </w:r>
      </w:ins>
      <w:ins w:id="1067" w:author="Brian Bohman" w:date="2021-08-27T10:30:00Z">
        <w:r w:rsidR="00A92980">
          <w:t>×</w:t>
        </w:r>
      </w:ins>
      <w:ins w:id="1068" w:author="Brian Bohman" w:date="2021-08-27T10:23:00Z">
        <w:r w:rsidR="00A92980">
          <w:t xml:space="preserve"> M interaction.</w:t>
        </w:r>
      </w:ins>
    </w:p>
    <w:p w14:paraId="771F9478" w14:textId="230BD588" w:rsidR="00661999" w:rsidRPr="00661999" w:rsidDel="00393852" w:rsidRDefault="00661999" w:rsidP="00A92980">
      <w:pPr>
        <w:pStyle w:val="Body"/>
        <w:rPr>
          <w:del w:id="1069"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30D9C7FC" w:rsidR="00241C92" w:rsidRPr="00DB66FC" w:rsidRDefault="00241C92" w:rsidP="00241C92">
      <w:pPr>
        <w:pStyle w:val="Body"/>
      </w:pPr>
      <w:r w:rsidRPr="00DB66FC">
        <w:t xml:space="preserve">These findings contrasts somewhat with the previous studies evaluating G </w:t>
      </w:r>
      <w:del w:id="1070" w:author="Brian Bohman" w:date="2021-08-25T10:49:00Z">
        <w:r w:rsidRPr="00DB66FC" w:rsidDel="000B3B17">
          <w:delText>x</w:delText>
        </w:r>
      </w:del>
      <w:ins w:id="1071" w:author="Brian Bohman" w:date="2021-08-25T10:49:00Z">
        <w:r w:rsidR="000B3B17">
          <w:t>×</w:t>
        </w:r>
      </w:ins>
      <w:r w:rsidRPr="00DB66FC">
        <w:t xml:space="preserve"> E </w:t>
      </w:r>
      <w:ins w:id="1072" w:author="Brian Bohman" w:date="2021-10-27T06:17:00Z">
        <w:r w:rsidR="00154DDE">
          <w:t>×</w:t>
        </w:r>
      </w:ins>
      <w:ins w:id="1073"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074" w:author="Brian Bohman" w:date="2021-08-25T11:11:00Z">
        <w:r w:rsidR="002512EA">
          <w:t>t</w:t>
        </w:r>
      </w:ins>
      <w:del w:id="1075"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076" w:author="Brian Bohman" w:date="2021-10-27T06:48:00Z">
        <w:r w:rsidR="00017665">
          <w:t>identified</w:t>
        </w:r>
      </w:ins>
      <w:del w:id="1077" w:author="Brian Bohman" w:date="2021-10-27T06:48:00Z">
        <w:r w:rsidRPr="00DB66FC" w:rsidDel="00017665">
          <w:delText>found</w:delText>
        </w:r>
      </w:del>
      <w:r w:rsidRPr="00DB66FC">
        <w:t xml:space="preserve"> variation </w:t>
      </w:r>
      <w:ins w:id="1078" w:author="Brian Bohman" w:date="2021-10-27T06:48:00Z">
        <w:r w:rsidR="00017665">
          <w:t>in %N</w:t>
        </w:r>
        <w:r w:rsidR="00017665">
          <w:rPr>
            <w:vertAlign w:val="subscript"/>
          </w:rPr>
          <w:t>c</w:t>
        </w:r>
        <w:r w:rsidR="00017665">
          <w:t xml:space="preserve"> </w:t>
        </w:r>
      </w:ins>
      <w:ins w:id="1079" w:author="Brian Bohman" w:date="2021-10-27T06:49:00Z">
        <w:r w:rsidR="00017665">
          <w:t xml:space="preserve">for maize </w:t>
        </w:r>
      </w:ins>
      <w:r w:rsidRPr="00DB66FC">
        <w:t xml:space="preserve">as a result of G </w:t>
      </w:r>
      <w:del w:id="1080" w:author="Brian Bohman" w:date="2021-08-25T10:49:00Z">
        <w:r w:rsidRPr="00DB66FC" w:rsidDel="000B3B17">
          <w:delText>x</w:delText>
        </w:r>
      </w:del>
      <w:ins w:id="1081" w:author="Brian Bohman" w:date="2021-08-25T10:49:00Z">
        <w:r w:rsidR="000B3B17">
          <w:t>×</w:t>
        </w:r>
      </w:ins>
      <w:del w:id="1082" w:author="Brian Bohman" w:date="2021-10-27T06:48:00Z">
        <w:r w:rsidRPr="00DB66FC" w:rsidDel="00017665">
          <w:delText xml:space="preserve"> E</w:delText>
        </w:r>
      </w:del>
      <w:ins w:id="1083" w:author="Brian Bohman" w:date="2021-10-24T10:18:00Z">
        <w:r w:rsidR="004F0977">
          <w:t xml:space="preserve"> M</w:t>
        </w:r>
      </w:ins>
      <w:r w:rsidRPr="00DB66FC">
        <w:t xml:space="preserve"> interactions</w:t>
      </w:r>
      <w:ins w:id="1084" w:author="Brian Bohman" w:date="2021-10-27T06:49:00Z">
        <w:r w:rsidR="00017665">
          <w:t xml:space="preserve"> d</w:t>
        </w:r>
      </w:ins>
      <w:ins w:id="1085" w:author="Brian Bohman" w:date="2021-10-27T06:50:00Z">
        <w:r w:rsidR="00017665">
          <w:t>ue to variation in hybrid and planting density</w:t>
        </w:r>
      </w:ins>
      <w:del w:id="1086"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either G or E effects</w:delText>
        </w:r>
      </w:del>
      <w:r w:rsidRPr="00DB66FC">
        <w:t>.</w:t>
      </w:r>
      <w:ins w:id="1087"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088" w:author="Brian Bohman" w:date="2021-10-27T07:32:00Z">
        <w:r w:rsidR="001F4719">
          <w:t xml:space="preserve">variation in </w:t>
        </w:r>
      </w:ins>
      <w:ins w:id="1089" w:author="Brian Bohman" w:date="2021-10-27T07:31:00Z">
        <w:r w:rsidR="001F4719">
          <w:t>%N</w:t>
        </w:r>
        <w:r w:rsidR="001F4719">
          <w:rPr>
            <w:vertAlign w:val="subscript"/>
          </w:rPr>
          <w:t>c</w:t>
        </w:r>
        <w:r w:rsidR="001F4719">
          <w:t xml:space="preserve"> </w:t>
        </w:r>
      </w:ins>
      <w:ins w:id="1090" w:author="Brian Bohman" w:date="2021-10-27T07:32:00Z">
        <w:r w:rsidR="001F4719">
          <w:t xml:space="preserve">for tall fescue </w:t>
        </w:r>
      </w:ins>
      <w:ins w:id="1091" w:author="Brian Bohman" w:date="2021-10-27T07:31:00Z">
        <w:r w:rsidR="001F4719">
          <w:t>ac</w:t>
        </w:r>
      </w:ins>
      <w:ins w:id="1092"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ere</w:t>
        </w:r>
      </w:ins>
      <w:ins w:id="1093" w:author="Brian Bohman" w:date="2021-10-27T07:33:00Z">
        <w:r w:rsidR="001F4719">
          <w:t xml:space="preserve"> negligible. </w:t>
        </w:r>
      </w:ins>
      <w:del w:id="1094" w:author="Brian Bohman" w:date="2021-10-27T07:33:00Z">
        <w:r w:rsidRPr="00DB66FC" w:rsidDel="001F4719">
          <w:delText xml:space="preserve"> </w:delText>
        </w:r>
      </w:del>
      <w:del w:id="1095"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 %N</w:t>
      </w:r>
      <w:r w:rsidRPr="00DB66FC">
        <w:rPr>
          <w:vertAlign w:val="subscript"/>
        </w:rPr>
        <w:t>c</w:t>
      </w:r>
      <w:r w:rsidRPr="00DB66FC">
        <w:t xml:space="preserve"> </w:t>
      </w:r>
      <w:ins w:id="1096" w:author="Brian Bohman" w:date="2021-10-24T10:19:00Z">
        <w:r w:rsidR="008163D7">
          <w:t xml:space="preserve">across G x E x M </w:t>
        </w:r>
        <w:r w:rsidR="0089250F">
          <w:t>interactions</w:t>
        </w:r>
      </w:ins>
      <w:del w:id="1097" w:author="Brian Bohman" w:date="2021-10-24T10:19:00Z">
        <w:r w:rsidRPr="00DB66FC" w:rsidDel="008163D7">
          <w:delText xml:space="preserve">for any effect (i.e., G, E) or interaction (i.e., G </w:delText>
        </w:r>
      </w:del>
      <w:del w:id="1098" w:author="Brian Bohman" w:date="2021-08-25T10:50:00Z">
        <w:r w:rsidRPr="00DB66FC" w:rsidDel="000B3B17">
          <w:delText>x</w:delText>
        </w:r>
      </w:del>
      <w:del w:id="1099" w:author="Brian Bohman" w:date="2021-10-24T10:19:00Z">
        <w:r w:rsidRPr="00DB66FC" w:rsidDel="008163D7">
          <w:delText xml:space="preserve"> E</w:delText>
        </w:r>
      </w:del>
      <w:del w:id="1100" w:author="Brian Bohman" w:date="2021-10-27T06:48:00Z">
        <w:r w:rsidRPr="00DB66FC" w:rsidDel="00017665">
          <w:delText>)</w:delText>
        </w:r>
      </w:del>
      <w:r w:rsidRPr="00DB66FC">
        <w:t xml:space="preserve"> reported by the previous studies </w:t>
      </w:r>
      <w:ins w:id="1101"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 observed </w:t>
      </w:r>
      <w:del w:id="1102" w:author="Brian Bohman" w:date="2021-10-24T10:20:00Z">
        <w:r w:rsidRPr="00DB66FC" w:rsidDel="0089250F">
          <w:delText>for E</w:delText>
        </w:r>
      </w:del>
      <w:del w:id="1103" w:author="Brian Bohman" w:date="2021-10-27T06:50:00Z">
        <w:r w:rsidRPr="00DB66FC" w:rsidDel="00017665">
          <w:delText xml:space="preserve"> </w:delText>
        </w:r>
      </w:del>
      <w:r w:rsidRPr="00DB66FC">
        <w:t xml:space="preserve">in the present </w:t>
      </w:r>
      <w:commentRangeStart w:id="1104"/>
      <w:r w:rsidRPr="00DB66FC">
        <w:t>study</w:t>
      </w:r>
      <w:commentRangeEnd w:id="1104"/>
      <w:r w:rsidR="006348CC">
        <w:rPr>
          <w:rStyle w:val="CommentReference"/>
          <w:rFonts w:ascii="Palatino Linotype" w:eastAsia="SimSun" w:hAnsi="Palatino Linotype"/>
          <w:noProof/>
          <w:color w:val="000000"/>
          <w:lang w:eastAsia="zh-CN"/>
        </w:rPr>
        <w:commentReference w:id="1104"/>
      </w:r>
      <w:ins w:id="1105" w:author="Brian Bohman" w:date="2021-10-27T07:33:00Z">
        <w:r w:rsidR="001F4719">
          <w:t xml:space="preserve"> for potato</w:t>
        </w:r>
      </w:ins>
      <w:r w:rsidRPr="00DB66FC">
        <w:t>.</w:t>
      </w:r>
      <w:ins w:id="1106" w:author="Brian Bohman" w:date="2021-10-27T07:13:00Z">
        <w:r w:rsidR="006348CC">
          <w:t xml:space="preserve"> </w:t>
        </w:r>
      </w:ins>
    </w:p>
    <w:p w14:paraId="0013B35B" w14:textId="77777777" w:rsidR="001F4719" w:rsidRDefault="00241C92" w:rsidP="00241C92">
      <w:pPr>
        <w:pStyle w:val="Body"/>
        <w:rPr>
          <w:ins w:id="1107" w:author="Brian Bohman" w:date="2021-10-27T07:36:00Z"/>
        </w:rPr>
      </w:pPr>
      <w:r w:rsidRPr="00DB66FC">
        <w:lastRenderedPageBreak/>
        <w:t>Therefore, the impact of</w:t>
      </w:r>
      <w:ins w:id="1108" w:author="Brian Bohman" w:date="2021-10-24T10:20:00Z">
        <w:r w:rsidR="0089250F">
          <w:t xml:space="preserve"> G </w:t>
        </w:r>
      </w:ins>
      <w:ins w:id="1109" w:author="Brian Bohman" w:date="2021-10-27T06:17:00Z">
        <w:r w:rsidR="00154DDE">
          <w:t>×</w:t>
        </w:r>
      </w:ins>
      <w:ins w:id="1110" w:author="Brian Bohman" w:date="2021-10-24T10:20:00Z">
        <w:r w:rsidR="0089250F">
          <w:t xml:space="preserve"> E </w:t>
        </w:r>
      </w:ins>
      <w:ins w:id="1111" w:author="Brian Bohman" w:date="2021-10-27T06:17:00Z">
        <w:r w:rsidR="00154DDE">
          <w:t>×</w:t>
        </w:r>
      </w:ins>
      <w:ins w:id="1112" w:author="Brian Bohman" w:date="2021-10-24T10:20:00Z">
        <w:r w:rsidR="0089250F">
          <w:t xml:space="preserve"> M</w:t>
        </w:r>
      </w:ins>
      <w:del w:id="1113" w:author="Brian Bohman" w:date="2021-10-24T10:20:00Z">
        <w:r w:rsidRPr="00DB66FC" w:rsidDel="0089250F">
          <w:delText xml:space="preserve"> E</w:delText>
        </w:r>
      </w:del>
      <w:r w:rsidRPr="00DB66FC">
        <w:t xml:space="preserve"> on %N</w:t>
      </w:r>
      <w:r w:rsidRPr="00DB66FC">
        <w:rPr>
          <w:vertAlign w:val="subscript"/>
        </w:rPr>
        <w:t>c</w:t>
      </w:r>
      <w:r w:rsidRPr="00DB66FC">
        <w:t xml:space="preserve"> is not </w:t>
      </w:r>
      <w:ins w:id="1114" w:author="Brian Bohman" w:date="2021-10-24T10:20:00Z">
        <w:r w:rsidR="0089250F">
          <w:t>only</w:t>
        </w:r>
      </w:ins>
      <w:del w:id="1115" w:author="Brian Bohman" w:date="2021-10-24T10:20:00Z">
        <w:r w:rsidRPr="00DB66FC" w:rsidDel="0089250F">
          <w:delText>just</w:delText>
        </w:r>
      </w:del>
      <w:r w:rsidRPr="00DB66FC">
        <w:t xml:space="preserve"> significant for potato, but is also of </w:t>
      </w:r>
      <w:ins w:id="1116" w:author="Brian Bohman" w:date="2021-10-24T10:20:00Z">
        <w:r w:rsidR="00F12035">
          <w:t xml:space="preserve">potentially </w:t>
        </w:r>
      </w:ins>
      <w:r w:rsidRPr="00DB66FC">
        <w:t>much greater relative importance compared to other</w:t>
      </w:r>
      <w:del w:id="1117" w:author="Brian Bohman" w:date="2021-10-27T07:34:00Z">
        <w:r w:rsidRPr="00DB66FC" w:rsidDel="001F4719">
          <w:delText xml:space="preserve"> maj</w:delText>
        </w:r>
      </w:del>
      <w:del w:id="1118" w:author="Brian Bohman" w:date="2021-10-27T07:33:00Z">
        <w:r w:rsidRPr="00DB66FC" w:rsidDel="001F4719">
          <w:delText>o</w:delText>
        </w:r>
      </w:del>
      <w:del w:id="1119" w:author="Brian Bohman" w:date="2021-10-27T07:34:00Z">
        <w:r w:rsidRPr="00DB66FC" w:rsidDel="001F4719">
          <w:delText>r</w:delText>
        </w:r>
      </w:del>
      <w:r w:rsidRPr="00DB66FC">
        <w:t xml:space="preserve"> crops (e.g., wheat, </w:t>
      </w:r>
      <w:commentRangeStart w:id="1120"/>
      <w:commentRangeStart w:id="1121"/>
      <w:r w:rsidRPr="00DB66FC">
        <w:t>maize</w:t>
      </w:r>
      <w:commentRangeEnd w:id="1120"/>
      <w:r w:rsidR="00AE6AD9">
        <w:rPr>
          <w:rStyle w:val="CommentReference"/>
          <w:rFonts w:ascii="Palatino Linotype" w:eastAsia="SimSun" w:hAnsi="Palatino Linotype"/>
          <w:noProof/>
          <w:color w:val="000000"/>
          <w:lang w:eastAsia="zh-CN"/>
        </w:rPr>
        <w:commentReference w:id="1120"/>
      </w:r>
      <w:commentRangeEnd w:id="1121"/>
      <w:r w:rsidR="00D61F1C">
        <w:rPr>
          <w:rStyle w:val="CommentReference"/>
          <w:rFonts w:ascii="Palatino Linotype" w:eastAsia="SimSun" w:hAnsi="Palatino Linotype"/>
          <w:noProof/>
          <w:color w:val="000000"/>
          <w:lang w:eastAsia="zh-CN"/>
        </w:rPr>
        <w:commentReference w:id="1121"/>
      </w:r>
      <w:ins w:id="1122" w:author="Brian Bohman" w:date="2021-10-27T06:45:00Z">
        <w:r w:rsidR="008914AD">
          <w:t>, tall fescue</w:t>
        </w:r>
      </w:ins>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123" w:author="Brian Bohman" w:date="2021-08-25T10:50:00Z">
        <w:r w:rsidRPr="00DB66FC" w:rsidDel="000B3B17">
          <w:delText>x</w:delText>
        </w:r>
      </w:del>
      <w:ins w:id="1124" w:author="Brian Bohman" w:date="2021-08-25T10:50:00Z">
        <w:r w:rsidR="000B3B17">
          <w:t>×</w:t>
        </w:r>
      </w:ins>
      <w:r w:rsidRPr="00DB66FC">
        <w:t xml:space="preserve"> E </w:t>
      </w:r>
      <w:ins w:id="1125" w:author="Brian Bohman" w:date="2021-10-27T06:17:00Z">
        <w:r w:rsidR="00154DDE">
          <w:t>×</w:t>
        </w:r>
      </w:ins>
      <w:ins w:id="1126" w:author="Brian Bohman" w:date="2021-10-24T10:20:00Z">
        <w:r w:rsidR="00F12035">
          <w:t xml:space="preserve"> M </w:t>
        </w:r>
      </w:ins>
      <w:r w:rsidRPr="00DB66FC">
        <w:t>interactions</w:t>
      </w:r>
      <w:ins w:id="1127"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128" w:author="Brian Bohman" w:date="2021-10-27T06:53:00Z">
        <w:r w:rsidR="00017665">
          <w:t xml:space="preserve">; however, further additional experimental data is needed to confirm that this finding is not an artifact of the statistical methods </w:t>
        </w:r>
      </w:ins>
      <w:ins w:id="1129" w:author="Brian Bohman" w:date="2021-10-27T06:54:00Z">
        <w:r w:rsidR="00017665">
          <w:t>or</w:t>
        </w:r>
      </w:ins>
      <w:ins w:id="1130" w:author="Brian Bohman" w:date="2021-10-27T06:53:00Z">
        <w:r w:rsidR="00017665">
          <w:t xml:space="preserve"> limitations of experimental data used in the present study.</w:t>
        </w:r>
      </w:ins>
    </w:p>
    <w:p w14:paraId="58FD0BF4" w14:textId="22C18C4E" w:rsidR="00241C92" w:rsidRPr="00017665" w:rsidRDefault="001F4719" w:rsidP="00241C92">
      <w:pPr>
        <w:pStyle w:val="Body"/>
      </w:pPr>
      <w:del w:id="1131" w:author="Brian Bohman" w:date="2021-10-27T07:39:00Z">
        <w:r w:rsidDel="00D050A8">
          <w:delText>{Fernández, 2021 #2807@@author-year}</w:delText>
        </w:r>
      </w:del>
      <w:ins w:id="1132" w:author="Brian Bohman" w:date="2021-10-27T06:55:00Z">
        <w:r w:rsidR="00D61F1C">
          <w:t xml:space="preserve">Additionally, </w:t>
        </w:r>
      </w:ins>
      <w:del w:id="1133" w:author="Brian Bohman" w:date="2021-10-27T06:53:00Z">
        <w:r w:rsidR="00241C92" w:rsidRPr="00DB66FC" w:rsidDel="00017665">
          <w:delText xml:space="preserve">. </w:delText>
        </w:r>
      </w:del>
      <w:ins w:id="1134" w:author="Brian Bohman" w:date="2021-10-27T06:55:00Z">
        <w:r w:rsidR="00D61F1C">
          <w:t>i</w:t>
        </w:r>
      </w:ins>
      <w:del w:id="1135" w:author="Brian Bohman" w:date="2021-10-27T06:55:00Z">
        <w:r w:rsidR="00241C92" w:rsidRPr="00DB66FC" w:rsidDel="00D61F1C">
          <w:delText>I</w:delText>
        </w:r>
      </w:del>
      <w:r w:rsidR="00241C92" w:rsidRPr="00DB66FC">
        <w:t>n order to improve the understanding of this relationship between NUE and %N</w:t>
      </w:r>
      <w:r w:rsidR="00241C92" w:rsidRPr="00DB66FC">
        <w:rPr>
          <w:vertAlign w:val="subscript"/>
        </w:rPr>
        <w:t>c</w:t>
      </w:r>
      <w:r w:rsidR="00241C92" w:rsidRPr="00DB66FC">
        <w:t xml:space="preserve">, future </w:t>
      </w:r>
      <w:ins w:id="1136" w:author="Brian Bohman" w:date="2021-10-27T06:55:00Z">
        <w:r w:rsidR="00D61F1C">
          <w:t xml:space="preserve">experimental </w:t>
        </w:r>
      </w:ins>
      <w:r w:rsidR="00241C92" w:rsidRPr="00DB66FC">
        <w:t xml:space="preserve">work should </w:t>
      </w:r>
      <w:ins w:id="1137" w:author="Brian Bohman" w:date="2021-10-27T06:56:00Z">
        <w:r w:rsidR="00D61F1C">
          <w:t>be conducted</w:t>
        </w:r>
      </w:ins>
      <w:del w:id="1138" w:author="Brian Bohman" w:date="2021-10-27T06:56:00Z">
        <w:r w:rsidR="00241C92" w:rsidRPr="00DB66FC" w:rsidDel="00D61F1C">
          <w:delText>continu</w:delText>
        </w:r>
      </w:del>
      <w:del w:id="1139" w:author="Brian Bohman" w:date="2021-10-27T06:55:00Z">
        <w:r w:rsidR="00241C92" w:rsidRPr="00DB66FC" w:rsidDel="00D61F1C">
          <w:delText>e</w:delText>
        </w:r>
      </w:del>
      <w:r w:rsidR="00241C92" w:rsidRPr="00DB66FC">
        <w:t xml:space="preserve"> to better characterize the </w:t>
      </w:r>
      <w:ins w:id="1140" w:author="Brian Bohman" w:date="2021-10-27T06:46:00Z">
        <w:r w:rsidR="008914AD">
          <w:t xml:space="preserve">timing of tuber initiation and </w:t>
        </w:r>
      </w:ins>
      <w:r w:rsidR="00241C92" w:rsidRPr="00DB66FC">
        <w:t xml:space="preserve">relative partitioning of potato biomass to tubers across G </w:t>
      </w:r>
      <w:del w:id="1141" w:author="Brian Bohman" w:date="2021-08-25T10:50:00Z">
        <w:r w:rsidR="00241C92" w:rsidRPr="00DB66FC" w:rsidDel="000B3B17">
          <w:delText>x</w:delText>
        </w:r>
      </w:del>
      <w:ins w:id="1142" w:author="Brian Bohman" w:date="2021-08-25T10:50:00Z">
        <w:r w:rsidR="000B3B17">
          <w:t>×</w:t>
        </w:r>
      </w:ins>
      <w:r w:rsidR="00241C92" w:rsidRPr="00DB66FC">
        <w:t xml:space="preserve"> E</w:t>
      </w:r>
      <w:ins w:id="1143" w:author="Brian Bohman" w:date="2021-10-24T10:20:00Z">
        <w:r w:rsidR="00F12035">
          <w:t xml:space="preserve"> </w:t>
        </w:r>
      </w:ins>
      <w:ins w:id="1144" w:author="Brian Bohman" w:date="2021-10-27T06:17:00Z">
        <w:r w:rsidR="00154DDE">
          <w:t>×</w:t>
        </w:r>
      </w:ins>
      <w:ins w:id="1145" w:author="Brian Bohman" w:date="2021-10-24T10:20:00Z">
        <w:r w:rsidR="00F12035">
          <w:t xml:space="preserve"> M</w:t>
        </w:r>
      </w:ins>
      <w:r w:rsidR="00241C92" w:rsidRPr="00DB66FC">
        <w:t xml:space="preserve"> effects.</w:t>
      </w:r>
      <w:ins w:id="1146" w:author="Brian Bohman" w:date="2021-10-27T06:51:00Z">
        <w:r w:rsidR="00017665">
          <w:t xml:space="preserve"> </w:t>
        </w:r>
      </w:ins>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147" w:author="Brian Bohman" w:date="2021-10-27T06:17:00Z">
        <w:r w:rsidR="00154DDE">
          <w:t>×</w:t>
        </w:r>
      </w:ins>
      <w:ins w:id="1148"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CNUtEC] which defines the critical value of NUtE [NUtE</w:t>
      </w:r>
      <w:r w:rsidRPr="00DB66FC">
        <w:rPr>
          <w:vertAlign w:val="subscript"/>
        </w:rPr>
        <w:t>c</w:t>
      </w:r>
      <w:r w:rsidRPr="00DB66FC">
        <w:t>]:</w:t>
      </w:r>
    </w:p>
    <w:p w14:paraId="4CABE191" w14:textId="77777777" w:rsidR="00617544" w:rsidRPr="004E309E" w:rsidRDefault="00617544" w:rsidP="00617544">
      <w:pPr>
        <w:pStyle w:val="Body"/>
      </w:pPr>
      <w:r w:rsidRPr="00DB66FC">
        <w:t>NUtE</w:t>
      </w:r>
      <w:r w:rsidRPr="00DB66FC">
        <w:rPr>
          <w:vertAlign w:val="subscript"/>
        </w:rPr>
        <w:t>c</w:t>
      </w:r>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and W have the same meaning and units as previously defined in the present study</w:t>
      </w:r>
      <w:r>
        <w:t xml:space="preserve"> and NUtE</w:t>
      </w:r>
      <w:r>
        <w:rPr>
          <w:vertAlign w:val="subscript"/>
        </w:rPr>
        <w:t>c</w:t>
      </w:r>
      <w:r>
        <w:t xml:space="preserve"> has units of </w:t>
      </w:r>
      <w:commentRangeStart w:id="1149"/>
      <w:commentRangeStart w:id="1150"/>
      <w:r>
        <w:t xml:space="preserve">g </w:t>
      </w:r>
      <w:ins w:id="1151" w:author="Brian Bohman" w:date="2021-10-27T06:45:00Z">
        <w:r w:rsidR="005A1B9A">
          <w:t xml:space="preserve">dry wt. </w:t>
        </w:r>
      </w:ins>
      <w:r>
        <w:t>g</w:t>
      </w:r>
      <w:r>
        <w:rPr>
          <w:vertAlign w:val="superscript"/>
        </w:rPr>
        <w:t>-1</w:t>
      </w:r>
      <w:r>
        <w:t xml:space="preserve"> N</w:t>
      </w:r>
      <w:commentRangeEnd w:id="1149"/>
      <w:r>
        <w:rPr>
          <w:rStyle w:val="CommentReference"/>
          <w:rFonts w:ascii="Palatino Linotype" w:eastAsia="SimSun" w:hAnsi="Palatino Linotype"/>
          <w:noProof/>
          <w:color w:val="000000"/>
          <w:lang w:eastAsia="zh-CN"/>
        </w:rPr>
        <w:commentReference w:id="1149"/>
      </w:r>
      <w:commentRangeEnd w:id="1150"/>
      <w:r w:rsidR="005A1B9A">
        <w:rPr>
          <w:rStyle w:val="CommentReference"/>
          <w:rFonts w:ascii="Palatino Linotype" w:eastAsia="SimSun" w:hAnsi="Palatino Linotype"/>
          <w:noProof/>
          <w:color w:val="000000"/>
          <w:lang w:eastAsia="zh-CN"/>
        </w:rPr>
        <w:commentReference w:id="1150"/>
      </w:r>
      <w:r w:rsidRPr="00DB66FC">
        <w:t>. When NUtE is greater than NUtE</w:t>
      </w:r>
      <w:r w:rsidRPr="00DB66FC">
        <w:rPr>
          <w:vertAlign w:val="subscript"/>
        </w:rPr>
        <w:t>c</w:t>
      </w:r>
      <w:r w:rsidRPr="00DB66FC">
        <w:t>, crop N status is deficient (i.e., NNI less than 1); conversely, when NUtE is less than NUtE</w:t>
      </w:r>
      <w:r w:rsidRPr="00DB66FC">
        <w:rPr>
          <w:vertAlign w:val="subscript"/>
        </w:rPr>
        <w:t>c</w:t>
      </w:r>
      <w:r w:rsidRPr="00DB66FC">
        <w:t>, crop N status is excessive (i.e., NNI greater than 1).</w:t>
      </w:r>
    </w:p>
    <w:p w14:paraId="2E52C078" w14:textId="44384333" w:rsidR="00617544" w:rsidRDefault="00617544" w:rsidP="00241C92">
      <w:pPr>
        <w:pStyle w:val="Body"/>
      </w:pPr>
      <w:r w:rsidRPr="00DB66FC">
        <w:lastRenderedPageBreak/>
        <w:t xml:space="preserve">The finding in the present study that the CNDC can vary across G </w:t>
      </w:r>
      <w:r>
        <w:t>×</w:t>
      </w:r>
      <w:r w:rsidRPr="00DB66FC">
        <w:t xml:space="preserve"> E</w:t>
      </w:r>
      <w:ins w:id="1152" w:author="Brian Bohman" w:date="2021-10-24T10:21:00Z">
        <w:r w:rsidR="008058AE">
          <w:t xml:space="preserve"> </w:t>
        </w:r>
      </w:ins>
      <w:ins w:id="1153" w:author="Brian Bohman" w:date="2021-10-27T06:17:00Z">
        <w:r w:rsidR="00154DDE">
          <w:t>×</w:t>
        </w:r>
      </w:ins>
      <w:ins w:id="1154" w:author="Brian Bohman" w:date="2021-10-24T10:21:00Z">
        <w:r w:rsidR="008058AE">
          <w:t xml:space="preserve"> M</w:t>
        </w:r>
      </w:ins>
      <w:r w:rsidRPr="00DB66FC">
        <w:t xml:space="preserve"> </w:t>
      </w:r>
      <w:ins w:id="1155" w:author="Brian Bohman" w:date="2021-10-24T10:21:00Z">
        <w:r w:rsidR="008058AE">
          <w:t>interactions</w:t>
        </w:r>
      </w:ins>
      <w:del w:id="1156"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CNUtEC must also vary across the same G </w:t>
      </w:r>
      <w:r>
        <w:t>×</w:t>
      </w:r>
      <w:r w:rsidRPr="00DB66FC">
        <w:t xml:space="preserve"> E </w:t>
      </w:r>
      <w:ins w:id="1157" w:author="Brian Bohman" w:date="2021-10-27T06:17:00Z">
        <w:r w:rsidR="00154DDE">
          <w:t>×</w:t>
        </w:r>
      </w:ins>
      <w:ins w:id="1158" w:author="Brian Bohman" w:date="2021-10-24T10:21:00Z">
        <w:r w:rsidR="008058AE">
          <w:t xml:space="preserve"> M </w:t>
        </w:r>
      </w:ins>
      <w:r w:rsidRPr="00DB66FC">
        <w:t xml:space="preserve">effects as the CNDC. Therefore, the effect of G </w:t>
      </w:r>
      <w:r>
        <w:t>×</w:t>
      </w:r>
      <w:r w:rsidRPr="00DB66FC">
        <w:t xml:space="preserve"> E </w:t>
      </w:r>
      <w:ins w:id="1159" w:author="Brian Bohman" w:date="2021-10-24T10:21:00Z">
        <w:r w:rsidR="008058AE">
          <w:t xml:space="preserve">x M </w:t>
        </w:r>
      </w:ins>
      <w:r w:rsidRPr="00DB66FC">
        <w:t>on variation of NUtE</w:t>
      </w:r>
      <w:r w:rsidRPr="00DB66FC">
        <w:rPr>
          <w:vertAlign w:val="subscript"/>
        </w:rPr>
        <w:t>c</w:t>
      </w:r>
      <w:r w:rsidRPr="00DB66FC">
        <w:t xml:space="preserve"> is one of the multiple set of factors that ultimately control NUE. Understanding and accounting for the G </w:t>
      </w:r>
      <w:r>
        <w:t>×</w:t>
      </w:r>
      <w:r w:rsidRPr="00DB66FC">
        <w:t xml:space="preserve"> E</w:t>
      </w:r>
      <w:ins w:id="1160" w:author="Brian Bohman" w:date="2021-10-24T10:21:00Z">
        <w:r w:rsidR="008058AE">
          <w:t xml:space="preserve"> </w:t>
        </w:r>
      </w:ins>
      <w:ins w:id="1161" w:author="Brian Bohman" w:date="2021-10-27T06:17:00Z">
        <w:r w:rsidR="00154DDE">
          <w:t>×</w:t>
        </w:r>
      </w:ins>
      <w:ins w:id="1162" w:author="Brian Bohman" w:date="2021-10-24T10:21:00Z">
        <w:r w:rsidR="008058AE">
          <w:t xml:space="preserve"> M</w:t>
        </w:r>
      </w:ins>
      <w:r w:rsidRPr="00DB66FC">
        <w:t xml:space="preserve"> effect on the CNUtEC is therefore critically important to understand the impacts of G </w:t>
      </w:r>
      <w:r>
        <w:t>×</w:t>
      </w:r>
      <w:r w:rsidRPr="00DB66FC">
        <w:t xml:space="preserve"> E</w:t>
      </w:r>
      <w:ins w:id="1163" w:author="Brian Bohman" w:date="2021-10-24T10:22:00Z">
        <w:r w:rsidR="001647C1">
          <w:t xml:space="preserve"> </w:t>
        </w:r>
      </w:ins>
      <w:ins w:id="1164" w:author="Brian Bohman" w:date="2021-10-27T06:17:00Z">
        <w:r w:rsidR="00154DDE">
          <w:t>×</w:t>
        </w:r>
      </w:ins>
      <w:ins w:id="1165" w:author="Brian Bohman" w:date="2021-10-24T10:22:00Z">
        <w:r w:rsidR="001647C1">
          <w:t xml:space="preserve"> M</w:t>
        </w:r>
      </w:ins>
      <w:r w:rsidRPr="00DB66FC">
        <w:t xml:space="preserve"> interactions on NUE.</w:t>
      </w:r>
      <w:r>
        <w:t xml:space="preserve"> In other words, controlling for this G × E </w:t>
      </w:r>
      <w:ins w:id="1166" w:author="Brian Bohman" w:date="2021-10-27T06:17:00Z">
        <w:r w:rsidR="00154DDE">
          <w:t>×</w:t>
        </w:r>
      </w:ins>
      <w:ins w:id="1167" w:author="Brian Bohman" w:date="2021-10-24T10:22:00Z">
        <w:r w:rsidR="001647C1">
          <w:t xml:space="preserve"> M </w:t>
        </w:r>
      </w:ins>
      <w:r>
        <w:t xml:space="preserve">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2AD9333E" w:rsidR="00EA4027" w:rsidRPr="00DB66FC" w:rsidRDefault="00EA4027" w:rsidP="00EA4027">
      <w:pPr>
        <w:pStyle w:val="Body"/>
      </w:pPr>
      <w:r w:rsidRPr="00DB66FC">
        <w:t xml:space="preserve">Following from the above discussion of the CNUtEC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168" w:author="Brian Bohman" w:date="2021-10-24T10:22:00Z">
        <w:r w:rsidR="001647C1">
          <w:t xml:space="preserve">x M </w:t>
        </w:r>
      </w:ins>
      <w:r w:rsidRPr="00DB66FC">
        <w:t xml:space="preserve">effects that increase the relative proportion of biomass partitioned to tubers </w:t>
      </w:r>
      <w:ins w:id="1169"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NUtE</w:t>
      </w:r>
      <w:r w:rsidRPr="00DB66FC">
        <w:rPr>
          <w:vertAlign w:val="subscript"/>
        </w:rPr>
        <w:t>c</w:t>
      </w:r>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170"/>
      <w:commentRangeStart w:id="1171"/>
      <w:r w:rsidRPr="00DB66FC">
        <w:t>tubers</w:t>
      </w:r>
      <w:commentRangeEnd w:id="1170"/>
      <w:r>
        <w:rPr>
          <w:rStyle w:val="CommentReference"/>
          <w:rFonts w:ascii="Palatino Linotype" w:eastAsia="SimSun" w:hAnsi="Palatino Linotype"/>
          <w:noProof/>
          <w:color w:val="000000"/>
          <w:lang w:eastAsia="zh-CN"/>
        </w:rPr>
        <w:commentReference w:id="1170"/>
      </w:r>
      <w:commentRangeEnd w:id="1171"/>
      <w:r w:rsidR="00154DDE">
        <w:rPr>
          <w:rStyle w:val="CommentReference"/>
          <w:rFonts w:ascii="Palatino Linotype" w:eastAsia="SimSun" w:hAnsi="Palatino Linotype"/>
          <w:noProof/>
          <w:color w:val="000000"/>
          <w:lang w:eastAsia="zh-CN"/>
        </w:rPr>
        <w:commentReference w:id="1171"/>
      </w:r>
      <w:ins w:id="1172" w:author="Brian Bohman" w:date="2021-10-24T10:22:00Z">
        <w:r w:rsidR="00B93AC6">
          <w:t xml:space="preserve"> or </w:t>
        </w:r>
      </w:ins>
      <w:ins w:id="1173" w:author="Brian Bohman" w:date="2021-10-24T10:23:00Z">
        <w:r w:rsidR="00B93AC6">
          <w:t>result in earlier timing of tuber initiation</w:t>
        </w:r>
      </w:ins>
      <w:r w:rsidRPr="00DB66FC">
        <w:t>.</w:t>
      </w:r>
    </w:p>
    <w:p w14:paraId="1E9B1DC3" w14:textId="0A0B9D83" w:rsidR="00EA4027" w:rsidRPr="00DB66FC" w:rsidRDefault="00EA4027" w:rsidP="00241C92">
      <w:pPr>
        <w:pStyle w:val="Body"/>
      </w:pPr>
      <w:r w:rsidRPr="00DB66FC">
        <w:t>Additionally, based on the larger magnitude of differences in %N</w:t>
      </w:r>
      <w:r w:rsidRPr="00DB66FC">
        <w:rPr>
          <w:vertAlign w:val="subscript"/>
        </w:rPr>
        <w:t>c</w:t>
      </w:r>
      <w:r w:rsidRPr="00DB66FC">
        <w:t xml:space="preserve"> between locations (i.e., E</w:t>
      </w:r>
      <w:ins w:id="1174" w:author="Brian Bohman" w:date="2021-10-24T10:23:00Z">
        <w:r w:rsidR="00C253EA">
          <w:t xml:space="preserve"> </w:t>
        </w:r>
      </w:ins>
      <w:ins w:id="1175" w:author="Brian Bohman" w:date="2021-10-27T06:19:00Z">
        <w:r w:rsidR="00154DDE">
          <w:t>×</w:t>
        </w:r>
      </w:ins>
      <w:ins w:id="1176" w:author="Brian Bohman" w:date="2021-10-24T10:23:00Z">
        <w:r w:rsidR="00C253EA">
          <w:t xml:space="preserve"> M</w:t>
        </w:r>
      </w:ins>
      <w:r w:rsidRPr="00DB66FC">
        <w:t xml:space="preserv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t xml:space="preserve">Figure </w:t>
      </w:r>
      <w:r>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w:t>
      </w:r>
      <w:ins w:id="1177" w:author="Brian Bohman" w:date="2021-10-24T10:23:00Z">
        <w:r w:rsidR="00C253EA">
          <w:t xml:space="preserve"> </w:t>
        </w:r>
      </w:ins>
      <w:ins w:id="1178" w:author="Brian Bohman" w:date="2021-10-27T06:19:00Z">
        <w:r w:rsidR="00154DDE">
          <w:t>×</w:t>
        </w:r>
      </w:ins>
      <w:ins w:id="1179" w:author="Brian Bohman" w:date="2021-10-24T10:23:00Z">
        <w:r w:rsidR="00C253EA">
          <w:t xml:space="preserve"> M interactions</w:t>
        </w:r>
      </w:ins>
      <w:r w:rsidRPr="00DB66FC">
        <w:t xml:space="preserve"> rather than G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lastRenderedPageBreak/>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is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sian hierarchical model in subsequent calculations is impractical, and a method to concisely and accurately communicate the credible region remains necessary.</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CNDC</w:t>
      </w:r>
      <w:r w:rsidRPr="00DB66FC">
        <w:rPr>
          <w:vertAlign w:val="subscript"/>
        </w:rPr>
        <w:t>lo</w:t>
      </w:r>
      <w:r w:rsidRPr="00DB66FC">
        <w:t xml:space="preserve"> and CNDC</w:t>
      </w:r>
      <w:r w:rsidRPr="00DB66FC">
        <w:rPr>
          <w:vertAlign w:val="subscript"/>
        </w:rPr>
        <w:t>up</w:t>
      </w:r>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CNDC</w:t>
      </w:r>
      <w:r w:rsidRPr="00DB66FC">
        <w:rPr>
          <w:vertAlign w:val="subscript"/>
        </w:rPr>
        <w:t>up</w:t>
      </w:r>
      <w:r w:rsidRPr="00DB66FC">
        <w:t xml:space="preserve"> – </w:t>
      </w:r>
      <w:r w:rsidRPr="00DB66FC">
        <w:rPr>
          <w:i/>
          <w:iCs/>
        </w:rPr>
        <w:t>a</w:t>
      </w:r>
      <w:r w:rsidRPr="00DB66FC">
        <w:rPr>
          <w:i/>
          <w:iCs/>
          <w:vertAlign w:val="subscript"/>
        </w:rPr>
        <w:t>up</w:t>
      </w:r>
      <w:r w:rsidRPr="00DB66FC">
        <w:t xml:space="preserve">, </w:t>
      </w:r>
      <w:r w:rsidRPr="00DB66FC">
        <w:rPr>
          <w:i/>
          <w:iCs/>
        </w:rPr>
        <w:t>b</w:t>
      </w:r>
      <w:r w:rsidRPr="00DB66FC">
        <w:rPr>
          <w:i/>
          <w:iCs/>
          <w:vertAlign w:val="subscript"/>
        </w:rPr>
        <w:t>up</w:t>
      </w:r>
      <w:r w:rsidRPr="00DB66FC">
        <w:t>;</w:t>
      </w:r>
      <w:r>
        <w:t xml:space="preserve"> </w:t>
      </w:r>
      <w:r w:rsidRPr="00DB66FC">
        <w:t>CNDC</w:t>
      </w:r>
      <w:r w:rsidRPr="00DB66FC">
        <w:rPr>
          <w:vertAlign w:val="subscript"/>
        </w:rPr>
        <w:t>lo</w:t>
      </w:r>
      <w:r w:rsidRPr="00DB66FC">
        <w:t xml:space="preserve"> – </w:t>
      </w:r>
      <w:r w:rsidRPr="00DB66FC">
        <w:rPr>
          <w:i/>
          <w:iCs/>
        </w:rPr>
        <w:t>a</w:t>
      </w:r>
      <w:r w:rsidRPr="00DB66FC">
        <w:rPr>
          <w:i/>
          <w:iCs/>
          <w:vertAlign w:val="subscript"/>
        </w:rPr>
        <w:t>lo</w:t>
      </w:r>
      <w:r w:rsidRPr="00DB66FC">
        <w:t xml:space="preserve">, </w:t>
      </w:r>
      <w:r w:rsidRPr="00DB66FC">
        <w:rPr>
          <w:i/>
          <w:iCs/>
        </w:rPr>
        <w:t>b</w:t>
      </w:r>
      <w:r w:rsidRPr="00DB66FC">
        <w:rPr>
          <w:i/>
          <w:iCs/>
          <w:vertAlign w:val="subscript"/>
        </w:rPr>
        <w:t>lo</w:t>
      </w:r>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N</w:t>
      </w:r>
      <w:r>
        <w:rPr>
          <w:vertAlign w:val="subscript"/>
        </w:rPr>
        <w:t>Plant</w:t>
      </w:r>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N</w:t>
      </w:r>
      <w:r w:rsidRPr="00DB66FC">
        <w:rPr>
          <w:vertAlign w:val="subscript"/>
        </w:rPr>
        <w:t>c,up</w:t>
      </w:r>
      <w:r w:rsidRPr="00DB66FC">
        <w:t>] and lower [%N</w:t>
      </w:r>
      <w:r w:rsidRPr="00DB66FC">
        <w:rPr>
          <w:vertAlign w:val="subscript"/>
        </w:rPr>
        <w:t>c,lo</w:t>
      </w:r>
      <w:r w:rsidRPr="00DB66FC">
        <w:t>] bounds of the credible region should also be used to determine the upper [NNI</w:t>
      </w:r>
      <w:r w:rsidRPr="00DB66FC">
        <w:rPr>
          <w:vertAlign w:val="subscript"/>
        </w:rPr>
        <w:t>up</w:t>
      </w:r>
      <w:r w:rsidRPr="00DB66FC">
        <w:t>] and lower [NNI</w:t>
      </w:r>
      <w:r w:rsidRPr="00DB66FC">
        <w:rPr>
          <w:vertAlign w:val="subscript"/>
        </w:rPr>
        <w:t>lo</w:t>
      </w:r>
      <w:r w:rsidRPr="00DB66FC">
        <w:t>] bounds of NNI, where %N</w:t>
      </w:r>
      <w:r w:rsidRPr="00DB66FC">
        <w:rPr>
          <w:vertAlign w:val="subscript"/>
        </w:rPr>
        <w:t>c,up</w:t>
      </w:r>
      <w:r w:rsidRPr="00DB66FC">
        <w:t xml:space="preserve"> and %N</w:t>
      </w:r>
      <w:r w:rsidRPr="00DB66FC">
        <w:rPr>
          <w:vertAlign w:val="subscript"/>
        </w:rPr>
        <w:t>c,lo</w:t>
      </w:r>
      <w:r w:rsidRPr="00DB66FC">
        <w:t xml:space="preserve"> are calculated using the CNDC</w:t>
      </w:r>
      <w:r w:rsidRPr="00DB66FC">
        <w:rPr>
          <w:vertAlign w:val="subscript"/>
        </w:rPr>
        <w:t>up</w:t>
      </w:r>
      <w:r w:rsidRPr="00DB66FC">
        <w:t xml:space="preserve"> and CNDC</w:t>
      </w:r>
      <w:r w:rsidRPr="00DB66FC">
        <w:rPr>
          <w:vertAlign w:val="subscript"/>
        </w:rPr>
        <w:t>lo</w:t>
      </w:r>
      <w:r w:rsidRPr="00DB66FC">
        <w:t>, respectively:</w:t>
      </w:r>
    </w:p>
    <w:p w14:paraId="1964D34A" w14:textId="63B74DA1" w:rsidR="00241C92" w:rsidRDefault="00241C92" w:rsidP="00241C92">
      <w:pPr>
        <w:pStyle w:val="Body"/>
      </w:pPr>
      <w:r w:rsidRPr="00DB66FC">
        <w:lastRenderedPageBreak/>
        <w:t>NNI</w:t>
      </w:r>
      <w:r w:rsidRPr="00DB66FC">
        <w:rPr>
          <w:vertAlign w:val="subscript"/>
        </w:rPr>
        <w:t>up</w:t>
      </w:r>
      <w:r w:rsidRPr="00DB66FC">
        <w:t xml:space="preserve"> = %N</w:t>
      </w:r>
      <w:r>
        <w:rPr>
          <w:vertAlign w:val="subscript"/>
        </w:rPr>
        <w:t>Plant</w:t>
      </w:r>
      <w:r w:rsidRPr="00DB66FC">
        <w:t xml:space="preserve"> / %N</w:t>
      </w:r>
      <w:r w:rsidRPr="00DB66FC">
        <w:rPr>
          <w:vertAlign w:val="subscript"/>
        </w:rPr>
        <w:t>c,up</w:t>
      </w:r>
      <w:r w:rsidRPr="00DB66FC">
        <w:t xml:space="preserve"> = %N</w:t>
      </w:r>
      <w:r>
        <w:rPr>
          <w:vertAlign w:val="subscript"/>
        </w:rPr>
        <w:t>Plant</w:t>
      </w:r>
      <w:r w:rsidRPr="00DB66FC">
        <w:t xml:space="preserve"> / (</w:t>
      </w:r>
      <w:r w:rsidRPr="00DB66FC">
        <w:rPr>
          <w:i/>
          <w:iCs/>
        </w:rPr>
        <w:t>a</w:t>
      </w:r>
      <w:r w:rsidRPr="00DB66FC">
        <w:rPr>
          <w:i/>
          <w:iCs/>
          <w:vertAlign w:val="subscript"/>
        </w:rPr>
        <w:t>up</w:t>
      </w:r>
      <w:r w:rsidRPr="00DB66FC">
        <w:t xml:space="preserve"> W</w:t>
      </w:r>
      <w:r w:rsidRPr="00DB66FC">
        <w:rPr>
          <w:vertAlign w:val="superscript"/>
        </w:rPr>
        <w:t>–</w:t>
      </w:r>
      <w:r w:rsidRPr="00DB66FC">
        <w:rPr>
          <w:i/>
          <w:iCs/>
          <w:vertAlign w:val="superscript"/>
        </w:rPr>
        <w:t>b</w:t>
      </w:r>
      <w:r w:rsidRPr="00DB66FC">
        <w:rPr>
          <w:i/>
          <w:iCs/>
          <w:vertAlign w:val="subscript"/>
        </w:rPr>
        <w:t>up</w:t>
      </w:r>
      <w:r w:rsidRPr="00DB66FC">
        <w:t>)</w:t>
      </w:r>
      <w:r>
        <w:tab/>
        <w:t>[9]</w:t>
      </w:r>
    </w:p>
    <w:p w14:paraId="4C0A873D" w14:textId="09926B0A" w:rsidR="00241C92" w:rsidRPr="00DB66FC" w:rsidRDefault="00241C92" w:rsidP="00241C92">
      <w:pPr>
        <w:pStyle w:val="Body"/>
      </w:pPr>
      <w:r w:rsidRPr="00DB66FC">
        <w:t>NNI</w:t>
      </w:r>
      <w:r w:rsidRPr="00DB66FC">
        <w:rPr>
          <w:vertAlign w:val="subscript"/>
        </w:rPr>
        <w:t>lo</w:t>
      </w:r>
      <w:r w:rsidRPr="00DB66FC">
        <w:t xml:space="preserve"> = %N</w:t>
      </w:r>
      <w:r>
        <w:rPr>
          <w:vertAlign w:val="subscript"/>
        </w:rPr>
        <w:t>Plant</w:t>
      </w:r>
      <w:r w:rsidRPr="00DB66FC">
        <w:t xml:space="preserve"> / %N</w:t>
      </w:r>
      <w:r w:rsidRPr="00DB66FC">
        <w:rPr>
          <w:vertAlign w:val="subscript"/>
        </w:rPr>
        <w:t>c,lo</w:t>
      </w:r>
      <w:r w:rsidRPr="00DB66FC">
        <w:t xml:space="preserve"> = %N</w:t>
      </w:r>
      <w:r>
        <w:rPr>
          <w:vertAlign w:val="subscript"/>
        </w:rPr>
        <w:t>Plant</w:t>
      </w:r>
      <w:r w:rsidRPr="00DB66FC">
        <w:t xml:space="preserve"> / (</w:t>
      </w:r>
      <w:r w:rsidRPr="00DB66FC">
        <w:rPr>
          <w:i/>
          <w:iCs/>
        </w:rPr>
        <w:t>a</w:t>
      </w:r>
      <w:r w:rsidRPr="00DB66FC">
        <w:rPr>
          <w:i/>
          <w:iCs/>
          <w:vertAlign w:val="subscript"/>
        </w:rPr>
        <w:t>lo</w:t>
      </w:r>
      <w:r w:rsidRPr="00DB66FC">
        <w:t xml:space="preserve"> W</w:t>
      </w:r>
      <w:r w:rsidRPr="00DB66FC">
        <w:rPr>
          <w:vertAlign w:val="superscript"/>
        </w:rPr>
        <w:t>–</w:t>
      </w:r>
      <w:r w:rsidRPr="00DB66FC">
        <w:rPr>
          <w:i/>
          <w:iCs/>
          <w:vertAlign w:val="superscript"/>
        </w:rPr>
        <w:t>b</w:t>
      </w:r>
      <w:r w:rsidRPr="00DB66FC">
        <w:rPr>
          <w:i/>
          <w:iCs/>
          <w:vertAlign w:val="subscript"/>
        </w:rPr>
        <w:t>lo</w:t>
      </w:r>
      <w:r w:rsidRPr="00DB66FC">
        <w:t>)</w:t>
      </w:r>
      <w:r>
        <w:tab/>
        <w:t>[</w:t>
      </w:r>
      <w:r w:rsidR="00F068B4">
        <w:fldChar w:fldCharType="begin"/>
      </w:r>
      <w:r w:rsidR="00F068B4">
        <w:instrText xml:space="preserve"> SEQ Equation \* ARABIC </w:instrText>
      </w:r>
      <w:r w:rsidR="00F068B4">
        <w:fldChar w:fldCharType="separate"/>
      </w:r>
      <w:r>
        <w:rPr>
          <w:noProof/>
        </w:rPr>
        <w:t>10</w:t>
      </w:r>
      <w:r w:rsidR="00F068B4">
        <w:rPr>
          <w:noProof/>
        </w:rPr>
        <w:fldChar w:fldCharType="end"/>
      </w:r>
      <w:r>
        <w:t>]</w:t>
      </w:r>
    </w:p>
    <w:p w14:paraId="4AF30255" w14:textId="77777777" w:rsidR="00241C92" w:rsidRPr="00DB66FC" w:rsidRDefault="00241C92" w:rsidP="00241C92">
      <w:pPr>
        <w:pStyle w:val="Body"/>
      </w:pPr>
      <w:r w:rsidRPr="00DB66FC">
        <w:t>This has important practical implications for interpreting NNI values. For example, in a case where NNI is less than 1 but NNI</w:t>
      </w:r>
      <w:r w:rsidRPr="00DB66FC">
        <w:rPr>
          <w:vertAlign w:val="subscript"/>
        </w:rPr>
        <w:t>up</w:t>
      </w:r>
      <w:r w:rsidRPr="00DB66FC">
        <w:t xml:space="preserve"> is greater than 1, it follows that crop N status would not be considered deficient (i.e., NNI is not significantly different from 1). In contrast, when both NNI and NNI</w:t>
      </w:r>
      <w:r w:rsidRPr="00DB66FC">
        <w:rPr>
          <w:vertAlign w:val="subscript"/>
        </w:rPr>
        <w:t>lo</w:t>
      </w:r>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N</w:t>
      </w:r>
      <w:r>
        <w:rPr>
          <w:vertAlign w:val="subscript"/>
        </w:rPr>
        <w:t>c,lo</w:t>
      </w:r>
      <w:r>
        <w:t xml:space="preserve"> and %N</w:t>
      </w:r>
      <w:r>
        <w:rPr>
          <w:vertAlign w:val="subscript"/>
        </w:rPr>
        <w:t>c,up</w:t>
      </w:r>
      <w:r>
        <w:t xml:space="preserve"> (e.g., 90% confidence region). </w:t>
      </w:r>
      <w:r w:rsidRPr="00DB66FC">
        <w:t>The conclusions of a small-plot trial evaluating the effect of various N fertilizer treatments</w:t>
      </w:r>
      <w:del w:id="1180"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xml:space="preserve">) are also used to parameterize other related curves such as the critical N uptake curve [CNUC] or the critical N utilization efficiency curve [CNUtEC]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NUtE</w:t>
      </w:r>
      <w:r w:rsidRPr="00DB66FC">
        <w:rPr>
          <w:vertAlign w:val="subscript"/>
        </w:rPr>
        <w:t>c</w:t>
      </w:r>
      <w:r w:rsidRPr="00DB66FC">
        <w:t>] values defined by these curves, respectively, the parameters from the CNDC</w:t>
      </w:r>
      <w:r w:rsidRPr="00DB66FC">
        <w:rPr>
          <w:vertAlign w:val="subscript"/>
        </w:rPr>
        <w:t>lo</w:t>
      </w:r>
      <w:r w:rsidRPr="00DB66FC">
        <w:t xml:space="preserve"> (i.e., </w:t>
      </w:r>
      <w:r w:rsidRPr="00DB66FC">
        <w:rPr>
          <w:i/>
          <w:iCs/>
        </w:rPr>
        <w:t>a</w:t>
      </w:r>
      <w:r w:rsidRPr="00DB66FC">
        <w:rPr>
          <w:i/>
          <w:iCs/>
          <w:vertAlign w:val="subscript"/>
        </w:rPr>
        <w:t>lo</w:t>
      </w:r>
      <w:r w:rsidRPr="00DB66FC">
        <w:rPr>
          <w:i/>
          <w:iCs/>
        </w:rPr>
        <w:t>, b</w:t>
      </w:r>
      <w:r w:rsidRPr="00DB66FC">
        <w:rPr>
          <w:i/>
          <w:iCs/>
          <w:vertAlign w:val="subscript"/>
        </w:rPr>
        <w:t>lo</w:t>
      </w:r>
      <w:r w:rsidRPr="00DB66FC">
        <w:t>) and CNDC</w:t>
      </w:r>
      <w:r w:rsidRPr="00DB66FC">
        <w:rPr>
          <w:vertAlign w:val="subscript"/>
        </w:rPr>
        <w:t>up</w:t>
      </w:r>
      <w:r w:rsidRPr="00DB66FC">
        <w:t xml:space="preserve"> (i.e., </w:t>
      </w:r>
      <w:r w:rsidRPr="00DB66FC">
        <w:rPr>
          <w:i/>
          <w:iCs/>
        </w:rPr>
        <w:t>a</w:t>
      </w:r>
      <w:r w:rsidRPr="00DB66FC">
        <w:rPr>
          <w:i/>
          <w:iCs/>
          <w:vertAlign w:val="subscript"/>
        </w:rPr>
        <w:t>up</w:t>
      </w:r>
      <w:r w:rsidRPr="00DB66FC">
        <w:rPr>
          <w:i/>
          <w:iCs/>
        </w:rPr>
        <w:t>, b</w:t>
      </w:r>
      <w:r w:rsidRPr="00DB66FC">
        <w:rPr>
          <w:i/>
          <w:iCs/>
          <w:vertAlign w:val="subscript"/>
        </w:rPr>
        <w:t>up</w:t>
      </w:r>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CNDC</w:t>
      </w:r>
      <w:r w:rsidRPr="00DB66FC">
        <w:rPr>
          <w:vertAlign w:val="subscript"/>
        </w:rPr>
        <w:t>lo</w:t>
      </w:r>
      <w:r w:rsidRPr="00DB66FC">
        <w:t xml:space="preserve"> and CNDC</w:t>
      </w:r>
      <w:r w:rsidRPr="00DB66FC">
        <w:rPr>
          <w:vertAlign w:val="subscript"/>
        </w:rPr>
        <w:t>up</w:t>
      </w:r>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lastRenderedPageBreak/>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181"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182"/>
      <w:commentRangeStart w:id="1183"/>
      <w:r w:rsidRPr="00DB66FC">
        <w:t>dataset</w:t>
      </w:r>
      <w:commentRangeEnd w:id="1182"/>
      <w:r w:rsidR="003D09C9">
        <w:rPr>
          <w:rStyle w:val="CommentReference"/>
          <w:rFonts w:ascii="Palatino Linotype" w:eastAsia="SimSun" w:hAnsi="Palatino Linotype"/>
          <w:noProof/>
          <w:color w:val="000000"/>
          <w:lang w:eastAsia="zh-CN"/>
        </w:rPr>
        <w:commentReference w:id="1182"/>
      </w:r>
      <w:commentRangeEnd w:id="1183"/>
      <w:r w:rsidR="004C382D">
        <w:rPr>
          <w:rStyle w:val="CommentReference"/>
          <w:rFonts w:ascii="Palatino Linotype" w:eastAsia="SimSun" w:hAnsi="Palatino Linotype"/>
          <w:noProof/>
          <w:color w:val="000000"/>
          <w:lang w:eastAsia="zh-CN"/>
        </w:rPr>
        <w:commentReference w:id="1183"/>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B945694"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w:t>
      </w:r>
      <w:r w:rsidRPr="00DB66FC">
        <w:lastRenderedPageBreak/>
        <w:t xml:space="preserve">and may enable the development of CNDCs from existing but unutilized experimental datasets. Therefore, the development of a dedicated software library to implement the Bayesian hierarchical method is a priority for future research </w:t>
      </w:r>
      <w:commentRangeStart w:id="1184"/>
      <w:commentRangeStart w:id="1185"/>
      <w:r w:rsidRPr="00DB66FC">
        <w:t>efforts</w:t>
      </w:r>
      <w:commentRangeEnd w:id="1184"/>
      <w:r w:rsidR="003D09C9">
        <w:rPr>
          <w:rStyle w:val="CommentReference"/>
          <w:rFonts w:ascii="Palatino Linotype" w:eastAsia="SimSun" w:hAnsi="Palatino Linotype"/>
          <w:noProof/>
          <w:color w:val="000000"/>
          <w:lang w:eastAsia="zh-CN"/>
        </w:rPr>
        <w:commentReference w:id="1184"/>
      </w:r>
      <w:commentRangeEnd w:id="1185"/>
      <w:r w:rsidR="004C382D">
        <w:rPr>
          <w:rStyle w:val="CommentReference"/>
          <w:rFonts w:ascii="Palatino Linotype" w:eastAsia="SimSun" w:hAnsi="Palatino Linotype"/>
          <w:noProof/>
          <w:color w:val="000000"/>
          <w:lang w:eastAsia="zh-CN"/>
        </w:rPr>
        <w:commentReference w:id="1185"/>
      </w:r>
      <w:r w:rsidRPr="00DB66FC">
        <w:t>.</w:t>
      </w:r>
      <w:ins w:id="1186" w:author="Brian Bohman" w:date="2021-10-27T08:31:00Z">
        <w:r w:rsidR="00314C38">
          <w:t xml:space="preserve"> Developing standard</w:t>
        </w:r>
      </w:ins>
      <w:ins w:id="1187" w:author="Brian Bohman" w:date="2021-10-27T08:32:00Z">
        <w:r w:rsidR="00314C38">
          <w:t>ized</w:t>
        </w:r>
      </w:ins>
      <w:ins w:id="1188" w:author="Brian Bohman" w:date="2021-10-27T08:31:00Z">
        <w:r w:rsidR="00314C38">
          <w:t xml:space="preserve"> tools to implement the </w:t>
        </w:r>
      </w:ins>
      <w:ins w:id="1189" w:author="Brian Bohman" w:date="2021-10-27T08:32:00Z">
        <w:r w:rsidR="00314C38">
          <w:t xml:space="preserve">pooled Bayesian hierarchical method will </w:t>
        </w:r>
        <w:commentRangeStart w:id="1190"/>
        <w:r w:rsidR="00314C38">
          <w:t>enable</w:t>
        </w:r>
        <w:commentRangeEnd w:id="1190"/>
        <w:r w:rsidR="00314C38">
          <w:rPr>
            <w:rStyle w:val="CommentReference"/>
            <w:rFonts w:ascii="Palatino Linotype" w:eastAsia="SimSun" w:hAnsi="Palatino Linotype"/>
            <w:noProof/>
            <w:color w:val="000000"/>
            <w:lang w:eastAsia="zh-CN"/>
          </w:rPr>
          <w:commentReference w:id="1190"/>
        </w:r>
        <w:r w:rsidR="00314C38">
          <w:t>…</w:t>
        </w:r>
      </w:ins>
    </w:p>
    <w:p w14:paraId="248F810B" w14:textId="77777777" w:rsidR="00241C92" w:rsidRPr="00AF0E94" w:rsidRDefault="00241C92" w:rsidP="00241C92">
      <w:pPr>
        <w:pStyle w:val="Heading1"/>
      </w:pPr>
      <w:r w:rsidRPr="00AF0E94">
        <w:t>Conclusions</w:t>
      </w:r>
    </w:p>
    <w:p w14:paraId="33307E7F" w14:textId="49518C66" w:rsidR="00241C92" w:rsidRDefault="00241C92" w:rsidP="00241C92">
      <w:pPr>
        <w:pStyle w:val="Body"/>
      </w:pPr>
      <w:r w:rsidRPr="00AF0E94">
        <w:t xml:space="preserve">First, this study demonstrated that there are significant differences between CNDCs developed across G </w:t>
      </w:r>
      <w:del w:id="1191" w:author="Brian Bohman" w:date="2021-08-25T10:50:00Z">
        <w:r w:rsidRPr="00AF0E94" w:rsidDel="000B3B17">
          <w:delText>x</w:delText>
        </w:r>
      </w:del>
      <w:ins w:id="1192" w:author="Brian Bohman" w:date="2021-08-25T10:50:00Z">
        <w:r w:rsidR="000B3B17">
          <w:t>×</w:t>
        </w:r>
      </w:ins>
      <w:r w:rsidRPr="00AF0E94">
        <w:t xml:space="preserve"> E </w:t>
      </w:r>
      <w:ins w:id="1193" w:author="Brian Bohman" w:date="2021-10-27T06:19:00Z">
        <w:r w:rsidR="00154DDE">
          <w:t>×</w:t>
        </w:r>
      </w:ins>
      <w:ins w:id="1194" w:author="Brian Bohman" w:date="2021-10-24T10:24:00Z">
        <w:r w:rsidR="00C253EA">
          <w:t xml:space="preserve"> M </w:t>
        </w:r>
      </w:ins>
      <w:r w:rsidRPr="00AF0E94">
        <w:t>effects for potato. Therefore, any application of %N</w:t>
      </w:r>
      <w:r w:rsidRPr="00AF0E94">
        <w:rPr>
          <w:vertAlign w:val="subscript"/>
        </w:rPr>
        <w:t>c</w:t>
      </w:r>
      <w:r w:rsidRPr="00AF0E94">
        <w:t xml:space="preserve"> must use an appropriate CNDC (i.e., not significantly different) for the G </w:t>
      </w:r>
      <w:del w:id="1195" w:author="Brian Bohman" w:date="2021-08-25T10:50:00Z">
        <w:r w:rsidRPr="00AF0E94" w:rsidDel="000B3B17">
          <w:delText>x</w:delText>
        </w:r>
      </w:del>
      <w:ins w:id="1196" w:author="Brian Bohman" w:date="2021-08-25T10:50:00Z">
        <w:r w:rsidR="000B3B17">
          <w:t>×</w:t>
        </w:r>
      </w:ins>
      <w:r w:rsidRPr="00AF0E94">
        <w:t xml:space="preserve"> E</w:t>
      </w:r>
      <w:ins w:id="1197" w:author="Brian Bohman" w:date="2021-10-24T10:24:00Z">
        <w:r w:rsidR="007E1D7C">
          <w:t xml:space="preserve"> </w:t>
        </w:r>
      </w:ins>
      <w:ins w:id="1198" w:author="Brian Bohman" w:date="2021-10-27T06:19:00Z">
        <w:r w:rsidR="00154DDE">
          <w:t>×</w:t>
        </w:r>
      </w:ins>
      <w:ins w:id="1199" w:author="Brian Bohman" w:date="2021-10-24T10:24:00Z">
        <w:r w:rsidR="007E1D7C">
          <w:t xml:space="preserve"> M</w:t>
        </w:r>
      </w:ins>
      <w:r w:rsidRPr="00AF0E94">
        <w:t xml:space="preserv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CNDC</w:t>
      </w:r>
      <w:r w:rsidRPr="00AF0E94">
        <w:rPr>
          <w:vertAlign w:val="subscript"/>
        </w:rPr>
        <w:t>lo</w:t>
      </w:r>
      <w:r w:rsidRPr="00AF0E94">
        <w:t xml:space="preserve"> (i.e., </w:t>
      </w:r>
      <w:r w:rsidRPr="00AF0E94">
        <w:rPr>
          <w:i/>
          <w:iCs/>
        </w:rPr>
        <w:t>a</w:t>
      </w:r>
      <w:r w:rsidRPr="00AF0E94">
        <w:rPr>
          <w:i/>
          <w:iCs/>
          <w:vertAlign w:val="subscript"/>
        </w:rPr>
        <w:t>lo</w:t>
      </w:r>
      <w:r w:rsidRPr="00AF0E94">
        <w:t xml:space="preserve">, </w:t>
      </w:r>
      <w:r w:rsidRPr="00AF0E94">
        <w:rPr>
          <w:i/>
          <w:iCs/>
        </w:rPr>
        <w:t>b</w:t>
      </w:r>
      <w:r w:rsidRPr="00AF0E94">
        <w:rPr>
          <w:i/>
          <w:iCs/>
          <w:vertAlign w:val="subscript"/>
        </w:rPr>
        <w:t>lo</w:t>
      </w:r>
      <w:r w:rsidRPr="00AF0E94">
        <w:t>), and CNDC</w:t>
      </w:r>
      <w:r w:rsidRPr="00AF0E94">
        <w:rPr>
          <w:vertAlign w:val="subscript"/>
        </w:rPr>
        <w:t>up</w:t>
      </w:r>
      <w:r w:rsidRPr="00AF0E94">
        <w:t xml:space="preserve"> (i.e., </w:t>
      </w:r>
      <w:r w:rsidRPr="00AF0E94">
        <w:rPr>
          <w:i/>
          <w:iCs/>
        </w:rPr>
        <w:t>a</w:t>
      </w:r>
      <w:r w:rsidRPr="00AF0E94">
        <w:rPr>
          <w:i/>
          <w:iCs/>
          <w:vertAlign w:val="subscript"/>
        </w:rPr>
        <w:t>up</w:t>
      </w:r>
      <w:r w:rsidRPr="00AF0E94">
        <w:t xml:space="preserve">, </w:t>
      </w:r>
      <w:r w:rsidRPr="00AF0E94">
        <w:rPr>
          <w:i/>
          <w:iCs/>
        </w:rPr>
        <w:t>b</w:t>
      </w:r>
      <w:r w:rsidRPr="00AF0E94">
        <w:rPr>
          <w:i/>
          <w:iCs/>
          <w:vertAlign w:val="subscript"/>
        </w:rPr>
        <w:t>up</w:t>
      </w:r>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200" w:author="Brian Bohman" w:date="2021-08-25T11:21:00Z">
        <w:r w:rsidR="003D09C9">
          <w:t>affects</w:t>
        </w:r>
      </w:ins>
      <w:del w:id="1201" w:author="Brian Bohman" w:date="2021-08-25T11:21:00Z">
        <w:r w:rsidRPr="00AF0E94" w:rsidDel="003D09C9">
          <w:delText>has</w:delText>
        </w:r>
      </w:del>
      <w:del w:id="1202"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203" w:author="Brian Bohman" w:date="2021-08-25T10:50:00Z">
        <w:r w:rsidRPr="00AF0E94" w:rsidDel="000B3B17">
          <w:delText>x</w:delText>
        </w:r>
      </w:del>
      <w:ins w:id="1204" w:author="Brian Bohman" w:date="2021-08-25T10:50:00Z">
        <w:r w:rsidR="000B3B17">
          <w:t>×</w:t>
        </w:r>
      </w:ins>
      <w:r w:rsidRPr="00AF0E94">
        <w:t xml:space="preserve"> E</w:t>
      </w:r>
      <w:ins w:id="1205" w:author="Brian Bohman" w:date="2021-10-24T10:24:00Z">
        <w:r w:rsidR="007E1D7C">
          <w:t xml:space="preserve"> </w:t>
        </w:r>
      </w:ins>
      <w:ins w:id="1206" w:author="Brian Bohman" w:date="2021-10-27T06:19:00Z">
        <w:r w:rsidR="003F6F27">
          <w:t>×</w:t>
        </w:r>
      </w:ins>
      <w:ins w:id="1207" w:author="Brian Bohman" w:date="2021-10-24T10:24:00Z">
        <w:r w:rsidR="007E1D7C">
          <w:t xml:space="preserve"> M</w:t>
        </w:r>
      </w:ins>
      <w:r w:rsidRPr="00AF0E94">
        <w:t xml:space="preserve"> interactions necessarily extends to NUE, via the relationship between the CNDC and the CNUtEC. Therefore, NUE is dependent on the mechanisms that control N dilution (i.e., biomass partitioning), and future efforts to improve NUE should explicitly consider how G </w:t>
      </w:r>
      <w:del w:id="1208" w:author="Brian Bohman" w:date="2021-08-25T10:50:00Z">
        <w:r w:rsidRPr="00AF0E94" w:rsidDel="000B3B17">
          <w:delText>x</w:delText>
        </w:r>
      </w:del>
      <w:ins w:id="1209" w:author="Brian Bohman" w:date="2021-08-25T10:50:00Z">
        <w:r w:rsidR="000B3B17">
          <w:t>×</w:t>
        </w:r>
      </w:ins>
      <w:r w:rsidRPr="00AF0E94">
        <w:t xml:space="preserve"> E</w:t>
      </w:r>
      <w:ins w:id="1210" w:author="Brian Bohman" w:date="2021-10-24T10:24:00Z">
        <w:r w:rsidR="007E1D7C">
          <w:t xml:space="preserve"> </w:t>
        </w:r>
      </w:ins>
      <w:ins w:id="1211" w:author="Brian Bohman" w:date="2021-10-27T06:19:00Z">
        <w:r w:rsidR="003F6F27">
          <w:t>×</w:t>
        </w:r>
      </w:ins>
      <w:ins w:id="1212" w:author="Brian Bohman" w:date="2021-10-24T10:24:00Z">
        <w:r w:rsidR="007E1D7C">
          <w:t xml:space="preserve"> M</w:t>
        </w:r>
      </w:ins>
      <w:r w:rsidRPr="00AF0E94">
        <w:t xml:space="preserv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213" w:name="_Ref78281013"/>
            <w:bookmarkStart w:id="1214" w:name="_Toc78910183"/>
            <w:bookmarkStart w:id="1215"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213"/>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216" w:author="Brian Bohman" w:date="2021-08-25T11:04:00Z">
              <w:r w:rsidR="002A2CE8">
                <w:rPr>
                  <w:b w:val="0"/>
                  <w:bCs/>
                </w:rPr>
                <w:t>for</w:t>
              </w:r>
            </w:ins>
            <w:del w:id="1217"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214"/>
            <w:bookmarkEnd w:id="1215"/>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218" w:name="_Ref78281175"/>
            <w:bookmarkStart w:id="1219" w:name="_Toc78910184"/>
            <w:bookmarkStart w:id="1220" w:name="_Toc80706216"/>
            <w:r>
              <w:t xml:space="preserve">Figure </w:t>
            </w:r>
            <w:r w:rsidR="00F068B4">
              <w:fldChar w:fldCharType="begin"/>
            </w:r>
            <w:r w:rsidR="00F068B4">
              <w:instrText xml:space="preserve"> SEQ Figure \* ARABIC \s 1 </w:instrText>
            </w:r>
            <w:r w:rsidR="00F068B4">
              <w:fldChar w:fldCharType="separate"/>
            </w:r>
            <w:r w:rsidR="001413B5">
              <w:rPr>
                <w:noProof/>
              </w:rPr>
              <w:t>2</w:t>
            </w:r>
            <w:r w:rsidR="00F068B4">
              <w:rPr>
                <w:noProof/>
              </w:rPr>
              <w:fldChar w:fldCharType="end"/>
            </w:r>
            <w:bookmarkEnd w:id="1218"/>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221"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219"/>
            <w:bookmarkEnd w:id="1220"/>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222" w:name="_Ref78281262"/>
            <w:bookmarkStart w:id="1223" w:name="_Toc78910185"/>
            <w:bookmarkStart w:id="1224" w:name="_Toc80706217"/>
            <w:r>
              <w:t xml:space="preserve">Figure </w:t>
            </w:r>
            <w:r w:rsidR="00F068B4">
              <w:fldChar w:fldCharType="begin"/>
            </w:r>
            <w:r w:rsidR="00F068B4">
              <w:instrText xml:space="preserve"> SEQ Figure \* ARABIC \s 1 </w:instrText>
            </w:r>
            <w:r w:rsidR="00F068B4">
              <w:fldChar w:fldCharType="separate"/>
            </w:r>
            <w:r w:rsidR="001413B5">
              <w:rPr>
                <w:noProof/>
              </w:rPr>
              <w:t>3</w:t>
            </w:r>
            <w:r w:rsidR="00F068B4">
              <w:rPr>
                <w:noProof/>
              </w:rPr>
              <w:fldChar w:fldCharType="end"/>
            </w:r>
            <w:bookmarkEnd w:id="1222"/>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223"/>
            <w:bookmarkEnd w:id="1224"/>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225" w:name="_Ref78281345"/>
            <w:bookmarkStart w:id="1226" w:name="_Toc78910186"/>
            <w:bookmarkStart w:id="1227"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225"/>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226"/>
            <w:bookmarkEnd w:id="1227"/>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616A47FA" w:rsidR="003561D2" w:rsidRDefault="00670928" w:rsidP="00F555E9">
            <w:ins w:id="1228" w:author="Brian Bohman" w:date="2021-10-30T12:22:00Z">
              <w:r>
                <w:rPr>
                  <w:noProof/>
                </w:rPr>
                <w:lastRenderedPageBreak/>
                <w:drawing>
                  <wp:inline distT="0" distB="0" distL="0" distR="0" wp14:anchorId="4558349C" wp14:editId="4C0A7CEC">
                    <wp:extent cx="5010912" cy="3340608"/>
                    <wp:effectExtent l="0" t="0" r="5715"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29"/>
            <w:del w:id="1230" w:author="Brian Bohman" w:date="2021-10-30T12:22:00Z">
              <w:r w:rsidR="003561D2" w:rsidDel="00670928">
                <w:rPr>
                  <w:noProof/>
                </w:rPr>
                <w:drawing>
                  <wp:inline distT="0" distB="0" distL="0" distR="0" wp14:anchorId="3FDE0E76" wp14:editId="7A18FDB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29"/>
            <w:r w:rsidR="00482DB6">
              <w:rPr>
                <w:rStyle w:val="CommentReference"/>
                <w:rFonts w:ascii="Palatino Linotype" w:eastAsia="SimSun" w:hAnsi="Palatino Linotype"/>
                <w:noProof/>
                <w:color w:val="000000"/>
                <w:lang w:eastAsia="zh-CN" w:bidi="ar-SA"/>
              </w:rPr>
              <w:commentReference w:id="1229"/>
            </w:r>
          </w:p>
        </w:tc>
      </w:tr>
      <w:tr w:rsidR="003561D2" w14:paraId="629FE913" w14:textId="77777777" w:rsidTr="00F555E9">
        <w:tc>
          <w:tcPr>
            <w:tcW w:w="8630" w:type="dxa"/>
          </w:tcPr>
          <w:p w14:paraId="6A5BE653" w14:textId="74DF900F" w:rsidR="003561D2" w:rsidRDefault="003561D2" w:rsidP="00F555E9">
            <w:pPr>
              <w:pStyle w:val="TableCaption"/>
            </w:pPr>
            <w:bookmarkStart w:id="1231" w:name="_Ref78281403"/>
            <w:bookmarkStart w:id="1232" w:name="_Toc78910187"/>
            <w:bookmarkStart w:id="1233" w:name="_Toc80706219"/>
            <w:r>
              <w:t xml:space="preserve">Figure </w:t>
            </w:r>
            <w:r w:rsidR="00F068B4">
              <w:fldChar w:fldCharType="begin"/>
            </w:r>
            <w:r w:rsidR="00F068B4">
              <w:instrText xml:space="preserve"> SEQ Figure \* ARABIC \s 1 </w:instrText>
            </w:r>
            <w:r w:rsidR="00F068B4">
              <w:fldChar w:fldCharType="separate"/>
            </w:r>
            <w:r>
              <w:rPr>
                <w:noProof/>
              </w:rPr>
              <w:t>5</w:t>
            </w:r>
            <w:r w:rsidR="00F068B4">
              <w:rPr>
                <w:noProof/>
              </w:rPr>
              <w:fldChar w:fldCharType="end"/>
            </w:r>
            <w:bookmarkEnd w:id="1231"/>
            <w:r>
              <w:t>.</w:t>
            </w:r>
            <w:r w:rsidRPr="0095557B">
              <w:rPr>
                <w:b w:val="0"/>
                <w:bCs/>
              </w:rPr>
              <w:t xml:space="preserve"> Critical N dilution curves (i.e., median value of critical N concentration [%N</w:t>
            </w:r>
            <w:r w:rsidRPr="00482DB6">
              <w:rPr>
                <w:b w:val="0"/>
                <w:bCs/>
                <w:vertAlign w:val="subscript"/>
                <w:rPrChange w:id="1234"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r w:rsidRPr="0095557B">
              <w:rPr>
                <w:b w:val="0"/>
                <w:bCs/>
              </w:rPr>
              <w:t>solid black line</w:t>
            </w:r>
            <w:ins w:id="1235" w:author="Brian Bohman" w:date="2021-08-25T11:06:00Z">
              <w:r w:rsidR="006E2F30">
                <w:rPr>
                  <w:b w:val="0"/>
                  <w:bCs/>
                </w:rPr>
                <w:t>s</w:t>
              </w:r>
            </w:ins>
            <w:r>
              <w:rPr>
                <w:b w:val="0"/>
                <w:bCs/>
              </w:rPr>
              <w:t xml:space="preserve"> </w:t>
            </w:r>
            <w:r w:rsidRPr="0095557B">
              <w:rPr>
                <w:b w:val="0"/>
                <w:bCs/>
              </w:rPr>
              <w:t xml:space="preserve">for each location with variety. Biomass and </w:t>
            </w:r>
            <w:del w:id="1236" w:author="Brian Bohman" w:date="2021-08-25T11:06:00Z">
              <w:r w:rsidRPr="0095557B" w:rsidDel="00FC24AD">
                <w:rPr>
                  <w:b w:val="0"/>
                  <w:bCs/>
                </w:rPr>
                <w:delText xml:space="preserve">nitrogen </w:delText>
              </w:r>
            </w:del>
            <w:ins w:id="1237"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i] are displayed on each individual panel.</w:t>
            </w:r>
            <w:bookmarkEnd w:id="1232"/>
            <w:bookmarkEnd w:id="1233"/>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043C37A" w:rsidR="003561D2" w:rsidRPr="00BD7D2E" w:rsidRDefault="00670928" w:rsidP="00F555E9">
            <w:ins w:id="1238" w:author="Brian Bohman" w:date="2021-10-30T12:22:00Z">
              <w:r>
                <w:rPr>
                  <w:noProof/>
                </w:rPr>
                <w:drawing>
                  <wp:inline distT="0" distB="0" distL="0" distR="0" wp14:anchorId="72AF2151" wp14:editId="79768333">
                    <wp:extent cx="5010912" cy="3340608"/>
                    <wp:effectExtent l="0" t="0" r="571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39"/>
            <w:del w:id="1240" w:author="Brian Bohman" w:date="2021-10-30T12:22:00Z">
              <w:r w:rsidR="003561D2" w:rsidRPr="00BD7D2E" w:rsidDel="00670928">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del>
            <w:commentRangeEnd w:id="1239"/>
            <w:r w:rsidR="00482DB6">
              <w:rPr>
                <w:rStyle w:val="CommentReference"/>
                <w:rFonts w:ascii="Palatino Linotype" w:eastAsia="SimSun" w:hAnsi="Palatino Linotype"/>
                <w:noProof/>
                <w:color w:val="000000"/>
                <w:lang w:eastAsia="zh-CN" w:bidi="ar-SA"/>
              </w:rPr>
              <w:commentReference w:id="1239"/>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3BE9631" w:rsidR="003561D2" w:rsidRPr="00035DFF" w:rsidRDefault="00670928" w:rsidP="00F555E9">
            <w:ins w:id="1241" w:author="Brian Bohman" w:date="2021-10-30T12:22:00Z">
              <w:r>
                <w:rPr>
                  <w:noProof/>
                </w:rPr>
                <w:drawing>
                  <wp:inline distT="0" distB="0" distL="0" distR="0" wp14:anchorId="7194BA21" wp14:editId="0FAED26B">
                    <wp:extent cx="5010912" cy="1837334"/>
                    <wp:effectExtent l="0" t="0" r="5715"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ins>
            <w:commentRangeStart w:id="1242"/>
            <w:del w:id="1243" w:author="Brian Bohman" w:date="2021-10-30T12:22:00Z">
              <w:r w:rsidR="003561D2" w:rsidDel="00670928">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del>
            <w:commentRangeEnd w:id="1242"/>
            <w:r w:rsidR="00482DB6">
              <w:rPr>
                <w:rStyle w:val="CommentReference"/>
                <w:rFonts w:ascii="Palatino Linotype" w:eastAsia="SimSun" w:hAnsi="Palatino Linotype"/>
                <w:noProof/>
                <w:color w:val="000000"/>
                <w:lang w:eastAsia="zh-CN" w:bidi="ar-SA"/>
              </w:rPr>
              <w:commentReference w:id="1242"/>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1244" w:name="_Ref78281421"/>
            <w:bookmarkStart w:id="1245" w:name="_Toc78910188"/>
            <w:bookmarkStart w:id="1246"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1244"/>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CNDC</w:t>
            </w:r>
            <w:r w:rsidRPr="00035DFF">
              <w:rPr>
                <w:b w:val="0"/>
                <w:vertAlign w:val="subscript"/>
              </w:rPr>
              <w:t>lo</w:t>
            </w:r>
            <w:r w:rsidRPr="00035DFF">
              <w:rPr>
                <w:b w:val="0"/>
              </w:rPr>
              <w:t xml:space="preserve"> and CNDC</w:t>
            </w:r>
            <w:r w:rsidRPr="00035DFF">
              <w:rPr>
                <w:b w:val="0"/>
                <w:vertAlign w:val="subscript"/>
              </w:rPr>
              <w:t>up</w:t>
            </w:r>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247" w:author="Brian Bohman" w:date="2021-08-25T10:50:00Z">
              <w:r w:rsidRPr="00035DFF" w:rsidDel="000B3B17">
                <w:rPr>
                  <w:b w:val="0"/>
                </w:rPr>
                <w:delText>x</w:delText>
              </w:r>
            </w:del>
            <w:ins w:id="1248"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245"/>
            <w:bookmarkEnd w:id="1246"/>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2354AA" w:rsidRDefault="00E9093D" w:rsidP="004D45E0">
            <w:pPr>
              <w:pStyle w:val="TableCaption"/>
            </w:pPr>
            <w:ins w:id="1249" w:author="Brian Bohman" w:date="2021-08-27T08:39:00Z">
              <w:r w:rsidRPr="002354AA">
                <w:lastRenderedPageBreak/>
                <w:t>(a)</w:t>
              </w:r>
            </w:ins>
          </w:p>
        </w:tc>
        <w:tc>
          <w:tcPr>
            <w:tcW w:w="8360" w:type="dxa"/>
            <w:gridSpan w:val="3"/>
          </w:tcPr>
          <w:p w14:paraId="6B73444D" w14:textId="3D39224A" w:rsidR="008E59F7" w:rsidRPr="00BD7D2E" w:rsidRDefault="00670928" w:rsidP="00837633">
            <w:ins w:id="1250" w:author="Brian Bohman" w:date="2021-10-30T12:23:00Z">
              <w:r>
                <w:rPr>
                  <w:noProof/>
                </w:rPr>
                <w:drawing>
                  <wp:inline distT="0" distB="0" distL="0" distR="0" wp14:anchorId="53E54015" wp14:editId="31349B70">
                    <wp:extent cx="5010912" cy="334060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51"/>
            <w:del w:id="1252" w:author="Brian Bohman" w:date="2021-10-30T12:23:00Z">
              <w:r w:rsidR="008E59F7" w:rsidDel="00670928">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51"/>
            <w:r w:rsidR="00482DB6">
              <w:rPr>
                <w:rStyle w:val="CommentReference"/>
                <w:rFonts w:ascii="Palatino Linotype" w:eastAsia="SimSun" w:hAnsi="Palatino Linotype"/>
                <w:noProof/>
                <w:color w:val="000000"/>
                <w:lang w:eastAsia="zh-CN" w:bidi="ar-SA"/>
              </w:rPr>
              <w:commentReference w:id="1251"/>
            </w:r>
          </w:p>
        </w:tc>
      </w:tr>
      <w:tr w:rsidR="008E59F7" w:rsidRPr="002354AA" w14:paraId="7EEC8A4C" w14:textId="77777777" w:rsidTr="00CE3253">
        <w:tc>
          <w:tcPr>
            <w:tcW w:w="304" w:type="dxa"/>
          </w:tcPr>
          <w:p w14:paraId="45CFE87A" w14:textId="5B2CAD08" w:rsidR="008E59F7" w:rsidRPr="00D152B6" w:rsidRDefault="00E9093D" w:rsidP="004D45E0">
            <w:pPr>
              <w:pStyle w:val="TableCaption"/>
            </w:pPr>
            <w:ins w:id="1253" w:author="Brian Bohman" w:date="2021-08-27T08:39:00Z">
              <w:r w:rsidRPr="002354AA">
                <w:t>(</w:t>
              </w:r>
              <w:r>
                <w:t>b</w:t>
              </w:r>
              <w:r w:rsidRPr="002354AA">
                <w:t>)</w:t>
              </w:r>
            </w:ins>
          </w:p>
        </w:tc>
        <w:tc>
          <w:tcPr>
            <w:tcW w:w="8360" w:type="dxa"/>
            <w:gridSpan w:val="3"/>
          </w:tcPr>
          <w:p w14:paraId="7BBF8F62" w14:textId="0B5A0F9C" w:rsidR="008E59F7" w:rsidRPr="00035DFF" w:rsidRDefault="00146B20" w:rsidP="00837633">
            <w:ins w:id="1254" w:author="Brian Bohman" w:date="2021-10-30T18:23:00Z">
              <w:r>
                <w:rPr>
                  <w:noProof/>
                </w:rPr>
                <w:drawing>
                  <wp:inline distT="0" distB="0" distL="0" distR="0" wp14:anchorId="19157A6A" wp14:editId="6E74752C">
                    <wp:extent cx="5010912" cy="1336243"/>
                    <wp:effectExtent l="0" t="0" r="5715" b="0"/>
                    <wp:docPr id="77" name="Picture 7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ins>
            <w:commentRangeStart w:id="1255"/>
            <w:del w:id="1256" w:author="Brian Bohman" w:date="2021-10-30T12:23:00Z">
              <w:r w:rsidR="001F3F86" w:rsidDel="00670928">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del>
            <w:commentRangeEnd w:id="1255"/>
            <w:r w:rsidR="00482DB6">
              <w:rPr>
                <w:rStyle w:val="CommentReference"/>
                <w:rFonts w:ascii="Palatino Linotype" w:eastAsia="SimSun" w:hAnsi="Palatino Linotype"/>
                <w:noProof/>
                <w:color w:val="000000"/>
                <w:lang w:eastAsia="zh-CN" w:bidi="ar-SA"/>
              </w:rPr>
              <w:commentReference w:id="1255"/>
            </w:r>
          </w:p>
        </w:tc>
      </w:tr>
      <w:tr w:rsidR="00CE3253" w:rsidRPr="002354AA" w14:paraId="466D3F81" w14:textId="77777777" w:rsidTr="00CE3253">
        <w:tc>
          <w:tcPr>
            <w:tcW w:w="304" w:type="dxa"/>
          </w:tcPr>
          <w:p w14:paraId="02422886" w14:textId="6E77B3F0" w:rsidR="00CE3253" w:rsidRPr="003A5FE3" w:rsidRDefault="00E9093D" w:rsidP="004D45E0">
            <w:pPr>
              <w:pStyle w:val="TableCaption"/>
            </w:pPr>
            <w:ins w:id="1257" w:author="Brian Bohman" w:date="2021-08-27T08:39:00Z">
              <w:r w:rsidRPr="002354AA">
                <w:t>(</w:t>
              </w:r>
              <w:r>
                <w:t>c</w:t>
              </w:r>
              <w:r w:rsidRPr="002354AA">
                <w:t>)</w:t>
              </w:r>
            </w:ins>
          </w:p>
        </w:tc>
        <w:tc>
          <w:tcPr>
            <w:tcW w:w="3926" w:type="dxa"/>
          </w:tcPr>
          <w:p w14:paraId="7A8D0339" w14:textId="1B9C28D4" w:rsidR="00CE3253" w:rsidRDefault="00BE314F" w:rsidP="00837633">
            <w:pPr>
              <w:rPr>
                <w:noProof/>
              </w:rPr>
            </w:pPr>
            <w:ins w:id="1258" w:author="Brian Bohman" w:date="2021-10-30T18:47:00Z">
              <w:r>
                <w:rPr>
                  <w:noProof/>
                </w:rPr>
                <w:drawing>
                  <wp:inline distT="0" distB="0" distL="0" distR="0" wp14:anchorId="50D706B6" wp14:editId="4F710815">
                    <wp:extent cx="2374900" cy="133604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r="52598"/>
                            <a:stretch/>
                          </pic:blipFill>
                          <pic:spPr bwMode="auto">
                            <a:xfrm>
                              <a:off x="0" y="0"/>
                              <a:ext cx="2375261" cy="1336243"/>
                            </a:xfrm>
                            <a:prstGeom prst="rect">
                              <a:avLst/>
                            </a:prstGeom>
                            <a:ln>
                              <a:noFill/>
                            </a:ln>
                            <a:extLst>
                              <a:ext uri="{53640926-AAD7-44D8-BBD7-CCE9431645EC}">
                                <a14:shadowObscured xmlns:a14="http://schemas.microsoft.com/office/drawing/2010/main"/>
                              </a:ext>
                            </a:extLst>
                          </pic:spPr>
                        </pic:pic>
                      </a:graphicData>
                    </a:graphic>
                  </wp:inline>
                </w:drawing>
              </w:r>
            </w:ins>
            <w:commentRangeStart w:id="1259"/>
            <w:del w:id="1260" w:author="Brian Bohman" w:date="2021-10-30T12:24:00Z">
              <w:r w:rsidR="00CE3253" w:rsidDel="00670928">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8"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59"/>
            <w:r w:rsidR="00482DB6">
              <w:rPr>
                <w:rStyle w:val="CommentReference"/>
                <w:rFonts w:ascii="Palatino Linotype" w:eastAsia="SimSun" w:hAnsi="Palatino Linotype"/>
                <w:noProof/>
                <w:color w:val="000000"/>
                <w:lang w:eastAsia="zh-CN" w:bidi="ar-SA"/>
              </w:rPr>
              <w:commentReference w:id="1259"/>
            </w:r>
          </w:p>
        </w:tc>
        <w:tc>
          <w:tcPr>
            <w:tcW w:w="360" w:type="dxa"/>
          </w:tcPr>
          <w:p w14:paraId="0EC1A4FC" w14:textId="35F78EC7" w:rsidR="00CE3253" w:rsidRPr="00CE3253" w:rsidRDefault="00E9093D" w:rsidP="00E9093D">
            <w:pPr>
              <w:pStyle w:val="TableCaption"/>
              <w:rPr>
                <w:noProof/>
              </w:rPr>
            </w:pPr>
            <w:ins w:id="1261" w:author="Brian Bohman" w:date="2021-08-27T08:39:00Z">
              <w:r w:rsidRPr="002354AA">
                <w:t>(</w:t>
              </w:r>
              <w:r>
                <w:t>d</w:t>
              </w:r>
              <w:r w:rsidRPr="002354AA">
                <w:t>)</w:t>
              </w:r>
            </w:ins>
          </w:p>
        </w:tc>
        <w:tc>
          <w:tcPr>
            <w:tcW w:w="4074" w:type="dxa"/>
          </w:tcPr>
          <w:p w14:paraId="3F193E06" w14:textId="261F14FA" w:rsidR="00CE3253" w:rsidRDefault="00BE314F" w:rsidP="00837633">
            <w:pPr>
              <w:rPr>
                <w:noProof/>
              </w:rPr>
            </w:pPr>
            <w:ins w:id="1262" w:author="Brian Bohman" w:date="2021-10-30T18:48:00Z">
              <w:r>
                <w:rPr>
                  <w:noProof/>
                </w:rPr>
                <w:drawing>
                  <wp:inline distT="0" distB="0" distL="0" distR="0" wp14:anchorId="11748B72" wp14:editId="5BF7ECFD">
                    <wp:extent cx="2280285" cy="1336040"/>
                    <wp:effectExtent l="0" t="0" r="5715"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l="54499" r="-13"/>
                            <a:stretch/>
                          </pic:blipFill>
                          <pic:spPr bwMode="auto">
                            <a:xfrm>
                              <a:off x="0" y="0"/>
                              <a:ext cx="2280632" cy="1336243"/>
                            </a:xfrm>
                            <a:prstGeom prst="rect">
                              <a:avLst/>
                            </a:prstGeom>
                            <a:ln>
                              <a:noFill/>
                            </a:ln>
                            <a:extLst>
                              <a:ext uri="{53640926-AAD7-44D8-BBD7-CCE9431645EC}">
                                <a14:shadowObscured xmlns:a14="http://schemas.microsoft.com/office/drawing/2010/main"/>
                              </a:ext>
                            </a:extLst>
                          </pic:spPr>
                        </pic:pic>
                      </a:graphicData>
                    </a:graphic>
                  </wp:inline>
                </w:drawing>
              </w:r>
            </w:ins>
            <w:commentRangeStart w:id="1263"/>
            <w:del w:id="1264" w:author="Brian Bohman" w:date="2021-10-30T12:24:00Z">
              <w:r w:rsidR="00CE3253" w:rsidDel="00670928">
                <w:rPr>
                  <w:noProof/>
                </w:rPr>
                <w:drawing>
                  <wp:inline distT="0" distB="0" distL="0" distR="0" wp14:anchorId="240C8842" wp14:editId="2A53E70C">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8"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63"/>
            <w:r w:rsidR="00482DB6">
              <w:rPr>
                <w:rStyle w:val="CommentReference"/>
                <w:rFonts w:ascii="Palatino Linotype" w:eastAsia="SimSun" w:hAnsi="Palatino Linotype"/>
                <w:noProof/>
                <w:color w:val="000000"/>
                <w:lang w:eastAsia="zh-CN" w:bidi="ar-SA"/>
              </w:rPr>
              <w:commentReference w:id="1263"/>
            </w:r>
          </w:p>
        </w:tc>
      </w:tr>
      <w:tr w:rsidR="00B74B00" w14:paraId="53933471" w14:textId="77777777" w:rsidTr="00CE3253">
        <w:tblPrEx>
          <w:tblCellMar>
            <w:left w:w="108" w:type="dxa"/>
            <w:right w:w="108" w:type="dxa"/>
          </w:tblCellMar>
        </w:tblPrEx>
        <w:tc>
          <w:tcPr>
            <w:tcW w:w="8664" w:type="dxa"/>
            <w:gridSpan w:val="4"/>
          </w:tcPr>
          <w:p w14:paraId="538294CC" w14:textId="1B05524C" w:rsidR="00B74B00" w:rsidRPr="006F614D" w:rsidRDefault="00E9093D" w:rsidP="00B74B00">
            <w:pPr>
              <w:pStyle w:val="TableCaption"/>
              <w:rPr>
                <w:b w:val="0"/>
              </w:rPr>
            </w:pPr>
            <w:bookmarkStart w:id="1265" w:name="_Ref78281627"/>
            <w:r>
              <w:t xml:space="preserve">Figure </w:t>
            </w:r>
            <w:r w:rsidR="00F068B4">
              <w:fldChar w:fldCharType="begin"/>
            </w:r>
            <w:r w:rsidR="00F068B4">
              <w:instrText xml:space="preserve"> SEQ Figure \* ARABIC \s 1 </w:instrText>
            </w:r>
            <w:r w:rsidR="00F068B4">
              <w:fldChar w:fldCharType="separate"/>
            </w:r>
            <w:r>
              <w:rPr>
                <w:noProof/>
              </w:rPr>
              <w:t>7</w:t>
            </w:r>
            <w:r w:rsidR="00F068B4">
              <w:rPr>
                <w:noProof/>
              </w:rPr>
              <w:fldChar w:fldCharType="end"/>
            </w:r>
            <w:bookmarkEnd w:id="1265"/>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266" w:author="Brian Bohman" w:date="2021-08-27T08:24:00Z">
              <w:r w:rsidR="003F0BA7">
                <w:rPr>
                  <w:bCs/>
                </w:rPr>
                <w:t>(a)</w:t>
              </w:r>
              <w:r w:rsidR="003F0BA7">
                <w:rPr>
                  <w:b w:val="0"/>
                </w:rPr>
                <w:t xml:space="preserve"> </w:t>
              </w:r>
            </w:ins>
            <w:ins w:id="1267" w:author="Brian Bohman" w:date="2021-08-27T08:44:00Z">
              <w:r w:rsidR="00470934">
                <w:rPr>
                  <w:b w:val="0"/>
                </w:rPr>
                <w:t>Minnesota</w:t>
              </w:r>
            </w:ins>
            <w:ins w:id="1268" w:author="Brian Bohman" w:date="2021-08-27T08:45:00Z">
              <w:r w:rsidR="00470934">
                <w:rPr>
                  <w:b w:val="0"/>
                </w:rPr>
                <w:t xml:space="preserve"> × Russet Burbank</w:t>
              </w:r>
            </w:ins>
            <w:ins w:id="1269" w:author="Brian Bohman" w:date="2021-08-27T08:44:00Z">
              <w:r w:rsidR="00470934">
                <w:rPr>
                  <w:b w:val="0"/>
                </w:rPr>
                <w:t xml:space="preserve"> </w:t>
              </w:r>
            </w:ins>
            <w:del w:id="1270" w:author="Brian Bohman" w:date="2021-08-27T08:45:00Z">
              <w:r w:rsidR="003F0BA7" w:rsidRPr="007D4219" w:rsidDel="00470934">
                <w:rPr>
                  <w:b w:val="0"/>
                </w:rPr>
                <w:delText xml:space="preserve">Russet Burbank </w:delText>
              </w:r>
            </w:del>
            <w:del w:id="1271" w:author="Brian Bohman" w:date="2021-08-25T10:50:00Z">
              <w:r w:rsidR="003F0BA7" w:rsidRPr="007D4219" w:rsidDel="000B3B17">
                <w:rPr>
                  <w:b w:val="0"/>
                </w:rPr>
                <w:delText>x</w:delText>
              </w:r>
            </w:del>
            <w:del w:id="1272" w:author="Brian Bohman" w:date="2021-08-27T08:45:00Z">
              <w:r w:rsidR="003F0BA7" w:rsidRPr="007D4219" w:rsidDel="00470934">
                <w:rPr>
                  <w:b w:val="0"/>
                </w:rPr>
                <w:delText xml:space="preserve"> Minnesota </w:delText>
              </w:r>
            </w:del>
            <w:r w:rsidR="003F0BA7" w:rsidRPr="007D4219">
              <w:rPr>
                <w:b w:val="0"/>
              </w:rPr>
              <w:t>and all other varieties within location</w:t>
            </w:r>
            <w:ins w:id="1273" w:author="Brian Bohman" w:date="2021-08-27T08:24:00Z">
              <w:r w:rsidR="003F0BA7">
                <w:rPr>
                  <w:b w:val="0"/>
                </w:rPr>
                <w:t xml:space="preserve">, </w:t>
              </w:r>
              <w:r w:rsidR="003F0BA7">
                <w:rPr>
                  <w:bCs/>
                </w:rPr>
                <w:t>(b)</w:t>
              </w:r>
              <w:r w:rsidR="003F0BA7">
                <w:rPr>
                  <w:b w:val="0"/>
                </w:rPr>
                <w:t xml:space="preserve"> </w:t>
              </w:r>
            </w:ins>
            <w:ins w:id="1274" w:author="Brian Bohman" w:date="2021-08-27T08:45:00Z">
              <w:r w:rsidR="00470934">
                <w:rPr>
                  <w:b w:val="0"/>
                </w:rPr>
                <w:t xml:space="preserve">Argentina × </w:t>
              </w:r>
            </w:ins>
            <w:ins w:id="1275" w:author="Brian Bohman" w:date="2021-08-27T08:24:00Z">
              <w:r w:rsidR="003F0BA7">
                <w:rPr>
                  <w:b w:val="0"/>
                </w:rPr>
                <w:t xml:space="preserve">Innovator </w:t>
              </w:r>
            </w:ins>
            <w:ins w:id="1276"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277" w:author="Brian Bohman" w:date="2021-08-27T08:45:00Z">
              <w:r w:rsidR="00470934">
                <w:rPr>
                  <w:b w:val="0"/>
                </w:rPr>
                <w:t xml:space="preserve">Canada × </w:t>
              </w:r>
            </w:ins>
            <w:ins w:id="1278" w:author="Brian Bohman" w:date="2021-08-27T08:25:00Z">
              <w:r w:rsidR="009653E9">
                <w:rPr>
                  <w:b w:val="0"/>
                </w:rPr>
                <w:t xml:space="preserve">Russet Burbank and </w:t>
              </w:r>
            </w:ins>
            <w:ins w:id="1279" w:author="Brian Bohman" w:date="2021-08-27T08:26:00Z">
              <w:r w:rsidR="009653E9">
                <w:rPr>
                  <w:b w:val="0"/>
                </w:rPr>
                <w:t xml:space="preserve">all other varieties within Canada, and </w:t>
              </w:r>
              <w:r w:rsidR="009653E9">
                <w:rPr>
                  <w:bCs/>
                </w:rPr>
                <w:t>(d)</w:t>
              </w:r>
              <w:r w:rsidR="009653E9">
                <w:rPr>
                  <w:b w:val="0"/>
                </w:rPr>
                <w:t xml:space="preserve"> Belgium × Bintj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280" w:author="Brian Bohman" w:date="2021-08-27T08:27:00Z">
              <w:r w:rsidR="003F0BA7" w:rsidDel="009653E9">
                <w:rPr>
                  <w:b w:val="0"/>
                </w:rPr>
                <w:delText xml:space="preserve">Russet Burbank </w:delText>
              </w:r>
            </w:del>
            <w:del w:id="1281" w:author="Brian Bohman" w:date="2021-08-25T10:50:00Z">
              <w:r w:rsidR="003F0BA7" w:rsidDel="000B3B17">
                <w:rPr>
                  <w:b w:val="0"/>
                </w:rPr>
                <w:delText>x</w:delText>
              </w:r>
            </w:del>
            <w:del w:id="1282" w:author="Brian Bohman" w:date="2021-08-27T08:27:00Z">
              <w:r w:rsidR="003F0BA7" w:rsidDel="009653E9">
                <w:rPr>
                  <w:b w:val="0"/>
                </w:rPr>
                <w:delText xml:space="preserve"> Minnesota </w:delText>
              </w:r>
            </w:del>
            <w:r w:rsidR="003F0BA7" w:rsidRPr="008019C1">
              <w:rPr>
                <w:b w:val="0"/>
              </w:rPr>
              <w:t>reference curve</w:t>
            </w:r>
            <w:ins w:id="1283" w:author="Brian Bohman" w:date="2021-08-27T08:27:00Z">
              <w:r w:rsidR="009653E9">
                <w:rPr>
                  <w:b w:val="0"/>
                </w:rPr>
                <w:t xml:space="preserve"> (i.e., </w:t>
              </w:r>
            </w:ins>
            <w:ins w:id="1284" w:author="Brian Bohman" w:date="2021-08-27T08:45:00Z">
              <w:r w:rsidR="00470934">
                <w:rPr>
                  <w:b w:val="0"/>
                </w:rPr>
                <w:t xml:space="preserve">Minnesota × </w:t>
              </w:r>
            </w:ins>
            <w:ins w:id="1285" w:author="Brian Bohman" w:date="2021-08-27T08:27:00Z">
              <w:r w:rsidR="009653E9">
                <w:rPr>
                  <w:b w:val="0"/>
                </w:rPr>
                <w:t xml:space="preserve">Russet Burbank, </w:t>
              </w:r>
            </w:ins>
            <w:ins w:id="1286" w:author="Brian Bohman" w:date="2021-08-27T08:45:00Z">
              <w:r w:rsidR="00470934">
                <w:rPr>
                  <w:b w:val="0"/>
                </w:rPr>
                <w:t xml:space="preserve">Argentina × </w:t>
              </w:r>
            </w:ins>
            <w:ins w:id="1287" w:author="Brian Bohman" w:date="2021-08-27T08:27:00Z">
              <w:r w:rsidR="009653E9">
                <w:rPr>
                  <w:b w:val="0"/>
                </w:rPr>
                <w:t>Innovator,</w:t>
              </w:r>
            </w:ins>
            <w:ins w:id="1288" w:author="Brian Bohman" w:date="2021-08-27T08:45:00Z">
              <w:r w:rsidR="00470934">
                <w:rPr>
                  <w:b w:val="0"/>
                </w:rPr>
                <w:t xml:space="preserve"> Canada ×</w:t>
              </w:r>
            </w:ins>
            <w:ins w:id="1289" w:author="Brian Bohman" w:date="2021-08-27T08:27:00Z">
              <w:r w:rsidR="009653E9">
                <w:rPr>
                  <w:b w:val="0"/>
                </w:rPr>
                <w:t xml:space="preserve"> Russet Burbank, and</w:t>
              </w:r>
            </w:ins>
            <w:ins w:id="1290" w:author="Brian Bohman" w:date="2021-08-27T08:46:00Z">
              <w:r w:rsidR="00470934">
                <w:rPr>
                  <w:b w:val="0"/>
                </w:rPr>
                <w:t xml:space="preserve"> Belgium ×</w:t>
              </w:r>
            </w:ins>
            <w:ins w:id="1291" w:author="Brian Bohman" w:date="2021-08-27T08:27:00Z">
              <w:r w:rsidR="009653E9">
                <w:rPr>
                  <w:b w:val="0"/>
                </w:rPr>
                <w:t xml:space="preserve"> </w:t>
              </w:r>
            </w:ins>
            <w:ins w:id="1292" w:author="Brian Bohman" w:date="2021-08-27T08:28:00Z">
              <w:r w:rsidR="009653E9">
                <w:rPr>
                  <w:b w:val="0"/>
                </w:rPr>
                <w:t>Bintje</w:t>
              </w:r>
            </w:ins>
            <w:ins w:id="1293"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1903409D" w:rsidR="003561D2" w:rsidRDefault="00670928" w:rsidP="00F555E9">
            <w:ins w:id="1294" w:author="Brian Bohman" w:date="2021-10-30T12:25:00Z">
              <w:r>
                <w:rPr>
                  <w:noProof/>
                </w:rPr>
                <w:lastRenderedPageBreak/>
                <w:drawing>
                  <wp:inline distT="0" distB="0" distL="0" distR="0" wp14:anchorId="2CD27831" wp14:editId="4E087398">
                    <wp:extent cx="5010912" cy="2338426"/>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2338426"/>
                            </a:xfrm>
                            <a:prstGeom prst="rect">
                              <a:avLst/>
                            </a:prstGeom>
                          </pic:spPr>
                        </pic:pic>
                      </a:graphicData>
                    </a:graphic>
                  </wp:inline>
                </w:drawing>
              </w:r>
            </w:ins>
            <w:commentRangeStart w:id="1295"/>
            <w:del w:id="1296" w:author="Brian Bohman" w:date="2021-10-30T12:25:00Z">
              <w:r w:rsidR="003561D2" w:rsidRPr="002354AA" w:rsidDel="00670928">
                <w:rPr>
                  <w:noProof/>
                </w:rPr>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del>
            <w:commentRangeEnd w:id="1295"/>
            <w:r w:rsidR="00482DB6">
              <w:rPr>
                <w:rStyle w:val="CommentReference"/>
                <w:rFonts w:ascii="Palatino Linotype" w:eastAsia="SimSun" w:hAnsi="Palatino Linotype"/>
                <w:noProof/>
                <w:color w:val="000000"/>
                <w:lang w:eastAsia="zh-CN" w:bidi="ar-SA"/>
              </w:rPr>
              <w:commentReference w:id="1295"/>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1297" w:name="_Ref78281680"/>
            <w:bookmarkStart w:id="1298" w:name="_Toc78910190"/>
            <w:bookmarkStart w:id="1299" w:name="_Toc80706222"/>
            <w:r>
              <w:t xml:space="preserve">Figure </w:t>
            </w:r>
            <w:r w:rsidR="00F068B4">
              <w:fldChar w:fldCharType="begin"/>
            </w:r>
            <w:r w:rsidR="00F068B4">
              <w:instrText xml:space="preserve"> SEQ Figure \* ARABIC \s 1 </w:instrText>
            </w:r>
            <w:r w:rsidR="00F068B4">
              <w:fldChar w:fldCharType="separate"/>
            </w:r>
            <w:r>
              <w:rPr>
                <w:noProof/>
              </w:rPr>
              <w:t>8</w:t>
            </w:r>
            <w:r w:rsidR="00F068B4">
              <w:rPr>
                <w:noProof/>
              </w:rPr>
              <w:fldChar w:fldCharType="end"/>
            </w:r>
            <w:bookmarkEnd w:id="1297"/>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298"/>
            <w:bookmarkEnd w:id="1299"/>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300">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2ED5C9E" w:rsidR="003561D2" w:rsidRPr="008829F1" w:rsidRDefault="003561D2" w:rsidP="00F555E9">
            <w:pPr>
              <w:pStyle w:val="TableCaption"/>
              <w:jc w:val="left"/>
            </w:pPr>
            <w:bookmarkStart w:id="1301" w:name="_Ref78279859"/>
            <w:bookmarkStart w:id="1302" w:name="_Toc78909886"/>
            <w:bookmarkStart w:id="1303"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3475E6">
              <w:rPr>
                <w:noProof/>
              </w:rPr>
              <w:t>1</w:t>
            </w:r>
            <w:r w:rsidRPr="005F07EF">
              <w:fldChar w:fldCharType="end"/>
            </w:r>
            <w:bookmarkEnd w:id="1301"/>
            <w:r w:rsidRPr="005F07EF">
              <w:t>.</w:t>
            </w:r>
            <w:r w:rsidRPr="001C4E6C">
              <w:rPr>
                <w:b w:val="0"/>
                <w:bCs/>
              </w:rPr>
              <w:t xml:space="preserve"> Summary of experimental data used in this study</w:t>
            </w:r>
            <w:r>
              <w:rPr>
                <w:b w:val="0"/>
                <w:bCs/>
              </w:rPr>
              <w:t>.</w:t>
            </w:r>
            <w:bookmarkEnd w:id="1302"/>
            <w:bookmarkEnd w:id="1303"/>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30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305"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306"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307"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308"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309"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310"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311" w:author="Brian Bohman" w:date="2021-10-27T06:20:00Z">
              <w:r>
                <w:rPr>
                  <w:b/>
                  <w:bCs/>
                </w:rPr>
                <w:t xml:space="preserve">Sampling </w:t>
              </w:r>
            </w:ins>
            <w:commentRangeStart w:id="1312"/>
            <w:commentRangeStart w:id="1313"/>
            <w:r w:rsidR="003561D2" w:rsidRPr="008829F1">
              <w:rPr>
                <w:b/>
                <w:bCs/>
              </w:rPr>
              <w:t>Dates</w:t>
            </w:r>
            <w:commentRangeEnd w:id="1312"/>
            <w:r w:rsidR="00595F3D">
              <w:rPr>
                <w:rStyle w:val="CommentReference"/>
                <w:rFonts w:ascii="Palatino Linotype" w:eastAsia="SimSun" w:hAnsi="Palatino Linotype"/>
                <w:noProof/>
                <w:color w:val="000000"/>
                <w:lang w:eastAsia="zh-CN" w:bidi="ar-SA"/>
              </w:rPr>
              <w:commentReference w:id="1312"/>
            </w:r>
            <w:commentRangeEnd w:id="1313"/>
            <w:r>
              <w:rPr>
                <w:rStyle w:val="CommentReference"/>
                <w:rFonts w:ascii="Palatino Linotype" w:eastAsia="SimSun" w:hAnsi="Palatino Linotype"/>
                <w:noProof/>
                <w:color w:val="000000"/>
                <w:lang w:eastAsia="zh-CN" w:bidi="ar-SA"/>
              </w:rPr>
              <w:commentReference w:id="1313"/>
            </w:r>
          </w:p>
        </w:tc>
        <w:tc>
          <w:tcPr>
            <w:tcW w:w="1008" w:type="dxa"/>
            <w:gridSpan w:val="2"/>
            <w:tcBorders>
              <w:top w:val="single" w:sz="8" w:space="0" w:color="auto"/>
              <w:left w:val="nil"/>
              <w:bottom w:val="single" w:sz="4" w:space="0" w:color="auto"/>
              <w:right w:val="nil"/>
            </w:tcBorders>
            <w:vAlign w:val="center"/>
            <w:tcPrChange w:id="1314"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31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316"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317"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318"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319"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320"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321"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32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23"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24"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325"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326"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27"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28"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32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0"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1"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332"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333"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34"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35"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33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7"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8"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339"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340"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341"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342"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34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344"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45"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46"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47"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348"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349"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35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351"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352"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353"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354"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355"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356"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35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58"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59"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360"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361"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2"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63"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36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65"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66"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367"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368"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9"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70"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37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2"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73"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374"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r w:rsidRPr="003F07FD">
              <w:t>Markies Russet</w:t>
            </w:r>
          </w:p>
        </w:tc>
        <w:tc>
          <w:tcPr>
            <w:tcW w:w="1008" w:type="dxa"/>
            <w:tcBorders>
              <w:top w:val="nil"/>
              <w:left w:val="nil"/>
              <w:bottom w:val="nil"/>
              <w:right w:val="nil"/>
            </w:tcBorders>
            <w:vAlign w:val="center"/>
            <w:tcPrChange w:id="1375"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76"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377"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37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9"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80"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81"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82"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383"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384"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38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86"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387"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388"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389"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390"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391"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39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393"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394"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95"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r w:rsidRPr="003F07FD">
              <w:t>Shepody</w:t>
            </w:r>
          </w:p>
        </w:tc>
        <w:tc>
          <w:tcPr>
            <w:tcW w:w="1008" w:type="dxa"/>
            <w:tcBorders>
              <w:top w:val="nil"/>
              <w:left w:val="nil"/>
              <w:bottom w:val="dotted" w:sz="4" w:space="0" w:color="auto"/>
              <w:right w:val="nil"/>
            </w:tcBorders>
            <w:vAlign w:val="center"/>
            <w:tcPrChange w:id="1396"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397"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398"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39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400"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401"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402"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r w:rsidRPr="003F07FD">
              <w:t>Bintje</w:t>
            </w:r>
          </w:p>
        </w:tc>
        <w:tc>
          <w:tcPr>
            <w:tcW w:w="1008" w:type="dxa"/>
            <w:tcBorders>
              <w:top w:val="dotted" w:sz="4" w:space="0" w:color="auto"/>
              <w:left w:val="nil"/>
              <w:bottom w:val="nil"/>
              <w:right w:val="nil"/>
            </w:tcBorders>
            <w:vAlign w:val="center"/>
            <w:tcPrChange w:id="1403"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404"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405"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40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407"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408"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409"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410"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411"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412"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1901257E" w:rsidR="003561D2" w:rsidRPr="00E25FB6" w:rsidRDefault="003561D2" w:rsidP="00F555E9">
            <w:pPr>
              <w:pStyle w:val="TableCaption"/>
              <w:jc w:val="left"/>
              <w:rPr>
                <w:bCs/>
              </w:rPr>
            </w:pPr>
            <w:bookmarkStart w:id="1413" w:name="_Ref78279915"/>
            <w:bookmarkStart w:id="1414" w:name="_Toc78909887"/>
            <w:bookmarkStart w:id="1415"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3475E6">
              <w:rPr>
                <w:bCs/>
                <w:noProof/>
              </w:rPr>
              <w:t>2</w:t>
            </w:r>
            <w:r w:rsidRPr="00550682">
              <w:rPr>
                <w:bCs/>
              </w:rPr>
              <w:fldChar w:fldCharType="end"/>
            </w:r>
            <w:bookmarkEnd w:id="1413"/>
            <w:r w:rsidRPr="00550682">
              <w:rPr>
                <w:bCs/>
              </w:rPr>
              <w:t>.</w:t>
            </w:r>
            <w:r w:rsidRPr="00B34899">
              <w:rPr>
                <w:b w:val="0"/>
                <w:bCs/>
              </w:rPr>
              <w:t xml:space="preserve"> Summary of newly reported experimental small-plot trials in Minnesota, USA</w:t>
            </w:r>
            <w:r>
              <w:rPr>
                <w:b w:val="0"/>
                <w:bCs/>
              </w:rPr>
              <w:t>.</w:t>
            </w:r>
            <w:bookmarkEnd w:id="1414"/>
            <w:bookmarkEnd w:id="1415"/>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1530332B" w:rsidR="003561D2" w:rsidRPr="00B91DE7" w:rsidRDefault="003561D2" w:rsidP="00F555E9">
            <w:pPr>
              <w:pStyle w:val="TableCaption"/>
            </w:pPr>
            <w:bookmarkStart w:id="1416" w:name="_Ref78280011"/>
            <w:bookmarkStart w:id="1417" w:name="_Toc78909888"/>
            <w:bookmarkStart w:id="1418"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3475E6">
              <w:rPr>
                <w:bCs/>
                <w:noProof/>
              </w:rPr>
              <w:t>3</w:t>
            </w:r>
            <w:r w:rsidRPr="00457EF3">
              <w:rPr>
                <w:bCs/>
              </w:rPr>
              <w:fldChar w:fldCharType="end"/>
            </w:r>
            <w:bookmarkEnd w:id="1416"/>
            <w:r w:rsidRPr="00457EF3">
              <w:rPr>
                <w:bCs/>
              </w:rPr>
              <w:t>.</w:t>
            </w:r>
            <w:r w:rsidRPr="00BD6250">
              <w:rPr>
                <w:b w:val="0"/>
                <w:bCs/>
              </w:rPr>
              <w:t xml:space="preserve"> Summary of experimental treatments evaluated in small-plot trials in Minnesota, USA</w:t>
            </w:r>
            <w:r>
              <w:rPr>
                <w:b w:val="0"/>
                <w:bCs/>
              </w:rPr>
              <w:t>.</w:t>
            </w:r>
            <w:bookmarkEnd w:id="1417"/>
            <w:bookmarkEnd w:id="1418"/>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pPr>
              <w:pStyle w:val="TableBody"/>
              <w:jc w:val="left"/>
              <w:pPrChange w:id="1419" w:author="Brian Bohman" w:date="2021-10-27T06:29:00Z">
                <w:pPr>
                  <w:pStyle w:val="TableBody"/>
                </w:pPr>
              </w:pPrChange>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pPr>
              <w:pStyle w:val="TableBody"/>
              <w:jc w:val="left"/>
              <w:pPrChange w:id="1420" w:author="Brian Bohman" w:date="2021-10-27T06:29:00Z">
                <w:pPr>
                  <w:pStyle w:val="TableBody"/>
                </w:pPr>
              </w:pPrChange>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pPr>
              <w:pStyle w:val="TableBody"/>
              <w:jc w:val="left"/>
              <w:pPrChange w:id="1421" w:author="Brian Bohman" w:date="2021-10-27T06:29:00Z">
                <w:pPr>
                  <w:pStyle w:val="TableBody"/>
                </w:pPr>
              </w:pPrChange>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pPr>
              <w:pStyle w:val="TableBody"/>
              <w:jc w:val="left"/>
              <w:pPrChange w:id="1422" w:author="Brian Bohman" w:date="2021-10-27T06:29:00Z">
                <w:pPr>
                  <w:pStyle w:val="TableBody"/>
                </w:pPr>
              </w:pPrChange>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pPr>
              <w:pStyle w:val="TableBody"/>
              <w:jc w:val="left"/>
              <w:pPrChange w:id="1423" w:author="Brian Bohman" w:date="2021-10-27T06:29:00Z">
                <w:pPr>
                  <w:pStyle w:val="TableBody"/>
                </w:pPr>
              </w:pPrChange>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pPr>
              <w:pStyle w:val="TableBody"/>
              <w:jc w:val="left"/>
              <w:pPrChange w:id="1424" w:author="Brian Bohman" w:date="2021-10-27T06:29:00Z">
                <w:pPr>
                  <w:pStyle w:val="TableBody"/>
                </w:pPr>
              </w:pPrChange>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460C0260" w:rsidR="003561D2" w:rsidRPr="00623D78" w:rsidRDefault="003561D2" w:rsidP="00F555E9">
            <w:pPr>
              <w:pStyle w:val="TableCaption"/>
              <w:rPr>
                <w:bCs/>
              </w:rPr>
            </w:pPr>
            <w:bookmarkStart w:id="1425" w:name="_Ref78280041"/>
            <w:bookmarkStart w:id="1426" w:name="_Toc78909889"/>
            <w:bookmarkStart w:id="1427"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3475E6">
              <w:rPr>
                <w:bCs/>
                <w:noProof/>
              </w:rPr>
              <w:t>4</w:t>
            </w:r>
            <w:r w:rsidRPr="00E03EEA">
              <w:rPr>
                <w:bCs/>
              </w:rPr>
              <w:fldChar w:fldCharType="end"/>
            </w:r>
            <w:bookmarkEnd w:id="1425"/>
            <w:r w:rsidRPr="00E03EEA">
              <w:rPr>
                <w:bCs/>
              </w:rPr>
              <w:t>.</w:t>
            </w:r>
            <w:r w:rsidRPr="003F1318">
              <w:rPr>
                <w:b w:val="0"/>
                <w:bCs/>
              </w:rPr>
              <w:t xml:space="preserve"> In-season and harvest sampling dates for the experimental small-plot trials in Minnesota, USA</w:t>
            </w:r>
            <w:r>
              <w:rPr>
                <w:b w:val="0"/>
                <w:bCs/>
              </w:rPr>
              <w:t>.</w:t>
            </w:r>
            <w:bookmarkEnd w:id="1426"/>
            <w:bookmarkEnd w:id="1427"/>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65190383" w:rsidR="003561D2" w:rsidRPr="005C175D" w:rsidRDefault="003561D2" w:rsidP="00F555E9">
            <w:pPr>
              <w:pStyle w:val="TableCaption"/>
              <w:rPr>
                <w:bCs/>
              </w:rPr>
            </w:pPr>
            <w:bookmarkStart w:id="1428" w:name="_Ref78280131"/>
            <w:bookmarkStart w:id="1429" w:name="_Toc78909890"/>
            <w:bookmarkStart w:id="1430"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3475E6">
              <w:rPr>
                <w:bCs/>
                <w:noProof/>
              </w:rPr>
              <w:t>5</w:t>
            </w:r>
            <w:r w:rsidRPr="00CA2246">
              <w:rPr>
                <w:bCs/>
              </w:rPr>
              <w:fldChar w:fldCharType="end"/>
            </w:r>
            <w:bookmarkEnd w:id="1428"/>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1429"/>
            <w:bookmarkEnd w:id="1430"/>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a</w:t>
            </w:r>
            <w:r w:rsidRPr="00272CE4">
              <w:rPr>
                <w:i/>
                <w:iCs/>
                <w:vertAlign w:val="subscript"/>
              </w:rPr>
              <w:t>location</w:t>
            </w:r>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a</w:t>
            </w:r>
            <w:r w:rsidRPr="00272CE4">
              <w:rPr>
                <w:i/>
                <w:iCs/>
                <w:vertAlign w:val="subscript"/>
              </w:rPr>
              <w:t>location:variety</w:t>
            </w:r>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b</w:t>
            </w:r>
            <w:r w:rsidRPr="00272CE4">
              <w:rPr>
                <w:i/>
                <w:iCs/>
                <w:vertAlign w:val="subscript"/>
              </w:rPr>
              <w:t>location</w:t>
            </w:r>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b</w:t>
            </w:r>
            <w:r w:rsidRPr="00272CE4">
              <w:rPr>
                <w:i/>
                <w:iCs/>
                <w:vertAlign w:val="subscript"/>
              </w:rPr>
              <w:t>location:variety</w:t>
            </w:r>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r w:rsidRPr="00272CE4">
              <w:rPr>
                <w:i/>
                <w:iCs/>
              </w:rPr>
              <w:t>Wmax</w:t>
            </w:r>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max</w:t>
            </w:r>
            <w:r w:rsidRPr="00272CE4">
              <w:rPr>
                <w:i/>
                <w:iCs/>
                <w:vertAlign w:val="subscript"/>
              </w:rPr>
              <w:t>index</w:t>
            </w:r>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S</w:t>
            </w:r>
            <w:r w:rsidRPr="00272CE4">
              <w:rPr>
                <w:i/>
                <w:iCs/>
                <w:vertAlign w:val="subscript"/>
              </w:rPr>
              <w:t>index</w:t>
            </w:r>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61146296" w:rsidR="003561D2" w:rsidRPr="0076137B" w:rsidRDefault="003561D2" w:rsidP="00F555E9">
            <w:pPr>
              <w:pStyle w:val="TableCaption"/>
              <w:rPr>
                <w:bCs/>
                <w:u w:val="single"/>
              </w:rPr>
            </w:pPr>
            <w:bookmarkStart w:id="1431" w:name="_Ref78280157"/>
            <w:bookmarkStart w:id="1432" w:name="_Toc78909891"/>
            <w:bookmarkStart w:id="1433"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3475E6">
              <w:rPr>
                <w:bCs/>
                <w:noProof/>
              </w:rPr>
              <w:t>6</w:t>
            </w:r>
            <w:r w:rsidRPr="002C16FE">
              <w:rPr>
                <w:bCs/>
              </w:rPr>
              <w:fldChar w:fldCharType="end"/>
            </w:r>
            <w:bookmarkEnd w:id="1431"/>
            <w:r>
              <w:rPr>
                <w:bCs/>
              </w:rPr>
              <w:t>.</w:t>
            </w:r>
            <w:r w:rsidRPr="005C175D">
              <w:rPr>
                <w:b w:val="0"/>
                <w:bCs/>
              </w:rPr>
              <w:t xml:space="preserve"> Paired critical </w:t>
            </w:r>
            <w:ins w:id="1434" w:author="Brian Bohman" w:date="2021-08-25T11:07:00Z">
              <w:r w:rsidR="00D21B12">
                <w:rPr>
                  <w:b w:val="0"/>
                  <w:bCs/>
                </w:rPr>
                <w:t>N</w:t>
              </w:r>
            </w:ins>
            <w:del w:id="1435"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CNDC</w:t>
            </w:r>
            <w:r w:rsidRPr="005C175D">
              <w:rPr>
                <w:b w:val="0"/>
                <w:bCs/>
                <w:vertAlign w:val="subscript"/>
              </w:rPr>
              <w:t>lo</w:t>
            </w:r>
            <w:r w:rsidRPr="005C175D">
              <w:rPr>
                <w:b w:val="0"/>
                <w:bCs/>
              </w:rPr>
              <w:t>) and upper (CNDC</w:t>
            </w:r>
            <w:r w:rsidRPr="005C175D">
              <w:rPr>
                <w:b w:val="0"/>
                <w:bCs/>
                <w:vertAlign w:val="subscript"/>
              </w:rPr>
              <w:t>up</w:t>
            </w:r>
            <w:r w:rsidRPr="005C175D">
              <w:rPr>
                <w:b w:val="0"/>
                <w:bCs/>
              </w:rPr>
              <w:t>) boundaries using the non-linear regression method.</w:t>
            </w:r>
            <w:bookmarkEnd w:id="1432"/>
            <w:bookmarkEnd w:id="1433"/>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r w:rsidRPr="0076137B">
              <w:rPr>
                <w:b/>
                <w:bCs/>
                <w:u w:val="single"/>
              </w:rPr>
              <w:t>CNDC</w:t>
            </w:r>
            <w:r w:rsidRPr="0076137B">
              <w:rPr>
                <w:b/>
                <w:bCs/>
                <w:u w:val="single"/>
                <w:vertAlign w:val="subscript"/>
              </w:rPr>
              <w:t>lo</w:t>
            </w:r>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r w:rsidRPr="0076137B">
              <w:rPr>
                <w:b/>
                <w:bCs/>
                <w:u w:val="single"/>
              </w:rPr>
              <w:t>CNDC</w:t>
            </w:r>
            <w:r w:rsidRPr="0076137B">
              <w:rPr>
                <w:b/>
                <w:bCs/>
                <w:u w:val="single"/>
                <w:vertAlign w:val="subscript"/>
              </w:rPr>
              <w:t>up</w:t>
            </w:r>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r w:rsidRPr="0076137B">
              <w:rPr>
                <w:b/>
                <w:bCs/>
                <w:i/>
                <w:iCs/>
              </w:rPr>
              <w:t>a</w:t>
            </w:r>
            <w:r w:rsidRPr="0076137B">
              <w:rPr>
                <w:b/>
                <w:bCs/>
                <w:i/>
                <w:iCs/>
                <w:vertAlign w:val="subscript"/>
              </w:rPr>
              <w:t>lo</w:t>
            </w:r>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r w:rsidRPr="0076137B">
              <w:rPr>
                <w:b/>
                <w:bCs/>
                <w:i/>
                <w:iCs/>
              </w:rPr>
              <w:t>b</w:t>
            </w:r>
            <w:r w:rsidRPr="0076137B">
              <w:rPr>
                <w:b/>
                <w:bCs/>
                <w:i/>
                <w:iCs/>
                <w:vertAlign w:val="subscript"/>
              </w:rPr>
              <w:t>lo</w:t>
            </w:r>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r w:rsidRPr="0076137B">
              <w:rPr>
                <w:b/>
                <w:bCs/>
                <w:i/>
                <w:iCs/>
              </w:rPr>
              <w:t>a</w:t>
            </w:r>
            <w:r w:rsidRPr="0076137B">
              <w:rPr>
                <w:b/>
                <w:bCs/>
                <w:i/>
                <w:iCs/>
                <w:vertAlign w:val="subscript"/>
              </w:rPr>
              <w:t>up</w:t>
            </w:r>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r w:rsidRPr="0076137B">
              <w:rPr>
                <w:b/>
                <w:bCs/>
                <w:i/>
                <w:iCs/>
              </w:rPr>
              <w:t>b</w:t>
            </w:r>
            <w:r w:rsidRPr="0076137B">
              <w:rPr>
                <w:b/>
                <w:bCs/>
                <w:i/>
                <w:iCs/>
                <w:vertAlign w:val="subscript"/>
              </w:rPr>
              <w:t>up</w:t>
            </w:r>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r w:rsidRPr="002354AA">
              <w:t>Markies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r w:rsidRPr="002354AA">
              <w:t>Bintje</w:t>
            </w:r>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r w:rsidRPr="002354AA">
              <w:t>Shepody</w:t>
            </w:r>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pPr>
      <w:r>
        <w:br w:type="page"/>
      </w:r>
    </w:p>
    <w:p w14:paraId="7795913A" w14:textId="77777777" w:rsidR="008276E1" w:rsidRDefault="008276E1">
      <w:pPr>
        <w:rPr>
          <w:ins w:id="1436" w:author="Brian Bohman" w:date="2021-08-30T14:02: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1007"/>
        <w:gridCol w:w="864"/>
        <w:gridCol w:w="864"/>
        <w:gridCol w:w="1008"/>
        <w:gridCol w:w="1224"/>
        <w:gridCol w:w="1296"/>
        <w:gridCol w:w="576"/>
        <w:gridCol w:w="720"/>
        <w:tblGridChange w:id="1437">
          <w:tblGrid>
            <w:gridCol w:w="1146"/>
            <w:gridCol w:w="1581"/>
            <w:gridCol w:w="1007"/>
            <w:gridCol w:w="864"/>
            <w:gridCol w:w="864"/>
            <w:gridCol w:w="1008"/>
            <w:gridCol w:w="1224"/>
            <w:gridCol w:w="1296"/>
            <w:gridCol w:w="576"/>
            <w:gridCol w:w="720"/>
          </w:tblGrid>
        </w:tblGridChange>
      </w:tblGrid>
      <w:tr w:rsidR="00A254FB" w14:paraId="327967D6" w14:textId="77777777" w:rsidTr="005462AC">
        <w:trPr>
          <w:ins w:id="1438" w:author="Brian Bohman" w:date="2021-08-30T14:11:00Z"/>
        </w:trPr>
        <w:tc>
          <w:tcPr>
            <w:tcW w:w="10286" w:type="dxa"/>
            <w:gridSpan w:val="10"/>
            <w:tcBorders>
              <w:bottom w:val="single" w:sz="4" w:space="0" w:color="auto"/>
            </w:tcBorders>
            <w:vAlign w:val="center"/>
          </w:tcPr>
          <w:p w14:paraId="164364A9" w14:textId="0462BFFC" w:rsidR="00A254FB" w:rsidRPr="00A254FB" w:rsidRDefault="00A254FB" w:rsidP="00A254FB">
            <w:pPr>
              <w:pStyle w:val="TableCaption"/>
              <w:rPr>
                <w:ins w:id="1439" w:author="Brian Bohman" w:date="2021-08-30T14:11:00Z"/>
              </w:rPr>
            </w:pPr>
            <w:bookmarkStart w:id="1440" w:name="_Ref81291623"/>
            <w:ins w:id="1441" w:author="Brian Bohman" w:date="2021-08-30T14:12:00Z">
              <w:r>
                <w:t xml:space="preserve">Table </w:t>
              </w:r>
              <w:r>
                <w:fldChar w:fldCharType="begin"/>
              </w:r>
              <w:r>
                <w:instrText xml:space="preserve"> SEQ Table \* ARABIC </w:instrText>
              </w:r>
              <w:r>
                <w:fldChar w:fldCharType="separate"/>
              </w:r>
            </w:ins>
            <w:ins w:id="1442" w:author="Brian Bohman" w:date="2021-10-27T06:39:00Z">
              <w:r w:rsidR="003475E6">
                <w:rPr>
                  <w:noProof/>
                </w:rPr>
                <w:t>7</w:t>
              </w:r>
            </w:ins>
            <w:ins w:id="1443" w:author="Brian Bohman" w:date="2021-08-30T14:12:00Z">
              <w:r>
                <w:fldChar w:fldCharType="end"/>
              </w:r>
              <w:bookmarkEnd w:id="1440"/>
              <w:r>
                <w:t>.</w:t>
              </w:r>
              <w:r>
                <w:rPr>
                  <w:b w:val="0"/>
                  <w:bCs/>
                </w:rPr>
                <w:t xml:space="preserve"> Comparison of key factors </w:t>
              </w:r>
            </w:ins>
            <w:ins w:id="1444" w:author="Brian Bohman" w:date="2021-08-30T14:13:00Z">
              <w:r>
                <w:rPr>
                  <w:b w:val="0"/>
                  <w:bCs/>
                </w:rPr>
                <w:t>for</w:t>
              </w:r>
            </w:ins>
            <w:ins w:id="1445" w:author="Brian Bohman" w:date="2021-08-30T14:12:00Z">
              <w:r>
                <w:rPr>
                  <w:b w:val="0"/>
                  <w:bCs/>
                </w:rPr>
                <w:t xml:space="preserve"> G, E, and M effects, including variety maturity class, mean growing season diurnal temperature difference (</w:t>
              </w:r>
              <w:r w:rsidRPr="00627160">
                <w:rPr>
                  <w:b w:val="0"/>
                  <w:bCs/>
                </w:rPr>
                <w:t>∆T</w:t>
              </w:r>
              <w:r w:rsidRPr="00627160">
                <w:rPr>
                  <w:b w:val="0"/>
                  <w:bCs/>
                  <w:vertAlign w:val="subscript"/>
                </w:rPr>
                <w:t>Diurnal</w:t>
              </w:r>
              <w:r>
                <w:rPr>
                  <w:b w:val="0"/>
                  <w:bCs/>
                </w:rPr>
                <w:t xml:space="preserve">), </w:t>
              </w:r>
            </w:ins>
            <w:ins w:id="1446" w:author="Brian Bohman" w:date="2021-08-30T14:13:00Z">
              <w:r>
                <w:rPr>
                  <w:b w:val="0"/>
                  <w:bCs/>
                </w:rPr>
                <w:t xml:space="preserve">cumulative growing season growing degree days (GDD), cumulative growing season incident solar radiation (Sol. Rad.), </w:t>
              </w:r>
            </w:ins>
            <w:ins w:id="1447" w:author="Brian Bohman" w:date="2021-08-30T14:12:00Z">
              <w:r>
                <w:rPr>
                  <w:b w:val="0"/>
                  <w:bCs/>
                </w:rPr>
                <w:t>planting density</w:t>
              </w:r>
            </w:ins>
            <w:ins w:id="1448" w:author="Brian Bohman" w:date="2021-08-30T14:13:00Z">
              <w:r>
                <w:rPr>
                  <w:b w:val="0"/>
                  <w:bCs/>
                </w:rPr>
                <w:t xml:space="preserve"> (</w:t>
              </w:r>
            </w:ins>
            <w:ins w:id="1449" w:author="Brian Bohman" w:date="2021-08-30T14:14:00Z">
              <w:r>
                <w:rPr>
                  <w:b w:val="0"/>
                  <w:bCs/>
                </w:rPr>
                <w:t>D</w:t>
              </w:r>
            </w:ins>
            <w:ins w:id="1450" w:author="Brian Bohman" w:date="2021-08-30T14:13:00Z">
              <w:r>
                <w:rPr>
                  <w:b w:val="0"/>
                  <w:bCs/>
                </w:rPr>
                <w:t>ensity)</w:t>
              </w:r>
            </w:ins>
            <w:ins w:id="1451" w:author="Brian Bohman" w:date="2021-08-30T14:12:00Z">
              <w:r>
                <w:rPr>
                  <w:b w:val="0"/>
                  <w:bCs/>
                </w:rPr>
                <w:t>, and N fertilizer application source and timing, used to interpret differences in critical N dilution.</w:t>
              </w:r>
            </w:ins>
          </w:p>
        </w:tc>
      </w:tr>
      <w:tr w:rsidR="00A254FB" w14:paraId="49B98047" w14:textId="77777777" w:rsidTr="00A254FB">
        <w:trPr>
          <w:ins w:id="1452" w:author="Brian Bohman" w:date="2021-08-30T14:10:00Z"/>
        </w:trPr>
        <w:tc>
          <w:tcPr>
            <w:tcW w:w="1146" w:type="dxa"/>
            <w:tcBorders>
              <w:bottom w:val="single" w:sz="4" w:space="0" w:color="auto"/>
            </w:tcBorders>
            <w:vAlign w:val="center"/>
          </w:tcPr>
          <w:p w14:paraId="6F301756" w14:textId="77777777" w:rsidR="00A254FB" w:rsidRPr="006A7632" w:rsidRDefault="00A254FB" w:rsidP="001A6B40">
            <w:pPr>
              <w:pStyle w:val="TableBody"/>
              <w:jc w:val="left"/>
              <w:rPr>
                <w:ins w:id="1453" w:author="Brian Bohman" w:date="2021-08-30T14:10:00Z"/>
              </w:rPr>
            </w:pPr>
          </w:p>
        </w:tc>
        <w:tc>
          <w:tcPr>
            <w:tcW w:w="1581" w:type="dxa"/>
            <w:tcBorders>
              <w:bottom w:val="single" w:sz="4" w:space="0" w:color="auto"/>
              <w:right w:val="dotted" w:sz="4" w:space="0" w:color="auto"/>
            </w:tcBorders>
            <w:vAlign w:val="center"/>
          </w:tcPr>
          <w:p w14:paraId="22FC36BB" w14:textId="77777777" w:rsidR="00A254FB" w:rsidRPr="006A7632" w:rsidRDefault="00A254FB" w:rsidP="001A6B40">
            <w:pPr>
              <w:pStyle w:val="TableBody"/>
              <w:jc w:val="left"/>
              <w:rPr>
                <w:ins w:id="1454" w:author="Brian Bohman" w:date="2021-08-30T14:10:00Z"/>
              </w:rPr>
            </w:pPr>
          </w:p>
        </w:tc>
        <w:tc>
          <w:tcPr>
            <w:tcW w:w="1007" w:type="dxa"/>
            <w:tcBorders>
              <w:left w:val="dotted" w:sz="4" w:space="0" w:color="auto"/>
              <w:bottom w:val="single" w:sz="4" w:space="0" w:color="auto"/>
              <w:right w:val="dotted" w:sz="4" w:space="0" w:color="auto"/>
            </w:tcBorders>
          </w:tcPr>
          <w:p w14:paraId="40CC5A68" w14:textId="48CBDBB4" w:rsidR="00A254FB" w:rsidRPr="00474794" w:rsidRDefault="00A254FB" w:rsidP="001A6B40">
            <w:pPr>
              <w:pStyle w:val="TableBody"/>
              <w:jc w:val="center"/>
              <w:rPr>
                <w:ins w:id="1455" w:author="Brian Bohman" w:date="2021-08-30T14:10:00Z"/>
                <w:rPrChange w:id="1456" w:author="Brian Bohman" w:date="2021-10-27T06:26:00Z">
                  <w:rPr>
                    <w:ins w:id="1457" w:author="Brian Bohman" w:date="2021-08-30T14:10:00Z"/>
                    <w:b/>
                    <w:bCs/>
                  </w:rPr>
                </w:rPrChange>
              </w:rPr>
            </w:pPr>
            <w:ins w:id="1458" w:author="Brian Bohman" w:date="2021-08-30T14:11:00Z">
              <w:r w:rsidRPr="00474794">
                <w:rPr>
                  <w:rPrChange w:id="1459" w:author="Brian Bohman" w:date="2021-10-27T06:26:00Z">
                    <w:rPr>
                      <w:b/>
                      <w:bCs/>
                    </w:rPr>
                  </w:rPrChange>
                </w:rPr>
                <w:t>G</w:t>
              </w:r>
            </w:ins>
          </w:p>
        </w:tc>
        <w:tc>
          <w:tcPr>
            <w:tcW w:w="2736" w:type="dxa"/>
            <w:gridSpan w:val="3"/>
            <w:tcBorders>
              <w:left w:val="dotted" w:sz="4" w:space="0" w:color="auto"/>
              <w:bottom w:val="single" w:sz="4" w:space="0" w:color="auto"/>
              <w:right w:val="dotted" w:sz="4" w:space="0" w:color="auto"/>
            </w:tcBorders>
          </w:tcPr>
          <w:p w14:paraId="39EC80D6" w14:textId="59D9883A" w:rsidR="00A254FB" w:rsidRPr="00474794" w:rsidRDefault="00A254FB" w:rsidP="001A6B40">
            <w:pPr>
              <w:pStyle w:val="TableBody"/>
              <w:jc w:val="center"/>
              <w:rPr>
                <w:ins w:id="1460" w:author="Brian Bohman" w:date="2021-08-30T14:10:00Z"/>
                <w:rPrChange w:id="1461" w:author="Brian Bohman" w:date="2021-10-27T06:26:00Z">
                  <w:rPr>
                    <w:ins w:id="1462" w:author="Brian Bohman" w:date="2021-08-30T14:10:00Z"/>
                    <w:b/>
                    <w:bCs/>
                  </w:rPr>
                </w:rPrChange>
              </w:rPr>
            </w:pPr>
            <w:ins w:id="1463" w:author="Brian Bohman" w:date="2021-08-30T14:11:00Z">
              <w:r w:rsidRPr="00474794">
                <w:rPr>
                  <w:rPrChange w:id="1464" w:author="Brian Bohman" w:date="2021-10-27T06:26:00Z">
                    <w:rPr>
                      <w:b/>
                      <w:bCs/>
                    </w:rPr>
                  </w:rPrChange>
                </w:rPr>
                <w:t>E</w:t>
              </w:r>
            </w:ins>
          </w:p>
        </w:tc>
        <w:tc>
          <w:tcPr>
            <w:tcW w:w="2520" w:type="dxa"/>
            <w:gridSpan w:val="2"/>
            <w:tcBorders>
              <w:left w:val="dotted" w:sz="4" w:space="0" w:color="auto"/>
              <w:bottom w:val="single" w:sz="4" w:space="0" w:color="auto"/>
              <w:right w:val="dotted" w:sz="4" w:space="0" w:color="auto"/>
            </w:tcBorders>
          </w:tcPr>
          <w:p w14:paraId="3B58DB5C" w14:textId="6237B539" w:rsidR="00A254FB" w:rsidRPr="00474794" w:rsidRDefault="00A254FB" w:rsidP="001A6B40">
            <w:pPr>
              <w:pStyle w:val="TableBody"/>
              <w:jc w:val="center"/>
              <w:rPr>
                <w:ins w:id="1465" w:author="Brian Bohman" w:date="2021-08-30T14:10:00Z"/>
                <w:rPrChange w:id="1466" w:author="Brian Bohman" w:date="2021-10-27T06:26:00Z">
                  <w:rPr>
                    <w:ins w:id="1467" w:author="Brian Bohman" w:date="2021-08-30T14:10:00Z"/>
                    <w:b/>
                    <w:bCs/>
                  </w:rPr>
                </w:rPrChange>
              </w:rPr>
            </w:pPr>
            <w:ins w:id="1468" w:author="Brian Bohman" w:date="2021-08-30T14:11:00Z">
              <w:r w:rsidRPr="00474794">
                <w:rPr>
                  <w:rPrChange w:id="1469" w:author="Brian Bohman" w:date="2021-10-27T06:26:00Z">
                    <w:rPr>
                      <w:b/>
                      <w:bCs/>
                    </w:rPr>
                  </w:rPrChange>
                </w:rPr>
                <w:t>M</w:t>
              </w:r>
            </w:ins>
          </w:p>
        </w:tc>
        <w:tc>
          <w:tcPr>
            <w:tcW w:w="1296" w:type="dxa"/>
            <w:gridSpan w:val="2"/>
            <w:tcBorders>
              <w:left w:val="dotted" w:sz="4" w:space="0" w:color="auto"/>
              <w:bottom w:val="single" w:sz="4" w:space="0" w:color="auto"/>
            </w:tcBorders>
            <w:vAlign w:val="center"/>
          </w:tcPr>
          <w:p w14:paraId="00409C51" w14:textId="7BF5CAB3" w:rsidR="00A254FB" w:rsidRDefault="00A254FB" w:rsidP="001A6B40">
            <w:pPr>
              <w:pStyle w:val="TableBody"/>
              <w:jc w:val="center"/>
              <w:rPr>
                <w:ins w:id="1470" w:author="Brian Bohman" w:date="2021-08-30T14:10:00Z"/>
                <w:i/>
                <w:iCs/>
              </w:rPr>
            </w:pPr>
            <w:ins w:id="1471" w:author="Brian Bohman" w:date="2021-08-30T14:11:00Z">
              <w:r w:rsidRPr="00A254FB">
                <w:t>Parameter</w:t>
              </w:r>
            </w:ins>
          </w:p>
        </w:tc>
      </w:tr>
      <w:tr w:rsidR="00A254FB" w14:paraId="46C1572A" w14:textId="77777777" w:rsidTr="00A254FB">
        <w:trPr>
          <w:ins w:id="1472" w:author="Brian Bohman" w:date="2021-08-30T12:58:00Z"/>
        </w:trPr>
        <w:tc>
          <w:tcPr>
            <w:tcW w:w="1146" w:type="dxa"/>
            <w:tcBorders>
              <w:bottom w:val="single" w:sz="4" w:space="0" w:color="auto"/>
            </w:tcBorders>
            <w:vAlign w:val="center"/>
          </w:tcPr>
          <w:p w14:paraId="09A63868" w14:textId="5AEEACC5" w:rsidR="008276E1" w:rsidRDefault="008276E1" w:rsidP="001A6B40">
            <w:pPr>
              <w:pStyle w:val="TableBody"/>
              <w:jc w:val="left"/>
              <w:rPr>
                <w:ins w:id="1473" w:author="Brian Bohman" w:date="2021-08-30T12:58:00Z"/>
              </w:rPr>
            </w:pPr>
            <w:ins w:id="1474" w:author="Brian Bohman" w:date="2021-08-30T12:59:00Z">
              <w:r w:rsidRPr="006A7632">
                <w:t>Location</w:t>
              </w:r>
            </w:ins>
          </w:p>
        </w:tc>
        <w:tc>
          <w:tcPr>
            <w:tcW w:w="1581" w:type="dxa"/>
            <w:tcBorders>
              <w:bottom w:val="single" w:sz="4" w:space="0" w:color="auto"/>
              <w:right w:val="dotted" w:sz="4" w:space="0" w:color="auto"/>
            </w:tcBorders>
            <w:vAlign w:val="center"/>
          </w:tcPr>
          <w:p w14:paraId="48CE9B1D" w14:textId="1166ED04" w:rsidR="008276E1" w:rsidRDefault="008276E1" w:rsidP="001A6B40">
            <w:pPr>
              <w:pStyle w:val="TableBody"/>
              <w:jc w:val="left"/>
              <w:rPr>
                <w:ins w:id="1475" w:author="Brian Bohman" w:date="2021-08-30T12:58:00Z"/>
              </w:rPr>
            </w:pPr>
            <w:ins w:id="1476" w:author="Brian Bohman" w:date="2021-08-30T12:59:00Z">
              <w:r w:rsidRPr="006A7632">
                <w:t>Variety</w:t>
              </w:r>
            </w:ins>
          </w:p>
        </w:tc>
        <w:tc>
          <w:tcPr>
            <w:tcW w:w="1007" w:type="dxa"/>
            <w:tcBorders>
              <w:left w:val="dotted" w:sz="4" w:space="0" w:color="auto"/>
              <w:bottom w:val="single" w:sz="4" w:space="0" w:color="auto"/>
              <w:right w:val="dotted" w:sz="4" w:space="0" w:color="auto"/>
            </w:tcBorders>
          </w:tcPr>
          <w:p w14:paraId="39217D41" w14:textId="20213BD8" w:rsidR="008276E1" w:rsidRDefault="008276E1" w:rsidP="001A6B40">
            <w:pPr>
              <w:pStyle w:val="TableBody"/>
              <w:jc w:val="center"/>
              <w:rPr>
                <w:ins w:id="1477" w:author="Brian Bohman" w:date="2021-08-30T12:58:00Z"/>
              </w:rPr>
            </w:pPr>
            <w:ins w:id="1478" w:author="Brian Bohman" w:date="2021-08-30T12:59:00Z">
              <w:r w:rsidRPr="007568FA">
                <w:t>Maturity Class</w:t>
              </w:r>
            </w:ins>
            <w:r w:rsidRPr="00A92627">
              <w:rPr>
                <w:vertAlign w:val="superscript"/>
              </w:rPr>
              <w:t>†</w:t>
            </w:r>
          </w:p>
        </w:tc>
        <w:tc>
          <w:tcPr>
            <w:tcW w:w="864" w:type="dxa"/>
            <w:tcBorders>
              <w:top w:val="single" w:sz="4" w:space="0" w:color="auto"/>
              <w:left w:val="dotted" w:sz="4" w:space="0" w:color="auto"/>
              <w:bottom w:val="single" w:sz="4" w:space="0" w:color="auto"/>
            </w:tcBorders>
          </w:tcPr>
          <w:p w14:paraId="54CEF8A9" w14:textId="32C40275" w:rsidR="008276E1" w:rsidRDefault="008276E1" w:rsidP="001A6B40">
            <w:pPr>
              <w:pStyle w:val="TableBody"/>
              <w:jc w:val="center"/>
              <w:rPr>
                <w:ins w:id="1479" w:author="Brian Bohman" w:date="2021-08-30T12:58:00Z"/>
              </w:rPr>
            </w:pPr>
            <w:ins w:id="1480" w:author="Brian Bohman" w:date="2021-08-30T13:30:00Z">
              <w:r>
                <w:t>∆T</w:t>
              </w:r>
            </w:ins>
            <w:ins w:id="1481" w:author="Brian Bohman" w:date="2021-08-30T12:59:00Z">
              <w:r w:rsidRPr="00627160">
                <w:rPr>
                  <w:vertAlign w:val="subscript"/>
                </w:rPr>
                <w:t>Diurnal</w:t>
              </w:r>
              <w:r w:rsidRPr="007568FA">
                <w:t xml:space="preserve"> </w:t>
              </w:r>
            </w:ins>
            <w:ins w:id="1482" w:author="Brian Bohman" w:date="2021-08-30T13:07:00Z">
              <w:r>
                <w:t>[ºC]</w:t>
              </w:r>
            </w:ins>
          </w:p>
        </w:tc>
        <w:tc>
          <w:tcPr>
            <w:tcW w:w="864" w:type="dxa"/>
            <w:tcBorders>
              <w:top w:val="single" w:sz="4" w:space="0" w:color="auto"/>
              <w:bottom w:val="single" w:sz="4" w:space="0" w:color="auto"/>
            </w:tcBorders>
          </w:tcPr>
          <w:p w14:paraId="5C297882" w14:textId="59386CCA" w:rsidR="008276E1" w:rsidRPr="007568FA" w:rsidRDefault="008276E1" w:rsidP="001A6B40">
            <w:pPr>
              <w:pStyle w:val="TableBody"/>
              <w:jc w:val="center"/>
              <w:rPr>
                <w:ins w:id="1483" w:author="Brian Bohman" w:date="2021-08-30T14:00:00Z"/>
              </w:rPr>
            </w:pPr>
            <w:ins w:id="1484" w:author="Brian Bohman" w:date="2021-08-30T14:00:00Z">
              <w:r>
                <w:t>GDD [ºC d]</w:t>
              </w:r>
            </w:ins>
          </w:p>
        </w:tc>
        <w:tc>
          <w:tcPr>
            <w:tcW w:w="1008" w:type="dxa"/>
            <w:tcBorders>
              <w:top w:val="single" w:sz="4" w:space="0" w:color="auto"/>
              <w:bottom w:val="single" w:sz="4" w:space="0" w:color="auto"/>
              <w:right w:val="dotted" w:sz="4" w:space="0" w:color="auto"/>
            </w:tcBorders>
          </w:tcPr>
          <w:p w14:paraId="0189AD65" w14:textId="15604AD2" w:rsidR="008276E1" w:rsidRPr="008276E1" w:rsidRDefault="008276E1" w:rsidP="001A6B40">
            <w:pPr>
              <w:pStyle w:val="TableBody"/>
              <w:jc w:val="center"/>
              <w:rPr>
                <w:ins w:id="1485" w:author="Brian Bohman" w:date="2021-08-30T14:01:00Z"/>
              </w:rPr>
            </w:pPr>
            <w:ins w:id="1486" w:author="Brian Bohman" w:date="2021-08-30T14:01:00Z">
              <w:r>
                <w:t>S</w:t>
              </w:r>
            </w:ins>
            <w:ins w:id="1487" w:author="Brian Bohman" w:date="2021-08-30T14:02:00Z">
              <w:r>
                <w:t>ol. Rad.</w:t>
              </w:r>
            </w:ins>
            <w:ins w:id="1488" w:author="Brian Bohman" w:date="2021-08-30T14:01:00Z">
              <w:r>
                <w:t xml:space="preserve"> [MJ m</w:t>
              </w:r>
              <w:r>
                <w:rPr>
                  <w:vertAlign w:val="superscript"/>
                </w:rPr>
                <w:t>-2</w:t>
              </w:r>
              <w:r>
                <w:t>]</w:t>
              </w:r>
            </w:ins>
          </w:p>
        </w:tc>
        <w:tc>
          <w:tcPr>
            <w:tcW w:w="1224" w:type="dxa"/>
            <w:tcBorders>
              <w:left w:val="dotted" w:sz="4" w:space="0" w:color="auto"/>
              <w:bottom w:val="single" w:sz="4" w:space="0" w:color="auto"/>
            </w:tcBorders>
          </w:tcPr>
          <w:p w14:paraId="23264144" w14:textId="3104487F" w:rsidR="008276E1" w:rsidRPr="00535FAF" w:rsidRDefault="008276E1" w:rsidP="001A6B40">
            <w:pPr>
              <w:pStyle w:val="TableBody"/>
              <w:jc w:val="center"/>
              <w:rPr>
                <w:ins w:id="1489" w:author="Brian Bohman" w:date="2021-08-30T12:58:00Z"/>
              </w:rPr>
            </w:pPr>
            <w:ins w:id="1490" w:author="Brian Bohman" w:date="2021-08-30T14:02:00Z">
              <w:r>
                <w:t>Density</w:t>
              </w:r>
            </w:ins>
            <w:ins w:id="1491" w:author="Brian Bohman" w:date="2021-08-30T13:07:00Z">
              <w:r>
                <w:t xml:space="preserve"> [plants ha</w:t>
              </w:r>
              <w:r>
                <w:rPr>
                  <w:vertAlign w:val="superscript"/>
                </w:rPr>
                <w:t>-1</w:t>
              </w:r>
              <w:r>
                <w:t>]</w:t>
              </w:r>
            </w:ins>
          </w:p>
        </w:tc>
        <w:tc>
          <w:tcPr>
            <w:tcW w:w="1296" w:type="dxa"/>
            <w:tcBorders>
              <w:bottom w:val="single" w:sz="4" w:space="0" w:color="auto"/>
              <w:right w:val="dotted" w:sz="4" w:space="0" w:color="auto"/>
            </w:tcBorders>
          </w:tcPr>
          <w:p w14:paraId="0DA28754" w14:textId="63A8EA84" w:rsidR="008276E1" w:rsidRPr="00B953E4" w:rsidRDefault="008276E1" w:rsidP="001A6B40">
            <w:pPr>
              <w:pStyle w:val="TableBody"/>
              <w:jc w:val="center"/>
              <w:rPr>
                <w:ins w:id="1492" w:author="Brian Bohman" w:date="2021-08-30T12:58:00Z"/>
                <w:vertAlign w:val="superscript"/>
              </w:rPr>
            </w:pPr>
            <w:ins w:id="1493" w:author="Brian Bohman" w:date="2021-08-30T12:59:00Z">
              <w:r w:rsidRPr="007568FA">
                <w:t>N Source</w:t>
              </w:r>
            </w:ins>
            <w:ins w:id="1494" w:author="Brian Bohman" w:date="2021-08-30T13:08:00Z">
              <w:r>
                <w:t xml:space="preserve"> &amp; </w:t>
              </w:r>
            </w:ins>
            <w:ins w:id="1495" w:author="Brian Bohman" w:date="2021-08-30T12:59:00Z">
              <w:r w:rsidRPr="007568FA">
                <w:t>Timing</w:t>
              </w:r>
            </w:ins>
            <w:ins w:id="1496" w:author="Brian Bohman" w:date="2021-08-30T13:18:00Z">
              <w:r w:rsidRPr="00B953E4">
                <w:rPr>
                  <w:vertAlign w:val="superscript"/>
                </w:rPr>
                <w:t>‡</w:t>
              </w:r>
            </w:ins>
          </w:p>
        </w:tc>
        <w:tc>
          <w:tcPr>
            <w:tcW w:w="576" w:type="dxa"/>
            <w:tcBorders>
              <w:left w:val="dotted" w:sz="4" w:space="0" w:color="auto"/>
              <w:bottom w:val="single" w:sz="4" w:space="0" w:color="auto"/>
            </w:tcBorders>
            <w:vAlign w:val="center"/>
          </w:tcPr>
          <w:p w14:paraId="2F2E48C8" w14:textId="693DFE33" w:rsidR="008276E1" w:rsidRPr="00535FAF" w:rsidRDefault="008276E1" w:rsidP="001A6B40">
            <w:pPr>
              <w:pStyle w:val="TableBody"/>
              <w:jc w:val="center"/>
              <w:rPr>
                <w:ins w:id="1497" w:author="Brian Bohman" w:date="2021-08-30T12:58:00Z"/>
                <w:i/>
                <w:iCs/>
              </w:rPr>
            </w:pPr>
            <w:ins w:id="1498" w:author="Brian Bohman" w:date="2021-08-30T12:59:00Z">
              <w:r w:rsidRPr="00535FAF">
                <w:rPr>
                  <w:i/>
                  <w:iCs/>
                </w:rPr>
                <w:t>a</w:t>
              </w:r>
            </w:ins>
          </w:p>
        </w:tc>
        <w:tc>
          <w:tcPr>
            <w:tcW w:w="720" w:type="dxa"/>
            <w:tcBorders>
              <w:bottom w:val="single" w:sz="4" w:space="0" w:color="auto"/>
            </w:tcBorders>
            <w:vAlign w:val="center"/>
          </w:tcPr>
          <w:p w14:paraId="1DAADB07" w14:textId="464677A1" w:rsidR="008276E1" w:rsidRPr="00535FAF" w:rsidRDefault="008276E1" w:rsidP="001A6B40">
            <w:pPr>
              <w:pStyle w:val="TableBody"/>
              <w:jc w:val="center"/>
              <w:rPr>
                <w:ins w:id="1499" w:author="Brian Bohman" w:date="2021-08-30T12:58:00Z"/>
                <w:i/>
                <w:iCs/>
              </w:rPr>
            </w:pPr>
            <w:ins w:id="1500" w:author="Brian Bohman" w:date="2021-08-30T13:09:00Z">
              <w:r>
                <w:rPr>
                  <w:i/>
                  <w:iCs/>
                </w:rPr>
                <w:t>b</w:t>
              </w:r>
            </w:ins>
          </w:p>
        </w:tc>
      </w:tr>
      <w:tr w:rsidR="00077B96" w14:paraId="501AD241" w14:textId="77777777" w:rsidTr="00A254FB">
        <w:trPr>
          <w:ins w:id="1501" w:author="Brian Bohman" w:date="2021-08-30T12:58:00Z"/>
        </w:trPr>
        <w:tc>
          <w:tcPr>
            <w:tcW w:w="1146" w:type="dxa"/>
            <w:vMerge w:val="restart"/>
            <w:tcBorders>
              <w:top w:val="single" w:sz="4" w:space="0" w:color="auto"/>
            </w:tcBorders>
            <w:vAlign w:val="center"/>
          </w:tcPr>
          <w:p w14:paraId="503E4382" w14:textId="349F7810" w:rsidR="00077B96" w:rsidRDefault="00077B96" w:rsidP="00535FAF">
            <w:pPr>
              <w:pStyle w:val="TableBody"/>
              <w:jc w:val="left"/>
              <w:rPr>
                <w:ins w:id="1502" w:author="Brian Bohman" w:date="2021-08-30T12:58:00Z"/>
              </w:rPr>
            </w:pPr>
            <w:ins w:id="1503" w:author="Brian Bohman" w:date="2021-08-30T12:59:00Z">
              <w:r w:rsidRPr="006A7632">
                <w:t>Argentina</w:t>
              </w:r>
            </w:ins>
          </w:p>
        </w:tc>
        <w:tc>
          <w:tcPr>
            <w:tcW w:w="1581" w:type="dxa"/>
            <w:tcBorders>
              <w:top w:val="single" w:sz="4" w:space="0" w:color="auto"/>
              <w:right w:val="dotted" w:sz="4" w:space="0" w:color="auto"/>
            </w:tcBorders>
            <w:vAlign w:val="center"/>
          </w:tcPr>
          <w:p w14:paraId="7FB0C2EA" w14:textId="64CDCDD6" w:rsidR="00077B96" w:rsidRDefault="00077B96" w:rsidP="00535FAF">
            <w:pPr>
              <w:pStyle w:val="TableBody"/>
              <w:jc w:val="left"/>
              <w:rPr>
                <w:ins w:id="1504" w:author="Brian Bohman" w:date="2021-08-30T12:58:00Z"/>
              </w:rPr>
            </w:pPr>
            <w:ins w:id="1505" w:author="Brian Bohman" w:date="2021-08-30T12:59:00Z">
              <w:r w:rsidRPr="006A7632">
                <w:t>Bannock Russet</w:t>
              </w:r>
            </w:ins>
          </w:p>
        </w:tc>
        <w:tc>
          <w:tcPr>
            <w:tcW w:w="1007" w:type="dxa"/>
            <w:tcBorders>
              <w:top w:val="single" w:sz="4" w:space="0" w:color="auto"/>
              <w:left w:val="dotted" w:sz="4" w:space="0" w:color="auto"/>
              <w:right w:val="dotted" w:sz="4" w:space="0" w:color="auto"/>
            </w:tcBorders>
            <w:vAlign w:val="center"/>
          </w:tcPr>
          <w:p w14:paraId="3B329267" w14:textId="32C06E5F" w:rsidR="00077B96" w:rsidRDefault="00077B96" w:rsidP="001A6B40">
            <w:pPr>
              <w:pStyle w:val="TableBody"/>
              <w:jc w:val="center"/>
              <w:rPr>
                <w:ins w:id="1506" w:author="Brian Bohman" w:date="2021-08-30T12:58:00Z"/>
              </w:rPr>
            </w:pPr>
            <w:ins w:id="1507" w:author="Brian Bohman" w:date="2021-08-30T13:04:00Z">
              <w:r>
                <w:t>L</w:t>
              </w:r>
            </w:ins>
            <w:ins w:id="1508" w:author="Brian Bohman" w:date="2021-08-30T13:22:00Z">
              <w:r>
                <w:t xml:space="preserve"> to </w:t>
              </w:r>
            </w:ins>
            <w:ins w:id="1509" w:author="Brian Bohman" w:date="2021-08-30T13:04:00Z">
              <w:r>
                <w:t>VL</w:t>
              </w:r>
            </w:ins>
          </w:p>
        </w:tc>
        <w:tc>
          <w:tcPr>
            <w:tcW w:w="864" w:type="dxa"/>
            <w:vMerge w:val="restart"/>
            <w:tcBorders>
              <w:top w:val="single" w:sz="4" w:space="0" w:color="auto"/>
              <w:left w:val="dotted" w:sz="4" w:space="0" w:color="auto"/>
            </w:tcBorders>
            <w:vAlign w:val="center"/>
          </w:tcPr>
          <w:p w14:paraId="1E275BF3" w14:textId="7BB148E3" w:rsidR="00077B96" w:rsidRDefault="00077B96" w:rsidP="001A6B40">
            <w:pPr>
              <w:pStyle w:val="TableBody"/>
              <w:jc w:val="center"/>
              <w:rPr>
                <w:ins w:id="1510" w:author="Brian Bohman" w:date="2021-08-30T12:58:00Z"/>
              </w:rPr>
            </w:pPr>
            <w:ins w:id="1511" w:author="Brian Bohman" w:date="2021-08-30T13:00:00Z">
              <w:r>
                <w:t>13.6</w:t>
              </w:r>
            </w:ins>
          </w:p>
        </w:tc>
        <w:tc>
          <w:tcPr>
            <w:tcW w:w="864" w:type="dxa"/>
            <w:vMerge w:val="restart"/>
            <w:tcBorders>
              <w:top w:val="single" w:sz="4" w:space="0" w:color="auto"/>
            </w:tcBorders>
            <w:vAlign w:val="center"/>
          </w:tcPr>
          <w:p w14:paraId="48FA4427" w14:textId="62495C12" w:rsidR="00077B96" w:rsidRDefault="00077B96" w:rsidP="00077B96">
            <w:pPr>
              <w:pStyle w:val="TableBody"/>
              <w:jc w:val="center"/>
              <w:rPr>
                <w:ins w:id="1512" w:author="Brian Bohman" w:date="2021-08-30T14:00:00Z"/>
              </w:rPr>
            </w:pPr>
            <w:ins w:id="1513" w:author="Brian Bohman" w:date="2021-08-30T14:04:00Z">
              <w:r>
                <w:t>1739</w:t>
              </w:r>
            </w:ins>
          </w:p>
        </w:tc>
        <w:tc>
          <w:tcPr>
            <w:tcW w:w="1008" w:type="dxa"/>
            <w:vMerge w:val="restart"/>
            <w:tcBorders>
              <w:top w:val="single" w:sz="4" w:space="0" w:color="auto"/>
              <w:right w:val="dotted" w:sz="4" w:space="0" w:color="auto"/>
            </w:tcBorders>
            <w:vAlign w:val="center"/>
          </w:tcPr>
          <w:p w14:paraId="0072D112" w14:textId="0642A7E5" w:rsidR="00077B96" w:rsidRDefault="00077B96" w:rsidP="00077B96">
            <w:pPr>
              <w:pStyle w:val="TableBody"/>
              <w:jc w:val="center"/>
              <w:rPr>
                <w:ins w:id="1514" w:author="Brian Bohman" w:date="2021-08-30T14:01:00Z"/>
              </w:rPr>
            </w:pPr>
            <w:ins w:id="1515" w:author="Brian Bohman" w:date="2021-08-30T14:05:00Z">
              <w:r>
                <w:t>3873</w:t>
              </w:r>
            </w:ins>
          </w:p>
        </w:tc>
        <w:tc>
          <w:tcPr>
            <w:tcW w:w="1224" w:type="dxa"/>
            <w:vMerge w:val="restart"/>
            <w:tcBorders>
              <w:top w:val="single" w:sz="4" w:space="0" w:color="auto"/>
              <w:left w:val="dotted" w:sz="4" w:space="0" w:color="auto"/>
            </w:tcBorders>
            <w:vAlign w:val="center"/>
          </w:tcPr>
          <w:p w14:paraId="66FF4DA5" w14:textId="19CD9FA9" w:rsidR="00077B96" w:rsidRDefault="00077B96" w:rsidP="001A6B40">
            <w:pPr>
              <w:pStyle w:val="TableBody"/>
              <w:jc w:val="center"/>
              <w:rPr>
                <w:ins w:id="1516" w:author="Brian Bohman" w:date="2021-08-30T12:58:00Z"/>
              </w:rPr>
            </w:pPr>
            <w:ins w:id="1517" w:author="Brian Bohman" w:date="2021-08-30T13:00:00Z">
              <w:r>
                <w:t>59,000</w:t>
              </w:r>
            </w:ins>
          </w:p>
        </w:tc>
        <w:tc>
          <w:tcPr>
            <w:tcW w:w="1296" w:type="dxa"/>
            <w:vMerge w:val="restart"/>
            <w:tcBorders>
              <w:top w:val="single" w:sz="4" w:space="0" w:color="auto"/>
              <w:right w:val="dotted" w:sz="4" w:space="0" w:color="auto"/>
            </w:tcBorders>
            <w:vAlign w:val="center"/>
          </w:tcPr>
          <w:p w14:paraId="6B52A102" w14:textId="6C0FE23C" w:rsidR="00077B96" w:rsidRDefault="00077B96" w:rsidP="001A6B40">
            <w:pPr>
              <w:pStyle w:val="TableBody"/>
              <w:jc w:val="center"/>
              <w:rPr>
                <w:ins w:id="1518" w:author="Brian Bohman" w:date="2021-08-30T12:58:00Z"/>
              </w:rPr>
            </w:pPr>
            <w:ins w:id="1519" w:author="Brian Bohman" w:date="2021-08-30T13:01:00Z">
              <w:r>
                <w:t>Urea @ P</w:t>
              </w:r>
            </w:ins>
            <w:ins w:id="1520" w:author="Brian Bohman" w:date="2021-08-30T13:23:00Z">
              <w:r>
                <w:t>L</w:t>
              </w:r>
            </w:ins>
          </w:p>
        </w:tc>
        <w:tc>
          <w:tcPr>
            <w:tcW w:w="576" w:type="dxa"/>
            <w:tcBorders>
              <w:top w:val="single" w:sz="4" w:space="0" w:color="auto"/>
              <w:left w:val="dotted" w:sz="4" w:space="0" w:color="auto"/>
            </w:tcBorders>
          </w:tcPr>
          <w:p w14:paraId="5BF7C369" w14:textId="79FD1726" w:rsidR="00077B96" w:rsidRDefault="00077B96" w:rsidP="00535FAF">
            <w:pPr>
              <w:pStyle w:val="TableBody"/>
              <w:jc w:val="left"/>
              <w:rPr>
                <w:ins w:id="1521" w:author="Brian Bohman" w:date="2021-08-30T12:58:00Z"/>
              </w:rPr>
            </w:pPr>
            <w:ins w:id="1522" w:author="Brian Bohman" w:date="2021-08-30T13:11:00Z">
              <w:r w:rsidRPr="00536318">
                <w:t>4.96</w:t>
              </w:r>
            </w:ins>
          </w:p>
        </w:tc>
        <w:tc>
          <w:tcPr>
            <w:tcW w:w="720" w:type="dxa"/>
            <w:tcBorders>
              <w:top w:val="single" w:sz="4" w:space="0" w:color="auto"/>
            </w:tcBorders>
          </w:tcPr>
          <w:p w14:paraId="4B106C62" w14:textId="4EF5E1FF" w:rsidR="00077B96" w:rsidRDefault="00077B96" w:rsidP="00535FAF">
            <w:pPr>
              <w:pStyle w:val="TableBody"/>
              <w:jc w:val="left"/>
              <w:rPr>
                <w:ins w:id="1523" w:author="Brian Bohman" w:date="2021-08-30T12:58:00Z"/>
              </w:rPr>
            </w:pPr>
            <w:ins w:id="1524" w:author="Brian Bohman" w:date="2021-08-30T13:11:00Z">
              <w:r w:rsidRPr="00536318">
                <w:t>0.14</w:t>
              </w:r>
            </w:ins>
            <w:ins w:id="1525" w:author="Brian Bohman" w:date="2021-08-30T13:34:00Z">
              <w:r>
                <w:t>0</w:t>
              </w:r>
            </w:ins>
          </w:p>
        </w:tc>
      </w:tr>
      <w:tr w:rsidR="00077B96" w14:paraId="4824FEC3" w14:textId="77777777" w:rsidTr="00A254FB">
        <w:trPr>
          <w:ins w:id="1526" w:author="Brian Bohman" w:date="2021-08-30T12:58:00Z"/>
        </w:trPr>
        <w:tc>
          <w:tcPr>
            <w:tcW w:w="1146" w:type="dxa"/>
            <w:vMerge/>
            <w:vAlign w:val="center"/>
          </w:tcPr>
          <w:p w14:paraId="3000DB9C" w14:textId="77777777" w:rsidR="00077B96" w:rsidRDefault="00077B96" w:rsidP="00535FAF">
            <w:pPr>
              <w:pStyle w:val="TableBody"/>
              <w:jc w:val="left"/>
              <w:rPr>
                <w:ins w:id="1527" w:author="Brian Bohman" w:date="2021-08-30T12:58:00Z"/>
              </w:rPr>
            </w:pPr>
          </w:p>
        </w:tc>
        <w:tc>
          <w:tcPr>
            <w:tcW w:w="1581" w:type="dxa"/>
            <w:tcBorders>
              <w:right w:val="dotted" w:sz="4" w:space="0" w:color="auto"/>
            </w:tcBorders>
            <w:vAlign w:val="center"/>
          </w:tcPr>
          <w:p w14:paraId="2BF5BAE7" w14:textId="465E6448" w:rsidR="00077B96" w:rsidRDefault="00077B96" w:rsidP="00535FAF">
            <w:pPr>
              <w:pStyle w:val="TableBody"/>
              <w:jc w:val="left"/>
              <w:rPr>
                <w:ins w:id="1528" w:author="Brian Bohman" w:date="2021-08-30T12:58:00Z"/>
              </w:rPr>
            </w:pPr>
            <w:ins w:id="1529" w:author="Brian Bohman" w:date="2021-08-30T12:59:00Z">
              <w:r w:rsidRPr="006A7632">
                <w:t>Gem Russet</w:t>
              </w:r>
            </w:ins>
          </w:p>
        </w:tc>
        <w:tc>
          <w:tcPr>
            <w:tcW w:w="1007" w:type="dxa"/>
            <w:tcBorders>
              <w:left w:val="dotted" w:sz="4" w:space="0" w:color="auto"/>
              <w:right w:val="dotted" w:sz="4" w:space="0" w:color="auto"/>
            </w:tcBorders>
            <w:vAlign w:val="center"/>
          </w:tcPr>
          <w:p w14:paraId="0D0FF17C" w14:textId="0C2E00AE" w:rsidR="00077B96" w:rsidRDefault="00077B96" w:rsidP="001A6B40">
            <w:pPr>
              <w:pStyle w:val="TableBody"/>
              <w:jc w:val="center"/>
              <w:rPr>
                <w:ins w:id="1530" w:author="Brian Bohman" w:date="2021-08-30T12:58:00Z"/>
              </w:rPr>
            </w:pPr>
            <w:ins w:id="1531" w:author="Brian Bohman" w:date="2021-08-30T13:04:00Z">
              <w:r>
                <w:t>M</w:t>
              </w:r>
            </w:ins>
            <w:ins w:id="1532" w:author="Brian Bohman" w:date="2021-08-30T13:22:00Z">
              <w:r>
                <w:t xml:space="preserve"> to </w:t>
              </w:r>
            </w:ins>
            <w:ins w:id="1533" w:author="Brian Bohman" w:date="2021-08-30T13:04:00Z">
              <w:r>
                <w:t>L</w:t>
              </w:r>
            </w:ins>
          </w:p>
        </w:tc>
        <w:tc>
          <w:tcPr>
            <w:tcW w:w="864" w:type="dxa"/>
            <w:vMerge/>
            <w:tcBorders>
              <w:left w:val="dotted" w:sz="4" w:space="0" w:color="auto"/>
            </w:tcBorders>
            <w:vAlign w:val="center"/>
          </w:tcPr>
          <w:p w14:paraId="37AFD30D" w14:textId="77777777" w:rsidR="00077B96" w:rsidRDefault="00077B96" w:rsidP="001A6B40">
            <w:pPr>
              <w:pStyle w:val="TableBody"/>
              <w:jc w:val="center"/>
              <w:rPr>
                <w:ins w:id="1534" w:author="Brian Bohman" w:date="2021-08-30T12:58:00Z"/>
              </w:rPr>
            </w:pPr>
          </w:p>
        </w:tc>
        <w:tc>
          <w:tcPr>
            <w:tcW w:w="864" w:type="dxa"/>
            <w:vMerge/>
            <w:vAlign w:val="center"/>
          </w:tcPr>
          <w:p w14:paraId="0344F46C" w14:textId="77777777" w:rsidR="00077B96" w:rsidRDefault="00077B96" w:rsidP="00077B96">
            <w:pPr>
              <w:pStyle w:val="TableBody"/>
              <w:jc w:val="center"/>
              <w:rPr>
                <w:ins w:id="1535" w:author="Brian Bohman" w:date="2021-08-30T14:00:00Z"/>
              </w:rPr>
            </w:pPr>
          </w:p>
        </w:tc>
        <w:tc>
          <w:tcPr>
            <w:tcW w:w="1008" w:type="dxa"/>
            <w:vMerge/>
            <w:tcBorders>
              <w:right w:val="dotted" w:sz="4" w:space="0" w:color="auto"/>
            </w:tcBorders>
            <w:vAlign w:val="center"/>
          </w:tcPr>
          <w:p w14:paraId="4380A19E" w14:textId="77777777" w:rsidR="00077B96" w:rsidRDefault="00077B96" w:rsidP="00077B96">
            <w:pPr>
              <w:pStyle w:val="TableBody"/>
              <w:jc w:val="center"/>
              <w:rPr>
                <w:ins w:id="1536" w:author="Brian Bohman" w:date="2021-08-30T14:01:00Z"/>
              </w:rPr>
            </w:pPr>
          </w:p>
        </w:tc>
        <w:tc>
          <w:tcPr>
            <w:tcW w:w="1224" w:type="dxa"/>
            <w:vMerge/>
            <w:tcBorders>
              <w:left w:val="dotted" w:sz="4" w:space="0" w:color="auto"/>
            </w:tcBorders>
            <w:vAlign w:val="center"/>
          </w:tcPr>
          <w:p w14:paraId="6F406B9E" w14:textId="4FCB40C5" w:rsidR="00077B96" w:rsidRDefault="00077B96" w:rsidP="001A6B40">
            <w:pPr>
              <w:pStyle w:val="TableBody"/>
              <w:jc w:val="center"/>
              <w:rPr>
                <w:ins w:id="1537" w:author="Brian Bohman" w:date="2021-08-30T12:58:00Z"/>
              </w:rPr>
            </w:pPr>
          </w:p>
        </w:tc>
        <w:tc>
          <w:tcPr>
            <w:tcW w:w="1296" w:type="dxa"/>
            <w:vMerge/>
            <w:tcBorders>
              <w:right w:val="dotted" w:sz="4" w:space="0" w:color="auto"/>
            </w:tcBorders>
            <w:vAlign w:val="center"/>
          </w:tcPr>
          <w:p w14:paraId="156D7AB2" w14:textId="77777777" w:rsidR="00077B96" w:rsidRDefault="00077B96" w:rsidP="001A6B40">
            <w:pPr>
              <w:pStyle w:val="TableBody"/>
              <w:jc w:val="center"/>
              <w:rPr>
                <w:ins w:id="1538" w:author="Brian Bohman" w:date="2021-08-30T12:58:00Z"/>
              </w:rPr>
            </w:pPr>
          </w:p>
        </w:tc>
        <w:tc>
          <w:tcPr>
            <w:tcW w:w="576" w:type="dxa"/>
            <w:tcBorders>
              <w:left w:val="dotted" w:sz="4" w:space="0" w:color="auto"/>
            </w:tcBorders>
          </w:tcPr>
          <w:p w14:paraId="2408C087" w14:textId="7FAE51A6" w:rsidR="00077B96" w:rsidRDefault="00077B96" w:rsidP="00535FAF">
            <w:pPr>
              <w:pStyle w:val="TableBody"/>
              <w:jc w:val="left"/>
              <w:rPr>
                <w:ins w:id="1539" w:author="Brian Bohman" w:date="2021-08-30T12:58:00Z"/>
              </w:rPr>
            </w:pPr>
            <w:ins w:id="1540" w:author="Brian Bohman" w:date="2021-08-30T13:11:00Z">
              <w:r w:rsidRPr="00536318">
                <w:t>4.96</w:t>
              </w:r>
            </w:ins>
          </w:p>
        </w:tc>
        <w:tc>
          <w:tcPr>
            <w:tcW w:w="720" w:type="dxa"/>
          </w:tcPr>
          <w:p w14:paraId="7ECEC7EA" w14:textId="5D7F45B7" w:rsidR="00077B96" w:rsidRDefault="00077B96" w:rsidP="00535FAF">
            <w:pPr>
              <w:pStyle w:val="TableBody"/>
              <w:jc w:val="left"/>
              <w:rPr>
                <w:ins w:id="1541" w:author="Brian Bohman" w:date="2021-08-30T12:58:00Z"/>
              </w:rPr>
            </w:pPr>
            <w:ins w:id="1542" w:author="Brian Bohman" w:date="2021-08-30T13:11:00Z">
              <w:r w:rsidRPr="00536318">
                <w:t>0.178</w:t>
              </w:r>
            </w:ins>
          </w:p>
        </w:tc>
      </w:tr>
      <w:tr w:rsidR="00077B96" w14:paraId="33AD6A21" w14:textId="77777777" w:rsidTr="00A254FB">
        <w:trPr>
          <w:ins w:id="1543" w:author="Brian Bohman" w:date="2021-08-30T12:58:00Z"/>
        </w:trPr>
        <w:tc>
          <w:tcPr>
            <w:tcW w:w="1146" w:type="dxa"/>
            <w:vMerge/>
            <w:vAlign w:val="center"/>
          </w:tcPr>
          <w:p w14:paraId="526CFD4F" w14:textId="77777777" w:rsidR="00077B96" w:rsidRDefault="00077B96" w:rsidP="00535FAF">
            <w:pPr>
              <w:pStyle w:val="TableBody"/>
              <w:jc w:val="left"/>
              <w:rPr>
                <w:ins w:id="1544" w:author="Brian Bohman" w:date="2021-08-30T12:58:00Z"/>
              </w:rPr>
            </w:pPr>
          </w:p>
        </w:tc>
        <w:tc>
          <w:tcPr>
            <w:tcW w:w="1581" w:type="dxa"/>
            <w:tcBorders>
              <w:right w:val="dotted" w:sz="4" w:space="0" w:color="auto"/>
            </w:tcBorders>
            <w:vAlign w:val="center"/>
          </w:tcPr>
          <w:p w14:paraId="3A3EA0CF" w14:textId="2E39FA52" w:rsidR="00077B96" w:rsidRDefault="00077B96" w:rsidP="00535FAF">
            <w:pPr>
              <w:pStyle w:val="TableBody"/>
              <w:jc w:val="left"/>
              <w:rPr>
                <w:ins w:id="1545" w:author="Brian Bohman" w:date="2021-08-30T12:58:00Z"/>
              </w:rPr>
            </w:pPr>
            <w:ins w:id="1546" w:author="Brian Bohman" w:date="2021-08-30T12:59:00Z">
              <w:r w:rsidRPr="006A7632">
                <w:t>Innovator</w:t>
              </w:r>
            </w:ins>
          </w:p>
        </w:tc>
        <w:tc>
          <w:tcPr>
            <w:tcW w:w="1007" w:type="dxa"/>
            <w:tcBorders>
              <w:left w:val="dotted" w:sz="4" w:space="0" w:color="auto"/>
              <w:right w:val="dotted" w:sz="4" w:space="0" w:color="auto"/>
            </w:tcBorders>
            <w:vAlign w:val="center"/>
          </w:tcPr>
          <w:p w14:paraId="0FABE843" w14:textId="39A2E1F8" w:rsidR="00077B96" w:rsidRDefault="00077B96" w:rsidP="001A6B40">
            <w:pPr>
              <w:pStyle w:val="TableBody"/>
              <w:jc w:val="center"/>
              <w:rPr>
                <w:ins w:id="1547" w:author="Brian Bohman" w:date="2021-08-30T12:58:00Z"/>
              </w:rPr>
            </w:pPr>
            <w:ins w:id="1548" w:author="Brian Bohman" w:date="2021-08-30T13:04:00Z">
              <w:r>
                <w:t>E</w:t>
              </w:r>
            </w:ins>
            <w:ins w:id="1549" w:author="Brian Bohman" w:date="2021-08-30T13:22:00Z">
              <w:r>
                <w:t xml:space="preserve"> to </w:t>
              </w:r>
            </w:ins>
            <w:ins w:id="1550" w:author="Brian Bohman" w:date="2021-08-30T13:04:00Z">
              <w:r>
                <w:t>M</w:t>
              </w:r>
            </w:ins>
          </w:p>
        </w:tc>
        <w:tc>
          <w:tcPr>
            <w:tcW w:w="864" w:type="dxa"/>
            <w:vMerge/>
            <w:tcBorders>
              <w:left w:val="dotted" w:sz="4" w:space="0" w:color="auto"/>
            </w:tcBorders>
            <w:vAlign w:val="center"/>
          </w:tcPr>
          <w:p w14:paraId="50FA1B9E" w14:textId="77777777" w:rsidR="00077B96" w:rsidRDefault="00077B96" w:rsidP="001A6B40">
            <w:pPr>
              <w:pStyle w:val="TableBody"/>
              <w:jc w:val="center"/>
              <w:rPr>
                <w:ins w:id="1551" w:author="Brian Bohman" w:date="2021-08-30T12:58:00Z"/>
              </w:rPr>
            </w:pPr>
          </w:p>
        </w:tc>
        <w:tc>
          <w:tcPr>
            <w:tcW w:w="864" w:type="dxa"/>
            <w:vMerge/>
            <w:vAlign w:val="center"/>
          </w:tcPr>
          <w:p w14:paraId="41745D12" w14:textId="77777777" w:rsidR="00077B96" w:rsidRDefault="00077B96" w:rsidP="00077B96">
            <w:pPr>
              <w:pStyle w:val="TableBody"/>
              <w:jc w:val="center"/>
              <w:rPr>
                <w:ins w:id="1552" w:author="Brian Bohman" w:date="2021-08-30T14:00:00Z"/>
              </w:rPr>
            </w:pPr>
          </w:p>
        </w:tc>
        <w:tc>
          <w:tcPr>
            <w:tcW w:w="1008" w:type="dxa"/>
            <w:vMerge/>
            <w:tcBorders>
              <w:right w:val="dotted" w:sz="4" w:space="0" w:color="auto"/>
            </w:tcBorders>
            <w:vAlign w:val="center"/>
          </w:tcPr>
          <w:p w14:paraId="78EFED73" w14:textId="77777777" w:rsidR="00077B96" w:rsidRDefault="00077B96" w:rsidP="00077B96">
            <w:pPr>
              <w:pStyle w:val="TableBody"/>
              <w:jc w:val="center"/>
              <w:rPr>
                <w:ins w:id="1553" w:author="Brian Bohman" w:date="2021-08-30T14:01:00Z"/>
              </w:rPr>
            </w:pPr>
          </w:p>
        </w:tc>
        <w:tc>
          <w:tcPr>
            <w:tcW w:w="1224" w:type="dxa"/>
            <w:vMerge/>
            <w:tcBorders>
              <w:left w:val="dotted" w:sz="4" w:space="0" w:color="auto"/>
            </w:tcBorders>
            <w:vAlign w:val="center"/>
          </w:tcPr>
          <w:p w14:paraId="26026EF7" w14:textId="38C50224" w:rsidR="00077B96" w:rsidRDefault="00077B96" w:rsidP="001A6B40">
            <w:pPr>
              <w:pStyle w:val="TableBody"/>
              <w:jc w:val="center"/>
              <w:rPr>
                <w:ins w:id="1554" w:author="Brian Bohman" w:date="2021-08-30T12:58:00Z"/>
              </w:rPr>
            </w:pPr>
          </w:p>
        </w:tc>
        <w:tc>
          <w:tcPr>
            <w:tcW w:w="1296" w:type="dxa"/>
            <w:vMerge/>
            <w:tcBorders>
              <w:right w:val="dotted" w:sz="4" w:space="0" w:color="auto"/>
            </w:tcBorders>
            <w:vAlign w:val="center"/>
          </w:tcPr>
          <w:p w14:paraId="4667C928" w14:textId="77777777" w:rsidR="00077B96" w:rsidRDefault="00077B96" w:rsidP="001A6B40">
            <w:pPr>
              <w:pStyle w:val="TableBody"/>
              <w:jc w:val="center"/>
              <w:rPr>
                <w:ins w:id="1555" w:author="Brian Bohman" w:date="2021-08-30T12:58:00Z"/>
              </w:rPr>
            </w:pPr>
          </w:p>
        </w:tc>
        <w:tc>
          <w:tcPr>
            <w:tcW w:w="576" w:type="dxa"/>
            <w:tcBorders>
              <w:left w:val="dotted" w:sz="4" w:space="0" w:color="auto"/>
            </w:tcBorders>
          </w:tcPr>
          <w:p w14:paraId="169CCBB1" w14:textId="76A2536C" w:rsidR="00077B96" w:rsidRDefault="00077B96" w:rsidP="00535FAF">
            <w:pPr>
              <w:pStyle w:val="TableBody"/>
              <w:jc w:val="left"/>
              <w:rPr>
                <w:ins w:id="1556" w:author="Brian Bohman" w:date="2021-08-30T12:58:00Z"/>
              </w:rPr>
            </w:pPr>
            <w:ins w:id="1557" w:author="Brian Bohman" w:date="2021-08-30T13:11:00Z">
              <w:r w:rsidRPr="00536318">
                <w:t>4.94</w:t>
              </w:r>
            </w:ins>
          </w:p>
        </w:tc>
        <w:tc>
          <w:tcPr>
            <w:tcW w:w="720" w:type="dxa"/>
          </w:tcPr>
          <w:p w14:paraId="183EF5B5" w14:textId="4C673D2F" w:rsidR="00077B96" w:rsidRDefault="00077B96" w:rsidP="00535FAF">
            <w:pPr>
              <w:pStyle w:val="TableBody"/>
              <w:jc w:val="left"/>
              <w:rPr>
                <w:ins w:id="1558" w:author="Brian Bohman" w:date="2021-08-30T12:58:00Z"/>
              </w:rPr>
            </w:pPr>
            <w:ins w:id="1559" w:author="Brian Bohman" w:date="2021-08-30T13:11:00Z">
              <w:r w:rsidRPr="00536318">
                <w:t>0.212</w:t>
              </w:r>
            </w:ins>
          </w:p>
        </w:tc>
      </w:tr>
      <w:tr w:rsidR="00077B96" w14:paraId="4FCC5C00" w14:textId="77777777" w:rsidTr="00A254FB">
        <w:trPr>
          <w:ins w:id="1560" w:author="Brian Bohman" w:date="2021-08-30T12:58:00Z"/>
        </w:trPr>
        <w:tc>
          <w:tcPr>
            <w:tcW w:w="1146" w:type="dxa"/>
            <w:vMerge/>
            <w:vAlign w:val="center"/>
          </w:tcPr>
          <w:p w14:paraId="3322D69B" w14:textId="77777777" w:rsidR="00077B96" w:rsidRDefault="00077B96" w:rsidP="00535FAF">
            <w:pPr>
              <w:pStyle w:val="TableBody"/>
              <w:jc w:val="left"/>
              <w:rPr>
                <w:ins w:id="1561" w:author="Brian Bohman" w:date="2021-08-30T12:58:00Z"/>
              </w:rPr>
            </w:pPr>
          </w:p>
        </w:tc>
        <w:tc>
          <w:tcPr>
            <w:tcW w:w="1581" w:type="dxa"/>
            <w:tcBorders>
              <w:right w:val="dotted" w:sz="4" w:space="0" w:color="auto"/>
            </w:tcBorders>
            <w:vAlign w:val="center"/>
          </w:tcPr>
          <w:p w14:paraId="5A8FB72C" w14:textId="0144DF4E" w:rsidR="00077B96" w:rsidRDefault="00077B96" w:rsidP="00535FAF">
            <w:pPr>
              <w:pStyle w:val="TableBody"/>
              <w:jc w:val="left"/>
              <w:rPr>
                <w:ins w:id="1562" w:author="Brian Bohman" w:date="2021-08-30T12:58:00Z"/>
              </w:rPr>
            </w:pPr>
            <w:ins w:id="1563" w:author="Brian Bohman" w:date="2021-08-30T12:59:00Z">
              <w:r w:rsidRPr="006A7632">
                <w:t>Markies Russet</w:t>
              </w:r>
            </w:ins>
          </w:p>
        </w:tc>
        <w:tc>
          <w:tcPr>
            <w:tcW w:w="1007" w:type="dxa"/>
            <w:tcBorders>
              <w:left w:val="dotted" w:sz="4" w:space="0" w:color="auto"/>
              <w:right w:val="dotted" w:sz="4" w:space="0" w:color="auto"/>
            </w:tcBorders>
            <w:vAlign w:val="center"/>
          </w:tcPr>
          <w:p w14:paraId="5672FC08" w14:textId="39F1FB00" w:rsidR="00077B96" w:rsidRDefault="00077B96" w:rsidP="001A6B40">
            <w:pPr>
              <w:pStyle w:val="TableBody"/>
              <w:jc w:val="center"/>
              <w:rPr>
                <w:ins w:id="1564" w:author="Brian Bohman" w:date="2021-08-30T12:58:00Z"/>
              </w:rPr>
            </w:pPr>
            <w:ins w:id="1565" w:author="Brian Bohman" w:date="2021-08-30T13:04:00Z">
              <w:r>
                <w:t>L</w:t>
              </w:r>
            </w:ins>
            <w:ins w:id="1566" w:author="Brian Bohman" w:date="2021-08-30T13:22:00Z">
              <w:r>
                <w:t xml:space="preserve"> to </w:t>
              </w:r>
            </w:ins>
            <w:ins w:id="1567" w:author="Brian Bohman" w:date="2021-08-30T13:04:00Z">
              <w:r>
                <w:t>VL</w:t>
              </w:r>
            </w:ins>
          </w:p>
        </w:tc>
        <w:tc>
          <w:tcPr>
            <w:tcW w:w="864" w:type="dxa"/>
            <w:vMerge/>
            <w:tcBorders>
              <w:left w:val="dotted" w:sz="4" w:space="0" w:color="auto"/>
            </w:tcBorders>
            <w:vAlign w:val="center"/>
          </w:tcPr>
          <w:p w14:paraId="143BB213" w14:textId="77777777" w:rsidR="00077B96" w:rsidRDefault="00077B96" w:rsidP="001A6B40">
            <w:pPr>
              <w:pStyle w:val="TableBody"/>
              <w:jc w:val="center"/>
              <w:rPr>
                <w:ins w:id="1568" w:author="Brian Bohman" w:date="2021-08-30T12:58:00Z"/>
              </w:rPr>
            </w:pPr>
          </w:p>
        </w:tc>
        <w:tc>
          <w:tcPr>
            <w:tcW w:w="864" w:type="dxa"/>
            <w:vMerge/>
            <w:vAlign w:val="center"/>
          </w:tcPr>
          <w:p w14:paraId="6E1EC4F0" w14:textId="77777777" w:rsidR="00077B96" w:rsidRDefault="00077B96" w:rsidP="00077B96">
            <w:pPr>
              <w:pStyle w:val="TableBody"/>
              <w:jc w:val="center"/>
              <w:rPr>
                <w:ins w:id="1569" w:author="Brian Bohman" w:date="2021-08-30T14:00:00Z"/>
              </w:rPr>
            </w:pPr>
          </w:p>
        </w:tc>
        <w:tc>
          <w:tcPr>
            <w:tcW w:w="1008" w:type="dxa"/>
            <w:vMerge/>
            <w:tcBorders>
              <w:right w:val="dotted" w:sz="4" w:space="0" w:color="auto"/>
            </w:tcBorders>
            <w:vAlign w:val="center"/>
          </w:tcPr>
          <w:p w14:paraId="5B443330" w14:textId="77777777" w:rsidR="00077B96" w:rsidRDefault="00077B96" w:rsidP="00077B96">
            <w:pPr>
              <w:pStyle w:val="TableBody"/>
              <w:jc w:val="center"/>
              <w:rPr>
                <w:ins w:id="1570" w:author="Brian Bohman" w:date="2021-08-30T14:01:00Z"/>
              </w:rPr>
            </w:pPr>
          </w:p>
        </w:tc>
        <w:tc>
          <w:tcPr>
            <w:tcW w:w="1224" w:type="dxa"/>
            <w:vMerge/>
            <w:tcBorders>
              <w:left w:val="dotted" w:sz="4" w:space="0" w:color="auto"/>
            </w:tcBorders>
            <w:vAlign w:val="center"/>
          </w:tcPr>
          <w:p w14:paraId="512B3D58" w14:textId="277554D5" w:rsidR="00077B96" w:rsidRDefault="00077B96" w:rsidP="001A6B40">
            <w:pPr>
              <w:pStyle w:val="TableBody"/>
              <w:jc w:val="center"/>
              <w:rPr>
                <w:ins w:id="1571" w:author="Brian Bohman" w:date="2021-08-30T12:58:00Z"/>
              </w:rPr>
            </w:pPr>
          </w:p>
        </w:tc>
        <w:tc>
          <w:tcPr>
            <w:tcW w:w="1296" w:type="dxa"/>
            <w:vMerge/>
            <w:tcBorders>
              <w:right w:val="dotted" w:sz="4" w:space="0" w:color="auto"/>
            </w:tcBorders>
            <w:vAlign w:val="center"/>
          </w:tcPr>
          <w:p w14:paraId="02DD4CE3" w14:textId="77777777" w:rsidR="00077B96" w:rsidRDefault="00077B96" w:rsidP="001A6B40">
            <w:pPr>
              <w:pStyle w:val="TableBody"/>
              <w:jc w:val="center"/>
              <w:rPr>
                <w:ins w:id="1572" w:author="Brian Bohman" w:date="2021-08-30T12:58:00Z"/>
              </w:rPr>
            </w:pPr>
          </w:p>
        </w:tc>
        <w:tc>
          <w:tcPr>
            <w:tcW w:w="576" w:type="dxa"/>
            <w:tcBorders>
              <w:left w:val="dotted" w:sz="4" w:space="0" w:color="auto"/>
            </w:tcBorders>
          </w:tcPr>
          <w:p w14:paraId="7EDB53DD" w14:textId="2FA32418" w:rsidR="00077B96" w:rsidRDefault="00077B96" w:rsidP="00535FAF">
            <w:pPr>
              <w:pStyle w:val="TableBody"/>
              <w:jc w:val="left"/>
              <w:rPr>
                <w:ins w:id="1573" w:author="Brian Bohman" w:date="2021-08-30T12:58:00Z"/>
              </w:rPr>
            </w:pPr>
            <w:ins w:id="1574" w:author="Brian Bohman" w:date="2021-08-30T13:11:00Z">
              <w:r w:rsidRPr="00536318">
                <w:t>4.96</w:t>
              </w:r>
            </w:ins>
          </w:p>
        </w:tc>
        <w:tc>
          <w:tcPr>
            <w:tcW w:w="720" w:type="dxa"/>
          </w:tcPr>
          <w:p w14:paraId="3F2D365B" w14:textId="20AC7567" w:rsidR="00077B96" w:rsidRDefault="00077B96" w:rsidP="00535FAF">
            <w:pPr>
              <w:pStyle w:val="TableBody"/>
              <w:jc w:val="left"/>
              <w:rPr>
                <w:ins w:id="1575" w:author="Brian Bohman" w:date="2021-08-30T12:58:00Z"/>
              </w:rPr>
            </w:pPr>
            <w:ins w:id="1576" w:author="Brian Bohman" w:date="2021-08-30T13:11:00Z">
              <w:r w:rsidRPr="00536318">
                <w:t>0.155</w:t>
              </w:r>
            </w:ins>
          </w:p>
        </w:tc>
      </w:tr>
      <w:tr w:rsidR="00077B96" w14:paraId="0CB2A95B" w14:textId="77777777" w:rsidTr="00A254FB">
        <w:trPr>
          <w:ins w:id="1577" w:author="Brian Bohman" w:date="2021-08-30T12:58:00Z"/>
        </w:trPr>
        <w:tc>
          <w:tcPr>
            <w:tcW w:w="1146" w:type="dxa"/>
            <w:vMerge/>
            <w:tcBorders>
              <w:bottom w:val="dotted" w:sz="4" w:space="0" w:color="auto"/>
            </w:tcBorders>
            <w:vAlign w:val="center"/>
          </w:tcPr>
          <w:p w14:paraId="25D34F67" w14:textId="77777777" w:rsidR="00077B96" w:rsidRDefault="00077B96" w:rsidP="00535FAF">
            <w:pPr>
              <w:pStyle w:val="TableBody"/>
              <w:jc w:val="left"/>
              <w:rPr>
                <w:ins w:id="1578" w:author="Brian Bohman" w:date="2021-08-30T12:58:00Z"/>
              </w:rPr>
            </w:pPr>
          </w:p>
        </w:tc>
        <w:tc>
          <w:tcPr>
            <w:tcW w:w="1581" w:type="dxa"/>
            <w:tcBorders>
              <w:bottom w:val="dotted" w:sz="4" w:space="0" w:color="auto"/>
              <w:right w:val="dotted" w:sz="4" w:space="0" w:color="auto"/>
            </w:tcBorders>
            <w:vAlign w:val="center"/>
          </w:tcPr>
          <w:p w14:paraId="3699F284" w14:textId="4A3759B3" w:rsidR="00077B96" w:rsidRDefault="00077B96" w:rsidP="00535FAF">
            <w:pPr>
              <w:pStyle w:val="TableBody"/>
              <w:jc w:val="left"/>
              <w:rPr>
                <w:ins w:id="1579" w:author="Brian Bohman" w:date="2021-08-30T12:58:00Z"/>
              </w:rPr>
            </w:pPr>
            <w:ins w:id="1580" w:author="Brian Bohman" w:date="2021-08-30T12:59:00Z">
              <w:r w:rsidRPr="006A7632">
                <w:t>Umatilla Russet</w:t>
              </w:r>
            </w:ins>
          </w:p>
        </w:tc>
        <w:tc>
          <w:tcPr>
            <w:tcW w:w="1007" w:type="dxa"/>
            <w:tcBorders>
              <w:left w:val="dotted" w:sz="4" w:space="0" w:color="auto"/>
              <w:bottom w:val="dotted" w:sz="4" w:space="0" w:color="auto"/>
              <w:right w:val="dotted" w:sz="4" w:space="0" w:color="auto"/>
            </w:tcBorders>
            <w:vAlign w:val="center"/>
          </w:tcPr>
          <w:p w14:paraId="4AF99276" w14:textId="7D8466D2" w:rsidR="00077B96" w:rsidRDefault="00077B96" w:rsidP="001A6B40">
            <w:pPr>
              <w:pStyle w:val="TableBody"/>
              <w:jc w:val="center"/>
              <w:rPr>
                <w:ins w:id="1581" w:author="Brian Bohman" w:date="2021-08-30T12:58:00Z"/>
              </w:rPr>
            </w:pPr>
            <w:ins w:id="1582" w:author="Brian Bohman" w:date="2021-08-30T13:04:00Z">
              <w:r>
                <w:t>ML</w:t>
              </w:r>
            </w:ins>
            <w:ins w:id="1583" w:author="Brian Bohman" w:date="2021-08-30T13:22:00Z">
              <w:r>
                <w:t xml:space="preserve"> to </w:t>
              </w:r>
            </w:ins>
            <w:ins w:id="1584" w:author="Brian Bohman" w:date="2021-08-30T13:05:00Z">
              <w:r>
                <w:t>L</w:t>
              </w:r>
            </w:ins>
          </w:p>
        </w:tc>
        <w:tc>
          <w:tcPr>
            <w:tcW w:w="864" w:type="dxa"/>
            <w:vMerge/>
            <w:tcBorders>
              <w:left w:val="dotted" w:sz="4" w:space="0" w:color="auto"/>
            </w:tcBorders>
            <w:vAlign w:val="center"/>
          </w:tcPr>
          <w:p w14:paraId="637490E8" w14:textId="77777777" w:rsidR="00077B96" w:rsidRDefault="00077B96" w:rsidP="001A6B40">
            <w:pPr>
              <w:pStyle w:val="TableBody"/>
              <w:jc w:val="center"/>
              <w:rPr>
                <w:ins w:id="1585" w:author="Brian Bohman" w:date="2021-08-30T12:58:00Z"/>
              </w:rPr>
            </w:pPr>
          </w:p>
        </w:tc>
        <w:tc>
          <w:tcPr>
            <w:tcW w:w="864" w:type="dxa"/>
            <w:vMerge/>
            <w:vAlign w:val="center"/>
          </w:tcPr>
          <w:p w14:paraId="2A208501" w14:textId="77777777" w:rsidR="00077B96" w:rsidRDefault="00077B96" w:rsidP="00077B96">
            <w:pPr>
              <w:pStyle w:val="TableBody"/>
              <w:jc w:val="center"/>
              <w:rPr>
                <w:ins w:id="1586" w:author="Brian Bohman" w:date="2021-08-30T14:00:00Z"/>
              </w:rPr>
            </w:pPr>
          </w:p>
        </w:tc>
        <w:tc>
          <w:tcPr>
            <w:tcW w:w="1008" w:type="dxa"/>
            <w:vMerge/>
            <w:tcBorders>
              <w:right w:val="dotted" w:sz="4" w:space="0" w:color="auto"/>
            </w:tcBorders>
            <w:vAlign w:val="center"/>
          </w:tcPr>
          <w:p w14:paraId="7C6AC5FC" w14:textId="77777777" w:rsidR="00077B96" w:rsidRDefault="00077B96" w:rsidP="00077B96">
            <w:pPr>
              <w:pStyle w:val="TableBody"/>
              <w:jc w:val="center"/>
              <w:rPr>
                <w:ins w:id="1587" w:author="Brian Bohman" w:date="2021-08-30T14:01:00Z"/>
              </w:rPr>
            </w:pPr>
          </w:p>
        </w:tc>
        <w:tc>
          <w:tcPr>
            <w:tcW w:w="1224" w:type="dxa"/>
            <w:vMerge/>
            <w:tcBorders>
              <w:left w:val="dotted" w:sz="4" w:space="0" w:color="auto"/>
              <w:bottom w:val="dotted" w:sz="4" w:space="0" w:color="auto"/>
            </w:tcBorders>
            <w:vAlign w:val="center"/>
          </w:tcPr>
          <w:p w14:paraId="09E7FE88" w14:textId="626CA109" w:rsidR="00077B96" w:rsidRDefault="00077B96" w:rsidP="001A6B40">
            <w:pPr>
              <w:pStyle w:val="TableBody"/>
              <w:jc w:val="center"/>
              <w:rPr>
                <w:ins w:id="1588" w:author="Brian Bohman" w:date="2021-08-30T12:58:00Z"/>
              </w:rPr>
            </w:pPr>
          </w:p>
        </w:tc>
        <w:tc>
          <w:tcPr>
            <w:tcW w:w="1296" w:type="dxa"/>
            <w:vMerge/>
            <w:tcBorders>
              <w:bottom w:val="dotted" w:sz="4" w:space="0" w:color="auto"/>
              <w:right w:val="dotted" w:sz="4" w:space="0" w:color="auto"/>
            </w:tcBorders>
            <w:vAlign w:val="center"/>
          </w:tcPr>
          <w:p w14:paraId="241C709D" w14:textId="77777777" w:rsidR="00077B96" w:rsidRDefault="00077B96" w:rsidP="001A6B40">
            <w:pPr>
              <w:pStyle w:val="TableBody"/>
              <w:jc w:val="center"/>
              <w:rPr>
                <w:ins w:id="1589" w:author="Brian Bohman" w:date="2021-08-30T12:58:00Z"/>
              </w:rPr>
            </w:pPr>
          </w:p>
        </w:tc>
        <w:tc>
          <w:tcPr>
            <w:tcW w:w="576" w:type="dxa"/>
            <w:tcBorders>
              <w:left w:val="dotted" w:sz="4" w:space="0" w:color="auto"/>
              <w:bottom w:val="dotted" w:sz="4" w:space="0" w:color="auto"/>
            </w:tcBorders>
          </w:tcPr>
          <w:p w14:paraId="7218FC44" w14:textId="1320AB3D" w:rsidR="00077B96" w:rsidRDefault="00077B96" w:rsidP="00535FAF">
            <w:pPr>
              <w:pStyle w:val="TableBody"/>
              <w:jc w:val="left"/>
              <w:rPr>
                <w:ins w:id="1590" w:author="Brian Bohman" w:date="2021-08-30T12:58:00Z"/>
              </w:rPr>
            </w:pPr>
            <w:ins w:id="1591" w:author="Brian Bohman" w:date="2021-08-30T13:11:00Z">
              <w:r w:rsidRPr="00536318">
                <w:t>4.95</w:t>
              </w:r>
            </w:ins>
          </w:p>
        </w:tc>
        <w:tc>
          <w:tcPr>
            <w:tcW w:w="720" w:type="dxa"/>
            <w:tcBorders>
              <w:bottom w:val="dotted" w:sz="4" w:space="0" w:color="auto"/>
            </w:tcBorders>
          </w:tcPr>
          <w:p w14:paraId="4392B69D" w14:textId="67560D30" w:rsidR="00077B96" w:rsidRDefault="00077B96" w:rsidP="00535FAF">
            <w:pPr>
              <w:pStyle w:val="TableBody"/>
              <w:jc w:val="left"/>
              <w:rPr>
                <w:ins w:id="1592" w:author="Brian Bohman" w:date="2021-08-30T12:58:00Z"/>
              </w:rPr>
            </w:pPr>
            <w:ins w:id="1593" w:author="Brian Bohman" w:date="2021-08-30T13:11:00Z">
              <w:r w:rsidRPr="00536318">
                <w:t>0.165</w:t>
              </w:r>
            </w:ins>
          </w:p>
        </w:tc>
      </w:tr>
      <w:tr w:rsidR="008B0447" w14:paraId="0939A4E5" w14:textId="77777777" w:rsidTr="00A254FB">
        <w:trPr>
          <w:ins w:id="1594" w:author="Brian Bohman" w:date="2021-08-30T12:58:00Z"/>
        </w:trPr>
        <w:tc>
          <w:tcPr>
            <w:tcW w:w="1146" w:type="dxa"/>
            <w:vMerge w:val="restart"/>
            <w:tcBorders>
              <w:top w:val="dotted" w:sz="4" w:space="0" w:color="auto"/>
            </w:tcBorders>
            <w:vAlign w:val="center"/>
          </w:tcPr>
          <w:p w14:paraId="03824817" w14:textId="487901DE" w:rsidR="008B0447" w:rsidRDefault="008B0447" w:rsidP="00535FAF">
            <w:pPr>
              <w:pStyle w:val="TableBody"/>
              <w:jc w:val="left"/>
              <w:rPr>
                <w:ins w:id="1595" w:author="Brian Bohman" w:date="2021-08-30T12:58:00Z"/>
              </w:rPr>
            </w:pPr>
            <w:ins w:id="1596" w:author="Brian Bohman" w:date="2021-08-30T12:59:00Z">
              <w:r w:rsidRPr="006A7632">
                <w:t>Belgium</w:t>
              </w:r>
            </w:ins>
          </w:p>
        </w:tc>
        <w:tc>
          <w:tcPr>
            <w:tcW w:w="1581" w:type="dxa"/>
            <w:tcBorders>
              <w:top w:val="dotted" w:sz="4" w:space="0" w:color="auto"/>
              <w:right w:val="dotted" w:sz="4" w:space="0" w:color="auto"/>
            </w:tcBorders>
            <w:vAlign w:val="center"/>
          </w:tcPr>
          <w:p w14:paraId="38144524" w14:textId="65497EC8" w:rsidR="008B0447" w:rsidRDefault="008B0447" w:rsidP="00535FAF">
            <w:pPr>
              <w:pStyle w:val="TableBody"/>
              <w:jc w:val="left"/>
              <w:rPr>
                <w:ins w:id="1597" w:author="Brian Bohman" w:date="2021-08-30T12:58:00Z"/>
              </w:rPr>
            </w:pPr>
            <w:ins w:id="1598" w:author="Brian Bohman" w:date="2021-08-30T12:59:00Z">
              <w:r w:rsidRPr="006A7632">
                <w:t>Bintje</w:t>
              </w:r>
            </w:ins>
          </w:p>
        </w:tc>
        <w:tc>
          <w:tcPr>
            <w:tcW w:w="1007" w:type="dxa"/>
            <w:tcBorders>
              <w:top w:val="dotted" w:sz="4" w:space="0" w:color="auto"/>
              <w:left w:val="dotted" w:sz="4" w:space="0" w:color="auto"/>
              <w:right w:val="dotted" w:sz="4" w:space="0" w:color="auto"/>
            </w:tcBorders>
            <w:vAlign w:val="center"/>
          </w:tcPr>
          <w:p w14:paraId="7CAD450D" w14:textId="27C6415A" w:rsidR="008B0447" w:rsidRDefault="008B0447" w:rsidP="001A6B40">
            <w:pPr>
              <w:pStyle w:val="TableBody"/>
              <w:jc w:val="center"/>
              <w:rPr>
                <w:ins w:id="1599" w:author="Brian Bohman" w:date="2021-08-30T12:58:00Z"/>
              </w:rPr>
            </w:pPr>
            <w:ins w:id="1600" w:author="Brian Bohman" w:date="2021-08-30T13:05:00Z">
              <w:r>
                <w:t>L</w:t>
              </w:r>
            </w:ins>
          </w:p>
        </w:tc>
        <w:tc>
          <w:tcPr>
            <w:tcW w:w="864" w:type="dxa"/>
            <w:vMerge w:val="restart"/>
            <w:tcBorders>
              <w:top w:val="dotted" w:sz="4" w:space="0" w:color="auto"/>
              <w:left w:val="dotted" w:sz="4" w:space="0" w:color="auto"/>
            </w:tcBorders>
            <w:vAlign w:val="center"/>
          </w:tcPr>
          <w:p w14:paraId="1E3EEECC" w14:textId="52FE5036" w:rsidR="008B0447" w:rsidRDefault="008B0447" w:rsidP="001A6B40">
            <w:pPr>
              <w:pStyle w:val="TableBody"/>
              <w:jc w:val="center"/>
              <w:rPr>
                <w:ins w:id="1601" w:author="Brian Bohman" w:date="2021-08-30T12:58:00Z"/>
              </w:rPr>
            </w:pPr>
            <w:ins w:id="1602" w:author="Brian Bohman" w:date="2021-08-30T13:00:00Z">
              <w:r>
                <w:t>8.3</w:t>
              </w:r>
            </w:ins>
          </w:p>
        </w:tc>
        <w:tc>
          <w:tcPr>
            <w:tcW w:w="864" w:type="dxa"/>
            <w:vMerge w:val="restart"/>
            <w:tcBorders>
              <w:top w:val="dotted" w:sz="4" w:space="0" w:color="auto"/>
            </w:tcBorders>
            <w:vAlign w:val="center"/>
          </w:tcPr>
          <w:p w14:paraId="2B22C51C" w14:textId="676B06BA" w:rsidR="008B0447" w:rsidRDefault="008B0447" w:rsidP="00077B96">
            <w:pPr>
              <w:pStyle w:val="TableBody"/>
              <w:jc w:val="center"/>
              <w:rPr>
                <w:ins w:id="1603" w:author="Brian Bohman" w:date="2021-08-30T14:00:00Z"/>
              </w:rPr>
            </w:pPr>
            <w:ins w:id="1604" w:author="Brian Bohman" w:date="2021-08-30T14:04:00Z">
              <w:r>
                <w:t>1313</w:t>
              </w:r>
            </w:ins>
          </w:p>
        </w:tc>
        <w:tc>
          <w:tcPr>
            <w:tcW w:w="1008" w:type="dxa"/>
            <w:vMerge w:val="restart"/>
            <w:tcBorders>
              <w:top w:val="dotted" w:sz="4" w:space="0" w:color="auto"/>
              <w:right w:val="dotted" w:sz="4" w:space="0" w:color="auto"/>
            </w:tcBorders>
            <w:vAlign w:val="center"/>
          </w:tcPr>
          <w:p w14:paraId="02D24716" w14:textId="712763B9" w:rsidR="008B0447" w:rsidRDefault="008B0447" w:rsidP="00077B96">
            <w:pPr>
              <w:pStyle w:val="TableBody"/>
              <w:jc w:val="center"/>
              <w:rPr>
                <w:ins w:id="1605" w:author="Brian Bohman" w:date="2021-08-30T14:01:00Z"/>
              </w:rPr>
            </w:pPr>
            <w:ins w:id="1606" w:author="Brian Bohman" w:date="2021-08-30T14:05:00Z">
              <w:r>
                <w:t>3086</w:t>
              </w:r>
            </w:ins>
          </w:p>
        </w:tc>
        <w:tc>
          <w:tcPr>
            <w:tcW w:w="1224" w:type="dxa"/>
            <w:vMerge w:val="restart"/>
            <w:tcBorders>
              <w:top w:val="dotted" w:sz="4" w:space="0" w:color="auto"/>
              <w:left w:val="dotted" w:sz="4" w:space="0" w:color="auto"/>
            </w:tcBorders>
            <w:vAlign w:val="center"/>
          </w:tcPr>
          <w:p w14:paraId="6F5BD150" w14:textId="4045DB3F" w:rsidR="008B0447" w:rsidRDefault="008B0447">
            <w:pPr>
              <w:pStyle w:val="TableBody"/>
              <w:jc w:val="center"/>
              <w:rPr>
                <w:ins w:id="1607" w:author="Brian Bohman" w:date="2021-08-30T12:58:00Z"/>
              </w:rPr>
            </w:pPr>
            <w:ins w:id="1608" w:author="Brian Bohman" w:date="2021-10-23T14:26:00Z">
              <w:r>
                <w:t>38,000</w:t>
              </w:r>
            </w:ins>
          </w:p>
        </w:tc>
        <w:tc>
          <w:tcPr>
            <w:tcW w:w="1296" w:type="dxa"/>
            <w:vMerge w:val="restart"/>
            <w:tcBorders>
              <w:top w:val="dotted" w:sz="4" w:space="0" w:color="auto"/>
              <w:right w:val="dotted" w:sz="4" w:space="0" w:color="auto"/>
            </w:tcBorders>
            <w:vAlign w:val="center"/>
          </w:tcPr>
          <w:p w14:paraId="3079D5A9" w14:textId="50260F5D" w:rsidR="008B0447" w:rsidRDefault="008B0447" w:rsidP="001A6B40">
            <w:pPr>
              <w:pStyle w:val="TableBody"/>
              <w:jc w:val="center"/>
              <w:rPr>
                <w:ins w:id="1609" w:author="Brian Bohman" w:date="2021-08-30T12:58:00Z"/>
              </w:rPr>
            </w:pPr>
            <w:ins w:id="1610" w:author="Brian Bohman" w:date="2021-08-30T13:19:00Z">
              <w:r>
                <w:t>AN</w:t>
              </w:r>
            </w:ins>
            <w:ins w:id="1611" w:author="Brian Bohman" w:date="2021-08-30T13:01:00Z">
              <w:r>
                <w:t xml:space="preserve"> @ P</w:t>
              </w:r>
            </w:ins>
            <w:ins w:id="1612" w:author="Brian Bohman" w:date="2021-08-30T13:23:00Z">
              <w:r>
                <w:t>L</w:t>
              </w:r>
            </w:ins>
          </w:p>
        </w:tc>
        <w:tc>
          <w:tcPr>
            <w:tcW w:w="576" w:type="dxa"/>
            <w:tcBorders>
              <w:top w:val="dotted" w:sz="4" w:space="0" w:color="auto"/>
              <w:left w:val="dotted" w:sz="4" w:space="0" w:color="auto"/>
            </w:tcBorders>
          </w:tcPr>
          <w:p w14:paraId="4D0687F0" w14:textId="6B44D5F5" w:rsidR="008B0447" w:rsidRDefault="008B0447" w:rsidP="00535FAF">
            <w:pPr>
              <w:pStyle w:val="TableBody"/>
              <w:jc w:val="left"/>
              <w:rPr>
                <w:ins w:id="1613" w:author="Brian Bohman" w:date="2021-08-30T12:58:00Z"/>
              </w:rPr>
            </w:pPr>
            <w:ins w:id="1614" w:author="Brian Bohman" w:date="2021-08-30T13:11:00Z">
              <w:r w:rsidRPr="00536318">
                <w:t>4.72</w:t>
              </w:r>
            </w:ins>
          </w:p>
        </w:tc>
        <w:tc>
          <w:tcPr>
            <w:tcW w:w="720" w:type="dxa"/>
            <w:tcBorders>
              <w:top w:val="dotted" w:sz="4" w:space="0" w:color="auto"/>
            </w:tcBorders>
          </w:tcPr>
          <w:p w14:paraId="0E99F056" w14:textId="4AD10AF2" w:rsidR="008B0447" w:rsidRDefault="008B0447" w:rsidP="00535FAF">
            <w:pPr>
              <w:pStyle w:val="TableBody"/>
              <w:jc w:val="left"/>
              <w:rPr>
                <w:ins w:id="1615" w:author="Brian Bohman" w:date="2021-08-30T12:58:00Z"/>
              </w:rPr>
            </w:pPr>
            <w:ins w:id="1616" w:author="Brian Bohman" w:date="2021-08-30T13:11:00Z">
              <w:r w:rsidRPr="00536318">
                <w:t>0.579</w:t>
              </w:r>
            </w:ins>
          </w:p>
        </w:tc>
      </w:tr>
      <w:tr w:rsidR="008B0447" w14:paraId="1081C4A8" w14:textId="77777777" w:rsidTr="00A254FB">
        <w:trPr>
          <w:ins w:id="1617" w:author="Brian Bohman" w:date="2021-08-30T12:58:00Z"/>
        </w:trPr>
        <w:tc>
          <w:tcPr>
            <w:tcW w:w="1146" w:type="dxa"/>
            <w:vMerge/>
            <w:tcBorders>
              <w:bottom w:val="dotted" w:sz="4" w:space="0" w:color="auto"/>
            </w:tcBorders>
            <w:vAlign w:val="center"/>
          </w:tcPr>
          <w:p w14:paraId="6CD691BD" w14:textId="77777777" w:rsidR="008B0447" w:rsidRDefault="008B0447" w:rsidP="00535FAF">
            <w:pPr>
              <w:pStyle w:val="TableBody"/>
              <w:jc w:val="left"/>
              <w:rPr>
                <w:ins w:id="1618" w:author="Brian Bohman" w:date="2021-08-30T12:58:00Z"/>
              </w:rPr>
            </w:pPr>
          </w:p>
        </w:tc>
        <w:tc>
          <w:tcPr>
            <w:tcW w:w="1581" w:type="dxa"/>
            <w:tcBorders>
              <w:bottom w:val="dotted" w:sz="4" w:space="0" w:color="auto"/>
              <w:right w:val="dotted" w:sz="4" w:space="0" w:color="auto"/>
            </w:tcBorders>
            <w:vAlign w:val="center"/>
          </w:tcPr>
          <w:p w14:paraId="7EA1E6AF" w14:textId="4F91B664" w:rsidR="008B0447" w:rsidRDefault="008B0447" w:rsidP="00535FAF">
            <w:pPr>
              <w:pStyle w:val="TableBody"/>
              <w:jc w:val="left"/>
              <w:rPr>
                <w:ins w:id="1619" w:author="Brian Bohman" w:date="2021-08-30T12:58:00Z"/>
              </w:rPr>
            </w:pPr>
            <w:ins w:id="1620" w:author="Brian Bohman" w:date="2021-08-30T12:59:00Z">
              <w:r w:rsidRPr="006A7632">
                <w:t>Charlotte</w:t>
              </w:r>
            </w:ins>
          </w:p>
        </w:tc>
        <w:tc>
          <w:tcPr>
            <w:tcW w:w="1007" w:type="dxa"/>
            <w:tcBorders>
              <w:left w:val="dotted" w:sz="4" w:space="0" w:color="auto"/>
              <w:bottom w:val="dotted" w:sz="4" w:space="0" w:color="auto"/>
              <w:right w:val="dotted" w:sz="4" w:space="0" w:color="auto"/>
            </w:tcBorders>
            <w:vAlign w:val="center"/>
          </w:tcPr>
          <w:p w14:paraId="241BBE7D" w14:textId="3D55A525" w:rsidR="008B0447" w:rsidRDefault="008B0447" w:rsidP="001A6B40">
            <w:pPr>
              <w:pStyle w:val="TableBody"/>
              <w:jc w:val="center"/>
              <w:rPr>
                <w:ins w:id="1621" w:author="Brian Bohman" w:date="2021-08-30T12:58:00Z"/>
              </w:rPr>
            </w:pPr>
            <w:ins w:id="1622" w:author="Brian Bohman" w:date="2021-08-30T13:05:00Z">
              <w:r>
                <w:t>M</w:t>
              </w:r>
            </w:ins>
          </w:p>
        </w:tc>
        <w:tc>
          <w:tcPr>
            <w:tcW w:w="864" w:type="dxa"/>
            <w:vMerge/>
            <w:tcBorders>
              <w:left w:val="dotted" w:sz="4" w:space="0" w:color="auto"/>
            </w:tcBorders>
            <w:vAlign w:val="center"/>
          </w:tcPr>
          <w:p w14:paraId="57677F13" w14:textId="77777777" w:rsidR="008B0447" w:rsidRDefault="008B0447" w:rsidP="001A6B40">
            <w:pPr>
              <w:pStyle w:val="TableBody"/>
              <w:jc w:val="center"/>
              <w:rPr>
                <w:ins w:id="1623" w:author="Brian Bohman" w:date="2021-08-30T12:58:00Z"/>
              </w:rPr>
            </w:pPr>
          </w:p>
        </w:tc>
        <w:tc>
          <w:tcPr>
            <w:tcW w:w="864" w:type="dxa"/>
            <w:vMerge/>
            <w:vAlign w:val="center"/>
          </w:tcPr>
          <w:p w14:paraId="7C03B66C" w14:textId="77777777" w:rsidR="008B0447" w:rsidRDefault="008B0447" w:rsidP="00077B96">
            <w:pPr>
              <w:pStyle w:val="TableBody"/>
              <w:jc w:val="center"/>
              <w:rPr>
                <w:ins w:id="1624" w:author="Brian Bohman" w:date="2021-08-30T14:00:00Z"/>
              </w:rPr>
            </w:pPr>
          </w:p>
        </w:tc>
        <w:tc>
          <w:tcPr>
            <w:tcW w:w="1008" w:type="dxa"/>
            <w:vMerge/>
            <w:tcBorders>
              <w:right w:val="dotted" w:sz="4" w:space="0" w:color="auto"/>
            </w:tcBorders>
            <w:vAlign w:val="center"/>
          </w:tcPr>
          <w:p w14:paraId="3DCBD517" w14:textId="77777777" w:rsidR="008B0447" w:rsidRDefault="008B0447" w:rsidP="00077B96">
            <w:pPr>
              <w:pStyle w:val="TableBody"/>
              <w:jc w:val="center"/>
              <w:rPr>
                <w:ins w:id="1625" w:author="Brian Bohman" w:date="2021-08-30T14:01:00Z"/>
              </w:rPr>
            </w:pPr>
          </w:p>
        </w:tc>
        <w:tc>
          <w:tcPr>
            <w:tcW w:w="1224" w:type="dxa"/>
            <w:vMerge/>
            <w:tcBorders>
              <w:left w:val="dotted" w:sz="4" w:space="0" w:color="auto"/>
              <w:bottom w:val="dotted" w:sz="4" w:space="0" w:color="auto"/>
            </w:tcBorders>
            <w:vAlign w:val="center"/>
          </w:tcPr>
          <w:p w14:paraId="3882E88D" w14:textId="2129FBAD" w:rsidR="008B0447" w:rsidRDefault="008B0447" w:rsidP="001A6B40">
            <w:pPr>
              <w:pStyle w:val="TableBody"/>
              <w:jc w:val="center"/>
              <w:rPr>
                <w:ins w:id="1626" w:author="Brian Bohman" w:date="2021-08-30T12:58:00Z"/>
              </w:rPr>
            </w:pPr>
          </w:p>
        </w:tc>
        <w:tc>
          <w:tcPr>
            <w:tcW w:w="1296" w:type="dxa"/>
            <w:vMerge/>
            <w:tcBorders>
              <w:bottom w:val="dotted" w:sz="4" w:space="0" w:color="auto"/>
              <w:right w:val="dotted" w:sz="4" w:space="0" w:color="auto"/>
            </w:tcBorders>
            <w:vAlign w:val="center"/>
          </w:tcPr>
          <w:p w14:paraId="11202B3D" w14:textId="77777777" w:rsidR="008B0447" w:rsidRDefault="008B0447" w:rsidP="001A6B40">
            <w:pPr>
              <w:pStyle w:val="TableBody"/>
              <w:jc w:val="center"/>
              <w:rPr>
                <w:ins w:id="1627" w:author="Brian Bohman" w:date="2021-08-30T12:58:00Z"/>
              </w:rPr>
            </w:pPr>
          </w:p>
        </w:tc>
        <w:tc>
          <w:tcPr>
            <w:tcW w:w="576" w:type="dxa"/>
            <w:tcBorders>
              <w:left w:val="dotted" w:sz="4" w:space="0" w:color="auto"/>
              <w:bottom w:val="dotted" w:sz="4" w:space="0" w:color="auto"/>
            </w:tcBorders>
          </w:tcPr>
          <w:p w14:paraId="1A27779D" w14:textId="509DB1F7" w:rsidR="008B0447" w:rsidRDefault="008B0447" w:rsidP="00535FAF">
            <w:pPr>
              <w:pStyle w:val="TableBody"/>
              <w:jc w:val="left"/>
              <w:rPr>
                <w:ins w:id="1628" w:author="Brian Bohman" w:date="2021-08-30T12:58:00Z"/>
              </w:rPr>
            </w:pPr>
            <w:ins w:id="1629" w:author="Brian Bohman" w:date="2021-08-30T13:11:00Z">
              <w:r w:rsidRPr="00536318">
                <w:t>4.74</w:t>
              </w:r>
            </w:ins>
          </w:p>
        </w:tc>
        <w:tc>
          <w:tcPr>
            <w:tcW w:w="720" w:type="dxa"/>
            <w:tcBorders>
              <w:bottom w:val="dotted" w:sz="4" w:space="0" w:color="auto"/>
            </w:tcBorders>
          </w:tcPr>
          <w:p w14:paraId="77247B34" w14:textId="4CC13895" w:rsidR="008B0447" w:rsidRDefault="008B0447" w:rsidP="00535FAF">
            <w:pPr>
              <w:pStyle w:val="TableBody"/>
              <w:jc w:val="left"/>
              <w:rPr>
                <w:ins w:id="1630" w:author="Brian Bohman" w:date="2021-08-30T12:58:00Z"/>
              </w:rPr>
            </w:pPr>
            <w:ins w:id="1631" w:author="Brian Bohman" w:date="2021-08-30T13:11:00Z">
              <w:r w:rsidRPr="00536318">
                <w:t>0.559</w:t>
              </w:r>
            </w:ins>
          </w:p>
        </w:tc>
      </w:tr>
      <w:tr w:rsidR="00077B96" w14:paraId="54D613B6" w14:textId="77777777" w:rsidTr="00A254FB">
        <w:trPr>
          <w:ins w:id="1632" w:author="Brian Bohman" w:date="2021-08-30T12:58:00Z"/>
        </w:trPr>
        <w:tc>
          <w:tcPr>
            <w:tcW w:w="1146" w:type="dxa"/>
            <w:vMerge w:val="restart"/>
            <w:tcBorders>
              <w:top w:val="dotted" w:sz="4" w:space="0" w:color="auto"/>
            </w:tcBorders>
            <w:vAlign w:val="center"/>
          </w:tcPr>
          <w:p w14:paraId="3530DF70" w14:textId="240EFE36" w:rsidR="00077B96" w:rsidRDefault="00077B96" w:rsidP="00535FAF">
            <w:pPr>
              <w:pStyle w:val="TableBody"/>
              <w:jc w:val="left"/>
              <w:rPr>
                <w:ins w:id="1633" w:author="Brian Bohman" w:date="2021-08-30T12:58:00Z"/>
              </w:rPr>
            </w:pPr>
            <w:ins w:id="1634" w:author="Brian Bohman" w:date="2021-08-30T12:59:00Z">
              <w:r w:rsidRPr="006A7632">
                <w:t>Canada</w:t>
              </w:r>
            </w:ins>
          </w:p>
        </w:tc>
        <w:tc>
          <w:tcPr>
            <w:tcW w:w="1581" w:type="dxa"/>
            <w:tcBorders>
              <w:top w:val="dotted" w:sz="4" w:space="0" w:color="auto"/>
              <w:right w:val="dotted" w:sz="4" w:space="0" w:color="auto"/>
            </w:tcBorders>
            <w:vAlign w:val="center"/>
          </w:tcPr>
          <w:p w14:paraId="2EF8AB26" w14:textId="6E3B15F6" w:rsidR="00077B96" w:rsidRDefault="00077B96" w:rsidP="00535FAF">
            <w:pPr>
              <w:pStyle w:val="TableBody"/>
              <w:jc w:val="left"/>
              <w:rPr>
                <w:ins w:id="1635" w:author="Brian Bohman" w:date="2021-08-30T12:58:00Z"/>
              </w:rPr>
            </w:pPr>
            <w:ins w:id="1636" w:author="Brian Bohman" w:date="2021-08-30T12:59:00Z">
              <w:r w:rsidRPr="006A7632">
                <w:t>Russet Burbank</w:t>
              </w:r>
            </w:ins>
          </w:p>
        </w:tc>
        <w:tc>
          <w:tcPr>
            <w:tcW w:w="1007" w:type="dxa"/>
            <w:tcBorders>
              <w:top w:val="dotted" w:sz="4" w:space="0" w:color="auto"/>
              <w:left w:val="dotted" w:sz="4" w:space="0" w:color="auto"/>
              <w:right w:val="dotted" w:sz="4" w:space="0" w:color="auto"/>
            </w:tcBorders>
            <w:vAlign w:val="center"/>
          </w:tcPr>
          <w:p w14:paraId="14CA9405" w14:textId="40B11020" w:rsidR="00077B96" w:rsidRDefault="00077B96" w:rsidP="001A6B40">
            <w:pPr>
              <w:pStyle w:val="TableBody"/>
              <w:jc w:val="center"/>
              <w:rPr>
                <w:ins w:id="1637" w:author="Brian Bohman" w:date="2021-08-30T12:58:00Z"/>
              </w:rPr>
            </w:pPr>
            <w:ins w:id="1638" w:author="Brian Bohman" w:date="2021-08-30T13:05:00Z">
              <w:r>
                <w:t>L</w:t>
              </w:r>
            </w:ins>
            <w:ins w:id="1639" w:author="Brian Bohman" w:date="2021-08-30T13:22:00Z">
              <w:r>
                <w:t xml:space="preserve"> to </w:t>
              </w:r>
            </w:ins>
            <w:ins w:id="1640" w:author="Brian Bohman" w:date="2021-08-30T13:05:00Z">
              <w:r>
                <w:t>VL</w:t>
              </w:r>
            </w:ins>
          </w:p>
        </w:tc>
        <w:tc>
          <w:tcPr>
            <w:tcW w:w="864" w:type="dxa"/>
            <w:vMerge w:val="restart"/>
            <w:tcBorders>
              <w:top w:val="dotted" w:sz="4" w:space="0" w:color="auto"/>
              <w:left w:val="dotted" w:sz="4" w:space="0" w:color="auto"/>
            </w:tcBorders>
            <w:vAlign w:val="center"/>
          </w:tcPr>
          <w:p w14:paraId="3A9D34AC" w14:textId="12E02D17" w:rsidR="00077B96" w:rsidRDefault="00077B96" w:rsidP="001A6B40">
            <w:pPr>
              <w:pStyle w:val="TableBody"/>
              <w:jc w:val="center"/>
              <w:rPr>
                <w:ins w:id="1641" w:author="Brian Bohman" w:date="2021-08-30T12:58:00Z"/>
              </w:rPr>
            </w:pPr>
            <w:ins w:id="1642" w:author="Brian Bohman" w:date="2021-08-30T13:00:00Z">
              <w:r>
                <w:t>10.0</w:t>
              </w:r>
            </w:ins>
          </w:p>
        </w:tc>
        <w:tc>
          <w:tcPr>
            <w:tcW w:w="864" w:type="dxa"/>
            <w:vMerge w:val="restart"/>
            <w:tcBorders>
              <w:top w:val="dotted" w:sz="4" w:space="0" w:color="auto"/>
            </w:tcBorders>
            <w:vAlign w:val="center"/>
          </w:tcPr>
          <w:p w14:paraId="310D8705" w14:textId="61CDAFA5" w:rsidR="00077B96" w:rsidRDefault="00077B96" w:rsidP="00077B96">
            <w:pPr>
              <w:pStyle w:val="TableBody"/>
              <w:jc w:val="center"/>
              <w:rPr>
                <w:ins w:id="1643" w:author="Brian Bohman" w:date="2021-08-30T14:00:00Z"/>
              </w:rPr>
            </w:pPr>
            <w:ins w:id="1644" w:author="Brian Bohman" w:date="2021-08-30T14:04:00Z">
              <w:r>
                <w:t>1150</w:t>
              </w:r>
            </w:ins>
          </w:p>
        </w:tc>
        <w:tc>
          <w:tcPr>
            <w:tcW w:w="1008" w:type="dxa"/>
            <w:vMerge w:val="restart"/>
            <w:tcBorders>
              <w:top w:val="dotted" w:sz="4" w:space="0" w:color="auto"/>
              <w:right w:val="dotted" w:sz="4" w:space="0" w:color="auto"/>
            </w:tcBorders>
            <w:vAlign w:val="center"/>
          </w:tcPr>
          <w:p w14:paraId="44404F1E" w14:textId="2A9E6F2E" w:rsidR="00077B96" w:rsidRDefault="00077B96" w:rsidP="00077B96">
            <w:pPr>
              <w:pStyle w:val="TableBody"/>
              <w:jc w:val="center"/>
              <w:rPr>
                <w:ins w:id="1645" w:author="Brian Bohman" w:date="2021-08-30T14:01:00Z"/>
              </w:rPr>
            </w:pPr>
            <w:ins w:id="1646" w:author="Brian Bohman" w:date="2021-08-30T14:05:00Z">
              <w:r>
                <w:t>2527</w:t>
              </w:r>
            </w:ins>
          </w:p>
        </w:tc>
        <w:tc>
          <w:tcPr>
            <w:tcW w:w="1224" w:type="dxa"/>
            <w:tcBorders>
              <w:top w:val="dotted" w:sz="4" w:space="0" w:color="auto"/>
              <w:left w:val="dotted" w:sz="4" w:space="0" w:color="auto"/>
            </w:tcBorders>
            <w:vAlign w:val="center"/>
          </w:tcPr>
          <w:p w14:paraId="3BFA6E72" w14:textId="4FBA9704" w:rsidR="00077B96" w:rsidRDefault="00077B96" w:rsidP="001A6B40">
            <w:pPr>
              <w:pStyle w:val="TableBody"/>
              <w:jc w:val="center"/>
              <w:rPr>
                <w:ins w:id="1647" w:author="Brian Bohman" w:date="2021-08-30T12:58:00Z"/>
              </w:rPr>
            </w:pPr>
            <w:ins w:id="1648" w:author="Brian Bohman" w:date="2021-08-30T13:00:00Z">
              <w:r>
                <w:t>29,000</w:t>
              </w:r>
            </w:ins>
          </w:p>
        </w:tc>
        <w:tc>
          <w:tcPr>
            <w:tcW w:w="1296" w:type="dxa"/>
            <w:vMerge w:val="restart"/>
            <w:tcBorders>
              <w:top w:val="dotted" w:sz="4" w:space="0" w:color="auto"/>
              <w:right w:val="dotted" w:sz="4" w:space="0" w:color="auto"/>
            </w:tcBorders>
            <w:vAlign w:val="center"/>
          </w:tcPr>
          <w:p w14:paraId="116BDB97" w14:textId="31464FC5" w:rsidR="00077B96" w:rsidRDefault="00077B96" w:rsidP="001A6B40">
            <w:pPr>
              <w:pStyle w:val="TableBody"/>
              <w:jc w:val="center"/>
              <w:rPr>
                <w:ins w:id="1649" w:author="Brian Bohman" w:date="2021-08-30T12:58:00Z"/>
              </w:rPr>
            </w:pPr>
            <w:ins w:id="1650" w:author="Brian Bohman" w:date="2021-08-30T13:20:00Z">
              <w:r>
                <w:t>AN</w:t>
              </w:r>
            </w:ins>
            <w:ins w:id="1651" w:author="Brian Bohman" w:date="2021-08-30T13:01:00Z">
              <w:r>
                <w:t xml:space="preserve"> @ P</w:t>
              </w:r>
            </w:ins>
            <w:ins w:id="1652" w:author="Brian Bohman" w:date="2021-08-30T13:23:00Z">
              <w:r>
                <w:t>L</w:t>
              </w:r>
            </w:ins>
          </w:p>
        </w:tc>
        <w:tc>
          <w:tcPr>
            <w:tcW w:w="576" w:type="dxa"/>
            <w:tcBorders>
              <w:top w:val="dotted" w:sz="4" w:space="0" w:color="auto"/>
              <w:left w:val="dotted" w:sz="4" w:space="0" w:color="auto"/>
            </w:tcBorders>
          </w:tcPr>
          <w:p w14:paraId="71D3F0F7" w14:textId="2BA47C87" w:rsidR="00077B96" w:rsidRDefault="00077B96" w:rsidP="00535FAF">
            <w:pPr>
              <w:pStyle w:val="TableBody"/>
              <w:jc w:val="left"/>
              <w:rPr>
                <w:ins w:id="1653" w:author="Brian Bohman" w:date="2021-08-30T12:58:00Z"/>
              </w:rPr>
            </w:pPr>
            <w:ins w:id="1654" w:author="Brian Bohman" w:date="2021-08-30T13:11:00Z">
              <w:r w:rsidRPr="00536318">
                <w:t>4.74</w:t>
              </w:r>
            </w:ins>
          </w:p>
        </w:tc>
        <w:tc>
          <w:tcPr>
            <w:tcW w:w="720" w:type="dxa"/>
            <w:tcBorders>
              <w:top w:val="dotted" w:sz="4" w:space="0" w:color="auto"/>
            </w:tcBorders>
          </w:tcPr>
          <w:p w14:paraId="6AD02E03" w14:textId="604A1D0F" w:rsidR="00077B96" w:rsidRDefault="00077B96" w:rsidP="00535FAF">
            <w:pPr>
              <w:pStyle w:val="TableBody"/>
              <w:jc w:val="left"/>
              <w:rPr>
                <w:ins w:id="1655" w:author="Brian Bohman" w:date="2021-08-30T12:58:00Z"/>
              </w:rPr>
            </w:pPr>
            <w:ins w:id="1656" w:author="Brian Bohman" w:date="2021-08-30T13:11:00Z">
              <w:r w:rsidRPr="00536318">
                <w:t>0.489</w:t>
              </w:r>
            </w:ins>
          </w:p>
        </w:tc>
      </w:tr>
      <w:tr w:rsidR="00077B96" w14:paraId="14B2723C" w14:textId="77777777" w:rsidTr="00A254FB">
        <w:trPr>
          <w:ins w:id="1657" w:author="Brian Bohman" w:date="2021-08-30T12:58:00Z"/>
        </w:trPr>
        <w:tc>
          <w:tcPr>
            <w:tcW w:w="1146" w:type="dxa"/>
            <w:vMerge/>
            <w:tcBorders>
              <w:bottom w:val="dotted" w:sz="4" w:space="0" w:color="auto"/>
            </w:tcBorders>
            <w:vAlign w:val="center"/>
          </w:tcPr>
          <w:p w14:paraId="4C3B193D" w14:textId="77777777" w:rsidR="00077B96" w:rsidRDefault="00077B96" w:rsidP="00535FAF">
            <w:pPr>
              <w:pStyle w:val="TableBody"/>
              <w:jc w:val="left"/>
              <w:rPr>
                <w:ins w:id="1658" w:author="Brian Bohman" w:date="2021-08-30T12:58:00Z"/>
              </w:rPr>
            </w:pPr>
          </w:p>
        </w:tc>
        <w:tc>
          <w:tcPr>
            <w:tcW w:w="1581" w:type="dxa"/>
            <w:tcBorders>
              <w:bottom w:val="dotted" w:sz="4" w:space="0" w:color="auto"/>
              <w:right w:val="dotted" w:sz="4" w:space="0" w:color="auto"/>
            </w:tcBorders>
            <w:vAlign w:val="center"/>
          </w:tcPr>
          <w:p w14:paraId="12441720" w14:textId="6BC66EFB" w:rsidR="00077B96" w:rsidRDefault="00077B96" w:rsidP="00535FAF">
            <w:pPr>
              <w:pStyle w:val="TableBody"/>
              <w:jc w:val="left"/>
              <w:rPr>
                <w:ins w:id="1659" w:author="Brian Bohman" w:date="2021-08-30T12:58:00Z"/>
              </w:rPr>
            </w:pPr>
            <w:ins w:id="1660" w:author="Brian Bohman" w:date="2021-08-30T12:59:00Z">
              <w:r w:rsidRPr="006A7632">
                <w:t>Shepody</w:t>
              </w:r>
            </w:ins>
          </w:p>
        </w:tc>
        <w:tc>
          <w:tcPr>
            <w:tcW w:w="1007" w:type="dxa"/>
            <w:tcBorders>
              <w:left w:val="dotted" w:sz="4" w:space="0" w:color="auto"/>
              <w:bottom w:val="dotted" w:sz="4" w:space="0" w:color="auto"/>
              <w:right w:val="dotted" w:sz="4" w:space="0" w:color="auto"/>
            </w:tcBorders>
            <w:vAlign w:val="center"/>
          </w:tcPr>
          <w:p w14:paraId="5937D18F" w14:textId="0778F6EF" w:rsidR="00077B96" w:rsidRDefault="00077B96" w:rsidP="001A6B40">
            <w:pPr>
              <w:pStyle w:val="TableBody"/>
              <w:jc w:val="center"/>
              <w:rPr>
                <w:ins w:id="1661" w:author="Brian Bohman" w:date="2021-08-30T12:58:00Z"/>
              </w:rPr>
            </w:pPr>
            <w:ins w:id="1662" w:author="Brian Bohman" w:date="2021-08-30T13:05:00Z">
              <w:r>
                <w:t>E</w:t>
              </w:r>
            </w:ins>
            <w:ins w:id="1663" w:author="Brian Bohman" w:date="2021-08-30T13:22:00Z">
              <w:r>
                <w:t xml:space="preserve"> to </w:t>
              </w:r>
            </w:ins>
            <w:ins w:id="1664" w:author="Brian Bohman" w:date="2021-08-30T13:05:00Z">
              <w:r>
                <w:t>ME</w:t>
              </w:r>
            </w:ins>
          </w:p>
        </w:tc>
        <w:tc>
          <w:tcPr>
            <w:tcW w:w="864" w:type="dxa"/>
            <w:vMerge/>
            <w:tcBorders>
              <w:left w:val="dotted" w:sz="4" w:space="0" w:color="auto"/>
              <w:bottom w:val="dotted" w:sz="4" w:space="0" w:color="auto"/>
            </w:tcBorders>
            <w:vAlign w:val="center"/>
          </w:tcPr>
          <w:p w14:paraId="4D6F37DC" w14:textId="77777777" w:rsidR="00077B96" w:rsidRDefault="00077B96" w:rsidP="001A6B40">
            <w:pPr>
              <w:pStyle w:val="TableBody"/>
              <w:jc w:val="center"/>
              <w:rPr>
                <w:ins w:id="1665" w:author="Brian Bohman" w:date="2021-08-30T12:58:00Z"/>
              </w:rPr>
            </w:pPr>
          </w:p>
        </w:tc>
        <w:tc>
          <w:tcPr>
            <w:tcW w:w="864" w:type="dxa"/>
            <w:vMerge/>
            <w:tcBorders>
              <w:bottom w:val="dotted" w:sz="4" w:space="0" w:color="auto"/>
            </w:tcBorders>
            <w:vAlign w:val="center"/>
          </w:tcPr>
          <w:p w14:paraId="2C44BC25" w14:textId="77777777" w:rsidR="00077B96" w:rsidRDefault="00077B96" w:rsidP="00077B96">
            <w:pPr>
              <w:pStyle w:val="TableBody"/>
              <w:jc w:val="center"/>
              <w:rPr>
                <w:ins w:id="1666" w:author="Brian Bohman" w:date="2021-08-30T14:00:00Z"/>
              </w:rPr>
            </w:pPr>
          </w:p>
        </w:tc>
        <w:tc>
          <w:tcPr>
            <w:tcW w:w="1008" w:type="dxa"/>
            <w:vMerge/>
            <w:tcBorders>
              <w:bottom w:val="dotted" w:sz="4" w:space="0" w:color="auto"/>
              <w:right w:val="dotted" w:sz="4" w:space="0" w:color="auto"/>
            </w:tcBorders>
            <w:vAlign w:val="center"/>
          </w:tcPr>
          <w:p w14:paraId="041AF190" w14:textId="77777777" w:rsidR="00077B96" w:rsidRDefault="00077B96" w:rsidP="00077B96">
            <w:pPr>
              <w:pStyle w:val="TableBody"/>
              <w:jc w:val="center"/>
              <w:rPr>
                <w:ins w:id="1667" w:author="Brian Bohman" w:date="2021-08-30T14:01:00Z"/>
              </w:rPr>
            </w:pPr>
          </w:p>
        </w:tc>
        <w:tc>
          <w:tcPr>
            <w:tcW w:w="1224" w:type="dxa"/>
            <w:tcBorders>
              <w:left w:val="dotted" w:sz="4" w:space="0" w:color="auto"/>
              <w:bottom w:val="dotted" w:sz="4" w:space="0" w:color="auto"/>
            </w:tcBorders>
            <w:vAlign w:val="center"/>
          </w:tcPr>
          <w:p w14:paraId="3EBED5C1" w14:textId="7228037E" w:rsidR="00077B96" w:rsidRDefault="00077B96" w:rsidP="001A6B40">
            <w:pPr>
              <w:pStyle w:val="TableBody"/>
              <w:jc w:val="center"/>
              <w:rPr>
                <w:ins w:id="1668" w:author="Brian Bohman" w:date="2021-08-30T12:58:00Z"/>
              </w:rPr>
            </w:pPr>
            <w:ins w:id="1669" w:author="Brian Bohman" w:date="2021-08-30T13:00:00Z">
              <w:r>
                <w:t>44,000</w:t>
              </w:r>
            </w:ins>
          </w:p>
        </w:tc>
        <w:tc>
          <w:tcPr>
            <w:tcW w:w="1296" w:type="dxa"/>
            <w:vMerge/>
            <w:tcBorders>
              <w:bottom w:val="dotted" w:sz="4" w:space="0" w:color="auto"/>
              <w:right w:val="dotted" w:sz="4" w:space="0" w:color="auto"/>
            </w:tcBorders>
            <w:vAlign w:val="center"/>
          </w:tcPr>
          <w:p w14:paraId="3A1B16FE" w14:textId="77777777" w:rsidR="00077B96" w:rsidRDefault="00077B96" w:rsidP="001A6B40">
            <w:pPr>
              <w:pStyle w:val="TableBody"/>
              <w:jc w:val="center"/>
              <w:rPr>
                <w:ins w:id="1670" w:author="Brian Bohman" w:date="2021-08-30T12:58:00Z"/>
              </w:rPr>
            </w:pPr>
          </w:p>
        </w:tc>
        <w:tc>
          <w:tcPr>
            <w:tcW w:w="576" w:type="dxa"/>
            <w:tcBorders>
              <w:left w:val="dotted" w:sz="4" w:space="0" w:color="auto"/>
              <w:bottom w:val="dotted" w:sz="4" w:space="0" w:color="auto"/>
            </w:tcBorders>
          </w:tcPr>
          <w:p w14:paraId="3C4DEBDC" w14:textId="1649B65F" w:rsidR="00077B96" w:rsidRDefault="00077B96" w:rsidP="00535FAF">
            <w:pPr>
              <w:pStyle w:val="TableBody"/>
              <w:jc w:val="left"/>
              <w:rPr>
                <w:ins w:id="1671" w:author="Brian Bohman" w:date="2021-08-30T12:58:00Z"/>
              </w:rPr>
            </w:pPr>
            <w:ins w:id="1672" w:author="Brian Bohman" w:date="2021-08-30T13:11:00Z">
              <w:r w:rsidRPr="00536318">
                <w:t>4.77</w:t>
              </w:r>
            </w:ins>
          </w:p>
        </w:tc>
        <w:tc>
          <w:tcPr>
            <w:tcW w:w="720" w:type="dxa"/>
            <w:tcBorders>
              <w:bottom w:val="dotted" w:sz="4" w:space="0" w:color="auto"/>
            </w:tcBorders>
          </w:tcPr>
          <w:p w14:paraId="145E2BBE" w14:textId="24E61FE6" w:rsidR="00077B96" w:rsidRDefault="00077B96" w:rsidP="00535FAF">
            <w:pPr>
              <w:pStyle w:val="TableBody"/>
              <w:jc w:val="left"/>
              <w:rPr>
                <w:ins w:id="1673" w:author="Brian Bohman" w:date="2021-08-30T12:58:00Z"/>
              </w:rPr>
            </w:pPr>
            <w:ins w:id="1674" w:author="Brian Bohman" w:date="2021-08-30T13:11:00Z">
              <w:r w:rsidRPr="00536318">
                <w:t>0.412</w:t>
              </w:r>
            </w:ins>
          </w:p>
        </w:tc>
      </w:tr>
      <w:tr w:rsidR="00077B96" w14:paraId="04617A8E" w14:textId="77777777" w:rsidTr="00A254FB">
        <w:trPr>
          <w:ins w:id="1675" w:author="Brian Bohman" w:date="2021-08-30T12:58:00Z"/>
        </w:trPr>
        <w:tc>
          <w:tcPr>
            <w:tcW w:w="1146" w:type="dxa"/>
            <w:vMerge w:val="restart"/>
            <w:tcBorders>
              <w:top w:val="dotted" w:sz="4" w:space="0" w:color="auto"/>
            </w:tcBorders>
            <w:vAlign w:val="center"/>
          </w:tcPr>
          <w:p w14:paraId="31D8164E" w14:textId="369C93B0" w:rsidR="00077B96" w:rsidRDefault="00077B96" w:rsidP="00535FAF">
            <w:pPr>
              <w:pStyle w:val="TableBody"/>
              <w:jc w:val="left"/>
              <w:rPr>
                <w:ins w:id="1676" w:author="Brian Bohman" w:date="2021-08-30T12:58:00Z"/>
              </w:rPr>
            </w:pPr>
            <w:ins w:id="1677" w:author="Brian Bohman" w:date="2021-08-30T12:59:00Z">
              <w:r w:rsidRPr="006A7632">
                <w:t>Minnesota</w:t>
              </w:r>
            </w:ins>
          </w:p>
        </w:tc>
        <w:tc>
          <w:tcPr>
            <w:tcW w:w="1581" w:type="dxa"/>
            <w:tcBorders>
              <w:top w:val="dotted" w:sz="4" w:space="0" w:color="auto"/>
              <w:right w:val="dotted" w:sz="4" w:space="0" w:color="auto"/>
            </w:tcBorders>
            <w:vAlign w:val="center"/>
          </w:tcPr>
          <w:p w14:paraId="49DC89F9" w14:textId="2FDA8E32" w:rsidR="00077B96" w:rsidRDefault="00077B96" w:rsidP="00535FAF">
            <w:pPr>
              <w:pStyle w:val="TableBody"/>
              <w:jc w:val="left"/>
              <w:rPr>
                <w:ins w:id="1678" w:author="Brian Bohman" w:date="2021-08-30T12:58:00Z"/>
              </w:rPr>
            </w:pPr>
            <w:ins w:id="1679" w:author="Brian Bohman" w:date="2021-08-30T12:59:00Z">
              <w:r w:rsidRPr="006A7632">
                <w:t>Clearwater</w:t>
              </w:r>
            </w:ins>
          </w:p>
        </w:tc>
        <w:tc>
          <w:tcPr>
            <w:tcW w:w="1007" w:type="dxa"/>
            <w:tcBorders>
              <w:top w:val="dotted" w:sz="4" w:space="0" w:color="auto"/>
              <w:left w:val="dotted" w:sz="4" w:space="0" w:color="auto"/>
              <w:right w:val="dotted" w:sz="4" w:space="0" w:color="auto"/>
            </w:tcBorders>
            <w:vAlign w:val="center"/>
          </w:tcPr>
          <w:p w14:paraId="2CA5F4EB" w14:textId="69906E20" w:rsidR="00077B96" w:rsidRDefault="00077B96" w:rsidP="001A6B40">
            <w:pPr>
              <w:pStyle w:val="TableBody"/>
              <w:jc w:val="center"/>
              <w:rPr>
                <w:ins w:id="1680" w:author="Brian Bohman" w:date="2021-08-30T12:58:00Z"/>
              </w:rPr>
            </w:pPr>
            <w:ins w:id="1681" w:author="Brian Bohman" w:date="2021-08-30T13:05:00Z">
              <w:r>
                <w:t>ML</w:t>
              </w:r>
            </w:ins>
          </w:p>
        </w:tc>
        <w:tc>
          <w:tcPr>
            <w:tcW w:w="864" w:type="dxa"/>
            <w:vMerge w:val="restart"/>
            <w:tcBorders>
              <w:top w:val="dotted" w:sz="4" w:space="0" w:color="auto"/>
              <w:left w:val="dotted" w:sz="4" w:space="0" w:color="auto"/>
              <w:bottom w:val="single" w:sz="4" w:space="0" w:color="auto"/>
            </w:tcBorders>
            <w:vAlign w:val="center"/>
          </w:tcPr>
          <w:p w14:paraId="75B19E94" w14:textId="4E57DDA7" w:rsidR="00077B96" w:rsidRDefault="00077B96" w:rsidP="001A6B40">
            <w:pPr>
              <w:pStyle w:val="TableBody"/>
              <w:jc w:val="center"/>
              <w:rPr>
                <w:ins w:id="1682" w:author="Brian Bohman" w:date="2021-08-30T12:58:00Z"/>
              </w:rPr>
            </w:pPr>
            <w:ins w:id="1683" w:author="Brian Bohman" w:date="2021-08-30T13:00:00Z">
              <w:r>
                <w:t>11.6</w:t>
              </w:r>
            </w:ins>
          </w:p>
        </w:tc>
        <w:tc>
          <w:tcPr>
            <w:tcW w:w="864" w:type="dxa"/>
            <w:vMerge w:val="restart"/>
            <w:tcBorders>
              <w:top w:val="dotted" w:sz="4" w:space="0" w:color="auto"/>
            </w:tcBorders>
            <w:vAlign w:val="center"/>
          </w:tcPr>
          <w:p w14:paraId="6F90B3F3" w14:textId="3D3123EB" w:rsidR="00077B96" w:rsidRDefault="00077B96" w:rsidP="00077B96">
            <w:pPr>
              <w:pStyle w:val="TableBody"/>
              <w:jc w:val="center"/>
              <w:rPr>
                <w:ins w:id="1684" w:author="Brian Bohman" w:date="2021-08-30T14:00:00Z"/>
              </w:rPr>
            </w:pPr>
            <w:ins w:id="1685" w:author="Brian Bohman" w:date="2021-08-30T14:04:00Z">
              <w:r>
                <w:t>1638</w:t>
              </w:r>
            </w:ins>
          </w:p>
        </w:tc>
        <w:tc>
          <w:tcPr>
            <w:tcW w:w="1008" w:type="dxa"/>
            <w:vMerge w:val="restart"/>
            <w:tcBorders>
              <w:top w:val="dotted" w:sz="4" w:space="0" w:color="auto"/>
              <w:right w:val="dotted" w:sz="4" w:space="0" w:color="auto"/>
            </w:tcBorders>
            <w:vAlign w:val="center"/>
          </w:tcPr>
          <w:p w14:paraId="781DA7FC" w14:textId="36408901" w:rsidR="00077B96" w:rsidRDefault="00077B96" w:rsidP="00077B96">
            <w:pPr>
              <w:pStyle w:val="TableBody"/>
              <w:jc w:val="center"/>
              <w:rPr>
                <w:ins w:id="1686" w:author="Brian Bohman" w:date="2021-08-30T14:01:00Z"/>
              </w:rPr>
            </w:pPr>
            <w:ins w:id="1687" w:author="Brian Bohman" w:date="2021-08-30T14:05:00Z">
              <w:r>
                <w:t>3136</w:t>
              </w:r>
            </w:ins>
          </w:p>
        </w:tc>
        <w:tc>
          <w:tcPr>
            <w:tcW w:w="1224" w:type="dxa"/>
            <w:vMerge w:val="restart"/>
            <w:tcBorders>
              <w:top w:val="dotted" w:sz="4" w:space="0" w:color="auto"/>
              <w:left w:val="dotted" w:sz="4" w:space="0" w:color="auto"/>
            </w:tcBorders>
            <w:vAlign w:val="center"/>
          </w:tcPr>
          <w:p w14:paraId="3A1D9159" w14:textId="18B1CD4C" w:rsidR="00077B96" w:rsidRDefault="00077B96" w:rsidP="001A6B40">
            <w:pPr>
              <w:pStyle w:val="TableBody"/>
              <w:jc w:val="center"/>
              <w:rPr>
                <w:ins w:id="1688" w:author="Brian Bohman" w:date="2021-08-30T12:58:00Z"/>
              </w:rPr>
            </w:pPr>
            <w:ins w:id="1689" w:author="Brian Bohman" w:date="2021-08-30T13:00:00Z">
              <w:r>
                <w:t>36,000</w:t>
              </w:r>
            </w:ins>
          </w:p>
        </w:tc>
        <w:tc>
          <w:tcPr>
            <w:tcW w:w="1296" w:type="dxa"/>
            <w:vMerge w:val="restart"/>
            <w:tcBorders>
              <w:top w:val="dotted" w:sz="4" w:space="0" w:color="auto"/>
              <w:right w:val="dotted" w:sz="4" w:space="0" w:color="auto"/>
            </w:tcBorders>
            <w:vAlign w:val="center"/>
          </w:tcPr>
          <w:p w14:paraId="1B5DC74B" w14:textId="578113FD" w:rsidR="00077B96" w:rsidRDefault="00077B96" w:rsidP="001A6B40">
            <w:pPr>
              <w:pStyle w:val="TableBody"/>
              <w:jc w:val="center"/>
              <w:rPr>
                <w:ins w:id="1690" w:author="Brian Bohman" w:date="2021-08-30T12:58:00Z"/>
              </w:rPr>
            </w:pPr>
            <w:ins w:id="1691" w:author="Brian Bohman" w:date="2021-08-30T13:20:00Z">
              <w:r>
                <w:t>AN</w:t>
              </w:r>
            </w:ins>
            <w:ins w:id="1692" w:author="Brian Bohman" w:date="2021-08-30T13:01:00Z">
              <w:r>
                <w:t xml:space="preserve">, Urea, </w:t>
              </w:r>
            </w:ins>
            <w:ins w:id="1693" w:author="Brian Bohman" w:date="2021-08-30T13:23:00Z">
              <w:r>
                <w:t xml:space="preserve">UAN, </w:t>
              </w:r>
            </w:ins>
            <w:ins w:id="1694" w:author="Brian Bohman" w:date="2021-08-30T13:01:00Z">
              <w:r>
                <w:t>and/or PCU @ P</w:t>
              </w:r>
            </w:ins>
            <w:ins w:id="1695" w:author="Brian Bohman" w:date="2021-08-30T13:21:00Z">
              <w:r>
                <w:t>L</w:t>
              </w:r>
            </w:ins>
            <w:ins w:id="1696" w:author="Brian Bohman" w:date="2021-08-30T13:01:00Z">
              <w:r>
                <w:t xml:space="preserve">, </w:t>
              </w:r>
            </w:ins>
            <w:ins w:id="1697" w:author="Brian Bohman" w:date="2021-08-30T13:21:00Z">
              <w:r>
                <w:t>EM</w:t>
              </w:r>
            </w:ins>
            <w:ins w:id="1698" w:author="Brian Bohman" w:date="2021-08-30T13:01:00Z">
              <w:r>
                <w:t>, an</w:t>
              </w:r>
            </w:ins>
            <w:ins w:id="1699" w:author="Brian Bohman" w:date="2021-08-30T13:02:00Z">
              <w:r>
                <w:t>d/</w:t>
              </w:r>
            </w:ins>
            <w:ins w:id="1700" w:author="Brian Bohman" w:date="2021-08-30T13:01:00Z">
              <w:r>
                <w:t xml:space="preserve">or </w:t>
              </w:r>
            </w:ins>
            <w:ins w:id="1701" w:author="Brian Bohman" w:date="2021-08-30T13:21:00Z">
              <w:r>
                <w:t>P</w:t>
              </w:r>
            </w:ins>
            <w:ins w:id="1702" w:author="Brian Bohman" w:date="2021-08-30T13:01:00Z">
              <w:r>
                <w:t>-E</w:t>
              </w:r>
            </w:ins>
            <w:ins w:id="1703" w:author="Brian Bohman" w:date="2021-08-30T13:21:00Z">
              <w:r>
                <w:t>M</w:t>
              </w:r>
            </w:ins>
          </w:p>
        </w:tc>
        <w:tc>
          <w:tcPr>
            <w:tcW w:w="576" w:type="dxa"/>
            <w:tcBorders>
              <w:top w:val="dotted" w:sz="4" w:space="0" w:color="auto"/>
              <w:left w:val="dotted" w:sz="4" w:space="0" w:color="auto"/>
            </w:tcBorders>
          </w:tcPr>
          <w:p w14:paraId="77B3586B" w14:textId="2B6275AD" w:rsidR="00077B96" w:rsidRDefault="00077B96" w:rsidP="00535FAF">
            <w:pPr>
              <w:pStyle w:val="TableBody"/>
              <w:jc w:val="left"/>
              <w:rPr>
                <w:ins w:id="1704" w:author="Brian Bohman" w:date="2021-08-30T12:58:00Z"/>
              </w:rPr>
            </w:pPr>
            <w:ins w:id="1705" w:author="Brian Bohman" w:date="2021-08-30T13:11:00Z">
              <w:r w:rsidRPr="00536318">
                <w:t>4.75</w:t>
              </w:r>
            </w:ins>
          </w:p>
        </w:tc>
        <w:tc>
          <w:tcPr>
            <w:tcW w:w="720" w:type="dxa"/>
            <w:tcBorders>
              <w:top w:val="dotted" w:sz="4" w:space="0" w:color="auto"/>
            </w:tcBorders>
          </w:tcPr>
          <w:p w14:paraId="3653E859" w14:textId="7B492D62" w:rsidR="00077B96" w:rsidRDefault="00077B96" w:rsidP="00535FAF">
            <w:pPr>
              <w:pStyle w:val="TableBody"/>
              <w:jc w:val="left"/>
              <w:rPr>
                <w:ins w:id="1706" w:author="Brian Bohman" w:date="2021-08-30T12:58:00Z"/>
              </w:rPr>
            </w:pPr>
            <w:ins w:id="1707" w:author="Brian Bohman" w:date="2021-08-30T13:11:00Z">
              <w:r w:rsidRPr="00536318">
                <w:t>0.585</w:t>
              </w:r>
            </w:ins>
          </w:p>
        </w:tc>
      </w:tr>
      <w:tr w:rsidR="00077B96" w14:paraId="192D2824" w14:textId="77777777" w:rsidTr="00A254FB">
        <w:trPr>
          <w:ins w:id="1708" w:author="Brian Bohman" w:date="2021-08-30T12:58:00Z"/>
        </w:trPr>
        <w:tc>
          <w:tcPr>
            <w:tcW w:w="1146" w:type="dxa"/>
            <w:vMerge/>
            <w:vAlign w:val="center"/>
          </w:tcPr>
          <w:p w14:paraId="07FFCBBF" w14:textId="77777777" w:rsidR="00077B96" w:rsidRDefault="00077B96" w:rsidP="00535FAF">
            <w:pPr>
              <w:pStyle w:val="TableBody"/>
              <w:jc w:val="left"/>
              <w:rPr>
                <w:ins w:id="1709" w:author="Brian Bohman" w:date="2021-08-30T12:58:00Z"/>
              </w:rPr>
            </w:pPr>
          </w:p>
        </w:tc>
        <w:tc>
          <w:tcPr>
            <w:tcW w:w="1581" w:type="dxa"/>
            <w:tcBorders>
              <w:right w:val="dotted" w:sz="4" w:space="0" w:color="auto"/>
            </w:tcBorders>
            <w:vAlign w:val="center"/>
          </w:tcPr>
          <w:p w14:paraId="7B381FF2" w14:textId="6E8DE409" w:rsidR="00077B96" w:rsidRDefault="00077B96" w:rsidP="00535FAF">
            <w:pPr>
              <w:pStyle w:val="TableBody"/>
              <w:jc w:val="left"/>
              <w:rPr>
                <w:ins w:id="1710" w:author="Brian Bohman" w:date="2021-08-30T12:58:00Z"/>
              </w:rPr>
            </w:pPr>
            <w:ins w:id="1711" w:author="Brian Bohman" w:date="2021-08-30T12:59:00Z">
              <w:r w:rsidRPr="006A7632">
                <w:t>Dakota Russet</w:t>
              </w:r>
            </w:ins>
          </w:p>
        </w:tc>
        <w:tc>
          <w:tcPr>
            <w:tcW w:w="1007" w:type="dxa"/>
            <w:tcBorders>
              <w:left w:val="dotted" w:sz="4" w:space="0" w:color="auto"/>
              <w:right w:val="dotted" w:sz="4" w:space="0" w:color="auto"/>
            </w:tcBorders>
            <w:vAlign w:val="center"/>
          </w:tcPr>
          <w:p w14:paraId="332E84A5" w14:textId="77100C7F" w:rsidR="00077B96" w:rsidRDefault="00077B96" w:rsidP="001A6B40">
            <w:pPr>
              <w:pStyle w:val="TableBody"/>
              <w:jc w:val="center"/>
              <w:rPr>
                <w:ins w:id="1712" w:author="Brian Bohman" w:date="2021-08-30T12:58:00Z"/>
              </w:rPr>
            </w:pPr>
            <w:ins w:id="1713" w:author="Brian Bohman" w:date="2021-08-30T13:05:00Z">
              <w:r>
                <w:t>ML</w:t>
              </w:r>
            </w:ins>
          </w:p>
        </w:tc>
        <w:tc>
          <w:tcPr>
            <w:tcW w:w="864" w:type="dxa"/>
            <w:vMerge/>
            <w:tcBorders>
              <w:left w:val="dotted" w:sz="4" w:space="0" w:color="auto"/>
              <w:bottom w:val="single" w:sz="4" w:space="0" w:color="auto"/>
            </w:tcBorders>
            <w:vAlign w:val="center"/>
          </w:tcPr>
          <w:p w14:paraId="1AA37FFE" w14:textId="77777777" w:rsidR="00077B96" w:rsidRDefault="00077B96" w:rsidP="00535FAF">
            <w:pPr>
              <w:pStyle w:val="TableBody"/>
              <w:jc w:val="left"/>
              <w:rPr>
                <w:ins w:id="1714" w:author="Brian Bohman" w:date="2021-08-30T12:58:00Z"/>
              </w:rPr>
            </w:pPr>
          </w:p>
        </w:tc>
        <w:tc>
          <w:tcPr>
            <w:tcW w:w="864" w:type="dxa"/>
            <w:vMerge/>
            <w:vAlign w:val="center"/>
          </w:tcPr>
          <w:p w14:paraId="472000A5" w14:textId="77777777" w:rsidR="00077B96" w:rsidRDefault="00077B96" w:rsidP="00077B96">
            <w:pPr>
              <w:pStyle w:val="TableBody"/>
              <w:jc w:val="center"/>
              <w:rPr>
                <w:ins w:id="1715" w:author="Brian Bohman" w:date="2021-08-30T14:00:00Z"/>
              </w:rPr>
            </w:pPr>
          </w:p>
        </w:tc>
        <w:tc>
          <w:tcPr>
            <w:tcW w:w="1008" w:type="dxa"/>
            <w:vMerge/>
            <w:tcBorders>
              <w:right w:val="dotted" w:sz="4" w:space="0" w:color="auto"/>
            </w:tcBorders>
            <w:vAlign w:val="center"/>
          </w:tcPr>
          <w:p w14:paraId="5092DF58" w14:textId="77777777" w:rsidR="00077B96" w:rsidRDefault="00077B96" w:rsidP="00077B96">
            <w:pPr>
              <w:pStyle w:val="TableBody"/>
              <w:jc w:val="center"/>
              <w:rPr>
                <w:ins w:id="1716" w:author="Brian Bohman" w:date="2021-08-30T14:01:00Z"/>
              </w:rPr>
            </w:pPr>
          </w:p>
        </w:tc>
        <w:tc>
          <w:tcPr>
            <w:tcW w:w="1224" w:type="dxa"/>
            <w:vMerge/>
            <w:tcBorders>
              <w:left w:val="dotted" w:sz="4" w:space="0" w:color="auto"/>
            </w:tcBorders>
            <w:vAlign w:val="center"/>
          </w:tcPr>
          <w:p w14:paraId="0D71E2C8" w14:textId="24C26469" w:rsidR="00077B96" w:rsidRDefault="00077B96" w:rsidP="00535FAF">
            <w:pPr>
              <w:pStyle w:val="TableBody"/>
              <w:jc w:val="left"/>
              <w:rPr>
                <w:ins w:id="1717" w:author="Brian Bohman" w:date="2021-08-30T12:58:00Z"/>
              </w:rPr>
            </w:pPr>
          </w:p>
        </w:tc>
        <w:tc>
          <w:tcPr>
            <w:tcW w:w="1296" w:type="dxa"/>
            <w:vMerge/>
            <w:tcBorders>
              <w:right w:val="dotted" w:sz="4" w:space="0" w:color="auto"/>
            </w:tcBorders>
            <w:vAlign w:val="center"/>
          </w:tcPr>
          <w:p w14:paraId="6515CC46" w14:textId="77777777" w:rsidR="00077B96" w:rsidRDefault="00077B96" w:rsidP="00535FAF">
            <w:pPr>
              <w:pStyle w:val="TableBody"/>
              <w:jc w:val="left"/>
              <w:rPr>
                <w:ins w:id="1718" w:author="Brian Bohman" w:date="2021-08-30T12:58:00Z"/>
              </w:rPr>
            </w:pPr>
          </w:p>
        </w:tc>
        <w:tc>
          <w:tcPr>
            <w:tcW w:w="576" w:type="dxa"/>
            <w:tcBorders>
              <w:left w:val="dotted" w:sz="4" w:space="0" w:color="auto"/>
            </w:tcBorders>
          </w:tcPr>
          <w:p w14:paraId="104A8D6C" w14:textId="415F0A01" w:rsidR="00077B96" w:rsidRDefault="00077B96" w:rsidP="00535FAF">
            <w:pPr>
              <w:pStyle w:val="TableBody"/>
              <w:jc w:val="left"/>
              <w:rPr>
                <w:ins w:id="1719" w:author="Brian Bohman" w:date="2021-08-30T12:58:00Z"/>
              </w:rPr>
            </w:pPr>
            <w:ins w:id="1720" w:author="Brian Bohman" w:date="2021-08-30T13:11:00Z">
              <w:r w:rsidRPr="00536318">
                <w:t>4.75</w:t>
              </w:r>
            </w:ins>
          </w:p>
        </w:tc>
        <w:tc>
          <w:tcPr>
            <w:tcW w:w="720" w:type="dxa"/>
          </w:tcPr>
          <w:p w14:paraId="1720229B" w14:textId="760F9683" w:rsidR="00077B96" w:rsidRDefault="00077B96" w:rsidP="00535FAF">
            <w:pPr>
              <w:pStyle w:val="TableBody"/>
              <w:jc w:val="left"/>
              <w:rPr>
                <w:ins w:id="1721" w:author="Brian Bohman" w:date="2021-08-30T12:58:00Z"/>
              </w:rPr>
            </w:pPr>
            <w:ins w:id="1722" w:author="Brian Bohman" w:date="2021-08-30T13:11:00Z">
              <w:r w:rsidRPr="00536318">
                <w:t>0.599</w:t>
              </w:r>
            </w:ins>
          </w:p>
        </w:tc>
      </w:tr>
      <w:tr w:rsidR="00077B96" w14:paraId="3DB86401" w14:textId="77777777" w:rsidTr="00A254FB">
        <w:trPr>
          <w:ins w:id="1723" w:author="Brian Bohman" w:date="2021-08-30T12:58:00Z"/>
        </w:trPr>
        <w:tc>
          <w:tcPr>
            <w:tcW w:w="1146" w:type="dxa"/>
            <w:vMerge/>
            <w:vAlign w:val="center"/>
          </w:tcPr>
          <w:p w14:paraId="0E97BAB7" w14:textId="77777777" w:rsidR="00077B96" w:rsidRDefault="00077B96" w:rsidP="00535FAF">
            <w:pPr>
              <w:pStyle w:val="TableBody"/>
              <w:jc w:val="left"/>
              <w:rPr>
                <w:ins w:id="1724" w:author="Brian Bohman" w:date="2021-08-30T12:58:00Z"/>
              </w:rPr>
            </w:pPr>
          </w:p>
        </w:tc>
        <w:tc>
          <w:tcPr>
            <w:tcW w:w="1581" w:type="dxa"/>
            <w:tcBorders>
              <w:right w:val="dotted" w:sz="4" w:space="0" w:color="auto"/>
            </w:tcBorders>
            <w:vAlign w:val="center"/>
          </w:tcPr>
          <w:p w14:paraId="6DE2C8CF" w14:textId="54721F3C" w:rsidR="00077B96" w:rsidRDefault="00077B96" w:rsidP="00535FAF">
            <w:pPr>
              <w:pStyle w:val="TableBody"/>
              <w:jc w:val="left"/>
              <w:rPr>
                <w:ins w:id="1725" w:author="Brian Bohman" w:date="2021-08-30T12:58:00Z"/>
              </w:rPr>
            </w:pPr>
            <w:ins w:id="1726" w:author="Brian Bohman" w:date="2021-08-30T12:59:00Z">
              <w:r w:rsidRPr="006A7632">
                <w:t>Easton</w:t>
              </w:r>
            </w:ins>
          </w:p>
        </w:tc>
        <w:tc>
          <w:tcPr>
            <w:tcW w:w="1007" w:type="dxa"/>
            <w:tcBorders>
              <w:left w:val="dotted" w:sz="4" w:space="0" w:color="auto"/>
              <w:right w:val="dotted" w:sz="4" w:space="0" w:color="auto"/>
            </w:tcBorders>
            <w:vAlign w:val="center"/>
          </w:tcPr>
          <w:p w14:paraId="303E8E3C" w14:textId="37A81263" w:rsidR="00077B96" w:rsidRDefault="00077B96" w:rsidP="001A6B40">
            <w:pPr>
              <w:pStyle w:val="TableBody"/>
              <w:jc w:val="center"/>
              <w:rPr>
                <w:ins w:id="1727" w:author="Brian Bohman" w:date="2021-08-30T12:58:00Z"/>
              </w:rPr>
            </w:pPr>
            <w:ins w:id="1728" w:author="Brian Bohman" w:date="2021-08-30T13:05:00Z">
              <w:r>
                <w:t>L</w:t>
              </w:r>
            </w:ins>
          </w:p>
        </w:tc>
        <w:tc>
          <w:tcPr>
            <w:tcW w:w="864" w:type="dxa"/>
            <w:vMerge/>
            <w:tcBorders>
              <w:left w:val="dotted" w:sz="4" w:space="0" w:color="auto"/>
              <w:bottom w:val="single" w:sz="4" w:space="0" w:color="auto"/>
            </w:tcBorders>
            <w:vAlign w:val="center"/>
          </w:tcPr>
          <w:p w14:paraId="6AE34FF6" w14:textId="77777777" w:rsidR="00077B96" w:rsidRDefault="00077B96" w:rsidP="00535FAF">
            <w:pPr>
              <w:pStyle w:val="TableBody"/>
              <w:jc w:val="left"/>
              <w:rPr>
                <w:ins w:id="1729" w:author="Brian Bohman" w:date="2021-08-30T12:58:00Z"/>
              </w:rPr>
            </w:pPr>
          </w:p>
        </w:tc>
        <w:tc>
          <w:tcPr>
            <w:tcW w:w="864" w:type="dxa"/>
            <w:vMerge/>
            <w:vAlign w:val="center"/>
          </w:tcPr>
          <w:p w14:paraId="0216E49A" w14:textId="77777777" w:rsidR="00077B96" w:rsidRDefault="00077B96" w:rsidP="00077B96">
            <w:pPr>
              <w:pStyle w:val="TableBody"/>
              <w:jc w:val="center"/>
              <w:rPr>
                <w:ins w:id="1730" w:author="Brian Bohman" w:date="2021-08-30T14:00:00Z"/>
              </w:rPr>
            </w:pPr>
          </w:p>
        </w:tc>
        <w:tc>
          <w:tcPr>
            <w:tcW w:w="1008" w:type="dxa"/>
            <w:vMerge/>
            <w:tcBorders>
              <w:right w:val="dotted" w:sz="4" w:space="0" w:color="auto"/>
            </w:tcBorders>
            <w:vAlign w:val="center"/>
          </w:tcPr>
          <w:p w14:paraId="63E29342" w14:textId="77777777" w:rsidR="00077B96" w:rsidRDefault="00077B96" w:rsidP="00077B96">
            <w:pPr>
              <w:pStyle w:val="TableBody"/>
              <w:jc w:val="center"/>
              <w:rPr>
                <w:ins w:id="1731" w:author="Brian Bohman" w:date="2021-08-30T14:01:00Z"/>
              </w:rPr>
            </w:pPr>
          </w:p>
        </w:tc>
        <w:tc>
          <w:tcPr>
            <w:tcW w:w="1224" w:type="dxa"/>
            <w:vMerge/>
            <w:tcBorders>
              <w:left w:val="dotted" w:sz="4" w:space="0" w:color="auto"/>
            </w:tcBorders>
            <w:vAlign w:val="center"/>
          </w:tcPr>
          <w:p w14:paraId="2D7F8B1A" w14:textId="2D8F0C96" w:rsidR="00077B96" w:rsidRDefault="00077B96" w:rsidP="00535FAF">
            <w:pPr>
              <w:pStyle w:val="TableBody"/>
              <w:jc w:val="left"/>
              <w:rPr>
                <w:ins w:id="1732" w:author="Brian Bohman" w:date="2021-08-30T12:58:00Z"/>
              </w:rPr>
            </w:pPr>
          </w:p>
        </w:tc>
        <w:tc>
          <w:tcPr>
            <w:tcW w:w="1296" w:type="dxa"/>
            <w:vMerge/>
            <w:tcBorders>
              <w:right w:val="dotted" w:sz="4" w:space="0" w:color="auto"/>
            </w:tcBorders>
            <w:vAlign w:val="center"/>
          </w:tcPr>
          <w:p w14:paraId="11082C4E" w14:textId="77777777" w:rsidR="00077B96" w:rsidRDefault="00077B96" w:rsidP="00535FAF">
            <w:pPr>
              <w:pStyle w:val="TableBody"/>
              <w:jc w:val="left"/>
              <w:rPr>
                <w:ins w:id="1733" w:author="Brian Bohman" w:date="2021-08-30T12:58:00Z"/>
              </w:rPr>
            </w:pPr>
          </w:p>
        </w:tc>
        <w:tc>
          <w:tcPr>
            <w:tcW w:w="576" w:type="dxa"/>
            <w:tcBorders>
              <w:left w:val="dotted" w:sz="4" w:space="0" w:color="auto"/>
            </w:tcBorders>
          </w:tcPr>
          <w:p w14:paraId="0198673C" w14:textId="4F0E0ABD" w:rsidR="00077B96" w:rsidRDefault="00077B96" w:rsidP="00535FAF">
            <w:pPr>
              <w:pStyle w:val="TableBody"/>
              <w:jc w:val="left"/>
              <w:rPr>
                <w:ins w:id="1734" w:author="Brian Bohman" w:date="2021-08-30T12:58:00Z"/>
              </w:rPr>
            </w:pPr>
            <w:ins w:id="1735" w:author="Brian Bohman" w:date="2021-08-30T13:11:00Z">
              <w:r w:rsidRPr="00536318">
                <w:t>4.75</w:t>
              </w:r>
            </w:ins>
          </w:p>
        </w:tc>
        <w:tc>
          <w:tcPr>
            <w:tcW w:w="720" w:type="dxa"/>
          </w:tcPr>
          <w:p w14:paraId="4EBD136E" w14:textId="68BEC4E8" w:rsidR="00077B96" w:rsidRDefault="00077B96" w:rsidP="00535FAF">
            <w:pPr>
              <w:pStyle w:val="TableBody"/>
              <w:jc w:val="left"/>
              <w:rPr>
                <w:ins w:id="1736" w:author="Brian Bohman" w:date="2021-08-30T12:58:00Z"/>
              </w:rPr>
            </w:pPr>
            <w:ins w:id="1737" w:author="Brian Bohman" w:date="2021-08-30T13:11:00Z">
              <w:r w:rsidRPr="00536318">
                <w:t>0.592</w:t>
              </w:r>
            </w:ins>
          </w:p>
        </w:tc>
      </w:tr>
      <w:tr w:rsidR="00077B96" w14:paraId="050F6B13" w14:textId="77777777" w:rsidTr="00A254FB">
        <w:trPr>
          <w:ins w:id="1738" w:author="Brian Bohman" w:date="2021-08-30T12:58:00Z"/>
        </w:trPr>
        <w:tc>
          <w:tcPr>
            <w:tcW w:w="1146" w:type="dxa"/>
            <w:vMerge/>
            <w:vAlign w:val="center"/>
          </w:tcPr>
          <w:p w14:paraId="67F4AA33" w14:textId="77777777" w:rsidR="00077B96" w:rsidRDefault="00077B96" w:rsidP="00535FAF">
            <w:pPr>
              <w:pStyle w:val="TableBody"/>
              <w:jc w:val="left"/>
              <w:rPr>
                <w:ins w:id="1739" w:author="Brian Bohman" w:date="2021-08-30T12:58:00Z"/>
              </w:rPr>
            </w:pPr>
          </w:p>
        </w:tc>
        <w:tc>
          <w:tcPr>
            <w:tcW w:w="1581" w:type="dxa"/>
            <w:tcBorders>
              <w:right w:val="dotted" w:sz="4" w:space="0" w:color="auto"/>
            </w:tcBorders>
            <w:vAlign w:val="center"/>
          </w:tcPr>
          <w:p w14:paraId="30324D41" w14:textId="39252547" w:rsidR="00077B96" w:rsidRDefault="00077B96" w:rsidP="00535FAF">
            <w:pPr>
              <w:pStyle w:val="TableBody"/>
              <w:jc w:val="left"/>
              <w:rPr>
                <w:ins w:id="1740" w:author="Brian Bohman" w:date="2021-08-30T12:58:00Z"/>
              </w:rPr>
            </w:pPr>
            <w:ins w:id="1741" w:author="Brian Bohman" w:date="2021-08-30T12:59:00Z">
              <w:r w:rsidRPr="006A7632">
                <w:t>Russet Burbank</w:t>
              </w:r>
            </w:ins>
          </w:p>
        </w:tc>
        <w:tc>
          <w:tcPr>
            <w:tcW w:w="1007" w:type="dxa"/>
            <w:tcBorders>
              <w:left w:val="dotted" w:sz="4" w:space="0" w:color="auto"/>
              <w:right w:val="dotted" w:sz="4" w:space="0" w:color="auto"/>
            </w:tcBorders>
            <w:vAlign w:val="center"/>
          </w:tcPr>
          <w:p w14:paraId="14CA9194" w14:textId="101BAB58" w:rsidR="00077B96" w:rsidRDefault="00077B96" w:rsidP="001A6B40">
            <w:pPr>
              <w:pStyle w:val="TableBody"/>
              <w:jc w:val="center"/>
              <w:rPr>
                <w:ins w:id="1742" w:author="Brian Bohman" w:date="2021-08-30T12:58:00Z"/>
              </w:rPr>
            </w:pPr>
            <w:ins w:id="1743" w:author="Brian Bohman" w:date="2021-08-30T13:05:00Z">
              <w:r>
                <w:t>L</w:t>
              </w:r>
            </w:ins>
            <w:ins w:id="1744" w:author="Brian Bohman" w:date="2021-08-30T13:22:00Z">
              <w:r>
                <w:t xml:space="preserve"> to </w:t>
              </w:r>
            </w:ins>
            <w:ins w:id="1745" w:author="Brian Bohman" w:date="2021-08-30T13:05:00Z">
              <w:r>
                <w:t>VL</w:t>
              </w:r>
            </w:ins>
          </w:p>
        </w:tc>
        <w:tc>
          <w:tcPr>
            <w:tcW w:w="864" w:type="dxa"/>
            <w:vMerge/>
            <w:tcBorders>
              <w:left w:val="dotted" w:sz="4" w:space="0" w:color="auto"/>
              <w:bottom w:val="single" w:sz="4" w:space="0" w:color="auto"/>
            </w:tcBorders>
            <w:vAlign w:val="center"/>
          </w:tcPr>
          <w:p w14:paraId="3A3FA1E0" w14:textId="77777777" w:rsidR="00077B96" w:rsidRDefault="00077B96" w:rsidP="00535FAF">
            <w:pPr>
              <w:pStyle w:val="TableBody"/>
              <w:jc w:val="left"/>
              <w:rPr>
                <w:ins w:id="1746" w:author="Brian Bohman" w:date="2021-08-30T12:58:00Z"/>
              </w:rPr>
            </w:pPr>
          </w:p>
        </w:tc>
        <w:tc>
          <w:tcPr>
            <w:tcW w:w="864" w:type="dxa"/>
            <w:vMerge/>
            <w:vAlign w:val="center"/>
          </w:tcPr>
          <w:p w14:paraId="6CEAB04B" w14:textId="77777777" w:rsidR="00077B96" w:rsidRDefault="00077B96" w:rsidP="00077B96">
            <w:pPr>
              <w:pStyle w:val="TableBody"/>
              <w:jc w:val="center"/>
              <w:rPr>
                <w:ins w:id="1747" w:author="Brian Bohman" w:date="2021-08-30T14:00:00Z"/>
              </w:rPr>
            </w:pPr>
          </w:p>
        </w:tc>
        <w:tc>
          <w:tcPr>
            <w:tcW w:w="1008" w:type="dxa"/>
            <w:vMerge/>
            <w:tcBorders>
              <w:right w:val="dotted" w:sz="4" w:space="0" w:color="auto"/>
            </w:tcBorders>
            <w:vAlign w:val="center"/>
          </w:tcPr>
          <w:p w14:paraId="34B24309" w14:textId="77777777" w:rsidR="00077B96" w:rsidRDefault="00077B96" w:rsidP="00077B96">
            <w:pPr>
              <w:pStyle w:val="TableBody"/>
              <w:jc w:val="center"/>
              <w:rPr>
                <w:ins w:id="1748" w:author="Brian Bohman" w:date="2021-08-30T14:01:00Z"/>
              </w:rPr>
            </w:pPr>
          </w:p>
        </w:tc>
        <w:tc>
          <w:tcPr>
            <w:tcW w:w="1224" w:type="dxa"/>
            <w:vMerge/>
            <w:tcBorders>
              <w:left w:val="dotted" w:sz="4" w:space="0" w:color="auto"/>
            </w:tcBorders>
            <w:vAlign w:val="center"/>
          </w:tcPr>
          <w:p w14:paraId="3631D050" w14:textId="063830BC" w:rsidR="00077B96" w:rsidRDefault="00077B96" w:rsidP="00535FAF">
            <w:pPr>
              <w:pStyle w:val="TableBody"/>
              <w:jc w:val="left"/>
              <w:rPr>
                <w:ins w:id="1749" w:author="Brian Bohman" w:date="2021-08-30T12:58:00Z"/>
              </w:rPr>
            </w:pPr>
          </w:p>
        </w:tc>
        <w:tc>
          <w:tcPr>
            <w:tcW w:w="1296" w:type="dxa"/>
            <w:vMerge/>
            <w:tcBorders>
              <w:right w:val="dotted" w:sz="4" w:space="0" w:color="auto"/>
            </w:tcBorders>
            <w:vAlign w:val="center"/>
          </w:tcPr>
          <w:p w14:paraId="301160E9" w14:textId="77777777" w:rsidR="00077B96" w:rsidRDefault="00077B96" w:rsidP="00535FAF">
            <w:pPr>
              <w:pStyle w:val="TableBody"/>
              <w:jc w:val="left"/>
              <w:rPr>
                <w:ins w:id="1750" w:author="Brian Bohman" w:date="2021-08-30T12:58:00Z"/>
              </w:rPr>
            </w:pPr>
          </w:p>
        </w:tc>
        <w:tc>
          <w:tcPr>
            <w:tcW w:w="576" w:type="dxa"/>
            <w:tcBorders>
              <w:left w:val="dotted" w:sz="4" w:space="0" w:color="auto"/>
            </w:tcBorders>
          </w:tcPr>
          <w:p w14:paraId="25BF87F0" w14:textId="7994E6B9" w:rsidR="00077B96" w:rsidRDefault="00077B96" w:rsidP="00535FAF">
            <w:pPr>
              <w:pStyle w:val="TableBody"/>
              <w:jc w:val="left"/>
              <w:rPr>
                <w:ins w:id="1751" w:author="Brian Bohman" w:date="2021-08-30T12:58:00Z"/>
              </w:rPr>
            </w:pPr>
            <w:ins w:id="1752" w:author="Brian Bohman" w:date="2021-08-30T13:11:00Z">
              <w:r w:rsidRPr="00536318">
                <w:t>4.74</w:t>
              </w:r>
            </w:ins>
          </w:p>
        </w:tc>
        <w:tc>
          <w:tcPr>
            <w:tcW w:w="720" w:type="dxa"/>
          </w:tcPr>
          <w:p w14:paraId="3FCECBFE" w14:textId="60643D5E" w:rsidR="00077B96" w:rsidRDefault="00077B96" w:rsidP="00535FAF">
            <w:pPr>
              <w:pStyle w:val="TableBody"/>
              <w:jc w:val="left"/>
              <w:rPr>
                <w:ins w:id="1753" w:author="Brian Bohman" w:date="2021-08-30T12:58:00Z"/>
              </w:rPr>
            </w:pPr>
            <w:ins w:id="1754" w:author="Brian Bohman" w:date="2021-08-30T13:11:00Z">
              <w:r w:rsidRPr="00536318">
                <w:t>0.566</w:t>
              </w:r>
            </w:ins>
          </w:p>
        </w:tc>
      </w:tr>
      <w:tr w:rsidR="00077B96" w14:paraId="441407DC"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55" w:author="Brian Bohman" w:date="2021-10-27T06:40: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ins w:id="1756" w:author="Brian Bohman" w:date="2021-08-30T12:58:00Z"/>
        </w:trPr>
        <w:tc>
          <w:tcPr>
            <w:tcW w:w="1146" w:type="dxa"/>
            <w:vMerge/>
            <w:tcBorders>
              <w:bottom w:val="single" w:sz="4" w:space="0" w:color="auto"/>
            </w:tcBorders>
            <w:vAlign w:val="center"/>
            <w:tcPrChange w:id="1757" w:author="Brian Bohman" w:date="2021-10-27T06:40:00Z">
              <w:tcPr>
                <w:tcW w:w="1146" w:type="dxa"/>
                <w:vMerge/>
                <w:tcBorders>
                  <w:bottom w:val="single" w:sz="4" w:space="0" w:color="auto"/>
                </w:tcBorders>
                <w:vAlign w:val="center"/>
              </w:tcPr>
            </w:tcPrChange>
          </w:tcPr>
          <w:p w14:paraId="450CF4C5" w14:textId="77777777" w:rsidR="00077B96" w:rsidRDefault="00077B96" w:rsidP="00535FAF">
            <w:pPr>
              <w:pStyle w:val="TableBody"/>
              <w:jc w:val="left"/>
              <w:rPr>
                <w:ins w:id="1758" w:author="Brian Bohman" w:date="2021-08-30T12:58:00Z"/>
              </w:rPr>
            </w:pPr>
          </w:p>
        </w:tc>
        <w:tc>
          <w:tcPr>
            <w:tcW w:w="1581" w:type="dxa"/>
            <w:tcBorders>
              <w:bottom w:val="single" w:sz="4" w:space="0" w:color="auto"/>
              <w:right w:val="dotted" w:sz="4" w:space="0" w:color="auto"/>
            </w:tcBorders>
            <w:vAlign w:val="center"/>
            <w:tcPrChange w:id="1759" w:author="Brian Bohman" w:date="2021-10-27T06:40:00Z">
              <w:tcPr>
                <w:tcW w:w="1581" w:type="dxa"/>
                <w:tcBorders>
                  <w:bottom w:val="single" w:sz="4" w:space="0" w:color="auto"/>
                  <w:right w:val="dotted" w:sz="4" w:space="0" w:color="auto"/>
                </w:tcBorders>
                <w:vAlign w:val="center"/>
              </w:tcPr>
            </w:tcPrChange>
          </w:tcPr>
          <w:p w14:paraId="1D16F46C" w14:textId="6113DE85" w:rsidR="00077B96" w:rsidRDefault="00077B96" w:rsidP="00535FAF">
            <w:pPr>
              <w:pStyle w:val="TableBody"/>
              <w:jc w:val="left"/>
              <w:rPr>
                <w:ins w:id="1760" w:author="Brian Bohman" w:date="2021-08-30T12:58:00Z"/>
              </w:rPr>
            </w:pPr>
            <w:ins w:id="1761" w:author="Brian Bohman" w:date="2021-08-30T12:59:00Z">
              <w:r w:rsidRPr="006A7632">
                <w:t>Umatilla Russet</w:t>
              </w:r>
            </w:ins>
          </w:p>
        </w:tc>
        <w:tc>
          <w:tcPr>
            <w:tcW w:w="1007" w:type="dxa"/>
            <w:tcBorders>
              <w:left w:val="dotted" w:sz="4" w:space="0" w:color="auto"/>
              <w:bottom w:val="single" w:sz="4" w:space="0" w:color="auto"/>
              <w:right w:val="dotted" w:sz="4" w:space="0" w:color="auto"/>
            </w:tcBorders>
            <w:vAlign w:val="center"/>
            <w:tcPrChange w:id="1762" w:author="Brian Bohman" w:date="2021-10-27T06:40:00Z">
              <w:tcPr>
                <w:tcW w:w="1007" w:type="dxa"/>
                <w:tcBorders>
                  <w:left w:val="dotted" w:sz="4" w:space="0" w:color="auto"/>
                  <w:bottom w:val="single" w:sz="4" w:space="0" w:color="auto"/>
                  <w:right w:val="dotted" w:sz="4" w:space="0" w:color="auto"/>
                </w:tcBorders>
                <w:vAlign w:val="center"/>
              </w:tcPr>
            </w:tcPrChange>
          </w:tcPr>
          <w:p w14:paraId="14AB9852" w14:textId="760CCD7A" w:rsidR="00077B96" w:rsidRDefault="00077B96" w:rsidP="001A6B40">
            <w:pPr>
              <w:pStyle w:val="TableBody"/>
              <w:jc w:val="center"/>
              <w:rPr>
                <w:ins w:id="1763" w:author="Brian Bohman" w:date="2021-08-30T12:58:00Z"/>
              </w:rPr>
            </w:pPr>
            <w:ins w:id="1764" w:author="Brian Bohman" w:date="2021-08-30T13:05:00Z">
              <w:r>
                <w:t>ML</w:t>
              </w:r>
            </w:ins>
            <w:ins w:id="1765" w:author="Brian Bohman" w:date="2021-08-30T13:22:00Z">
              <w:r>
                <w:t xml:space="preserve"> to </w:t>
              </w:r>
            </w:ins>
            <w:ins w:id="1766" w:author="Brian Bohman" w:date="2021-08-30T13:05:00Z">
              <w:r>
                <w:t>L</w:t>
              </w:r>
            </w:ins>
          </w:p>
        </w:tc>
        <w:tc>
          <w:tcPr>
            <w:tcW w:w="864" w:type="dxa"/>
            <w:vMerge/>
            <w:tcBorders>
              <w:left w:val="dotted" w:sz="4" w:space="0" w:color="auto"/>
              <w:bottom w:val="single" w:sz="4" w:space="0" w:color="auto"/>
            </w:tcBorders>
            <w:vAlign w:val="center"/>
            <w:tcPrChange w:id="1767" w:author="Brian Bohman" w:date="2021-10-27T06:40:00Z">
              <w:tcPr>
                <w:tcW w:w="864" w:type="dxa"/>
                <w:vMerge/>
                <w:tcBorders>
                  <w:left w:val="dotted" w:sz="4" w:space="0" w:color="auto"/>
                  <w:bottom w:val="single" w:sz="4" w:space="0" w:color="auto"/>
                </w:tcBorders>
                <w:vAlign w:val="center"/>
              </w:tcPr>
            </w:tcPrChange>
          </w:tcPr>
          <w:p w14:paraId="15FF4766" w14:textId="77777777" w:rsidR="00077B96" w:rsidRDefault="00077B96" w:rsidP="00535FAF">
            <w:pPr>
              <w:pStyle w:val="TableBody"/>
              <w:jc w:val="left"/>
              <w:rPr>
                <w:ins w:id="1768" w:author="Brian Bohman" w:date="2021-08-30T12:58:00Z"/>
              </w:rPr>
            </w:pPr>
          </w:p>
        </w:tc>
        <w:tc>
          <w:tcPr>
            <w:tcW w:w="864" w:type="dxa"/>
            <w:vMerge/>
            <w:tcBorders>
              <w:bottom w:val="single" w:sz="4" w:space="0" w:color="auto"/>
            </w:tcBorders>
            <w:vAlign w:val="center"/>
            <w:tcPrChange w:id="1769" w:author="Brian Bohman" w:date="2021-10-27T06:40:00Z">
              <w:tcPr>
                <w:tcW w:w="864" w:type="dxa"/>
                <w:vMerge/>
                <w:tcBorders>
                  <w:bottom w:val="single" w:sz="4" w:space="0" w:color="auto"/>
                </w:tcBorders>
                <w:vAlign w:val="center"/>
              </w:tcPr>
            </w:tcPrChange>
          </w:tcPr>
          <w:p w14:paraId="23AA2C7A" w14:textId="77777777" w:rsidR="00077B96" w:rsidRDefault="00077B96" w:rsidP="00077B96">
            <w:pPr>
              <w:pStyle w:val="TableBody"/>
              <w:jc w:val="center"/>
              <w:rPr>
                <w:ins w:id="1770" w:author="Brian Bohman" w:date="2021-08-30T14:00:00Z"/>
              </w:rPr>
            </w:pPr>
          </w:p>
        </w:tc>
        <w:tc>
          <w:tcPr>
            <w:tcW w:w="1008" w:type="dxa"/>
            <w:vMerge/>
            <w:tcBorders>
              <w:bottom w:val="single" w:sz="4" w:space="0" w:color="auto"/>
              <w:right w:val="dotted" w:sz="4" w:space="0" w:color="auto"/>
            </w:tcBorders>
            <w:vAlign w:val="center"/>
            <w:tcPrChange w:id="1771" w:author="Brian Bohman" w:date="2021-10-27T06:40:00Z">
              <w:tcPr>
                <w:tcW w:w="1008" w:type="dxa"/>
                <w:vMerge/>
                <w:tcBorders>
                  <w:bottom w:val="single" w:sz="4" w:space="0" w:color="auto"/>
                  <w:right w:val="dotted" w:sz="4" w:space="0" w:color="auto"/>
                </w:tcBorders>
                <w:vAlign w:val="center"/>
              </w:tcPr>
            </w:tcPrChange>
          </w:tcPr>
          <w:p w14:paraId="02B20BED" w14:textId="77777777" w:rsidR="00077B96" w:rsidRDefault="00077B96" w:rsidP="00077B96">
            <w:pPr>
              <w:pStyle w:val="TableBody"/>
              <w:jc w:val="center"/>
              <w:rPr>
                <w:ins w:id="1772" w:author="Brian Bohman" w:date="2021-08-30T14:01:00Z"/>
              </w:rPr>
            </w:pPr>
          </w:p>
        </w:tc>
        <w:tc>
          <w:tcPr>
            <w:tcW w:w="1224" w:type="dxa"/>
            <w:vMerge/>
            <w:tcBorders>
              <w:left w:val="dotted" w:sz="4" w:space="0" w:color="auto"/>
              <w:bottom w:val="single" w:sz="4" w:space="0" w:color="auto"/>
            </w:tcBorders>
            <w:vAlign w:val="center"/>
            <w:tcPrChange w:id="1773" w:author="Brian Bohman" w:date="2021-10-27T06:40:00Z">
              <w:tcPr>
                <w:tcW w:w="1224" w:type="dxa"/>
                <w:vMerge/>
                <w:tcBorders>
                  <w:left w:val="dotted" w:sz="4" w:space="0" w:color="auto"/>
                  <w:bottom w:val="single" w:sz="4" w:space="0" w:color="auto"/>
                </w:tcBorders>
                <w:vAlign w:val="center"/>
              </w:tcPr>
            </w:tcPrChange>
          </w:tcPr>
          <w:p w14:paraId="7D62E413" w14:textId="35C28696" w:rsidR="00077B96" w:rsidRDefault="00077B96" w:rsidP="00535FAF">
            <w:pPr>
              <w:pStyle w:val="TableBody"/>
              <w:jc w:val="left"/>
              <w:rPr>
                <w:ins w:id="1774" w:author="Brian Bohman" w:date="2021-08-30T12:58:00Z"/>
              </w:rPr>
            </w:pPr>
          </w:p>
        </w:tc>
        <w:tc>
          <w:tcPr>
            <w:tcW w:w="1296" w:type="dxa"/>
            <w:vMerge/>
            <w:tcBorders>
              <w:bottom w:val="single" w:sz="4" w:space="0" w:color="auto"/>
              <w:right w:val="dotted" w:sz="4" w:space="0" w:color="auto"/>
            </w:tcBorders>
            <w:vAlign w:val="center"/>
            <w:tcPrChange w:id="1775" w:author="Brian Bohman" w:date="2021-10-27T06:40:00Z">
              <w:tcPr>
                <w:tcW w:w="1296" w:type="dxa"/>
                <w:vMerge/>
                <w:tcBorders>
                  <w:bottom w:val="single" w:sz="4" w:space="0" w:color="auto"/>
                  <w:right w:val="dotted" w:sz="4" w:space="0" w:color="auto"/>
                </w:tcBorders>
                <w:vAlign w:val="center"/>
              </w:tcPr>
            </w:tcPrChange>
          </w:tcPr>
          <w:p w14:paraId="55D4ACCE" w14:textId="77777777" w:rsidR="00077B96" w:rsidRDefault="00077B96" w:rsidP="00535FAF">
            <w:pPr>
              <w:pStyle w:val="TableBody"/>
              <w:jc w:val="left"/>
              <w:rPr>
                <w:ins w:id="1776" w:author="Brian Bohman" w:date="2021-08-30T12:58:00Z"/>
              </w:rPr>
            </w:pPr>
          </w:p>
        </w:tc>
        <w:tc>
          <w:tcPr>
            <w:tcW w:w="576" w:type="dxa"/>
            <w:tcBorders>
              <w:left w:val="dotted" w:sz="4" w:space="0" w:color="auto"/>
              <w:bottom w:val="single" w:sz="4" w:space="0" w:color="auto"/>
            </w:tcBorders>
            <w:tcPrChange w:id="1777" w:author="Brian Bohman" w:date="2021-10-27T06:40:00Z">
              <w:tcPr>
                <w:tcW w:w="576" w:type="dxa"/>
                <w:tcBorders>
                  <w:left w:val="dotted" w:sz="4" w:space="0" w:color="auto"/>
                  <w:bottom w:val="single" w:sz="4" w:space="0" w:color="auto"/>
                </w:tcBorders>
              </w:tcPr>
            </w:tcPrChange>
          </w:tcPr>
          <w:p w14:paraId="5AF63712" w14:textId="00932A3A" w:rsidR="00077B96" w:rsidRDefault="00077B96" w:rsidP="00535FAF">
            <w:pPr>
              <w:pStyle w:val="TableBody"/>
              <w:jc w:val="left"/>
              <w:rPr>
                <w:ins w:id="1778" w:author="Brian Bohman" w:date="2021-08-30T12:58:00Z"/>
              </w:rPr>
            </w:pPr>
            <w:ins w:id="1779" w:author="Brian Bohman" w:date="2021-08-30T13:11:00Z">
              <w:r w:rsidRPr="00536318">
                <w:t>4.75</w:t>
              </w:r>
            </w:ins>
          </w:p>
        </w:tc>
        <w:tc>
          <w:tcPr>
            <w:tcW w:w="720" w:type="dxa"/>
            <w:tcBorders>
              <w:bottom w:val="single" w:sz="4" w:space="0" w:color="auto"/>
            </w:tcBorders>
            <w:tcPrChange w:id="1780" w:author="Brian Bohman" w:date="2021-10-27T06:40:00Z">
              <w:tcPr>
                <w:tcW w:w="720" w:type="dxa"/>
                <w:tcBorders>
                  <w:bottom w:val="single" w:sz="4" w:space="0" w:color="auto"/>
                </w:tcBorders>
              </w:tcPr>
            </w:tcPrChange>
          </w:tcPr>
          <w:p w14:paraId="32AB9E62" w14:textId="28C795D7" w:rsidR="00077B96" w:rsidRDefault="00077B96" w:rsidP="00535FAF">
            <w:pPr>
              <w:pStyle w:val="TableBody"/>
              <w:jc w:val="left"/>
              <w:rPr>
                <w:ins w:id="1781" w:author="Brian Bohman" w:date="2021-08-30T12:58:00Z"/>
              </w:rPr>
            </w:pPr>
            <w:ins w:id="1782" w:author="Brian Bohman" w:date="2021-08-30T13:11:00Z">
              <w:r w:rsidRPr="00536318">
                <w:t>0.588</w:t>
              </w:r>
            </w:ins>
          </w:p>
        </w:tc>
      </w:tr>
      <w:tr w:rsidR="00AD591C" w14:paraId="64796754"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83" w:author="Brian Bohman" w:date="2021-10-27T06:41: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1008"/>
          <w:ins w:id="1784" w:author="Brian Bohman" w:date="2021-10-27T06:40:00Z"/>
        </w:trPr>
        <w:tc>
          <w:tcPr>
            <w:tcW w:w="10286" w:type="dxa"/>
            <w:gridSpan w:val="10"/>
            <w:tcBorders>
              <w:top w:val="single" w:sz="4" w:space="0" w:color="auto"/>
              <w:bottom w:val="single" w:sz="4" w:space="0" w:color="auto"/>
            </w:tcBorders>
            <w:vAlign w:val="center"/>
            <w:tcPrChange w:id="1785" w:author="Brian Bohman" w:date="2021-10-27T06:41:00Z">
              <w:tcPr>
                <w:tcW w:w="10286" w:type="dxa"/>
                <w:gridSpan w:val="10"/>
                <w:tcBorders>
                  <w:bottom w:val="single" w:sz="4" w:space="0" w:color="auto"/>
                </w:tcBorders>
                <w:vAlign w:val="center"/>
              </w:tcPr>
            </w:tcPrChange>
          </w:tcPr>
          <w:p w14:paraId="24FE4ACE" w14:textId="77777777" w:rsidR="00AD591C" w:rsidRDefault="00AD591C" w:rsidP="00AD591C">
            <w:pPr>
              <w:pStyle w:val="TableFootnote"/>
              <w:rPr>
                <w:ins w:id="1786" w:author="Brian Bohman" w:date="2021-10-27T06:41:00Z"/>
              </w:rPr>
            </w:pPr>
            <w:ins w:id="1787" w:author="Brian Bohman" w:date="2021-10-27T06:41:00Z">
              <w:r w:rsidRPr="00C46E17">
                <w:rPr>
                  <w:vertAlign w:val="superscript"/>
                </w:rPr>
                <w:t>†</w:t>
              </w:r>
              <w:r>
                <w:t xml:space="preserve"> Early (E), medium-early (ME), medium (M), medium-late (ML), late (L), very late (VL)</w:t>
              </w:r>
            </w:ins>
          </w:p>
          <w:p w14:paraId="1D586DCF" w14:textId="4A88798E" w:rsidR="00AD591C" w:rsidRPr="00AD591C" w:rsidRDefault="00AD591C">
            <w:pPr>
              <w:pStyle w:val="TableFootnote"/>
              <w:rPr>
                <w:ins w:id="1788" w:author="Brian Bohman" w:date="2021-10-27T06:40:00Z"/>
              </w:rPr>
              <w:pPrChange w:id="1789" w:author="Brian Bohman" w:date="2021-10-27T06:41:00Z">
                <w:pPr>
                  <w:pStyle w:val="TableBody"/>
                  <w:jc w:val="left"/>
                </w:pPr>
              </w:pPrChange>
            </w:pPr>
            <w:ins w:id="1790" w:author="Brian Bohman" w:date="2021-10-27T06:41:00Z">
              <w:r w:rsidRPr="00AD591C">
                <w:rPr>
                  <w:rPrChange w:id="1791" w:author="Brian Bohman" w:date="2021-10-27T06:41:00Z">
                    <w:rPr>
                      <w:bCs/>
                      <w:vertAlign w:val="superscript"/>
                    </w:rPr>
                  </w:rPrChange>
                </w:rPr>
                <w:t>‡</w:t>
              </w:r>
              <w:r w:rsidRPr="00AD591C">
                <w:t xml:space="preserve"> Ammonium nitrate (AN), urea-ammonium nitrate (UAN), polymer-coated urea (PCU), planting (PL), emergence (EM), post-emergence (P-EM)</w:t>
              </w:r>
            </w:ins>
          </w:p>
        </w:tc>
      </w:tr>
    </w:tbl>
    <w:p w14:paraId="03476F00" w14:textId="77777777" w:rsidR="002F30A1" w:rsidRDefault="002F30A1">
      <w:pPr>
        <w:rPr>
          <w:ins w:id="1792" w:author="Brian Bohman" w:date="2021-10-27T06:36:00Z"/>
        </w:rPr>
      </w:pPr>
    </w:p>
    <w:p w14:paraId="01ADFA03" w14:textId="7AA3D319" w:rsidR="003475E6" w:rsidRPr="00AD591C" w:rsidRDefault="003475E6" w:rsidP="00AD591C">
      <w:pPr>
        <w:rPr>
          <w:ins w:id="1793" w:author="Brian Bohman" w:date="2021-10-27T06:39: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94" w:author="Brian Bohman" w:date="2021-10-27T06:39:00Z">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727"/>
        <w:gridCol w:w="1007"/>
        <w:gridCol w:w="864"/>
        <w:gridCol w:w="864"/>
        <w:gridCol w:w="1008"/>
        <w:gridCol w:w="1224"/>
        <w:gridCol w:w="1296"/>
        <w:gridCol w:w="1296"/>
        <w:tblGridChange w:id="1795">
          <w:tblGrid>
            <w:gridCol w:w="2727"/>
            <w:gridCol w:w="1007"/>
            <w:gridCol w:w="864"/>
            <w:gridCol w:w="864"/>
            <w:gridCol w:w="1008"/>
            <w:gridCol w:w="1224"/>
            <w:gridCol w:w="1296"/>
            <w:gridCol w:w="1296"/>
          </w:tblGrid>
        </w:tblGridChange>
      </w:tblGrid>
      <w:tr w:rsidR="003475E6" w14:paraId="4A300A73" w14:textId="77777777" w:rsidTr="003475E6">
        <w:trPr>
          <w:trHeight w:val="576"/>
          <w:ins w:id="1796" w:author="Brian Bohman" w:date="2021-10-27T06:38:00Z"/>
          <w:trPrChange w:id="1797" w:author="Brian Bohman" w:date="2021-10-27T06:39:00Z">
            <w:trPr>
              <w:trHeight w:val="187"/>
            </w:trPr>
          </w:trPrChange>
        </w:trPr>
        <w:tc>
          <w:tcPr>
            <w:tcW w:w="10286" w:type="dxa"/>
            <w:gridSpan w:val="8"/>
            <w:tcBorders>
              <w:bottom w:val="single" w:sz="4" w:space="0" w:color="auto"/>
            </w:tcBorders>
            <w:vAlign w:val="center"/>
            <w:tcPrChange w:id="1798" w:author="Brian Bohman" w:date="2021-10-27T06:39:00Z">
              <w:tcPr>
                <w:tcW w:w="10286" w:type="dxa"/>
                <w:gridSpan w:val="8"/>
                <w:tcBorders>
                  <w:top w:val="single" w:sz="4" w:space="0" w:color="auto"/>
                  <w:bottom w:val="single" w:sz="4" w:space="0" w:color="auto"/>
                </w:tcBorders>
                <w:vAlign w:val="center"/>
              </w:tcPr>
            </w:tcPrChange>
          </w:tcPr>
          <w:p w14:paraId="1ED0C55C" w14:textId="41FD6C14" w:rsidR="003475E6" w:rsidRPr="00AD591C" w:rsidRDefault="003475E6">
            <w:pPr>
              <w:pStyle w:val="TableBody"/>
              <w:jc w:val="left"/>
              <w:rPr>
                <w:ins w:id="1799" w:author="Brian Bohman" w:date="2021-10-27T06:38:00Z"/>
                <w:rPrChange w:id="1800" w:author="Brian Bohman" w:date="2021-10-27T06:41:00Z">
                  <w:rPr>
                    <w:ins w:id="1801" w:author="Brian Bohman" w:date="2021-10-27T06:38:00Z"/>
                    <w:u w:val="single"/>
                  </w:rPr>
                </w:rPrChange>
              </w:rPr>
              <w:pPrChange w:id="1802" w:author="Brian Bohman" w:date="2021-10-27T06:39:00Z">
                <w:pPr>
                  <w:pStyle w:val="TableBody"/>
                  <w:jc w:val="center"/>
                </w:pPr>
              </w:pPrChange>
            </w:pPr>
            <w:ins w:id="1803" w:author="Brian Bohman" w:date="2021-10-27T06:39:00Z">
              <w:r w:rsidRPr="003475E6">
                <w:rPr>
                  <w:b/>
                  <w:bCs/>
                  <w:rPrChange w:id="1804" w:author="Brian Bohman" w:date="2021-10-27T06:39:00Z">
                    <w:rPr/>
                  </w:rPrChange>
                </w:rPr>
                <w:t xml:space="preserve">Table </w:t>
              </w:r>
              <w:r w:rsidRPr="003475E6">
                <w:rPr>
                  <w:b/>
                  <w:bCs/>
                  <w:rPrChange w:id="1805" w:author="Brian Bohman" w:date="2021-10-27T06:39:00Z">
                    <w:rPr/>
                  </w:rPrChange>
                </w:rPr>
                <w:fldChar w:fldCharType="begin"/>
              </w:r>
              <w:r w:rsidRPr="003475E6">
                <w:rPr>
                  <w:b/>
                  <w:bCs/>
                  <w:rPrChange w:id="1806" w:author="Brian Bohman" w:date="2021-10-27T06:39:00Z">
                    <w:rPr/>
                  </w:rPrChange>
                </w:rPr>
                <w:instrText xml:space="preserve"> SEQ Table \* ARABIC </w:instrText>
              </w:r>
              <w:r w:rsidRPr="003475E6">
                <w:rPr>
                  <w:b/>
                  <w:bCs/>
                  <w:rPrChange w:id="1807" w:author="Brian Bohman" w:date="2021-10-27T06:39:00Z">
                    <w:rPr/>
                  </w:rPrChange>
                </w:rPr>
                <w:fldChar w:fldCharType="separate"/>
              </w:r>
              <w:r w:rsidRPr="003475E6">
                <w:rPr>
                  <w:b/>
                  <w:bCs/>
                  <w:noProof/>
                  <w:rPrChange w:id="1808" w:author="Brian Bohman" w:date="2021-10-27T06:39:00Z">
                    <w:rPr>
                      <w:noProof/>
                    </w:rPr>
                  </w:rPrChange>
                </w:rPr>
                <w:t>8</w:t>
              </w:r>
              <w:r w:rsidRPr="003475E6">
                <w:rPr>
                  <w:b/>
                  <w:bCs/>
                  <w:rPrChange w:id="1809" w:author="Brian Bohman" w:date="2021-10-27T06:39:00Z">
                    <w:rPr/>
                  </w:rPrChange>
                </w:rPr>
                <w:fldChar w:fldCharType="end"/>
              </w:r>
              <w:r w:rsidRPr="003475E6">
                <w:rPr>
                  <w:b/>
                  <w:bCs/>
                  <w:rPrChange w:id="1810" w:author="Brian Bohman" w:date="2021-10-27T06:39:00Z">
                    <w:rPr/>
                  </w:rPrChange>
                </w:rPr>
                <w:t>.</w:t>
              </w:r>
            </w:ins>
            <w:ins w:id="1811" w:author="Brian Bohman" w:date="2021-10-27T06:41:00Z">
              <w:r w:rsidR="00AD591C">
                <w:t xml:space="preserve"> Discussion of the mechanisms of dilution according to G x E x M ef</w:t>
              </w:r>
            </w:ins>
            <w:ins w:id="1812" w:author="Brian Bohman" w:date="2021-10-27T06:42:00Z">
              <w:r w:rsidR="00AD591C">
                <w:t>fects.</w:t>
              </w:r>
            </w:ins>
          </w:p>
        </w:tc>
      </w:tr>
      <w:tr w:rsidR="002F30A1" w14:paraId="48D09412" w14:textId="77777777" w:rsidTr="002F30A1">
        <w:trPr>
          <w:trHeight w:val="187"/>
          <w:ins w:id="1813" w:author="Brian Bohman" w:date="2021-10-27T06:36:00Z"/>
          <w:trPrChange w:id="1814"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15" w:author="Brian Bohman" w:date="2021-10-27T06:38:00Z">
              <w:tcPr>
                <w:tcW w:w="2727" w:type="dxa"/>
                <w:tcBorders>
                  <w:right w:val="dotted" w:sz="4" w:space="0" w:color="auto"/>
                </w:tcBorders>
                <w:vAlign w:val="center"/>
              </w:tcPr>
            </w:tcPrChange>
          </w:tcPr>
          <w:p w14:paraId="5CC2319D" w14:textId="77777777" w:rsidR="002F30A1" w:rsidRDefault="002F30A1">
            <w:pPr>
              <w:pStyle w:val="TableBody"/>
              <w:jc w:val="center"/>
              <w:rPr>
                <w:ins w:id="1816" w:author="Brian Bohman" w:date="2021-10-27T06:36:00Z"/>
              </w:rPr>
              <w:pPrChange w:id="1817" w:author="Brian Bohman" w:date="2021-10-27T06:37:00Z">
                <w:pPr>
                  <w:pStyle w:val="TableBody"/>
                  <w:jc w:val="left"/>
                </w:pPr>
              </w:pPrChange>
            </w:pPr>
          </w:p>
        </w:tc>
        <w:tc>
          <w:tcPr>
            <w:tcW w:w="1007" w:type="dxa"/>
            <w:tcBorders>
              <w:top w:val="single" w:sz="4" w:space="0" w:color="auto"/>
              <w:left w:val="dotted" w:sz="4" w:space="0" w:color="auto"/>
              <w:bottom w:val="single" w:sz="4" w:space="0" w:color="auto"/>
              <w:right w:val="dotted" w:sz="4" w:space="0" w:color="auto"/>
            </w:tcBorders>
            <w:vAlign w:val="center"/>
            <w:tcPrChange w:id="1818" w:author="Brian Bohman" w:date="2021-10-27T06:38:00Z">
              <w:tcPr>
                <w:tcW w:w="1007" w:type="dxa"/>
                <w:tcBorders>
                  <w:left w:val="dotted" w:sz="4" w:space="0" w:color="auto"/>
                  <w:right w:val="dotted" w:sz="4" w:space="0" w:color="auto"/>
                </w:tcBorders>
              </w:tcPr>
            </w:tcPrChange>
          </w:tcPr>
          <w:p w14:paraId="20F64913" w14:textId="702C9744" w:rsidR="002F30A1" w:rsidRPr="002F30A1" w:rsidRDefault="002F30A1" w:rsidP="002F30A1">
            <w:pPr>
              <w:pStyle w:val="TableBody"/>
              <w:jc w:val="center"/>
              <w:rPr>
                <w:ins w:id="1819" w:author="Brian Bohman" w:date="2021-10-27T06:36:00Z"/>
                <w:u w:val="single"/>
              </w:rPr>
            </w:pPr>
            <w:ins w:id="1820" w:author="Brian Bohman" w:date="2021-10-27T06:37:00Z">
              <w:r w:rsidRPr="00C63BAA">
                <w:t>G</w:t>
              </w:r>
            </w:ins>
          </w:p>
        </w:tc>
        <w:tc>
          <w:tcPr>
            <w:tcW w:w="2736" w:type="dxa"/>
            <w:gridSpan w:val="3"/>
            <w:tcBorders>
              <w:top w:val="single" w:sz="4" w:space="0" w:color="auto"/>
              <w:left w:val="dotted" w:sz="4" w:space="0" w:color="auto"/>
              <w:bottom w:val="single" w:sz="4" w:space="0" w:color="auto"/>
              <w:right w:val="dotted" w:sz="4" w:space="0" w:color="auto"/>
            </w:tcBorders>
            <w:vAlign w:val="center"/>
            <w:tcPrChange w:id="1821" w:author="Brian Bohman" w:date="2021-10-27T06:38:00Z">
              <w:tcPr>
                <w:tcW w:w="2736" w:type="dxa"/>
                <w:gridSpan w:val="3"/>
                <w:tcBorders>
                  <w:left w:val="dotted" w:sz="4" w:space="0" w:color="auto"/>
                  <w:right w:val="dotted" w:sz="4" w:space="0" w:color="auto"/>
                </w:tcBorders>
              </w:tcPr>
            </w:tcPrChange>
          </w:tcPr>
          <w:p w14:paraId="4BA8DA94" w14:textId="1687DE43" w:rsidR="002F30A1" w:rsidRPr="002F30A1" w:rsidRDefault="002F30A1" w:rsidP="002F30A1">
            <w:pPr>
              <w:pStyle w:val="TableBody"/>
              <w:jc w:val="center"/>
              <w:rPr>
                <w:ins w:id="1822" w:author="Brian Bohman" w:date="2021-10-27T06:36:00Z"/>
                <w:u w:val="single"/>
              </w:rPr>
            </w:pPr>
            <w:ins w:id="1823" w:author="Brian Bohman" w:date="2021-10-27T06:37:00Z">
              <w:r w:rsidRPr="00C63BAA">
                <w:t>E</w:t>
              </w:r>
            </w:ins>
          </w:p>
        </w:tc>
        <w:tc>
          <w:tcPr>
            <w:tcW w:w="2520" w:type="dxa"/>
            <w:gridSpan w:val="2"/>
            <w:tcBorders>
              <w:top w:val="single" w:sz="4" w:space="0" w:color="auto"/>
              <w:left w:val="dotted" w:sz="4" w:space="0" w:color="auto"/>
              <w:bottom w:val="single" w:sz="4" w:space="0" w:color="auto"/>
              <w:right w:val="dotted" w:sz="4" w:space="0" w:color="auto"/>
            </w:tcBorders>
            <w:vAlign w:val="center"/>
            <w:tcPrChange w:id="1824" w:author="Brian Bohman" w:date="2021-10-27T06:38:00Z">
              <w:tcPr>
                <w:tcW w:w="2520" w:type="dxa"/>
                <w:gridSpan w:val="2"/>
                <w:tcBorders>
                  <w:left w:val="dotted" w:sz="4" w:space="0" w:color="auto"/>
                  <w:right w:val="dotted" w:sz="4" w:space="0" w:color="auto"/>
                </w:tcBorders>
              </w:tcPr>
            </w:tcPrChange>
          </w:tcPr>
          <w:p w14:paraId="6238AC49" w14:textId="143FEC95" w:rsidR="002F30A1" w:rsidRPr="002F30A1" w:rsidRDefault="002F30A1" w:rsidP="002F30A1">
            <w:pPr>
              <w:pStyle w:val="TableBody"/>
              <w:jc w:val="center"/>
              <w:rPr>
                <w:ins w:id="1825" w:author="Brian Bohman" w:date="2021-10-27T06:36:00Z"/>
                <w:u w:val="single"/>
              </w:rPr>
            </w:pPr>
            <w:ins w:id="1826" w:author="Brian Bohman" w:date="2021-10-27T06:37:00Z">
              <w:r w:rsidRPr="00C63BAA">
                <w:t>M</w:t>
              </w:r>
            </w:ins>
          </w:p>
        </w:tc>
        <w:tc>
          <w:tcPr>
            <w:tcW w:w="1296" w:type="dxa"/>
            <w:tcBorders>
              <w:top w:val="single" w:sz="4" w:space="0" w:color="auto"/>
              <w:left w:val="dotted" w:sz="4" w:space="0" w:color="auto"/>
              <w:bottom w:val="single" w:sz="4" w:space="0" w:color="auto"/>
            </w:tcBorders>
            <w:vAlign w:val="center"/>
            <w:tcPrChange w:id="1827" w:author="Brian Bohman" w:date="2021-10-27T06:38:00Z">
              <w:tcPr>
                <w:tcW w:w="1296" w:type="dxa"/>
                <w:tcBorders>
                  <w:left w:val="dotted" w:sz="4" w:space="0" w:color="auto"/>
                </w:tcBorders>
                <w:vAlign w:val="center"/>
              </w:tcPr>
            </w:tcPrChange>
          </w:tcPr>
          <w:p w14:paraId="33366515" w14:textId="77777777" w:rsidR="002F30A1" w:rsidRDefault="002F30A1" w:rsidP="002F30A1">
            <w:pPr>
              <w:pStyle w:val="TableBody"/>
              <w:jc w:val="center"/>
              <w:rPr>
                <w:ins w:id="1828" w:author="Brian Bohman" w:date="2021-10-27T06:36:00Z"/>
                <w:u w:val="single"/>
              </w:rPr>
            </w:pPr>
          </w:p>
        </w:tc>
      </w:tr>
      <w:tr w:rsidR="002F30A1" w14:paraId="3F90F49B" w14:textId="77777777" w:rsidTr="002F30A1">
        <w:trPr>
          <w:trHeight w:val="288"/>
          <w:ins w:id="1829" w:author="Brian Bohman" w:date="2021-10-27T06:34:00Z"/>
          <w:trPrChange w:id="1830"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31" w:author="Brian Bohman" w:date="2021-10-27T06:38:00Z">
              <w:tcPr>
                <w:tcW w:w="2727" w:type="dxa"/>
                <w:tcBorders>
                  <w:right w:val="dotted" w:sz="4" w:space="0" w:color="auto"/>
                </w:tcBorders>
                <w:vAlign w:val="center"/>
              </w:tcPr>
            </w:tcPrChange>
          </w:tcPr>
          <w:p w14:paraId="0324B6C3" w14:textId="4D94991A" w:rsidR="002F30A1" w:rsidRPr="002F30A1" w:rsidRDefault="002F30A1" w:rsidP="00D76CD2">
            <w:pPr>
              <w:pStyle w:val="TableBody"/>
              <w:jc w:val="left"/>
              <w:rPr>
                <w:ins w:id="1832" w:author="Brian Bohman" w:date="2021-10-27T06:34:00Z"/>
              </w:rPr>
            </w:pPr>
            <w:ins w:id="1833" w:author="Brian Bohman" w:date="2021-10-27T06:36:00Z">
              <w:r w:rsidRPr="002F30A1">
                <w:t>Mechanism of Dilution</w:t>
              </w:r>
            </w:ins>
          </w:p>
        </w:tc>
        <w:tc>
          <w:tcPr>
            <w:tcW w:w="1007" w:type="dxa"/>
            <w:tcBorders>
              <w:top w:val="single" w:sz="4" w:space="0" w:color="auto"/>
              <w:left w:val="dotted" w:sz="4" w:space="0" w:color="auto"/>
              <w:bottom w:val="single" w:sz="4" w:space="0" w:color="auto"/>
              <w:right w:val="dotted" w:sz="4" w:space="0" w:color="auto"/>
            </w:tcBorders>
            <w:vAlign w:val="center"/>
            <w:tcPrChange w:id="1834" w:author="Brian Bohman" w:date="2021-10-27T06:38:00Z">
              <w:tcPr>
                <w:tcW w:w="1007" w:type="dxa"/>
                <w:tcBorders>
                  <w:left w:val="dotted" w:sz="4" w:space="0" w:color="auto"/>
                  <w:right w:val="dotted" w:sz="4" w:space="0" w:color="auto"/>
                </w:tcBorders>
                <w:vAlign w:val="center"/>
              </w:tcPr>
            </w:tcPrChange>
          </w:tcPr>
          <w:p w14:paraId="328409A4" w14:textId="78499C26" w:rsidR="002F30A1" w:rsidRPr="002F30A1" w:rsidRDefault="002F30A1" w:rsidP="00742063">
            <w:pPr>
              <w:pStyle w:val="TableBody"/>
              <w:jc w:val="center"/>
              <w:rPr>
                <w:ins w:id="1835" w:author="Brian Bohman" w:date="2021-10-27T06:34:00Z"/>
              </w:rPr>
            </w:pPr>
            <w:ins w:id="1836" w:author="Brian Bohman" w:date="2021-10-27T06:34:00Z">
              <w:r w:rsidRPr="002F30A1">
                <w:t>Early</w:t>
              </w:r>
            </w:ins>
          </w:p>
        </w:tc>
        <w:tc>
          <w:tcPr>
            <w:tcW w:w="864" w:type="dxa"/>
            <w:tcBorders>
              <w:top w:val="single" w:sz="4" w:space="0" w:color="auto"/>
              <w:left w:val="dotted" w:sz="4" w:space="0" w:color="auto"/>
              <w:bottom w:val="single" w:sz="4" w:space="0" w:color="auto"/>
            </w:tcBorders>
            <w:vAlign w:val="center"/>
            <w:tcPrChange w:id="1837" w:author="Brian Bohman" w:date="2021-10-27T06:38:00Z">
              <w:tcPr>
                <w:tcW w:w="864" w:type="dxa"/>
                <w:tcBorders>
                  <w:left w:val="dotted" w:sz="4" w:space="0" w:color="auto"/>
                </w:tcBorders>
                <w:vAlign w:val="center"/>
              </w:tcPr>
            </w:tcPrChange>
          </w:tcPr>
          <w:p w14:paraId="0E72B844" w14:textId="61CDA6C2" w:rsidR="002F30A1" w:rsidRPr="002F30A1" w:rsidRDefault="002F30A1" w:rsidP="00742063">
            <w:pPr>
              <w:pStyle w:val="TableBody"/>
              <w:jc w:val="center"/>
              <w:rPr>
                <w:ins w:id="1838" w:author="Brian Bohman" w:date="2021-10-27T06:34:00Z"/>
              </w:rPr>
            </w:pPr>
            <w:ins w:id="1839" w:author="Brian Bohman" w:date="2021-10-27T06:34:00Z">
              <w:r w:rsidRPr="002F30A1">
                <w:t>∆T</w:t>
              </w:r>
              <w:r w:rsidRPr="002F30A1">
                <w:rPr>
                  <w:vertAlign w:val="subscript"/>
                </w:rPr>
                <w:t>Diurnal</w:t>
              </w:r>
            </w:ins>
          </w:p>
        </w:tc>
        <w:tc>
          <w:tcPr>
            <w:tcW w:w="864" w:type="dxa"/>
            <w:tcBorders>
              <w:top w:val="single" w:sz="4" w:space="0" w:color="auto"/>
              <w:bottom w:val="single" w:sz="4" w:space="0" w:color="auto"/>
            </w:tcBorders>
            <w:vAlign w:val="center"/>
            <w:tcPrChange w:id="1840" w:author="Brian Bohman" w:date="2021-10-27T06:38:00Z">
              <w:tcPr>
                <w:tcW w:w="864" w:type="dxa"/>
                <w:vAlign w:val="center"/>
              </w:tcPr>
            </w:tcPrChange>
          </w:tcPr>
          <w:p w14:paraId="6213D175" w14:textId="590AB595" w:rsidR="002F30A1" w:rsidRPr="002F30A1" w:rsidRDefault="002F30A1" w:rsidP="00742063">
            <w:pPr>
              <w:pStyle w:val="TableBody"/>
              <w:jc w:val="center"/>
              <w:rPr>
                <w:ins w:id="1841" w:author="Brian Bohman" w:date="2021-10-27T06:34:00Z"/>
              </w:rPr>
            </w:pPr>
            <w:ins w:id="1842" w:author="Brian Bohman" w:date="2021-10-27T06:34:00Z">
              <w:r w:rsidRPr="002F30A1">
                <w:t>GDD</w:t>
              </w:r>
            </w:ins>
          </w:p>
        </w:tc>
        <w:tc>
          <w:tcPr>
            <w:tcW w:w="1008" w:type="dxa"/>
            <w:tcBorders>
              <w:top w:val="single" w:sz="4" w:space="0" w:color="auto"/>
              <w:bottom w:val="single" w:sz="4" w:space="0" w:color="auto"/>
              <w:right w:val="dotted" w:sz="4" w:space="0" w:color="auto"/>
            </w:tcBorders>
            <w:vAlign w:val="center"/>
            <w:tcPrChange w:id="1843" w:author="Brian Bohman" w:date="2021-10-27T06:38:00Z">
              <w:tcPr>
                <w:tcW w:w="1008" w:type="dxa"/>
                <w:tcBorders>
                  <w:right w:val="dotted" w:sz="4" w:space="0" w:color="auto"/>
                </w:tcBorders>
                <w:vAlign w:val="center"/>
              </w:tcPr>
            </w:tcPrChange>
          </w:tcPr>
          <w:p w14:paraId="2D575DA8" w14:textId="616C66C8" w:rsidR="002F30A1" w:rsidRPr="002F30A1" w:rsidRDefault="002F30A1" w:rsidP="00742063">
            <w:pPr>
              <w:pStyle w:val="TableBody"/>
              <w:jc w:val="center"/>
              <w:rPr>
                <w:ins w:id="1844" w:author="Brian Bohman" w:date="2021-10-27T06:34:00Z"/>
              </w:rPr>
            </w:pPr>
            <w:ins w:id="1845" w:author="Brian Bohman" w:date="2021-10-27T06:34:00Z">
              <w:r w:rsidRPr="002F30A1">
                <w:t>Sol. Rad.</w:t>
              </w:r>
            </w:ins>
          </w:p>
        </w:tc>
        <w:tc>
          <w:tcPr>
            <w:tcW w:w="1224" w:type="dxa"/>
            <w:tcBorders>
              <w:top w:val="single" w:sz="4" w:space="0" w:color="auto"/>
              <w:left w:val="dotted" w:sz="4" w:space="0" w:color="auto"/>
              <w:bottom w:val="single" w:sz="4" w:space="0" w:color="auto"/>
            </w:tcBorders>
            <w:vAlign w:val="center"/>
            <w:tcPrChange w:id="1846" w:author="Brian Bohman" w:date="2021-10-27T06:38:00Z">
              <w:tcPr>
                <w:tcW w:w="1224" w:type="dxa"/>
                <w:tcBorders>
                  <w:left w:val="dotted" w:sz="4" w:space="0" w:color="auto"/>
                </w:tcBorders>
                <w:vAlign w:val="center"/>
              </w:tcPr>
            </w:tcPrChange>
          </w:tcPr>
          <w:p w14:paraId="0BB0BBF1" w14:textId="23FB2087" w:rsidR="002F30A1" w:rsidRPr="002F30A1" w:rsidRDefault="002F30A1" w:rsidP="00742063">
            <w:pPr>
              <w:pStyle w:val="TableBody"/>
              <w:jc w:val="center"/>
              <w:rPr>
                <w:ins w:id="1847" w:author="Brian Bohman" w:date="2021-10-27T06:34:00Z"/>
              </w:rPr>
            </w:pPr>
            <w:ins w:id="1848" w:author="Brian Bohman" w:date="2021-10-27T06:35:00Z">
              <w:r w:rsidRPr="002F30A1">
                <w:t>Density</w:t>
              </w:r>
            </w:ins>
          </w:p>
        </w:tc>
        <w:tc>
          <w:tcPr>
            <w:tcW w:w="1296" w:type="dxa"/>
            <w:tcBorders>
              <w:top w:val="single" w:sz="4" w:space="0" w:color="auto"/>
              <w:bottom w:val="single" w:sz="4" w:space="0" w:color="auto"/>
              <w:right w:val="dotted" w:sz="4" w:space="0" w:color="auto"/>
            </w:tcBorders>
            <w:vAlign w:val="center"/>
            <w:tcPrChange w:id="1849" w:author="Brian Bohman" w:date="2021-10-27T06:38:00Z">
              <w:tcPr>
                <w:tcW w:w="1296" w:type="dxa"/>
                <w:tcBorders>
                  <w:right w:val="dotted" w:sz="4" w:space="0" w:color="auto"/>
                </w:tcBorders>
                <w:vAlign w:val="center"/>
              </w:tcPr>
            </w:tcPrChange>
          </w:tcPr>
          <w:p w14:paraId="1626D216" w14:textId="496DC3C8" w:rsidR="002F30A1" w:rsidRPr="002F30A1" w:rsidRDefault="002F30A1" w:rsidP="00742063">
            <w:pPr>
              <w:pStyle w:val="TableBody"/>
              <w:jc w:val="center"/>
              <w:rPr>
                <w:ins w:id="1850" w:author="Brian Bohman" w:date="2021-10-27T06:34:00Z"/>
              </w:rPr>
            </w:pPr>
            <w:ins w:id="1851" w:author="Brian Bohman" w:date="2021-10-27T06:35:00Z">
              <w:r w:rsidRPr="002F30A1">
                <w:t>Soil N</w:t>
              </w:r>
            </w:ins>
          </w:p>
        </w:tc>
        <w:tc>
          <w:tcPr>
            <w:tcW w:w="1296" w:type="dxa"/>
            <w:tcBorders>
              <w:top w:val="single" w:sz="4" w:space="0" w:color="auto"/>
              <w:left w:val="dotted" w:sz="4" w:space="0" w:color="auto"/>
              <w:bottom w:val="single" w:sz="4" w:space="0" w:color="auto"/>
            </w:tcBorders>
            <w:vAlign w:val="center"/>
            <w:tcPrChange w:id="1852" w:author="Brian Bohman" w:date="2021-10-27T06:38:00Z">
              <w:tcPr>
                <w:tcW w:w="1296" w:type="dxa"/>
                <w:tcBorders>
                  <w:left w:val="dotted" w:sz="4" w:space="0" w:color="auto"/>
                </w:tcBorders>
                <w:vAlign w:val="center"/>
              </w:tcPr>
            </w:tcPrChange>
          </w:tcPr>
          <w:p w14:paraId="0E892D06" w14:textId="68D4BAA5" w:rsidR="002F30A1" w:rsidRPr="002F30A1" w:rsidRDefault="002F30A1" w:rsidP="00742063">
            <w:pPr>
              <w:pStyle w:val="TableBody"/>
              <w:jc w:val="center"/>
              <w:rPr>
                <w:ins w:id="1853" w:author="Brian Bohman" w:date="2021-10-27T06:34:00Z"/>
              </w:rPr>
            </w:pPr>
            <w:ins w:id="1854" w:author="Brian Bohman" w:date="2021-10-27T06:35:00Z">
              <w:r w:rsidRPr="002F30A1">
                <w:rPr>
                  <w:rPrChange w:id="1855" w:author="Brian Bohman" w:date="2021-10-27T06:38:00Z">
                    <w:rPr>
                      <w:u w:val="single"/>
                    </w:rPr>
                  </w:rPrChange>
                </w:rPr>
                <w:t>Dilution</w:t>
              </w:r>
            </w:ins>
          </w:p>
        </w:tc>
      </w:tr>
      <w:tr w:rsidR="002F30A1" w14:paraId="4E09295F" w14:textId="77777777" w:rsidTr="002F30A1">
        <w:trPr>
          <w:trHeight w:val="288"/>
          <w:ins w:id="1856" w:author="Brian Bohman" w:date="2021-10-24T12:50:00Z"/>
          <w:trPrChange w:id="1857" w:author="Brian Bohman" w:date="2021-10-27T06:38:00Z">
            <w:trPr>
              <w:trHeight w:val="288"/>
            </w:trPr>
          </w:trPrChange>
        </w:trPr>
        <w:tc>
          <w:tcPr>
            <w:tcW w:w="2727" w:type="dxa"/>
            <w:tcBorders>
              <w:top w:val="single" w:sz="4" w:space="0" w:color="auto"/>
              <w:right w:val="dotted" w:sz="4" w:space="0" w:color="auto"/>
            </w:tcBorders>
            <w:vAlign w:val="center"/>
            <w:tcPrChange w:id="1858" w:author="Brian Bohman" w:date="2021-10-27T06:38:00Z">
              <w:tcPr>
                <w:tcW w:w="2727" w:type="dxa"/>
                <w:tcBorders>
                  <w:right w:val="dotted" w:sz="4" w:space="0" w:color="auto"/>
                </w:tcBorders>
                <w:vAlign w:val="center"/>
              </w:tcPr>
            </w:tcPrChange>
          </w:tcPr>
          <w:p w14:paraId="6062970C" w14:textId="796DA9CF" w:rsidR="002F30A1" w:rsidRDefault="002F30A1">
            <w:pPr>
              <w:pStyle w:val="TableBody"/>
              <w:jc w:val="left"/>
              <w:rPr>
                <w:ins w:id="1859" w:author="Brian Bohman" w:date="2021-10-24T12:50:00Z"/>
              </w:rPr>
              <w:pPrChange w:id="1860" w:author="Brian Bohman" w:date="2021-10-27T06:25:00Z">
                <w:pPr>
                  <w:pStyle w:val="TableBody"/>
                  <w:jc w:val="center"/>
                </w:pPr>
              </w:pPrChange>
            </w:pPr>
            <w:ins w:id="1861" w:author="Brian Bohman" w:date="2021-10-24T12:50:00Z">
              <w:r>
                <w:t>Tuber Initiation</w:t>
              </w:r>
            </w:ins>
            <w:ins w:id="1862" w:author="Brian Bohman" w:date="2021-10-27T06:38:00Z">
              <w:r w:rsidR="003475E6">
                <w:t xml:space="preserve"> Timing</w:t>
              </w:r>
            </w:ins>
          </w:p>
        </w:tc>
        <w:tc>
          <w:tcPr>
            <w:tcW w:w="1007" w:type="dxa"/>
            <w:tcBorders>
              <w:top w:val="single" w:sz="4" w:space="0" w:color="auto"/>
              <w:left w:val="dotted" w:sz="4" w:space="0" w:color="auto"/>
              <w:right w:val="dotted" w:sz="4" w:space="0" w:color="auto"/>
            </w:tcBorders>
            <w:vAlign w:val="center"/>
            <w:tcPrChange w:id="1863" w:author="Brian Bohman" w:date="2021-10-27T06:38:00Z">
              <w:tcPr>
                <w:tcW w:w="1007" w:type="dxa"/>
                <w:tcBorders>
                  <w:left w:val="dotted" w:sz="4" w:space="0" w:color="auto"/>
                  <w:right w:val="dotted" w:sz="4" w:space="0" w:color="auto"/>
                </w:tcBorders>
                <w:vAlign w:val="center"/>
              </w:tcPr>
            </w:tcPrChange>
          </w:tcPr>
          <w:p w14:paraId="41498159" w14:textId="0EA2E974" w:rsidR="002F30A1" w:rsidRPr="00AA7041" w:rsidRDefault="002F30A1" w:rsidP="00742063">
            <w:pPr>
              <w:pStyle w:val="TableBody"/>
              <w:jc w:val="center"/>
              <w:rPr>
                <w:ins w:id="1864" w:author="Brian Bohman" w:date="2021-10-24T12:50:00Z"/>
              </w:rPr>
            </w:pPr>
            <w:ins w:id="1865" w:author="Brian Bohman" w:date="2021-10-27T06:20:00Z">
              <w:r w:rsidRPr="00AA7041">
                <w:t>↑</w:t>
              </w:r>
            </w:ins>
          </w:p>
        </w:tc>
        <w:tc>
          <w:tcPr>
            <w:tcW w:w="864" w:type="dxa"/>
            <w:tcBorders>
              <w:top w:val="single" w:sz="4" w:space="0" w:color="auto"/>
              <w:left w:val="dotted" w:sz="4" w:space="0" w:color="auto"/>
            </w:tcBorders>
            <w:vAlign w:val="center"/>
            <w:tcPrChange w:id="1866" w:author="Brian Bohman" w:date="2021-10-27T06:38:00Z">
              <w:tcPr>
                <w:tcW w:w="864" w:type="dxa"/>
                <w:tcBorders>
                  <w:left w:val="dotted" w:sz="4" w:space="0" w:color="auto"/>
                </w:tcBorders>
                <w:vAlign w:val="center"/>
              </w:tcPr>
            </w:tcPrChange>
          </w:tcPr>
          <w:p w14:paraId="3BF412F1" w14:textId="2F613482" w:rsidR="002F30A1" w:rsidRPr="00AA7041" w:rsidRDefault="002F30A1" w:rsidP="00742063">
            <w:pPr>
              <w:pStyle w:val="TableBody"/>
              <w:jc w:val="center"/>
              <w:rPr>
                <w:ins w:id="1867" w:author="Brian Bohman" w:date="2021-10-24T12:50:00Z"/>
              </w:rPr>
            </w:pPr>
            <w:ins w:id="1868" w:author="Brian Bohman" w:date="2021-10-27T06:21:00Z">
              <w:r w:rsidRPr="00AA7041">
                <w:t>↑</w:t>
              </w:r>
            </w:ins>
            <w:ins w:id="1869" w:author="Brian Bohman" w:date="2021-10-27T06:27:00Z">
              <w:r>
                <w:t xml:space="preserve"> </w:t>
              </w:r>
            </w:ins>
          </w:p>
        </w:tc>
        <w:tc>
          <w:tcPr>
            <w:tcW w:w="864" w:type="dxa"/>
            <w:tcBorders>
              <w:top w:val="single" w:sz="4" w:space="0" w:color="auto"/>
            </w:tcBorders>
            <w:vAlign w:val="center"/>
            <w:tcPrChange w:id="1870" w:author="Brian Bohman" w:date="2021-10-27T06:38:00Z">
              <w:tcPr>
                <w:tcW w:w="864" w:type="dxa"/>
                <w:vAlign w:val="center"/>
              </w:tcPr>
            </w:tcPrChange>
          </w:tcPr>
          <w:p w14:paraId="1D8778B3" w14:textId="6F689C11" w:rsidR="002F30A1" w:rsidRDefault="002F30A1" w:rsidP="00742063">
            <w:pPr>
              <w:pStyle w:val="TableBody"/>
              <w:jc w:val="center"/>
              <w:rPr>
                <w:ins w:id="1871" w:author="Brian Bohman" w:date="2021-10-24T12:50:00Z"/>
              </w:rPr>
            </w:pPr>
            <w:ins w:id="1872" w:author="Brian Bohman" w:date="2021-10-27T06:23:00Z">
              <w:r>
                <w:t>–</w:t>
              </w:r>
            </w:ins>
          </w:p>
        </w:tc>
        <w:tc>
          <w:tcPr>
            <w:tcW w:w="1008" w:type="dxa"/>
            <w:tcBorders>
              <w:top w:val="single" w:sz="4" w:space="0" w:color="auto"/>
              <w:right w:val="dotted" w:sz="4" w:space="0" w:color="auto"/>
            </w:tcBorders>
            <w:vAlign w:val="center"/>
            <w:tcPrChange w:id="1873" w:author="Brian Bohman" w:date="2021-10-27T06:38:00Z">
              <w:tcPr>
                <w:tcW w:w="1008" w:type="dxa"/>
                <w:tcBorders>
                  <w:right w:val="dotted" w:sz="4" w:space="0" w:color="auto"/>
                </w:tcBorders>
                <w:vAlign w:val="center"/>
              </w:tcPr>
            </w:tcPrChange>
          </w:tcPr>
          <w:p w14:paraId="712E3A00" w14:textId="76C8337B" w:rsidR="002F30A1" w:rsidRPr="00AA7041" w:rsidRDefault="002F30A1" w:rsidP="00742063">
            <w:pPr>
              <w:pStyle w:val="TableBody"/>
              <w:jc w:val="center"/>
              <w:rPr>
                <w:ins w:id="1874" w:author="Brian Bohman" w:date="2021-10-24T12:50:00Z"/>
              </w:rPr>
            </w:pPr>
            <w:ins w:id="1875" w:author="Brian Bohman" w:date="2021-10-27T06:22:00Z">
              <w:r w:rsidRPr="00AA7041">
                <w:t>↑</w:t>
              </w:r>
            </w:ins>
          </w:p>
        </w:tc>
        <w:tc>
          <w:tcPr>
            <w:tcW w:w="1224" w:type="dxa"/>
            <w:tcBorders>
              <w:top w:val="single" w:sz="4" w:space="0" w:color="auto"/>
              <w:left w:val="dotted" w:sz="4" w:space="0" w:color="auto"/>
            </w:tcBorders>
            <w:vAlign w:val="center"/>
            <w:tcPrChange w:id="1876" w:author="Brian Bohman" w:date="2021-10-27T06:38:00Z">
              <w:tcPr>
                <w:tcW w:w="1224" w:type="dxa"/>
                <w:tcBorders>
                  <w:left w:val="dotted" w:sz="4" w:space="0" w:color="auto"/>
                </w:tcBorders>
                <w:vAlign w:val="center"/>
              </w:tcPr>
            </w:tcPrChange>
          </w:tcPr>
          <w:p w14:paraId="1573FD13" w14:textId="7A0FC49F" w:rsidR="002F30A1" w:rsidRPr="00AA7041" w:rsidRDefault="002F30A1" w:rsidP="00742063">
            <w:pPr>
              <w:pStyle w:val="TableBody"/>
              <w:jc w:val="center"/>
              <w:rPr>
                <w:ins w:id="1877" w:author="Brian Bohman" w:date="2021-10-24T12:50:00Z"/>
              </w:rPr>
            </w:pPr>
            <w:ins w:id="1878" w:author="Brian Bohman" w:date="2021-10-27T06:23:00Z">
              <w:r>
                <w:t>–</w:t>
              </w:r>
            </w:ins>
          </w:p>
        </w:tc>
        <w:tc>
          <w:tcPr>
            <w:tcW w:w="1296" w:type="dxa"/>
            <w:tcBorders>
              <w:top w:val="single" w:sz="4" w:space="0" w:color="auto"/>
              <w:right w:val="dotted" w:sz="4" w:space="0" w:color="auto"/>
            </w:tcBorders>
            <w:vAlign w:val="center"/>
            <w:tcPrChange w:id="1879" w:author="Brian Bohman" w:date="2021-10-27T06:38:00Z">
              <w:tcPr>
                <w:tcW w:w="1296" w:type="dxa"/>
                <w:tcBorders>
                  <w:right w:val="dotted" w:sz="4" w:space="0" w:color="auto"/>
                </w:tcBorders>
                <w:vAlign w:val="center"/>
              </w:tcPr>
            </w:tcPrChange>
          </w:tcPr>
          <w:p w14:paraId="1DC08B1C" w14:textId="02479658" w:rsidR="002F30A1" w:rsidRPr="00AA7041" w:rsidRDefault="002F30A1" w:rsidP="00742063">
            <w:pPr>
              <w:pStyle w:val="TableBody"/>
              <w:jc w:val="center"/>
              <w:rPr>
                <w:ins w:id="1880" w:author="Brian Bohman" w:date="2021-10-24T12:50:00Z"/>
              </w:rPr>
            </w:pPr>
            <w:ins w:id="1881" w:author="Brian Bohman" w:date="2021-10-27T06:23:00Z">
              <w:r w:rsidRPr="00AA7041">
                <w:t>↓</w:t>
              </w:r>
            </w:ins>
          </w:p>
        </w:tc>
        <w:tc>
          <w:tcPr>
            <w:tcW w:w="1296" w:type="dxa"/>
            <w:tcBorders>
              <w:top w:val="single" w:sz="4" w:space="0" w:color="auto"/>
              <w:left w:val="dotted" w:sz="4" w:space="0" w:color="auto"/>
            </w:tcBorders>
            <w:vAlign w:val="center"/>
            <w:tcPrChange w:id="1882" w:author="Brian Bohman" w:date="2021-10-27T06:38:00Z">
              <w:tcPr>
                <w:tcW w:w="1296" w:type="dxa"/>
                <w:tcBorders>
                  <w:left w:val="dotted" w:sz="4" w:space="0" w:color="auto"/>
                </w:tcBorders>
                <w:vAlign w:val="center"/>
              </w:tcPr>
            </w:tcPrChange>
          </w:tcPr>
          <w:p w14:paraId="2CBC4754" w14:textId="3316FF02" w:rsidR="002F30A1" w:rsidRPr="00AA7041" w:rsidRDefault="002F30A1" w:rsidP="00742063">
            <w:pPr>
              <w:pStyle w:val="TableBody"/>
              <w:jc w:val="center"/>
              <w:rPr>
                <w:ins w:id="1883" w:author="Brian Bohman" w:date="2021-10-24T12:50:00Z"/>
              </w:rPr>
            </w:pPr>
            <w:ins w:id="1884" w:author="Brian Bohman" w:date="2021-10-27T06:24:00Z">
              <w:r w:rsidRPr="00AA7041">
                <w:t>↑</w:t>
              </w:r>
            </w:ins>
          </w:p>
        </w:tc>
      </w:tr>
      <w:tr w:rsidR="002F30A1" w14:paraId="742FA027" w14:textId="77777777" w:rsidTr="00A35EA6">
        <w:trPr>
          <w:trHeight w:val="288"/>
          <w:ins w:id="1885" w:author="Brian Bohman" w:date="2021-10-24T12:50:00Z"/>
        </w:trPr>
        <w:tc>
          <w:tcPr>
            <w:tcW w:w="2727" w:type="dxa"/>
            <w:tcBorders>
              <w:bottom w:val="single" w:sz="4" w:space="0" w:color="auto"/>
              <w:right w:val="dotted" w:sz="4" w:space="0" w:color="auto"/>
            </w:tcBorders>
            <w:vAlign w:val="center"/>
          </w:tcPr>
          <w:p w14:paraId="4FAEDCB1" w14:textId="620F3512" w:rsidR="002F30A1" w:rsidRDefault="002F30A1">
            <w:pPr>
              <w:pStyle w:val="TableBody"/>
              <w:jc w:val="left"/>
              <w:rPr>
                <w:ins w:id="1886" w:author="Brian Bohman" w:date="2021-10-24T12:50:00Z"/>
              </w:rPr>
              <w:pPrChange w:id="1887" w:author="Brian Bohman" w:date="2021-10-27T06:25:00Z">
                <w:pPr>
                  <w:pStyle w:val="TableBody"/>
                  <w:jc w:val="center"/>
                </w:pPr>
              </w:pPrChange>
            </w:pPr>
            <w:ins w:id="1888" w:author="Brian Bohman" w:date="2021-10-24T12:51:00Z">
              <w:r>
                <w:t>Tuber Bulking</w:t>
              </w:r>
            </w:ins>
            <w:ins w:id="1889" w:author="Brian Bohman" w:date="2021-10-27T06:38:00Z">
              <w:r w:rsidR="003475E6">
                <w:t xml:space="preserve"> Rate</w:t>
              </w:r>
            </w:ins>
          </w:p>
        </w:tc>
        <w:tc>
          <w:tcPr>
            <w:tcW w:w="1007" w:type="dxa"/>
            <w:tcBorders>
              <w:left w:val="dotted" w:sz="4" w:space="0" w:color="auto"/>
              <w:bottom w:val="single" w:sz="4" w:space="0" w:color="auto"/>
              <w:right w:val="dotted" w:sz="4" w:space="0" w:color="auto"/>
            </w:tcBorders>
            <w:vAlign w:val="center"/>
          </w:tcPr>
          <w:p w14:paraId="02554B05" w14:textId="56A764CD" w:rsidR="002F30A1" w:rsidRPr="00AA7041" w:rsidRDefault="002F30A1" w:rsidP="00742063">
            <w:pPr>
              <w:pStyle w:val="TableBody"/>
              <w:jc w:val="center"/>
              <w:rPr>
                <w:ins w:id="1890" w:author="Brian Bohman" w:date="2021-10-24T12:50:00Z"/>
              </w:rPr>
            </w:pPr>
            <w:ins w:id="1891" w:author="Brian Bohman" w:date="2021-10-27T06:21:00Z">
              <w:r>
                <w:t>–</w:t>
              </w:r>
            </w:ins>
          </w:p>
        </w:tc>
        <w:tc>
          <w:tcPr>
            <w:tcW w:w="864" w:type="dxa"/>
            <w:tcBorders>
              <w:left w:val="dotted" w:sz="4" w:space="0" w:color="auto"/>
              <w:bottom w:val="single" w:sz="4" w:space="0" w:color="auto"/>
            </w:tcBorders>
            <w:vAlign w:val="center"/>
          </w:tcPr>
          <w:p w14:paraId="1D2BB4B1" w14:textId="73EEFB31" w:rsidR="002F30A1" w:rsidRPr="00AA7041" w:rsidRDefault="002F30A1" w:rsidP="00742063">
            <w:pPr>
              <w:pStyle w:val="TableBody"/>
              <w:jc w:val="center"/>
              <w:rPr>
                <w:ins w:id="1892" w:author="Brian Bohman" w:date="2021-10-24T12:50:00Z"/>
              </w:rPr>
            </w:pPr>
            <w:ins w:id="1893" w:author="Brian Bohman" w:date="2021-10-24T12:52:00Z">
              <w:r>
                <w:t>???</w:t>
              </w:r>
            </w:ins>
          </w:p>
        </w:tc>
        <w:tc>
          <w:tcPr>
            <w:tcW w:w="864" w:type="dxa"/>
            <w:tcBorders>
              <w:bottom w:val="single" w:sz="4" w:space="0" w:color="auto"/>
            </w:tcBorders>
            <w:vAlign w:val="center"/>
          </w:tcPr>
          <w:p w14:paraId="30BFB4C8" w14:textId="52231CF0" w:rsidR="002F30A1" w:rsidRDefault="002F30A1" w:rsidP="00742063">
            <w:pPr>
              <w:pStyle w:val="TableBody"/>
              <w:jc w:val="center"/>
              <w:rPr>
                <w:ins w:id="1894" w:author="Brian Bohman" w:date="2021-10-24T12:50:00Z"/>
              </w:rPr>
            </w:pPr>
            <w:ins w:id="1895" w:author="Brian Bohman" w:date="2021-10-27T06:23:00Z">
              <w:r>
                <w:t>–</w:t>
              </w:r>
            </w:ins>
          </w:p>
        </w:tc>
        <w:tc>
          <w:tcPr>
            <w:tcW w:w="1008" w:type="dxa"/>
            <w:tcBorders>
              <w:bottom w:val="single" w:sz="4" w:space="0" w:color="auto"/>
              <w:right w:val="dotted" w:sz="4" w:space="0" w:color="auto"/>
            </w:tcBorders>
            <w:vAlign w:val="center"/>
          </w:tcPr>
          <w:p w14:paraId="45873C44" w14:textId="2D6259E9" w:rsidR="002F30A1" w:rsidRPr="00AA7041" w:rsidRDefault="002F30A1" w:rsidP="00742063">
            <w:pPr>
              <w:pStyle w:val="TableBody"/>
              <w:jc w:val="center"/>
              <w:rPr>
                <w:ins w:id="1896" w:author="Brian Bohman" w:date="2021-10-24T12:50:00Z"/>
              </w:rPr>
            </w:pPr>
            <w:ins w:id="1897" w:author="Brian Bohman" w:date="2021-10-27T06:22:00Z">
              <w:r>
                <w:t>???</w:t>
              </w:r>
            </w:ins>
          </w:p>
        </w:tc>
        <w:tc>
          <w:tcPr>
            <w:tcW w:w="1224" w:type="dxa"/>
            <w:tcBorders>
              <w:left w:val="dotted" w:sz="4" w:space="0" w:color="auto"/>
              <w:bottom w:val="single" w:sz="4" w:space="0" w:color="auto"/>
            </w:tcBorders>
            <w:vAlign w:val="center"/>
          </w:tcPr>
          <w:p w14:paraId="701FCDD9" w14:textId="38280A22" w:rsidR="002F30A1" w:rsidRPr="00AA7041" w:rsidRDefault="002F30A1" w:rsidP="00742063">
            <w:pPr>
              <w:pStyle w:val="TableBody"/>
              <w:jc w:val="center"/>
              <w:rPr>
                <w:ins w:id="1898" w:author="Brian Bohman" w:date="2021-10-24T12:50:00Z"/>
              </w:rPr>
            </w:pPr>
            <w:ins w:id="1899" w:author="Brian Bohman" w:date="2021-10-27T06:22:00Z">
              <w:r w:rsidRPr="00AA7041">
                <w:t>↓</w:t>
              </w:r>
            </w:ins>
          </w:p>
        </w:tc>
        <w:tc>
          <w:tcPr>
            <w:tcW w:w="1296" w:type="dxa"/>
            <w:tcBorders>
              <w:bottom w:val="single" w:sz="4" w:space="0" w:color="auto"/>
              <w:right w:val="dotted" w:sz="4" w:space="0" w:color="auto"/>
            </w:tcBorders>
            <w:vAlign w:val="center"/>
          </w:tcPr>
          <w:p w14:paraId="0F28F32C" w14:textId="241C5A06" w:rsidR="002F30A1" w:rsidRPr="00AA7041" w:rsidRDefault="002F30A1" w:rsidP="00742063">
            <w:pPr>
              <w:pStyle w:val="TableBody"/>
              <w:jc w:val="center"/>
              <w:rPr>
                <w:ins w:id="1900" w:author="Brian Bohman" w:date="2021-10-24T12:50:00Z"/>
              </w:rPr>
            </w:pPr>
            <w:ins w:id="1901" w:author="Brian Bohman" w:date="2021-10-27T06:23:00Z">
              <w:r>
                <w:t>–</w:t>
              </w:r>
            </w:ins>
          </w:p>
        </w:tc>
        <w:tc>
          <w:tcPr>
            <w:tcW w:w="1296" w:type="dxa"/>
            <w:tcBorders>
              <w:left w:val="dotted" w:sz="4" w:space="0" w:color="auto"/>
              <w:bottom w:val="single" w:sz="4" w:space="0" w:color="auto"/>
            </w:tcBorders>
            <w:vAlign w:val="center"/>
          </w:tcPr>
          <w:p w14:paraId="406B6C89" w14:textId="6BF4263A" w:rsidR="002F30A1" w:rsidRPr="00AA7041" w:rsidRDefault="002F30A1" w:rsidP="00742063">
            <w:pPr>
              <w:pStyle w:val="TableBody"/>
              <w:jc w:val="center"/>
              <w:rPr>
                <w:ins w:id="1902" w:author="Brian Bohman" w:date="2021-10-24T12:50:00Z"/>
              </w:rPr>
            </w:pPr>
            <w:ins w:id="1903" w:author="Brian Bohman" w:date="2021-10-27T06:24:00Z">
              <w:r w:rsidRPr="00AA7041">
                <w:t>↑</w:t>
              </w:r>
            </w:ins>
          </w:p>
        </w:tc>
      </w:tr>
    </w:tbl>
    <w:p w14:paraId="4547700B" w14:textId="77777777" w:rsidR="008276E1" w:rsidRDefault="008276E1">
      <w:pPr>
        <w:rPr>
          <w:ins w:id="1904" w:author="Brian Bohman" w:date="2021-08-30T13:59:00Z"/>
        </w:rPr>
      </w:pPr>
    </w:p>
    <w:p w14:paraId="7459D591" w14:textId="77777777" w:rsidR="008276E1" w:rsidRDefault="008276E1">
      <w:pPr>
        <w:rPr>
          <w:ins w:id="1905" w:author="Brian Bohman" w:date="2021-08-30T13:59:00Z"/>
        </w:rPr>
      </w:pPr>
    </w:p>
    <w:p w14:paraId="4B3BC865" w14:textId="5990FD3B"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1906" w:name="_Ref78302990"/>
      <w:bookmarkStart w:id="1907" w:name="_Toc78910453"/>
      <w:bookmarkStart w:id="1908" w:name="_Toc80706224"/>
      <w:r>
        <w:t>Figure S</w:t>
      </w:r>
      <w:r w:rsidR="00F068B4">
        <w:fldChar w:fldCharType="begin"/>
      </w:r>
      <w:r w:rsidR="00F068B4">
        <w:instrText xml:space="preserve"> SEQ Figure_S \* ARABIC \s 1 </w:instrText>
      </w:r>
      <w:r w:rsidR="00F068B4">
        <w:fldChar w:fldCharType="separate"/>
      </w:r>
      <w:r>
        <w:rPr>
          <w:noProof/>
        </w:rPr>
        <w:t>1</w:t>
      </w:r>
      <w:r w:rsidR="00F068B4">
        <w:rPr>
          <w:noProof/>
        </w:rPr>
        <w:fldChar w:fldCharType="end"/>
      </w:r>
      <w:bookmarkEnd w:id="1906"/>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909" w:author="Brian Bohman" w:date="2021-08-25T10:50:00Z">
        <w:r w:rsidRPr="00422C27" w:rsidDel="000B3B17">
          <w:rPr>
            <w:b w:val="0"/>
            <w:bCs/>
          </w:rPr>
          <w:delText>x</w:delText>
        </w:r>
      </w:del>
      <w:ins w:id="1910"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911" w:author="Brian Bohman" w:date="2021-08-25T10:50:00Z">
        <w:r w:rsidRPr="00422C27" w:rsidDel="000B3B17">
          <w:rPr>
            <w:b w:val="0"/>
            <w:bCs/>
          </w:rPr>
          <w:delText>x</w:delText>
        </w:r>
      </w:del>
      <w:ins w:id="1912"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913" w:author="Brian Bohman" w:date="2021-08-25T10:50:00Z">
        <w:r w:rsidRPr="00422C27" w:rsidDel="000B3B17">
          <w:rPr>
            <w:b w:val="0"/>
            <w:bCs/>
          </w:rPr>
          <w:delText>x</w:delText>
        </w:r>
      </w:del>
      <w:ins w:id="1914"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915" w:author="Brian Bohman" w:date="2021-08-25T10:50:00Z">
        <w:r w:rsidRPr="00422C27" w:rsidDel="000B3B17">
          <w:rPr>
            <w:b w:val="0"/>
            <w:bCs/>
          </w:rPr>
          <w:delText>x</w:delText>
        </w:r>
      </w:del>
      <w:ins w:id="1916" w:author="Brian Bohman" w:date="2021-08-25T10:50:00Z">
        <w:r w:rsidR="000B3B17">
          <w:rPr>
            <w:b w:val="0"/>
            <w:bCs/>
          </w:rPr>
          <w:t>×</w:t>
        </w:r>
      </w:ins>
      <w:r w:rsidRPr="00422C27">
        <w:rPr>
          <w:b w:val="0"/>
          <w:bCs/>
        </w:rPr>
        <w:t xml:space="preserve"> Markies Russet, </w:t>
      </w:r>
      <w:r w:rsidRPr="00103E71">
        <w:t xml:space="preserve">(e) </w:t>
      </w:r>
      <w:r w:rsidRPr="00422C27">
        <w:rPr>
          <w:b w:val="0"/>
          <w:bCs/>
        </w:rPr>
        <w:t xml:space="preserve">Argentina </w:t>
      </w:r>
      <w:del w:id="1917" w:author="Brian Bohman" w:date="2021-08-25T10:50:00Z">
        <w:r w:rsidRPr="00422C27" w:rsidDel="000B3B17">
          <w:rPr>
            <w:b w:val="0"/>
            <w:bCs/>
          </w:rPr>
          <w:delText>x</w:delText>
        </w:r>
      </w:del>
      <w:ins w:id="1918"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919" w:author="Brian Bohman" w:date="2021-08-25T10:50:00Z">
        <w:r w:rsidRPr="00422C27" w:rsidDel="000B3B17">
          <w:rPr>
            <w:b w:val="0"/>
            <w:bCs/>
          </w:rPr>
          <w:delText>x</w:delText>
        </w:r>
      </w:del>
      <w:ins w:id="1920"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1921" w:author="Brian Bohman" w:date="2021-08-25T10:50:00Z">
        <w:r w:rsidRPr="00422C27" w:rsidDel="000B3B17">
          <w:rPr>
            <w:b w:val="0"/>
            <w:bCs/>
          </w:rPr>
          <w:delText>x</w:delText>
        </w:r>
      </w:del>
      <w:ins w:id="1922"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923" w:author="Brian Bohman" w:date="2021-08-25T10:50:00Z">
        <w:r w:rsidRPr="00422C27" w:rsidDel="000B3B17">
          <w:rPr>
            <w:b w:val="0"/>
            <w:bCs/>
          </w:rPr>
          <w:delText>x</w:delText>
        </w:r>
      </w:del>
      <w:ins w:id="1924" w:author="Brian Bohman" w:date="2021-08-25T10:50:00Z">
        <w:r w:rsidR="000B3B17">
          <w:rPr>
            <w:b w:val="0"/>
            <w:bCs/>
          </w:rPr>
          <w:t>×</w:t>
        </w:r>
      </w:ins>
      <w:r w:rsidRPr="00422C27">
        <w:rPr>
          <w:b w:val="0"/>
          <w:bCs/>
        </w:rPr>
        <w:t xml:space="preserve"> Russet Burbank, </w:t>
      </w:r>
      <w:r w:rsidRPr="00103E71">
        <w:t>(i)</w:t>
      </w:r>
      <w:r w:rsidRPr="00422C27">
        <w:rPr>
          <w:b w:val="0"/>
          <w:bCs/>
        </w:rPr>
        <w:t xml:space="preserve"> Canada </w:t>
      </w:r>
      <w:del w:id="1925" w:author="Brian Bohman" w:date="2021-08-25T10:50:00Z">
        <w:r w:rsidRPr="00422C27" w:rsidDel="000B3B17">
          <w:rPr>
            <w:b w:val="0"/>
            <w:bCs/>
          </w:rPr>
          <w:delText>x</w:delText>
        </w:r>
      </w:del>
      <w:ins w:id="1926" w:author="Brian Bohman" w:date="2021-08-25T10:50:00Z">
        <w:r w:rsidR="000B3B17">
          <w:rPr>
            <w:b w:val="0"/>
            <w:bCs/>
          </w:rPr>
          <w:t>×</w:t>
        </w:r>
      </w:ins>
      <w:r w:rsidRPr="00422C27">
        <w:rPr>
          <w:b w:val="0"/>
          <w:bCs/>
        </w:rPr>
        <w:t xml:space="preserve"> Shepody, </w:t>
      </w:r>
      <w:r w:rsidRPr="00103E71">
        <w:t xml:space="preserve">(j) </w:t>
      </w:r>
      <w:r w:rsidRPr="00422C27">
        <w:rPr>
          <w:b w:val="0"/>
          <w:bCs/>
        </w:rPr>
        <w:t xml:space="preserve">Minnesota </w:t>
      </w:r>
      <w:del w:id="1927" w:author="Brian Bohman" w:date="2021-08-25T10:50:00Z">
        <w:r w:rsidRPr="00422C27" w:rsidDel="000B3B17">
          <w:rPr>
            <w:b w:val="0"/>
            <w:bCs/>
          </w:rPr>
          <w:delText>x</w:delText>
        </w:r>
      </w:del>
      <w:ins w:id="1928"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929" w:author="Brian Bohman" w:date="2021-08-25T10:50:00Z">
        <w:r w:rsidRPr="00422C27" w:rsidDel="000B3B17">
          <w:rPr>
            <w:b w:val="0"/>
            <w:bCs/>
          </w:rPr>
          <w:delText>x</w:delText>
        </w:r>
      </w:del>
      <w:ins w:id="1930"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931" w:author="Brian Bohman" w:date="2021-08-25T10:50:00Z">
        <w:r w:rsidRPr="00422C27" w:rsidDel="000B3B17">
          <w:rPr>
            <w:b w:val="0"/>
            <w:bCs/>
          </w:rPr>
          <w:delText>x</w:delText>
        </w:r>
      </w:del>
      <w:ins w:id="1932"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933" w:author="Brian Bohman" w:date="2021-08-25T10:50:00Z">
        <w:r w:rsidRPr="00422C27" w:rsidDel="000B3B17">
          <w:rPr>
            <w:b w:val="0"/>
            <w:bCs/>
          </w:rPr>
          <w:delText>x</w:delText>
        </w:r>
      </w:del>
      <w:ins w:id="1934"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935" w:author="Brian Bohman" w:date="2021-08-25T10:50:00Z">
        <w:r w:rsidRPr="00422C27" w:rsidDel="000B3B17">
          <w:rPr>
            <w:b w:val="0"/>
            <w:bCs/>
          </w:rPr>
          <w:delText>x</w:delText>
        </w:r>
      </w:del>
      <w:ins w:id="1936"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907"/>
      <w:bookmarkEnd w:id="1908"/>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1FA28753" w:rsidR="00E42721" w:rsidRDefault="00670928" w:rsidP="00F555E9">
            <w:pPr>
              <w:pStyle w:val="TableBody"/>
            </w:pPr>
            <w:ins w:id="1937" w:author="Brian Bohman" w:date="2021-10-30T12:29:00Z">
              <w:r>
                <w:rPr>
                  <w:noProof/>
                </w:rPr>
                <w:drawing>
                  <wp:inline distT="0" distB="0" distL="0" distR="0" wp14:anchorId="392E4C3A" wp14:editId="14259C6F">
                    <wp:extent cx="5010912" cy="1669233"/>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commentRangeStart w:id="1938"/>
            <w:del w:id="1939" w:author="Brian Bohman" w:date="2021-10-30T12:29:00Z">
              <w:r w:rsidR="00E42721" w:rsidDel="00670928">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del>
            <w:commentRangeEnd w:id="1938"/>
            <w:r w:rsidR="00482DB6">
              <w:rPr>
                <w:rStyle w:val="CommentReference"/>
                <w:rFonts w:ascii="Palatino Linotype" w:eastAsia="SimSun" w:hAnsi="Palatino Linotype"/>
                <w:noProof/>
                <w:color w:val="000000"/>
                <w:lang w:eastAsia="zh-CN" w:bidi="ar-SA"/>
              </w:rPr>
              <w:commentReference w:id="1938"/>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35A68A5E" w:rsidR="00E42721" w:rsidRDefault="00670928" w:rsidP="00F555E9">
            <w:pPr>
              <w:pStyle w:val="TableBody"/>
            </w:pPr>
            <w:ins w:id="1940" w:author="Brian Bohman" w:date="2021-10-30T12:29:00Z">
              <w:r>
                <w:rPr>
                  <w:noProof/>
                </w:rPr>
                <w:drawing>
                  <wp:inline distT="0" distB="0" distL="0" distR="0" wp14:anchorId="5116F810" wp14:editId="5FE2FBF4">
                    <wp:extent cx="5010912" cy="2236173"/>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1" w:author="Brian Bohman" w:date="2021-10-30T12:29:00Z">
              <w:r w:rsidR="00E42721" w:rsidDel="00670928">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68120DD" w:rsidR="00E42721" w:rsidRDefault="00670928" w:rsidP="00F555E9">
            <w:pPr>
              <w:pStyle w:val="TableBody"/>
              <w:rPr>
                <w:noProof/>
              </w:rPr>
            </w:pPr>
            <w:ins w:id="1942" w:author="Brian Bohman" w:date="2021-10-30T12:29:00Z">
              <w:r>
                <w:rPr>
                  <w:noProof/>
                </w:rPr>
                <w:drawing>
                  <wp:inline distT="0" distB="0" distL="0" distR="0" wp14:anchorId="52D6AF80" wp14:editId="03C5D6BE">
                    <wp:extent cx="5010912" cy="2236173"/>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3" w:author="Brian Bohman" w:date="2021-10-30T12:29:00Z">
              <w:r w:rsidR="00E42721" w:rsidDel="00670928">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24292BDA" w:rsidR="00E42721" w:rsidRDefault="00670928" w:rsidP="00F555E9">
            <w:pPr>
              <w:pStyle w:val="TableBody"/>
              <w:rPr>
                <w:noProof/>
              </w:rPr>
            </w:pPr>
            <w:ins w:id="1944" w:author="Brian Bohman" w:date="2021-10-30T12:30:00Z">
              <w:r>
                <w:rPr>
                  <w:noProof/>
                </w:rPr>
                <w:drawing>
                  <wp:inline distT="0" distB="0" distL="0" distR="0" wp14:anchorId="5A841D24" wp14:editId="6E6BA38B">
                    <wp:extent cx="5010912" cy="166923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5" w:author="Brian Bohman" w:date="2021-10-30T12:30:00Z">
              <w:r w:rsidR="00E42721" w:rsidDel="00670928">
                <w:rPr>
                  <w:noProof/>
                </w:rPr>
                <w:drawing>
                  <wp:inline distT="0" distB="0" distL="0" distR="0" wp14:anchorId="50796DB6" wp14:editId="5F0D8B77">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157C98F1" w:rsidR="00E42721" w:rsidRDefault="004E5871" w:rsidP="00F555E9">
            <w:pPr>
              <w:pStyle w:val="TableBody"/>
              <w:rPr>
                <w:noProof/>
              </w:rPr>
            </w:pPr>
            <w:ins w:id="1946" w:author="Brian Bohman" w:date="2021-10-30T12:34:00Z">
              <w:r>
                <w:rPr>
                  <w:noProof/>
                </w:rPr>
                <w:drawing>
                  <wp:inline distT="0" distB="0" distL="0" distR="0" wp14:anchorId="680411DE" wp14:editId="37FB63F4">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7" w:author="Brian Bohman" w:date="2021-10-30T12:34:00Z">
              <w:r w:rsidR="00E42721" w:rsidDel="004E5871">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352453AB" w:rsidR="00E42721" w:rsidRDefault="00E42721" w:rsidP="00F555E9">
            <w:pPr>
              <w:pStyle w:val="TableBody"/>
              <w:rPr>
                <w:noProof/>
              </w:rPr>
            </w:pPr>
            <w:del w:id="1948" w:author="Brian Bohman" w:date="2021-10-30T12:34:00Z">
              <w:r w:rsidDel="004E5871">
                <w:rPr>
                  <w:noProof/>
                </w:rPr>
                <w:drawing>
                  <wp:inline distT="0" distB="0" distL="0" distR="0" wp14:anchorId="726B7376" wp14:editId="53F91E8B">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ins w:id="1949" w:author="Brian Bohman" w:date="2021-10-30T12:34:00Z">
              <w:r w:rsidR="004E5871">
                <w:rPr>
                  <w:noProof/>
                </w:rPr>
                <w:drawing>
                  <wp:inline distT="0" distB="0" distL="0" distR="0" wp14:anchorId="4DAAA2E8" wp14:editId="4B5976CB">
                    <wp:extent cx="5010912" cy="4384013"/>
                    <wp:effectExtent l="0" t="0" r="5715"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447F51C9" w:rsidR="00E42721" w:rsidRDefault="004E5871" w:rsidP="00F555E9">
            <w:pPr>
              <w:pStyle w:val="TableBody"/>
              <w:rPr>
                <w:noProof/>
              </w:rPr>
            </w:pPr>
            <w:ins w:id="1950" w:author="Brian Bohman" w:date="2021-10-30T12:34:00Z">
              <w:r>
                <w:rPr>
                  <w:noProof/>
                </w:rPr>
                <w:drawing>
                  <wp:inline distT="0" distB="0" distL="0" distR="0" wp14:anchorId="63715705" wp14:editId="6112A0D4">
                    <wp:extent cx="5010912" cy="2236173"/>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51" w:author="Brian Bohman" w:date="2021-10-30T12:34:00Z">
              <w:r w:rsidR="00E42721" w:rsidDel="004E5871">
                <w:rPr>
                  <w:noProof/>
                </w:rPr>
                <w:drawing>
                  <wp:inline distT="0" distB="0" distL="0" distR="0" wp14:anchorId="790652A2" wp14:editId="0F0CBFF4">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3D134B3F" w:rsidR="00E42721" w:rsidRDefault="004E5871" w:rsidP="00F555E9">
            <w:pPr>
              <w:pStyle w:val="TableBody"/>
              <w:rPr>
                <w:noProof/>
              </w:rPr>
            </w:pPr>
            <w:ins w:id="1952" w:author="Brian Bohman" w:date="2021-10-30T12:35:00Z">
              <w:r>
                <w:rPr>
                  <w:noProof/>
                </w:rPr>
                <w:drawing>
                  <wp:inline distT="0" distB="0" distL="0" distR="0" wp14:anchorId="283A8455" wp14:editId="2D03AB2E">
                    <wp:extent cx="5010912" cy="2863072"/>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3" w:author="Brian Bohman" w:date="2021-10-30T12:35:00Z">
              <w:r w:rsidR="00E42721" w:rsidDel="004E5871">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i)</w:t>
            </w:r>
          </w:p>
        </w:tc>
        <w:tc>
          <w:tcPr>
            <w:tcW w:w="8905" w:type="dxa"/>
          </w:tcPr>
          <w:p w14:paraId="0AA8E99D" w14:textId="240F4F9E" w:rsidR="00E42721" w:rsidRDefault="004E5871" w:rsidP="00F555E9">
            <w:pPr>
              <w:pStyle w:val="TableBody"/>
              <w:rPr>
                <w:noProof/>
              </w:rPr>
            </w:pPr>
            <w:ins w:id="1954" w:author="Brian Bohman" w:date="2021-10-30T12:35:00Z">
              <w:r>
                <w:rPr>
                  <w:noProof/>
                </w:rPr>
                <w:drawing>
                  <wp:inline distT="0" distB="0" distL="0" distR="0" wp14:anchorId="7A6E136C" wp14:editId="7C4E56DF">
                    <wp:extent cx="5010912" cy="2863072"/>
                    <wp:effectExtent l="0" t="0" r="0" b="0"/>
                    <wp:docPr id="57" name="Picture 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 schematic&#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5" w:author="Brian Bohman" w:date="2021-10-30T12:35:00Z">
              <w:r w:rsidR="00E42721" w:rsidDel="004E5871">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1319D1AF" w:rsidR="00E42721" w:rsidRDefault="004E5871" w:rsidP="00F555E9">
            <w:pPr>
              <w:pStyle w:val="TableBody"/>
              <w:rPr>
                <w:noProof/>
              </w:rPr>
            </w:pPr>
            <w:ins w:id="1956" w:author="Brian Bohman" w:date="2021-10-30T12:35:00Z">
              <w:r>
                <w:rPr>
                  <w:noProof/>
                </w:rPr>
                <w:drawing>
                  <wp:inline distT="0" distB="0" distL="0" distR="0" wp14:anchorId="608DEB5B" wp14:editId="2750935E">
                    <wp:extent cx="5010912" cy="1669233"/>
                    <wp:effectExtent l="0" t="0" r="0" b="0"/>
                    <wp:docPr id="58" name="Picture 5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57" w:author="Brian Bohman" w:date="2021-10-30T12:35:00Z">
              <w:r w:rsidR="00E42721" w:rsidDel="004E5871">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315DFA36" w:rsidR="00E42721" w:rsidRDefault="00E42721" w:rsidP="00F555E9">
            <w:pPr>
              <w:pStyle w:val="TableBody"/>
              <w:rPr>
                <w:noProof/>
              </w:rPr>
            </w:pPr>
            <w:del w:id="1958" w:author="Brian Bohman" w:date="2021-10-30T12:35:00Z">
              <w:r w:rsidDel="00CE6C60">
                <w:rPr>
                  <w:noProof/>
                </w:rPr>
                <w:drawing>
                  <wp:inline distT="0" distB="0" distL="0" distR="0" wp14:anchorId="4C8F01AE" wp14:editId="178F8EC8">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ins w:id="1959" w:author="Brian Bohman" w:date="2021-10-30T12:35:00Z">
              <w:r w:rsidR="00CE6C60">
                <w:rPr>
                  <w:noProof/>
                </w:rPr>
                <w:drawing>
                  <wp:inline distT="0" distB="0" distL="0" distR="0" wp14:anchorId="7D54ADE0" wp14:editId="121E45B0">
                    <wp:extent cx="5010912" cy="1669233"/>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6DF29124" w:rsidR="00E42721" w:rsidRDefault="00CE6C60" w:rsidP="00F555E9">
            <w:pPr>
              <w:pStyle w:val="TableBody"/>
              <w:rPr>
                <w:noProof/>
              </w:rPr>
            </w:pPr>
            <w:ins w:id="1960" w:author="Brian Bohman" w:date="2021-10-30T12:36:00Z">
              <w:r>
                <w:rPr>
                  <w:noProof/>
                </w:rPr>
                <w:drawing>
                  <wp:inline distT="0" distB="0" distL="0" distR="0" wp14:anchorId="0DB715F5" wp14:editId="23DF813B">
                    <wp:extent cx="5010912" cy="1669233"/>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1" w:author="Brian Bohman" w:date="2021-10-30T12:36:00Z">
              <w:r w:rsidR="00E42721" w:rsidDel="00CE6C60">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5F67AB4B" w:rsidR="00E42721" w:rsidRDefault="00CE6C60" w:rsidP="00F555E9">
            <w:pPr>
              <w:pStyle w:val="TableBody"/>
              <w:rPr>
                <w:noProof/>
              </w:rPr>
            </w:pPr>
            <w:ins w:id="1962" w:author="Brian Bohman" w:date="2021-10-30T12:36:00Z">
              <w:r>
                <w:rPr>
                  <w:noProof/>
                </w:rPr>
                <w:drawing>
                  <wp:inline distT="0" distB="0" distL="0" distR="0" wp14:anchorId="27233EA1" wp14:editId="135E57C5">
                    <wp:extent cx="5010912" cy="4384013"/>
                    <wp:effectExtent l="0" t="0" r="571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del w:id="1963" w:author="Brian Bohman" w:date="2021-10-30T12:36:00Z">
              <w:r w:rsidR="00E42721" w:rsidDel="00CE6C60">
                <w:rPr>
                  <w:noProof/>
                </w:rPr>
                <w:drawing>
                  <wp:inline distT="0" distB="0" distL="0" distR="0" wp14:anchorId="1D57715C" wp14:editId="75EFB0E0">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2D636249" w:rsidR="00E42721" w:rsidRDefault="00CE6C60" w:rsidP="00F555E9">
            <w:pPr>
              <w:pStyle w:val="TableBody"/>
              <w:rPr>
                <w:noProof/>
              </w:rPr>
            </w:pPr>
            <w:ins w:id="1964" w:author="Brian Bohman" w:date="2021-10-30T12:36:00Z">
              <w:r>
                <w:rPr>
                  <w:noProof/>
                </w:rPr>
                <w:drawing>
                  <wp:inline distT="0" distB="0" distL="0" distR="0" wp14:anchorId="58BE4F14" wp14:editId="503813F1">
                    <wp:extent cx="5010912" cy="1669233"/>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5" w:author="Brian Bohman" w:date="2021-10-30T12:36:00Z">
              <w:r w:rsidR="00E42721" w:rsidDel="00CE6C60">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1966" w:name="_Ref78303665"/>
      <w:bookmarkStart w:id="1967" w:name="_Toc78910454"/>
      <w:bookmarkStart w:id="1968" w:name="_Toc80706225"/>
      <w:r>
        <w:lastRenderedPageBreak/>
        <w:t>Figure S</w:t>
      </w:r>
      <w:r w:rsidR="00F068B4">
        <w:fldChar w:fldCharType="begin"/>
      </w:r>
      <w:r w:rsidR="00F068B4">
        <w:instrText xml:space="preserve"> SEQ Figure_S \* ARABIC \s 1 </w:instrText>
      </w:r>
      <w:r w:rsidR="00F068B4">
        <w:fldChar w:fldCharType="separate"/>
      </w:r>
      <w:r>
        <w:rPr>
          <w:noProof/>
        </w:rPr>
        <w:t>2</w:t>
      </w:r>
      <w:r w:rsidR="00F068B4">
        <w:rPr>
          <w:noProof/>
        </w:rPr>
        <w:fldChar w:fldCharType="end"/>
      </w:r>
      <w:bookmarkEnd w:id="1966"/>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969" w:author="Brian Bohman" w:date="2021-08-25T10:50:00Z">
        <w:r w:rsidRPr="00E577B7" w:rsidDel="000B3B17">
          <w:rPr>
            <w:b w:val="0"/>
            <w:bCs/>
          </w:rPr>
          <w:delText>x</w:delText>
        </w:r>
      </w:del>
      <w:ins w:id="1970"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971" w:author="Brian Bohman" w:date="2021-08-25T10:50:00Z">
        <w:r w:rsidRPr="00E577B7" w:rsidDel="000B3B17">
          <w:rPr>
            <w:b w:val="0"/>
            <w:bCs/>
          </w:rPr>
          <w:delText>x</w:delText>
        </w:r>
      </w:del>
      <w:ins w:id="1972"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973" w:author="Brian Bohman" w:date="2021-08-25T10:50:00Z">
        <w:r w:rsidRPr="00E577B7" w:rsidDel="000B3B17">
          <w:rPr>
            <w:b w:val="0"/>
            <w:bCs/>
          </w:rPr>
          <w:delText>x</w:delText>
        </w:r>
      </w:del>
      <w:ins w:id="1974"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975" w:author="Brian Bohman" w:date="2021-08-25T10:50:00Z">
        <w:r w:rsidRPr="00E577B7" w:rsidDel="000B3B17">
          <w:rPr>
            <w:b w:val="0"/>
            <w:bCs/>
          </w:rPr>
          <w:delText>x</w:delText>
        </w:r>
      </w:del>
      <w:ins w:id="1976" w:author="Brian Bohman" w:date="2021-08-25T10:50:00Z">
        <w:r w:rsidR="000B3B17">
          <w:rPr>
            <w:b w:val="0"/>
            <w:bCs/>
          </w:rPr>
          <w:t>×</w:t>
        </w:r>
      </w:ins>
      <w:r w:rsidRPr="00E577B7">
        <w:rPr>
          <w:b w:val="0"/>
          <w:bCs/>
        </w:rPr>
        <w:t xml:space="preserve"> Markies Russet, </w:t>
      </w:r>
      <w:r w:rsidRPr="0048274C">
        <w:t>(e)</w:t>
      </w:r>
      <w:r w:rsidRPr="00E577B7">
        <w:rPr>
          <w:b w:val="0"/>
          <w:bCs/>
        </w:rPr>
        <w:t xml:space="preserve"> Argentina </w:t>
      </w:r>
      <w:del w:id="1977" w:author="Brian Bohman" w:date="2021-08-25T10:50:00Z">
        <w:r w:rsidRPr="00E577B7" w:rsidDel="000B3B17">
          <w:rPr>
            <w:b w:val="0"/>
            <w:bCs/>
          </w:rPr>
          <w:delText>x</w:delText>
        </w:r>
      </w:del>
      <w:ins w:id="1978"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979" w:author="Brian Bohman" w:date="2021-08-25T10:50:00Z">
        <w:r w:rsidRPr="00E577B7" w:rsidDel="000B3B17">
          <w:rPr>
            <w:b w:val="0"/>
            <w:bCs/>
          </w:rPr>
          <w:delText>x</w:delText>
        </w:r>
      </w:del>
      <w:ins w:id="1980"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1981" w:author="Brian Bohman" w:date="2021-08-25T10:50:00Z">
        <w:r w:rsidRPr="00E577B7" w:rsidDel="000B3B17">
          <w:rPr>
            <w:b w:val="0"/>
            <w:bCs/>
          </w:rPr>
          <w:delText>x</w:delText>
        </w:r>
      </w:del>
      <w:ins w:id="1982"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983" w:author="Brian Bohman" w:date="2021-08-25T10:50:00Z">
        <w:r w:rsidRPr="00E577B7" w:rsidDel="000B3B17">
          <w:rPr>
            <w:b w:val="0"/>
            <w:bCs/>
          </w:rPr>
          <w:delText>x</w:delText>
        </w:r>
      </w:del>
      <w:ins w:id="1984" w:author="Brian Bohman" w:date="2021-08-25T10:50:00Z">
        <w:r w:rsidR="000B3B17">
          <w:rPr>
            <w:b w:val="0"/>
            <w:bCs/>
          </w:rPr>
          <w:t>×</w:t>
        </w:r>
      </w:ins>
      <w:r w:rsidRPr="00E577B7">
        <w:rPr>
          <w:b w:val="0"/>
          <w:bCs/>
        </w:rPr>
        <w:t xml:space="preserve"> Russet Burbank, </w:t>
      </w:r>
      <w:r w:rsidRPr="0048274C">
        <w:t>(i)</w:t>
      </w:r>
      <w:r w:rsidRPr="00E577B7">
        <w:rPr>
          <w:b w:val="0"/>
          <w:bCs/>
        </w:rPr>
        <w:t xml:space="preserve"> Canada </w:t>
      </w:r>
      <w:del w:id="1985" w:author="Brian Bohman" w:date="2021-08-25T10:50:00Z">
        <w:r w:rsidRPr="00E577B7" w:rsidDel="000B3B17">
          <w:rPr>
            <w:b w:val="0"/>
            <w:bCs/>
          </w:rPr>
          <w:delText>x</w:delText>
        </w:r>
      </w:del>
      <w:ins w:id="1986" w:author="Brian Bohman" w:date="2021-08-25T10:50:00Z">
        <w:r w:rsidR="000B3B17">
          <w:rPr>
            <w:b w:val="0"/>
            <w:bCs/>
          </w:rPr>
          <w:t>×</w:t>
        </w:r>
      </w:ins>
      <w:r w:rsidRPr="00E577B7">
        <w:rPr>
          <w:b w:val="0"/>
          <w:bCs/>
        </w:rPr>
        <w:t xml:space="preserve"> Shepody, </w:t>
      </w:r>
      <w:r w:rsidRPr="0048274C">
        <w:t>(j)</w:t>
      </w:r>
      <w:r w:rsidRPr="00E577B7">
        <w:rPr>
          <w:b w:val="0"/>
          <w:bCs/>
        </w:rPr>
        <w:t xml:space="preserve"> Minnesota </w:t>
      </w:r>
      <w:del w:id="1987" w:author="Brian Bohman" w:date="2021-08-25T10:50:00Z">
        <w:r w:rsidRPr="00E577B7" w:rsidDel="000B3B17">
          <w:rPr>
            <w:b w:val="0"/>
            <w:bCs/>
          </w:rPr>
          <w:delText>x</w:delText>
        </w:r>
      </w:del>
      <w:ins w:id="1988"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1989" w:author="Brian Bohman" w:date="2021-08-25T10:50:00Z">
        <w:r w:rsidRPr="00E577B7" w:rsidDel="000B3B17">
          <w:rPr>
            <w:b w:val="0"/>
            <w:bCs/>
          </w:rPr>
          <w:delText>x</w:delText>
        </w:r>
      </w:del>
      <w:ins w:id="1990"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1991" w:author="Brian Bohman" w:date="2021-08-25T10:50:00Z">
        <w:r w:rsidRPr="00E577B7" w:rsidDel="000B3B17">
          <w:rPr>
            <w:b w:val="0"/>
            <w:bCs/>
          </w:rPr>
          <w:delText>x</w:delText>
        </w:r>
      </w:del>
      <w:ins w:id="1992"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1993" w:author="Brian Bohman" w:date="2021-08-25T10:50:00Z">
        <w:r w:rsidRPr="00E577B7" w:rsidDel="000B3B17">
          <w:rPr>
            <w:b w:val="0"/>
            <w:bCs/>
          </w:rPr>
          <w:delText>x</w:delText>
        </w:r>
      </w:del>
      <w:ins w:id="1994"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1995" w:author="Brian Bohman" w:date="2021-08-25T10:50:00Z">
        <w:r w:rsidRPr="00E577B7" w:rsidDel="000B3B17">
          <w:rPr>
            <w:b w:val="0"/>
            <w:bCs/>
          </w:rPr>
          <w:delText>x</w:delText>
        </w:r>
      </w:del>
      <w:ins w:id="1996"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967"/>
      <w:bookmarkEnd w:id="1968"/>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67EC5AA3" w:rsidR="00E42721" w:rsidRDefault="00CE6C60" w:rsidP="00F555E9">
            <w:pPr>
              <w:pStyle w:val="TableBody"/>
            </w:pPr>
            <w:ins w:id="1997" w:author="Brian Bohman" w:date="2021-10-30T12:36:00Z">
              <w:r>
                <w:rPr>
                  <w:noProof/>
                </w:rPr>
                <w:drawing>
                  <wp:inline distT="0" distB="0" distL="0" distR="0" wp14:anchorId="715E099C" wp14:editId="72A3FC30">
                    <wp:extent cx="5010912" cy="2087880"/>
                    <wp:effectExtent l="0" t="0" r="5715" b="0"/>
                    <wp:docPr id="63" name="Picture 6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commentRangeStart w:id="1998"/>
            <w:del w:id="1999" w:author="Brian Bohman" w:date="2021-10-30T12:36:00Z">
              <w:r w:rsidR="00E42721" w:rsidDel="00CE6C60">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commentRangeEnd w:id="1998"/>
            <w:r w:rsidR="00482DB6">
              <w:rPr>
                <w:rStyle w:val="CommentReference"/>
                <w:rFonts w:ascii="Palatino Linotype" w:eastAsia="SimSun" w:hAnsi="Palatino Linotype"/>
                <w:noProof/>
                <w:color w:val="000000"/>
                <w:lang w:eastAsia="zh-CN" w:bidi="ar-SA"/>
              </w:rPr>
              <w:commentReference w:id="1998"/>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54EBE385" w:rsidR="00E42721" w:rsidRDefault="00CE6C60" w:rsidP="00F555E9">
            <w:pPr>
              <w:pStyle w:val="TableBody"/>
            </w:pPr>
            <w:ins w:id="2000" w:author="Brian Bohman" w:date="2021-10-30T12:37:00Z">
              <w:r>
                <w:rPr>
                  <w:noProof/>
                </w:rPr>
                <w:drawing>
                  <wp:inline distT="0" distB="0" distL="0" distR="0" wp14:anchorId="78845901" wp14:editId="52835A2D">
                    <wp:extent cx="5010912" cy="2087880"/>
                    <wp:effectExtent l="0" t="0" r="5715" b="0"/>
                    <wp:docPr id="64" name="Picture 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 Exce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1" w:author="Brian Bohman" w:date="2021-10-30T12:37:00Z">
              <w:r w:rsidR="00E42721" w:rsidDel="00CE6C60">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493BBCC9" w:rsidR="00E42721" w:rsidRDefault="00CE6C60" w:rsidP="00F555E9">
            <w:pPr>
              <w:pStyle w:val="TableBody"/>
              <w:rPr>
                <w:noProof/>
              </w:rPr>
            </w:pPr>
            <w:ins w:id="2002" w:author="Brian Bohman" w:date="2021-10-30T12:37:00Z">
              <w:r>
                <w:rPr>
                  <w:noProof/>
                </w:rPr>
                <w:drawing>
                  <wp:inline distT="0" distB="0" distL="0" distR="0" wp14:anchorId="13C64C81" wp14:editId="25EAB282">
                    <wp:extent cx="5010912" cy="2087880"/>
                    <wp:effectExtent l="0" t="0" r="5715" b="0"/>
                    <wp:docPr id="65" name="Picture 6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table, Exce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3" w:author="Brian Bohman" w:date="2021-10-30T12:37:00Z">
              <w:r w:rsidR="00E42721" w:rsidDel="00CE6C60">
                <w:rPr>
                  <w:noProof/>
                </w:rPr>
                <w:drawing>
                  <wp:inline distT="0" distB="0" distL="0" distR="0" wp14:anchorId="1BC5F08B" wp14:editId="10C65BB8">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567544F7" w:rsidR="00E42721" w:rsidRDefault="00CE6C60" w:rsidP="00F555E9">
            <w:pPr>
              <w:pStyle w:val="TableBody"/>
              <w:rPr>
                <w:noProof/>
              </w:rPr>
            </w:pPr>
            <w:ins w:id="2004" w:author="Brian Bohman" w:date="2021-10-30T12:37:00Z">
              <w:r>
                <w:rPr>
                  <w:noProof/>
                </w:rPr>
                <w:drawing>
                  <wp:inline distT="0" distB="0" distL="0" distR="0" wp14:anchorId="6BE3A4D3" wp14:editId="3053E043">
                    <wp:extent cx="5010912" cy="2087880"/>
                    <wp:effectExtent l="0" t="0" r="5715" b="0"/>
                    <wp:docPr id="66" name="Picture 6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able, Exce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5" w:author="Brian Bohman" w:date="2021-10-30T12:37:00Z">
              <w:r w:rsidR="00E42721" w:rsidDel="00CE6C60">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03F31658" w:rsidR="00E42721" w:rsidRDefault="00CE6C60" w:rsidP="00F555E9">
            <w:pPr>
              <w:pStyle w:val="TableBody"/>
              <w:rPr>
                <w:noProof/>
              </w:rPr>
            </w:pPr>
            <w:ins w:id="2006" w:author="Brian Bohman" w:date="2021-10-30T12:37:00Z">
              <w:r>
                <w:rPr>
                  <w:noProof/>
                </w:rPr>
                <w:drawing>
                  <wp:inline distT="0" distB="0" distL="0" distR="0" wp14:anchorId="1FACF3A8" wp14:editId="18728C31">
                    <wp:extent cx="5010912" cy="2087880"/>
                    <wp:effectExtent l="0" t="0" r="5715" b="0"/>
                    <wp:docPr id="67" name="Picture 6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able, Exce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7" w:author="Brian Bohman" w:date="2021-10-30T12:37:00Z">
              <w:r w:rsidR="00E42721" w:rsidDel="00CE6C60">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4BD00806" w:rsidR="00E42721" w:rsidRDefault="00CE6C60" w:rsidP="00F555E9">
            <w:pPr>
              <w:pStyle w:val="TableBody"/>
              <w:rPr>
                <w:noProof/>
              </w:rPr>
            </w:pPr>
            <w:ins w:id="2008" w:author="Brian Bohman" w:date="2021-10-30T12:38:00Z">
              <w:r>
                <w:rPr>
                  <w:noProof/>
                </w:rPr>
                <w:drawing>
                  <wp:inline distT="0" distB="0" distL="0" distR="0" wp14:anchorId="06D0AA92" wp14:editId="178A352B">
                    <wp:extent cx="5010912" cy="2087880"/>
                    <wp:effectExtent l="0" t="0" r="5715" b="0"/>
                    <wp:docPr id="68" name="Picture 6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 table, Excel&#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9" w:author="Brian Bohman" w:date="2021-10-30T12:38:00Z">
              <w:r w:rsidR="00E42721" w:rsidDel="00CE6C60">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31841F5B" w:rsidR="00E42721" w:rsidRDefault="00E42721" w:rsidP="00F555E9">
            <w:pPr>
              <w:pStyle w:val="TableBody"/>
              <w:rPr>
                <w:noProof/>
              </w:rPr>
            </w:pPr>
            <w:del w:id="2010" w:author="Brian Bohman" w:date="2021-10-30T12:38:00Z">
              <w:r w:rsidDel="00CE6C60">
                <w:rPr>
                  <w:noProof/>
                </w:rPr>
                <w:drawing>
                  <wp:inline distT="0" distB="0" distL="0" distR="0" wp14:anchorId="057B1160" wp14:editId="38F60E87">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ins w:id="2011" w:author="Brian Bohman" w:date="2021-10-30T12:38:00Z">
              <w:r w:rsidR="00CE6C60">
                <w:rPr>
                  <w:noProof/>
                </w:rPr>
                <w:drawing>
                  <wp:inline distT="0" distB="0" distL="0" distR="0" wp14:anchorId="34B3A3CD" wp14:editId="799C4A3B">
                    <wp:extent cx="5010912" cy="2087880"/>
                    <wp:effectExtent l="0" t="0" r="5715" b="0"/>
                    <wp:docPr id="69" name="Picture 6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 Exce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6205F1E" w:rsidR="00E42721" w:rsidRDefault="00CE6C60" w:rsidP="00F555E9">
            <w:pPr>
              <w:pStyle w:val="TableBody"/>
              <w:rPr>
                <w:noProof/>
              </w:rPr>
            </w:pPr>
            <w:ins w:id="2012" w:author="Brian Bohman" w:date="2021-10-30T12:38:00Z">
              <w:r>
                <w:rPr>
                  <w:noProof/>
                </w:rPr>
                <w:drawing>
                  <wp:inline distT="0" distB="0" distL="0" distR="0" wp14:anchorId="52EDE614" wp14:editId="44BBD91A">
                    <wp:extent cx="5010912" cy="2087880"/>
                    <wp:effectExtent l="0" t="0" r="5715" b="0"/>
                    <wp:docPr id="70" name="Picture 7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application&#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3" w:author="Brian Bohman" w:date="2021-10-30T12:38:00Z">
              <w:r w:rsidR="00E42721" w:rsidDel="00CE6C60">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i)</w:t>
            </w:r>
          </w:p>
        </w:tc>
        <w:tc>
          <w:tcPr>
            <w:tcW w:w="8905" w:type="dxa"/>
          </w:tcPr>
          <w:p w14:paraId="74767D59" w14:textId="5D8BC061" w:rsidR="00E42721" w:rsidRDefault="00CE6C60" w:rsidP="00F555E9">
            <w:pPr>
              <w:pStyle w:val="TableBody"/>
              <w:rPr>
                <w:noProof/>
              </w:rPr>
            </w:pPr>
            <w:ins w:id="2014" w:author="Brian Bohman" w:date="2021-10-30T12:38:00Z">
              <w:r>
                <w:rPr>
                  <w:noProof/>
                </w:rPr>
                <w:drawing>
                  <wp:inline distT="0" distB="0" distL="0" distR="0" wp14:anchorId="556026F9" wp14:editId="74CC763F">
                    <wp:extent cx="5010912" cy="2087880"/>
                    <wp:effectExtent l="0" t="0" r="5715" b="0"/>
                    <wp:docPr id="71" name="Picture 7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 table, Exce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5" w:author="Brian Bohman" w:date="2021-10-30T12:38:00Z">
              <w:r w:rsidR="00E42721" w:rsidDel="00CE6C60">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637E79D0" w:rsidR="00E42721" w:rsidRDefault="006302F8" w:rsidP="00F555E9">
            <w:pPr>
              <w:pStyle w:val="TableBody"/>
              <w:rPr>
                <w:noProof/>
              </w:rPr>
            </w:pPr>
            <w:ins w:id="2016" w:author="Brian Bohman" w:date="2021-10-30T12:39:00Z">
              <w:r>
                <w:rPr>
                  <w:noProof/>
                </w:rPr>
                <w:drawing>
                  <wp:inline distT="0" distB="0" distL="0" distR="0" wp14:anchorId="061415FB" wp14:editId="2413EBCE">
                    <wp:extent cx="5010912" cy="2087880"/>
                    <wp:effectExtent l="0" t="0" r="571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able, Exce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7" w:author="Brian Bohman" w:date="2021-10-30T12:39:00Z">
              <w:r w:rsidR="00E42721" w:rsidDel="006302F8">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1CA18EF4" w:rsidR="00E42721" w:rsidRDefault="006302F8" w:rsidP="00F555E9">
            <w:pPr>
              <w:pStyle w:val="TableBody"/>
              <w:rPr>
                <w:noProof/>
              </w:rPr>
            </w:pPr>
            <w:ins w:id="2018" w:author="Brian Bohman" w:date="2021-10-30T12:39:00Z">
              <w:r>
                <w:rPr>
                  <w:noProof/>
                </w:rPr>
                <w:drawing>
                  <wp:inline distT="0" distB="0" distL="0" distR="0" wp14:anchorId="7CF5EF3E" wp14:editId="68BF9391">
                    <wp:extent cx="5010912" cy="2087880"/>
                    <wp:effectExtent l="0" t="0" r="5715" b="0"/>
                    <wp:docPr id="73" name="Picture 7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 table, Exce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9" w:author="Brian Bohman" w:date="2021-10-30T12:39:00Z">
              <w:r w:rsidR="00E42721" w:rsidDel="006302F8">
                <w:rPr>
                  <w:noProof/>
                </w:rPr>
                <w:drawing>
                  <wp:inline distT="0" distB="0" distL="0" distR="0" wp14:anchorId="439B5420" wp14:editId="789CEC92">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19C0B39C" w:rsidR="00E42721" w:rsidRDefault="006302F8" w:rsidP="00F555E9">
            <w:pPr>
              <w:pStyle w:val="TableBody"/>
              <w:rPr>
                <w:noProof/>
              </w:rPr>
            </w:pPr>
            <w:ins w:id="2020" w:author="Brian Bohman" w:date="2021-10-30T12:39:00Z">
              <w:r>
                <w:rPr>
                  <w:noProof/>
                </w:rPr>
                <w:drawing>
                  <wp:inline distT="0" distB="0" distL="0" distR="0" wp14:anchorId="10B72FC2" wp14:editId="5EAAEC9F">
                    <wp:extent cx="5010912" cy="2087880"/>
                    <wp:effectExtent l="0" t="0" r="5715" b="0"/>
                    <wp:docPr id="74" name="Picture 7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table, Excel&#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1" w:author="Brian Bohman" w:date="2021-10-30T12:39:00Z">
              <w:r w:rsidR="00E42721" w:rsidDel="006302F8">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5209FE47" w:rsidR="00E42721" w:rsidRDefault="006302F8" w:rsidP="00F555E9">
            <w:pPr>
              <w:pStyle w:val="TableBody"/>
              <w:rPr>
                <w:noProof/>
              </w:rPr>
            </w:pPr>
            <w:ins w:id="2022" w:author="Brian Bohman" w:date="2021-10-30T12:39:00Z">
              <w:r>
                <w:rPr>
                  <w:noProof/>
                </w:rPr>
                <w:drawing>
                  <wp:inline distT="0" distB="0" distL="0" distR="0" wp14:anchorId="646CD6A9" wp14:editId="4C8FF483">
                    <wp:extent cx="5010912" cy="2087880"/>
                    <wp:effectExtent l="0" t="0" r="5715" b="0"/>
                    <wp:docPr id="75" name="Picture 7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application, table, Exc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3" w:author="Brian Bohman" w:date="2021-10-30T12:39:00Z">
              <w:r w:rsidR="00E42721" w:rsidDel="006302F8">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3938DAD0" w:rsidR="00E42721" w:rsidRDefault="006302F8" w:rsidP="00F555E9">
            <w:pPr>
              <w:pStyle w:val="TableBody"/>
              <w:rPr>
                <w:noProof/>
              </w:rPr>
            </w:pPr>
            <w:ins w:id="2024" w:author="Brian Bohman" w:date="2021-10-30T12:39:00Z">
              <w:r>
                <w:rPr>
                  <w:noProof/>
                </w:rPr>
                <w:drawing>
                  <wp:inline distT="0" distB="0" distL="0" distR="0" wp14:anchorId="552F2C03" wp14:editId="5C24F093">
                    <wp:extent cx="5010912" cy="2087880"/>
                    <wp:effectExtent l="0" t="0" r="5715" b="0"/>
                    <wp:docPr id="76" name="Picture 7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 table, Excel&#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5" w:author="Brian Bohman" w:date="2021-10-30T12:39:00Z">
              <w:r w:rsidR="00E42721" w:rsidDel="006302F8">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2026" w:name="_Ref78302265"/>
      <w:bookmarkStart w:id="2027" w:name="_Toc78910141"/>
      <w:bookmarkStart w:id="2028" w:name="_Toc80706208"/>
      <w:r>
        <w:lastRenderedPageBreak/>
        <w:t>Table S</w:t>
      </w:r>
      <w:r w:rsidR="00F068B4">
        <w:fldChar w:fldCharType="begin"/>
      </w:r>
      <w:r w:rsidR="00F068B4">
        <w:instrText xml:space="preserve"> SEQ Table_S \* ARABIC </w:instrText>
      </w:r>
      <w:r w:rsidR="00F068B4">
        <w:fldChar w:fldCharType="separate"/>
      </w:r>
      <w:r>
        <w:rPr>
          <w:noProof/>
        </w:rPr>
        <w:t>1</w:t>
      </w:r>
      <w:r w:rsidR="00F068B4">
        <w:rPr>
          <w:noProof/>
        </w:rPr>
        <w:fldChar w:fldCharType="end"/>
      </w:r>
      <w:bookmarkEnd w:id="2026"/>
      <w:r>
        <w:t>.</w:t>
      </w:r>
      <w:r w:rsidRPr="00D304D2">
        <w:rPr>
          <w:b w:val="0"/>
          <w:bCs/>
        </w:rPr>
        <w:t xml:space="preserve"> Experimental data used to fit hierarchical Bayesian model.</w:t>
      </w:r>
      <w:bookmarkEnd w:id="2027"/>
      <w:bookmarkEnd w:id="2028"/>
    </w:p>
    <w:tbl>
      <w:tblPr>
        <w:tblW w:w="9216" w:type="dxa"/>
        <w:tblLayout w:type="fixed"/>
        <w:tblCellMar>
          <w:left w:w="0" w:type="dxa"/>
          <w:right w:w="0" w:type="dxa"/>
        </w:tblCellMar>
        <w:tblLook w:val="04A0" w:firstRow="1" w:lastRow="0" w:firstColumn="1" w:lastColumn="0" w:noHBand="0" w:noVBand="1"/>
        <w:tblPrChange w:id="2029"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2030">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2031" w:author="Brian Bohman" w:date="2021-10-27T05:58:00Z">
            <w:trPr>
              <w:trHeight w:val="165"/>
              <w:tblHeader/>
            </w:trPr>
          </w:trPrChange>
        </w:trPr>
        <w:tc>
          <w:tcPr>
            <w:tcW w:w="360" w:type="dxa"/>
            <w:tcBorders>
              <w:top w:val="single" w:sz="4" w:space="0" w:color="auto"/>
            </w:tcBorders>
            <w:hideMark/>
            <w:tcPrChange w:id="2032"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2033"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2034"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2035"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2036"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2037"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2038"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2039"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2040"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2041"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N</w:t>
            </w:r>
            <w:r w:rsidRPr="009B3DCC">
              <w:rPr>
                <w:b/>
                <w:bCs/>
                <w:sz w:val="20"/>
                <w:szCs w:val="20"/>
                <w:vertAlign w:val="subscript"/>
              </w:rPr>
              <w:t>Plant</w:t>
            </w:r>
          </w:p>
        </w:tc>
      </w:tr>
      <w:tr w:rsidR="00E419CD" w:rsidRPr="009B3DCC" w14:paraId="6999D0BB" w14:textId="77777777" w:rsidTr="00E419CD">
        <w:trPr>
          <w:trHeight w:val="165"/>
          <w:tblHeader/>
          <w:trPrChange w:id="2042" w:author="Brian Bohman" w:date="2021-10-27T05:58:00Z">
            <w:trPr>
              <w:trHeight w:val="165"/>
              <w:tblHeader/>
            </w:trPr>
          </w:trPrChange>
        </w:trPr>
        <w:tc>
          <w:tcPr>
            <w:tcW w:w="360" w:type="dxa"/>
            <w:tcBorders>
              <w:bottom w:val="single" w:sz="4" w:space="0" w:color="auto"/>
            </w:tcBorders>
            <w:tcPrChange w:id="2043"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2044"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2045"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2046"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7"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8"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2049"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2050"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kg N ha</w:t>
            </w:r>
            <w:r w:rsidRPr="009B3DCC">
              <w:rPr>
                <w:sz w:val="20"/>
                <w:szCs w:val="20"/>
                <w:vertAlign w:val="superscript"/>
              </w:rPr>
              <w:t>-1</w:t>
            </w:r>
          </w:p>
        </w:tc>
        <w:tc>
          <w:tcPr>
            <w:tcW w:w="1152" w:type="dxa"/>
            <w:tcBorders>
              <w:bottom w:val="single" w:sz="4" w:space="0" w:color="auto"/>
            </w:tcBorders>
            <w:vAlign w:val="center"/>
            <w:tcPrChange w:id="2051"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2052" w:author="Brian Bohman" w:date="2021-10-27T05:55:00Z">
              <w:r w:rsidR="00482DB6">
                <w:rPr>
                  <w:sz w:val="20"/>
                  <w:szCs w:val="20"/>
                </w:rPr>
                <w:t xml:space="preserve"> d.w.</w:t>
              </w:r>
            </w:ins>
            <w:r w:rsidRPr="009B3DCC">
              <w:rPr>
                <w:sz w:val="20"/>
                <w:szCs w:val="20"/>
              </w:rPr>
              <w:t xml:space="preserve"> ha</w:t>
            </w:r>
            <w:r w:rsidRPr="009B3DCC">
              <w:rPr>
                <w:sz w:val="20"/>
                <w:szCs w:val="20"/>
                <w:vertAlign w:val="superscript"/>
              </w:rPr>
              <w:t>-1</w:t>
            </w:r>
          </w:p>
        </w:tc>
        <w:tc>
          <w:tcPr>
            <w:tcW w:w="1440" w:type="dxa"/>
            <w:tcBorders>
              <w:bottom w:val="single" w:sz="4" w:space="0" w:color="auto"/>
            </w:tcBorders>
            <w:vAlign w:val="center"/>
            <w:tcPrChange w:id="2053"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2054" w:author="Brian Bohman" w:date="2021-10-27T05:56:00Z">
              <w:r w:rsidR="00E419CD">
                <w:rPr>
                  <w:sz w:val="20"/>
                  <w:szCs w:val="20"/>
                </w:rPr>
                <w:t xml:space="preserve"> d.w.</w:t>
              </w:r>
            </w:ins>
          </w:p>
        </w:tc>
      </w:tr>
      <w:tr w:rsidR="00E419CD" w:rsidRPr="009B3DCC" w14:paraId="032A2AAD" w14:textId="77777777" w:rsidTr="00E419CD">
        <w:trPr>
          <w:trHeight w:val="165"/>
          <w:trPrChange w:id="2055" w:author="Brian Bohman" w:date="2021-10-27T05:58:00Z">
            <w:trPr>
              <w:trHeight w:val="165"/>
            </w:trPr>
          </w:trPrChange>
        </w:trPr>
        <w:tc>
          <w:tcPr>
            <w:tcW w:w="360" w:type="dxa"/>
            <w:vAlign w:val="center"/>
            <w:hideMark/>
            <w:tcPrChange w:id="2056"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2057"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58"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59"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60"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61"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r w:rsidRPr="00266687">
              <w:rPr>
                <w:color w:val="000000"/>
                <w:sz w:val="16"/>
                <w:szCs w:val="16"/>
              </w:rPr>
              <w:t>Franière</w:t>
            </w:r>
          </w:p>
        </w:tc>
        <w:tc>
          <w:tcPr>
            <w:tcW w:w="720" w:type="dxa"/>
            <w:vAlign w:val="center"/>
            <w:hideMark/>
            <w:tcPrChange w:id="2062"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63"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64"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2065"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2066" w:author="Brian Bohman" w:date="2021-10-27T05:58:00Z">
            <w:trPr>
              <w:trHeight w:val="165"/>
            </w:trPr>
          </w:trPrChange>
        </w:trPr>
        <w:tc>
          <w:tcPr>
            <w:tcW w:w="360" w:type="dxa"/>
            <w:vAlign w:val="center"/>
            <w:hideMark/>
            <w:tcPrChange w:id="2067"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2068"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69"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70"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71"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72"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r w:rsidRPr="00266687">
              <w:rPr>
                <w:color w:val="000000"/>
                <w:sz w:val="16"/>
                <w:szCs w:val="16"/>
              </w:rPr>
              <w:t>Franière</w:t>
            </w:r>
          </w:p>
        </w:tc>
        <w:tc>
          <w:tcPr>
            <w:tcW w:w="720" w:type="dxa"/>
            <w:vAlign w:val="center"/>
            <w:hideMark/>
            <w:tcPrChange w:id="2073"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74"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075"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076"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2077" w:author="Brian Bohman" w:date="2021-10-27T05:58:00Z">
            <w:trPr>
              <w:trHeight w:val="165"/>
            </w:trPr>
          </w:trPrChange>
        </w:trPr>
        <w:tc>
          <w:tcPr>
            <w:tcW w:w="360" w:type="dxa"/>
            <w:vAlign w:val="center"/>
            <w:hideMark/>
            <w:tcPrChange w:id="2078"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2079"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80"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81"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82"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83"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r w:rsidRPr="00266687">
              <w:rPr>
                <w:color w:val="000000"/>
                <w:sz w:val="16"/>
                <w:szCs w:val="16"/>
              </w:rPr>
              <w:t>Franière</w:t>
            </w:r>
          </w:p>
        </w:tc>
        <w:tc>
          <w:tcPr>
            <w:tcW w:w="720" w:type="dxa"/>
            <w:vAlign w:val="center"/>
            <w:hideMark/>
            <w:tcPrChange w:id="2084"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85"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086"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087"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2088" w:author="Brian Bohman" w:date="2021-10-27T05:58:00Z">
            <w:trPr>
              <w:trHeight w:val="165"/>
            </w:trPr>
          </w:trPrChange>
        </w:trPr>
        <w:tc>
          <w:tcPr>
            <w:tcW w:w="360" w:type="dxa"/>
            <w:vAlign w:val="center"/>
            <w:hideMark/>
            <w:tcPrChange w:id="2089"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2090"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91"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92"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93"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94"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r w:rsidRPr="00266687">
              <w:rPr>
                <w:color w:val="000000"/>
                <w:sz w:val="16"/>
                <w:szCs w:val="16"/>
              </w:rPr>
              <w:t>Franière</w:t>
            </w:r>
          </w:p>
        </w:tc>
        <w:tc>
          <w:tcPr>
            <w:tcW w:w="720" w:type="dxa"/>
            <w:vAlign w:val="center"/>
            <w:hideMark/>
            <w:tcPrChange w:id="2095"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96"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097"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2098"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2099" w:author="Brian Bohman" w:date="2021-10-27T05:58:00Z">
            <w:trPr>
              <w:trHeight w:val="165"/>
            </w:trPr>
          </w:trPrChange>
        </w:trPr>
        <w:tc>
          <w:tcPr>
            <w:tcW w:w="360" w:type="dxa"/>
            <w:vAlign w:val="center"/>
            <w:hideMark/>
            <w:tcPrChange w:id="2100"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2101"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02"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03"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04"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05"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06"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07"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08"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109"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110" w:author="Brian Bohman" w:date="2021-10-27T05:58:00Z">
            <w:trPr>
              <w:trHeight w:val="165"/>
            </w:trPr>
          </w:trPrChange>
        </w:trPr>
        <w:tc>
          <w:tcPr>
            <w:tcW w:w="360" w:type="dxa"/>
            <w:vAlign w:val="center"/>
            <w:hideMark/>
            <w:tcPrChange w:id="2111"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112"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13"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14"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15"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16"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17"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18"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19"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120"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121" w:author="Brian Bohman" w:date="2021-10-27T05:58:00Z">
            <w:trPr>
              <w:trHeight w:val="165"/>
            </w:trPr>
          </w:trPrChange>
        </w:trPr>
        <w:tc>
          <w:tcPr>
            <w:tcW w:w="360" w:type="dxa"/>
            <w:vAlign w:val="center"/>
            <w:hideMark/>
            <w:tcPrChange w:id="2122"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123"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24"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25"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26"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27"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28"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29"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30"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131"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132" w:author="Brian Bohman" w:date="2021-10-27T05:58:00Z">
            <w:trPr>
              <w:trHeight w:val="165"/>
            </w:trPr>
          </w:trPrChange>
        </w:trPr>
        <w:tc>
          <w:tcPr>
            <w:tcW w:w="360" w:type="dxa"/>
            <w:vAlign w:val="center"/>
            <w:hideMark/>
            <w:tcPrChange w:id="2133"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134"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35"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36"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37"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38"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39"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40"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41"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142"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143" w:author="Brian Bohman" w:date="2021-10-27T05:58:00Z">
            <w:trPr>
              <w:trHeight w:val="165"/>
            </w:trPr>
          </w:trPrChange>
        </w:trPr>
        <w:tc>
          <w:tcPr>
            <w:tcW w:w="360" w:type="dxa"/>
            <w:vAlign w:val="center"/>
            <w:hideMark/>
            <w:tcPrChange w:id="2144"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145"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46"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47"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48"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49"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50"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51"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52"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153"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154" w:author="Brian Bohman" w:date="2021-10-27T05:58:00Z">
            <w:trPr>
              <w:trHeight w:val="165"/>
            </w:trPr>
          </w:trPrChange>
        </w:trPr>
        <w:tc>
          <w:tcPr>
            <w:tcW w:w="360" w:type="dxa"/>
            <w:vAlign w:val="center"/>
            <w:hideMark/>
            <w:tcPrChange w:id="2155"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156"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57"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58"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59"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60"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61"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62"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63"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164"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165" w:author="Brian Bohman" w:date="2021-10-27T05:58:00Z">
            <w:trPr>
              <w:trHeight w:val="165"/>
            </w:trPr>
          </w:trPrChange>
        </w:trPr>
        <w:tc>
          <w:tcPr>
            <w:tcW w:w="360" w:type="dxa"/>
            <w:vAlign w:val="center"/>
            <w:hideMark/>
            <w:tcPrChange w:id="2166"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167"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68"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69"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70"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71"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72"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73"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74"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175"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176" w:author="Brian Bohman" w:date="2021-10-27T05:58:00Z">
            <w:trPr>
              <w:trHeight w:val="165"/>
            </w:trPr>
          </w:trPrChange>
        </w:trPr>
        <w:tc>
          <w:tcPr>
            <w:tcW w:w="360" w:type="dxa"/>
            <w:vAlign w:val="center"/>
            <w:hideMark/>
            <w:tcPrChange w:id="2177"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178"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79"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80"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81"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82"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83"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84"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85"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186"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187" w:author="Brian Bohman" w:date="2021-10-27T05:58:00Z">
            <w:trPr>
              <w:trHeight w:val="165"/>
            </w:trPr>
          </w:trPrChange>
        </w:trPr>
        <w:tc>
          <w:tcPr>
            <w:tcW w:w="360" w:type="dxa"/>
            <w:vAlign w:val="center"/>
            <w:hideMark/>
            <w:tcPrChange w:id="2188"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189"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90"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91"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92"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93"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94"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95"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96"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197"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198" w:author="Brian Bohman" w:date="2021-10-27T05:58:00Z">
            <w:trPr>
              <w:trHeight w:val="180"/>
            </w:trPr>
          </w:trPrChange>
        </w:trPr>
        <w:tc>
          <w:tcPr>
            <w:tcW w:w="360" w:type="dxa"/>
            <w:vAlign w:val="center"/>
            <w:hideMark/>
            <w:tcPrChange w:id="2199"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200"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01"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02"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203"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204"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05"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06"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07"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208"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209" w:author="Brian Bohman" w:date="2021-10-27T05:58:00Z">
            <w:trPr>
              <w:trHeight w:val="165"/>
            </w:trPr>
          </w:trPrChange>
        </w:trPr>
        <w:tc>
          <w:tcPr>
            <w:tcW w:w="360" w:type="dxa"/>
            <w:vAlign w:val="center"/>
            <w:hideMark/>
            <w:tcPrChange w:id="2210"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211"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12"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13"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14"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15"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16"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17"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18"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219"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220" w:author="Brian Bohman" w:date="2021-10-27T05:58:00Z">
            <w:trPr>
              <w:trHeight w:val="165"/>
            </w:trPr>
          </w:trPrChange>
        </w:trPr>
        <w:tc>
          <w:tcPr>
            <w:tcW w:w="360" w:type="dxa"/>
            <w:vAlign w:val="center"/>
            <w:hideMark/>
            <w:tcPrChange w:id="2221"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222"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23"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24"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25"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26"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27"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28"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29"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230"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231" w:author="Brian Bohman" w:date="2021-10-27T05:58:00Z">
            <w:trPr>
              <w:trHeight w:val="165"/>
            </w:trPr>
          </w:trPrChange>
        </w:trPr>
        <w:tc>
          <w:tcPr>
            <w:tcW w:w="360" w:type="dxa"/>
            <w:vAlign w:val="center"/>
            <w:hideMark/>
            <w:tcPrChange w:id="2232"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233"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34"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35"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36"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37"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38"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39"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40"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241"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242" w:author="Brian Bohman" w:date="2021-10-27T05:58:00Z">
            <w:trPr>
              <w:trHeight w:val="165"/>
            </w:trPr>
          </w:trPrChange>
        </w:trPr>
        <w:tc>
          <w:tcPr>
            <w:tcW w:w="360" w:type="dxa"/>
            <w:vAlign w:val="center"/>
            <w:hideMark/>
            <w:tcPrChange w:id="2243"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244"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5"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46"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47"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48"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49"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50"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51"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252"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253" w:author="Brian Bohman" w:date="2021-10-27T05:58:00Z">
            <w:trPr>
              <w:trHeight w:val="165"/>
            </w:trPr>
          </w:trPrChange>
        </w:trPr>
        <w:tc>
          <w:tcPr>
            <w:tcW w:w="360" w:type="dxa"/>
            <w:vAlign w:val="center"/>
            <w:hideMark/>
            <w:tcPrChange w:id="2254"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255"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6"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57"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58"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59"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60"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61"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62"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263"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264" w:author="Brian Bohman" w:date="2021-10-27T05:58:00Z">
            <w:trPr>
              <w:trHeight w:val="165"/>
            </w:trPr>
          </w:trPrChange>
        </w:trPr>
        <w:tc>
          <w:tcPr>
            <w:tcW w:w="360" w:type="dxa"/>
            <w:vAlign w:val="center"/>
            <w:hideMark/>
            <w:tcPrChange w:id="2265"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266"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67"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68"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69"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70"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71"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72"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73"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274"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275" w:author="Brian Bohman" w:date="2021-10-27T05:58:00Z">
            <w:trPr>
              <w:trHeight w:val="165"/>
            </w:trPr>
          </w:trPrChange>
        </w:trPr>
        <w:tc>
          <w:tcPr>
            <w:tcW w:w="360" w:type="dxa"/>
            <w:vAlign w:val="center"/>
            <w:hideMark/>
            <w:tcPrChange w:id="2276"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277"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8"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79"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80"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81"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2"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83"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84"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285"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286" w:author="Brian Bohman" w:date="2021-10-27T05:58:00Z">
            <w:trPr>
              <w:trHeight w:val="165"/>
            </w:trPr>
          </w:trPrChange>
        </w:trPr>
        <w:tc>
          <w:tcPr>
            <w:tcW w:w="360" w:type="dxa"/>
            <w:vAlign w:val="center"/>
            <w:hideMark/>
            <w:tcPrChange w:id="2287"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288"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9"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90"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91"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92"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93"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94"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95"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296"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297" w:author="Brian Bohman" w:date="2021-10-27T05:58:00Z">
            <w:trPr>
              <w:trHeight w:val="165"/>
            </w:trPr>
          </w:trPrChange>
        </w:trPr>
        <w:tc>
          <w:tcPr>
            <w:tcW w:w="360" w:type="dxa"/>
            <w:vAlign w:val="center"/>
            <w:hideMark/>
            <w:tcPrChange w:id="2298"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299"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0"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01"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02"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03"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04"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05"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06"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307"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308" w:author="Brian Bohman" w:date="2021-10-27T05:58:00Z">
            <w:trPr>
              <w:trHeight w:val="165"/>
            </w:trPr>
          </w:trPrChange>
        </w:trPr>
        <w:tc>
          <w:tcPr>
            <w:tcW w:w="360" w:type="dxa"/>
            <w:vAlign w:val="center"/>
            <w:hideMark/>
            <w:tcPrChange w:id="2309"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310"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1"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12"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13"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14"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5"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16"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17"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318"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319" w:author="Brian Bohman" w:date="2021-10-27T05:58:00Z">
            <w:trPr>
              <w:trHeight w:val="165"/>
            </w:trPr>
          </w:trPrChange>
        </w:trPr>
        <w:tc>
          <w:tcPr>
            <w:tcW w:w="360" w:type="dxa"/>
            <w:vAlign w:val="center"/>
            <w:hideMark/>
            <w:tcPrChange w:id="2320"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321"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2"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23"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24"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25"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6"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27"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28"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329"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330" w:author="Brian Bohman" w:date="2021-10-27T05:58:00Z">
            <w:trPr>
              <w:trHeight w:val="165"/>
            </w:trPr>
          </w:trPrChange>
        </w:trPr>
        <w:tc>
          <w:tcPr>
            <w:tcW w:w="360" w:type="dxa"/>
            <w:vAlign w:val="center"/>
            <w:hideMark/>
            <w:tcPrChange w:id="2331"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332"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33"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34"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35"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36"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37"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38"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39"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340"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341" w:author="Brian Bohman" w:date="2021-10-27T05:58:00Z">
            <w:trPr>
              <w:trHeight w:val="165"/>
            </w:trPr>
          </w:trPrChange>
        </w:trPr>
        <w:tc>
          <w:tcPr>
            <w:tcW w:w="360" w:type="dxa"/>
            <w:vAlign w:val="center"/>
            <w:hideMark/>
            <w:tcPrChange w:id="2342"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343"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44"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45"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46"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47"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8"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49"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50"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351"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352" w:author="Brian Bohman" w:date="2021-10-27T05:58:00Z">
            <w:trPr>
              <w:trHeight w:val="165"/>
            </w:trPr>
          </w:trPrChange>
        </w:trPr>
        <w:tc>
          <w:tcPr>
            <w:tcW w:w="360" w:type="dxa"/>
            <w:vAlign w:val="center"/>
            <w:hideMark/>
            <w:tcPrChange w:id="2353"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354"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5"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56"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57"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58"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9"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60"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61"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362"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363" w:author="Brian Bohman" w:date="2021-10-27T05:58:00Z">
            <w:trPr>
              <w:trHeight w:val="180"/>
            </w:trPr>
          </w:trPrChange>
        </w:trPr>
        <w:tc>
          <w:tcPr>
            <w:tcW w:w="360" w:type="dxa"/>
            <w:vAlign w:val="center"/>
            <w:hideMark/>
            <w:tcPrChange w:id="2364"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365"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6"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67"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68"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69"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0"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71"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72"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373"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374" w:author="Brian Bohman" w:date="2021-10-27T05:58:00Z">
            <w:trPr>
              <w:trHeight w:val="165"/>
            </w:trPr>
          </w:trPrChange>
        </w:trPr>
        <w:tc>
          <w:tcPr>
            <w:tcW w:w="360" w:type="dxa"/>
            <w:vAlign w:val="center"/>
            <w:hideMark/>
            <w:tcPrChange w:id="2375"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376"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77"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78"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79"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80"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1"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82"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83"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384"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385" w:author="Brian Bohman" w:date="2021-10-27T05:58:00Z">
            <w:trPr>
              <w:trHeight w:val="165"/>
            </w:trPr>
          </w:trPrChange>
        </w:trPr>
        <w:tc>
          <w:tcPr>
            <w:tcW w:w="360" w:type="dxa"/>
            <w:vAlign w:val="center"/>
            <w:hideMark/>
            <w:tcPrChange w:id="2386"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387"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8"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89"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90"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91"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2"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93"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394"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395"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396" w:author="Brian Bohman" w:date="2021-10-27T05:58:00Z">
            <w:trPr>
              <w:trHeight w:val="165"/>
            </w:trPr>
          </w:trPrChange>
        </w:trPr>
        <w:tc>
          <w:tcPr>
            <w:tcW w:w="360" w:type="dxa"/>
            <w:vAlign w:val="center"/>
            <w:hideMark/>
            <w:tcPrChange w:id="2397"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398"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9"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00"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01"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02"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03"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04"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05"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06"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407" w:author="Brian Bohman" w:date="2021-10-27T05:58:00Z">
            <w:trPr>
              <w:trHeight w:val="165"/>
            </w:trPr>
          </w:trPrChange>
        </w:trPr>
        <w:tc>
          <w:tcPr>
            <w:tcW w:w="360" w:type="dxa"/>
            <w:vAlign w:val="center"/>
            <w:hideMark/>
            <w:tcPrChange w:id="2408"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409"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0"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11"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12"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13"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14"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15"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16"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417"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418" w:author="Brian Bohman" w:date="2021-10-27T05:58:00Z">
            <w:trPr>
              <w:trHeight w:val="165"/>
            </w:trPr>
          </w:trPrChange>
        </w:trPr>
        <w:tc>
          <w:tcPr>
            <w:tcW w:w="360" w:type="dxa"/>
            <w:vAlign w:val="center"/>
            <w:hideMark/>
            <w:tcPrChange w:id="2419"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420"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1"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22"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23"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24"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5"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26"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27"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28"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429" w:author="Brian Bohman" w:date="2021-10-27T05:58:00Z">
            <w:trPr>
              <w:trHeight w:val="165"/>
            </w:trPr>
          </w:trPrChange>
        </w:trPr>
        <w:tc>
          <w:tcPr>
            <w:tcW w:w="360" w:type="dxa"/>
            <w:vAlign w:val="center"/>
            <w:hideMark/>
            <w:tcPrChange w:id="2430"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431"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2"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33"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34"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35"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6"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37"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38"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439"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440" w:author="Brian Bohman" w:date="2021-10-27T05:58:00Z">
            <w:trPr>
              <w:trHeight w:val="165"/>
            </w:trPr>
          </w:trPrChange>
        </w:trPr>
        <w:tc>
          <w:tcPr>
            <w:tcW w:w="360" w:type="dxa"/>
            <w:vAlign w:val="center"/>
            <w:hideMark/>
            <w:tcPrChange w:id="2441"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442"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43"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44"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45"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46"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47"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48"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49"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450"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451" w:author="Brian Bohman" w:date="2021-10-27T05:58:00Z">
            <w:trPr>
              <w:trHeight w:val="165"/>
            </w:trPr>
          </w:trPrChange>
        </w:trPr>
        <w:tc>
          <w:tcPr>
            <w:tcW w:w="360" w:type="dxa"/>
            <w:vAlign w:val="center"/>
            <w:hideMark/>
            <w:tcPrChange w:id="2452"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453"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54"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55"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56"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57"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8"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59"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60"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461"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462" w:author="Brian Bohman" w:date="2021-10-27T05:58:00Z">
            <w:trPr>
              <w:trHeight w:val="165"/>
            </w:trPr>
          </w:trPrChange>
        </w:trPr>
        <w:tc>
          <w:tcPr>
            <w:tcW w:w="360" w:type="dxa"/>
            <w:vAlign w:val="center"/>
            <w:hideMark/>
            <w:tcPrChange w:id="2463"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464"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5"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66"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67"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68"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9"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70"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71"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72"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473" w:author="Brian Bohman" w:date="2021-10-27T05:58:00Z">
            <w:trPr>
              <w:trHeight w:val="165"/>
            </w:trPr>
          </w:trPrChange>
        </w:trPr>
        <w:tc>
          <w:tcPr>
            <w:tcW w:w="360" w:type="dxa"/>
            <w:vAlign w:val="center"/>
            <w:hideMark/>
            <w:tcPrChange w:id="2474"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475"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6"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77"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78"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79"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0"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81"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82"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83"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484" w:author="Brian Bohman" w:date="2021-10-27T05:58:00Z">
            <w:trPr>
              <w:trHeight w:val="165"/>
            </w:trPr>
          </w:trPrChange>
        </w:trPr>
        <w:tc>
          <w:tcPr>
            <w:tcW w:w="360" w:type="dxa"/>
            <w:vAlign w:val="center"/>
            <w:hideMark/>
            <w:tcPrChange w:id="2485"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486"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87"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88"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89"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90"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1"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92"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93"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494"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495" w:author="Brian Bohman" w:date="2021-10-27T05:58:00Z">
            <w:trPr>
              <w:trHeight w:val="165"/>
            </w:trPr>
          </w:trPrChange>
        </w:trPr>
        <w:tc>
          <w:tcPr>
            <w:tcW w:w="360" w:type="dxa"/>
            <w:vAlign w:val="center"/>
            <w:hideMark/>
            <w:tcPrChange w:id="2496"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497"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8"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99"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00"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01"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2"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03"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504"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505"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506" w:author="Brian Bohman" w:date="2021-10-27T05:58:00Z">
            <w:trPr>
              <w:trHeight w:val="165"/>
            </w:trPr>
          </w:trPrChange>
        </w:trPr>
        <w:tc>
          <w:tcPr>
            <w:tcW w:w="360" w:type="dxa"/>
            <w:vAlign w:val="center"/>
            <w:hideMark/>
            <w:tcPrChange w:id="2507"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508"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9"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10"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11"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12"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13"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14"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515"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516"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517" w:author="Brian Bohman" w:date="2021-10-27T05:58:00Z">
            <w:trPr>
              <w:trHeight w:val="180"/>
            </w:trPr>
          </w:trPrChange>
        </w:trPr>
        <w:tc>
          <w:tcPr>
            <w:tcW w:w="360" w:type="dxa"/>
            <w:vAlign w:val="center"/>
            <w:hideMark/>
            <w:tcPrChange w:id="2518"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519"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0"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21"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22"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23"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24"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25"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526"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527"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528" w:author="Brian Bohman" w:date="2021-10-27T05:58:00Z">
            <w:trPr>
              <w:trHeight w:val="165"/>
            </w:trPr>
          </w:trPrChange>
        </w:trPr>
        <w:tc>
          <w:tcPr>
            <w:tcW w:w="360" w:type="dxa"/>
            <w:vAlign w:val="center"/>
            <w:hideMark/>
            <w:tcPrChange w:id="2529"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530"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1"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32"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33"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34"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5"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36"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537"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538"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539" w:author="Brian Bohman" w:date="2021-10-27T05:58:00Z">
            <w:trPr>
              <w:trHeight w:val="165"/>
            </w:trPr>
          </w:trPrChange>
        </w:trPr>
        <w:tc>
          <w:tcPr>
            <w:tcW w:w="360" w:type="dxa"/>
            <w:vAlign w:val="center"/>
            <w:hideMark/>
            <w:tcPrChange w:id="2540"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541"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2"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43"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44"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45"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6"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47"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48"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549"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550" w:author="Brian Bohman" w:date="2021-10-27T05:58:00Z">
            <w:trPr>
              <w:trHeight w:val="165"/>
            </w:trPr>
          </w:trPrChange>
        </w:trPr>
        <w:tc>
          <w:tcPr>
            <w:tcW w:w="360" w:type="dxa"/>
            <w:vAlign w:val="center"/>
            <w:hideMark/>
            <w:tcPrChange w:id="2551"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552"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53"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54"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55"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56"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57"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58"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559"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560"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561" w:author="Brian Bohman" w:date="2021-10-27T05:58:00Z">
            <w:trPr>
              <w:trHeight w:val="165"/>
            </w:trPr>
          </w:trPrChange>
        </w:trPr>
        <w:tc>
          <w:tcPr>
            <w:tcW w:w="360" w:type="dxa"/>
            <w:vAlign w:val="center"/>
            <w:hideMark/>
            <w:tcPrChange w:id="2562"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563"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64"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65"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66"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67"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8"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69"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70"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571"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572" w:author="Brian Bohman" w:date="2021-10-27T05:58:00Z">
            <w:trPr>
              <w:trHeight w:val="165"/>
            </w:trPr>
          </w:trPrChange>
        </w:trPr>
        <w:tc>
          <w:tcPr>
            <w:tcW w:w="360" w:type="dxa"/>
            <w:vAlign w:val="center"/>
            <w:hideMark/>
            <w:tcPrChange w:id="2573"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574"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5"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76"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77"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78"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9"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80"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81"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582"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583" w:author="Brian Bohman" w:date="2021-10-27T05:58:00Z">
            <w:trPr>
              <w:trHeight w:val="165"/>
            </w:trPr>
          </w:trPrChange>
        </w:trPr>
        <w:tc>
          <w:tcPr>
            <w:tcW w:w="360" w:type="dxa"/>
            <w:vAlign w:val="center"/>
            <w:hideMark/>
            <w:tcPrChange w:id="2584"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585"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6"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87"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88"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589"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0"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91"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92"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593"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594" w:author="Brian Bohman" w:date="2021-10-27T05:58:00Z">
            <w:trPr>
              <w:trHeight w:val="165"/>
            </w:trPr>
          </w:trPrChange>
        </w:trPr>
        <w:tc>
          <w:tcPr>
            <w:tcW w:w="360" w:type="dxa"/>
            <w:vAlign w:val="center"/>
            <w:hideMark/>
            <w:tcPrChange w:id="2595"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596"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97"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98"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99"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00"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1"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02"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03"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604"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605" w:author="Brian Bohman" w:date="2021-10-27T05:58:00Z">
            <w:trPr>
              <w:trHeight w:val="165"/>
            </w:trPr>
          </w:trPrChange>
        </w:trPr>
        <w:tc>
          <w:tcPr>
            <w:tcW w:w="360" w:type="dxa"/>
            <w:vAlign w:val="center"/>
            <w:hideMark/>
            <w:tcPrChange w:id="2606"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607"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8"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09"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10"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11"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2"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13"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14"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615"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616" w:author="Brian Bohman" w:date="2021-10-27T05:58:00Z">
            <w:trPr>
              <w:trHeight w:val="165"/>
            </w:trPr>
          </w:trPrChange>
        </w:trPr>
        <w:tc>
          <w:tcPr>
            <w:tcW w:w="360" w:type="dxa"/>
            <w:vAlign w:val="center"/>
            <w:hideMark/>
            <w:tcPrChange w:id="2617"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618"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9"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20"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21"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22"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23"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24"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25"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626"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627" w:author="Brian Bohman" w:date="2021-10-27T05:58:00Z">
            <w:trPr>
              <w:trHeight w:val="165"/>
            </w:trPr>
          </w:trPrChange>
        </w:trPr>
        <w:tc>
          <w:tcPr>
            <w:tcW w:w="360" w:type="dxa"/>
            <w:vAlign w:val="center"/>
            <w:hideMark/>
            <w:tcPrChange w:id="2628"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629"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0"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31"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32"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33"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34"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35"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36"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637"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638" w:author="Brian Bohman" w:date="2021-10-27T05:58:00Z">
            <w:trPr>
              <w:trHeight w:val="165"/>
            </w:trPr>
          </w:trPrChange>
        </w:trPr>
        <w:tc>
          <w:tcPr>
            <w:tcW w:w="360" w:type="dxa"/>
            <w:vAlign w:val="center"/>
            <w:hideMark/>
            <w:tcPrChange w:id="2639"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640"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1"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42"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43"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44"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5"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46"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47"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648"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649" w:author="Brian Bohman" w:date="2021-10-27T05:58:00Z">
            <w:trPr>
              <w:trHeight w:val="165"/>
            </w:trPr>
          </w:trPrChange>
        </w:trPr>
        <w:tc>
          <w:tcPr>
            <w:tcW w:w="360" w:type="dxa"/>
            <w:vAlign w:val="center"/>
            <w:hideMark/>
            <w:tcPrChange w:id="2650"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651"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2"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53"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54"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55"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6"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57"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58"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659"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660" w:author="Brian Bohman" w:date="2021-10-27T05:58:00Z">
            <w:trPr>
              <w:trHeight w:val="165"/>
            </w:trPr>
          </w:trPrChange>
        </w:trPr>
        <w:tc>
          <w:tcPr>
            <w:tcW w:w="360" w:type="dxa"/>
            <w:vAlign w:val="center"/>
            <w:hideMark/>
            <w:tcPrChange w:id="2661"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662"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63"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64"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65"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66"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67"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68"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69"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670"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671" w:author="Brian Bohman" w:date="2021-10-27T05:58:00Z">
            <w:trPr>
              <w:trHeight w:val="180"/>
            </w:trPr>
          </w:trPrChange>
        </w:trPr>
        <w:tc>
          <w:tcPr>
            <w:tcW w:w="360" w:type="dxa"/>
            <w:vAlign w:val="center"/>
            <w:hideMark/>
            <w:tcPrChange w:id="2672"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673"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74"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75"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76"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77"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8"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79"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80"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681"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682" w:author="Brian Bohman" w:date="2021-10-27T05:58:00Z">
            <w:trPr>
              <w:trHeight w:val="165"/>
            </w:trPr>
          </w:trPrChange>
        </w:trPr>
        <w:tc>
          <w:tcPr>
            <w:tcW w:w="360" w:type="dxa"/>
            <w:vAlign w:val="center"/>
            <w:hideMark/>
            <w:tcPrChange w:id="2683"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684"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5"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86"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87"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88"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9"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90"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691"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692"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693" w:author="Brian Bohman" w:date="2021-10-27T05:58:00Z">
            <w:trPr>
              <w:trHeight w:val="165"/>
            </w:trPr>
          </w:trPrChange>
        </w:trPr>
        <w:tc>
          <w:tcPr>
            <w:tcW w:w="360" w:type="dxa"/>
            <w:vAlign w:val="center"/>
            <w:hideMark/>
            <w:tcPrChange w:id="2694"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695"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6"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97"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98"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99"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0"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01"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02"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703"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704" w:author="Brian Bohman" w:date="2021-10-27T05:58:00Z">
            <w:trPr>
              <w:trHeight w:val="165"/>
            </w:trPr>
          </w:trPrChange>
        </w:trPr>
        <w:tc>
          <w:tcPr>
            <w:tcW w:w="360" w:type="dxa"/>
            <w:vAlign w:val="center"/>
            <w:hideMark/>
            <w:tcPrChange w:id="2705"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706"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07"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08"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09"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10"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1"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12"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13"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714"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715" w:author="Brian Bohman" w:date="2021-10-27T05:58:00Z">
            <w:trPr>
              <w:trHeight w:val="165"/>
            </w:trPr>
          </w:trPrChange>
        </w:trPr>
        <w:tc>
          <w:tcPr>
            <w:tcW w:w="360" w:type="dxa"/>
            <w:vAlign w:val="center"/>
            <w:hideMark/>
            <w:tcPrChange w:id="2716"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717"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8"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19"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20"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21"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2"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23"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24"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725"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726" w:author="Brian Bohman" w:date="2021-10-27T05:58:00Z">
            <w:trPr>
              <w:trHeight w:val="165"/>
            </w:trPr>
          </w:trPrChange>
        </w:trPr>
        <w:tc>
          <w:tcPr>
            <w:tcW w:w="360" w:type="dxa"/>
            <w:vAlign w:val="center"/>
            <w:hideMark/>
            <w:tcPrChange w:id="2727"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728"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9"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30"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31"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32"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33"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34"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35"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736"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737" w:author="Brian Bohman" w:date="2021-10-27T05:58:00Z">
            <w:trPr>
              <w:trHeight w:val="165"/>
            </w:trPr>
          </w:trPrChange>
        </w:trPr>
        <w:tc>
          <w:tcPr>
            <w:tcW w:w="360" w:type="dxa"/>
            <w:vAlign w:val="center"/>
            <w:hideMark/>
            <w:tcPrChange w:id="2738"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739"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0"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41"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42"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43"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44"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45"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46"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747"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748" w:author="Brian Bohman" w:date="2021-10-27T05:58:00Z">
            <w:trPr>
              <w:trHeight w:val="165"/>
            </w:trPr>
          </w:trPrChange>
        </w:trPr>
        <w:tc>
          <w:tcPr>
            <w:tcW w:w="360" w:type="dxa"/>
            <w:vAlign w:val="center"/>
            <w:hideMark/>
            <w:tcPrChange w:id="2749"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750"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1"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52"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53"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54"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5"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56"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57"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758"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759" w:author="Brian Bohman" w:date="2021-10-27T05:58:00Z">
            <w:trPr>
              <w:trHeight w:val="165"/>
            </w:trPr>
          </w:trPrChange>
        </w:trPr>
        <w:tc>
          <w:tcPr>
            <w:tcW w:w="360" w:type="dxa"/>
            <w:vAlign w:val="center"/>
            <w:hideMark/>
            <w:tcPrChange w:id="2760"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761"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2"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63"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64"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65"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6"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67"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68"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769"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770" w:author="Brian Bohman" w:date="2021-10-27T05:58:00Z">
            <w:trPr>
              <w:trHeight w:val="165"/>
            </w:trPr>
          </w:trPrChange>
        </w:trPr>
        <w:tc>
          <w:tcPr>
            <w:tcW w:w="360" w:type="dxa"/>
            <w:vAlign w:val="center"/>
            <w:hideMark/>
            <w:tcPrChange w:id="2771"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772"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73"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74"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75"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76"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77"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78"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79"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780"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781" w:author="Brian Bohman" w:date="2021-10-27T05:58:00Z">
            <w:trPr>
              <w:trHeight w:val="165"/>
            </w:trPr>
          </w:trPrChange>
        </w:trPr>
        <w:tc>
          <w:tcPr>
            <w:tcW w:w="360" w:type="dxa"/>
            <w:vAlign w:val="center"/>
            <w:hideMark/>
            <w:tcPrChange w:id="2782"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783"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84"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85"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86"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87"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8"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89"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90"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791"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792" w:author="Brian Bohman" w:date="2021-10-27T05:58:00Z">
            <w:trPr>
              <w:trHeight w:val="165"/>
            </w:trPr>
          </w:trPrChange>
        </w:trPr>
        <w:tc>
          <w:tcPr>
            <w:tcW w:w="360" w:type="dxa"/>
            <w:vAlign w:val="center"/>
            <w:hideMark/>
            <w:tcPrChange w:id="2793"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794"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5"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96"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97"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98"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9"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00"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801"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802"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803" w:author="Brian Bohman" w:date="2021-10-27T05:58:00Z">
            <w:trPr>
              <w:trHeight w:val="165"/>
            </w:trPr>
          </w:trPrChange>
        </w:trPr>
        <w:tc>
          <w:tcPr>
            <w:tcW w:w="360" w:type="dxa"/>
            <w:vAlign w:val="center"/>
            <w:hideMark/>
            <w:tcPrChange w:id="2804"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805"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6"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07"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08"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09"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0"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11"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12"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813"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814" w:author="Brian Bohman" w:date="2021-10-27T05:58:00Z">
            <w:trPr>
              <w:trHeight w:val="165"/>
            </w:trPr>
          </w:trPrChange>
        </w:trPr>
        <w:tc>
          <w:tcPr>
            <w:tcW w:w="360" w:type="dxa"/>
            <w:vAlign w:val="center"/>
            <w:hideMark/>
            <w:tcPrChange w:id="2815"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816"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17"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18"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19"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20"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1"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22"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23"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2824"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2825" w:author="Brian Bohman" w:date="2021-10-27T05:58:00Z">
            <w:trPr>
              <w:trHeight w:val="180"/>
            </w:trPr>
          </w:trPrChange>
        </w:trPr>
        <w:tc>
          <w:tcPr>
            <w:tcW w:w="360" w:type="dxa"/>
            <w:vAlign w:val="center"/>
            <w:hideMark/>
            <w:tcPrChange w:id="2826"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2827"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8"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29"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30"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31"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2"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33"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34"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2835"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2836" w:author="Brian Bohman" w:date="2021-10-27T05:58:00Z">
            <w:trPr>
              <w:trHeight w:val="165"/>
            </w:trPr>
          </w:trPrChange>
        </w:trPr>
        <w:tc>
          <w:tcPr>
            <w:tcW w:w="360" w:type="dxa"/>
            <w:vAlign w:val="center"/>
            <w:hideMark/>
            <w:tcPrChange w:id="2837"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2838"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9"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40"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41"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42"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43"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44"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845"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2846"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2847" w:author="Brian Bohman" w:date="2021-10-27T05:58:00Z">
            <w:trPr>
              <w:trHeight w:val="165"/>
            </w:trPr>
          </w:trPrChange>
        </w:trPr>
        <w:tc>
          <w:tcPr>
            <w:tcW w:w="360" w:type="dxa"/>
            <w:vAlign w:val="center"/>
            <w:hideMark/>
            <w:tcPrChange w:id="2848"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2849"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0"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51"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52"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53"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54"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55"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56"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2857"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2858" w:author="Brian Bohman" w:date="2021-10-27T05:58:00Z">
            <w:trPr>
              <w:trHeight w:val="165"/>
            </w:trPr>
          </w:trPrChange>
        </w:trPr>
        <w:tc>
          <w:tcPr>
            <w:tcW w:w="360" w:type="dxa"/>
            <w:vAlign w:val="center"/>
            <w:hideMark/>
            <w:tcPrChange w:id="2859"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2860"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1"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62"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63"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64"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5"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66"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67"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2868"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2869" w:author="Brian Bohman" w:date="2021-10-27T05:58:00Z">
            <w:trPr>
              <w:trHeight w:val="165"/>
            </w:trPr>
          </w:trPrChange>
        </w:trPr>
        <w:tc>
          <w:tcPr>
            <w:tcW w:w="360" w:type="dxa"/>
            <w:vAlign w:val="center"/>
            <w:hideMark/>
            <w:tcPrChange w:id="2870"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2871"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2"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73"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74"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75"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6"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77"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78"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2879"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2880" w:author="Brian Bohman" w:date="2021-10-27T05:58:00Z">
            <w:trPr>
              <w:trHeight w:val="165"/>
            </w:trPr>
          </w:trPrChange>
        </w:trPr>
        <w:tc>
          <w:tcPr>
            <w:tcW w:w="360" w:type="dxa"/>
            <w:vAlign w:val="center"/>
            <w:hideMark/>
            <w:tcPrChange w:id="2881"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2882"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83"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84"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85"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86"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87"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88"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89"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2890"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2891" w:author="Brian Bohman" w:date="2021-10-27T05:58:00Z">
            <w:trPr>
              <w:trHeight w:val="165"/>
            </w:trPr>
          </w:trPrChange>
        </w:trPr>
        <w:tc>
          <w:tcPr>
            <w:tcW w:w="360" w:type="dxa"/>
            <w:vAlign w:val="center"/>
            <w:hideMark/>
            <w:tcPrChange w:id="2892"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2893"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94"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95"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96"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97"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8"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99"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00"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2901"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2902" w:author="Brian Bohman" w:date="2021-10-27T05:58:00Z">
            <w:trPr>
              <w:trHeight w:val="165"/>
            </w:trPr>
          </w:trPrChange>
        </w:trPr>
        <w:tc>
          <w:tcPr>
            <w:tcW w:w="360" w:type="dxa"/>
            <w:vAlign w:val="center"/>
            <w:hideMark/>
            <w:tcPrChange w:id="2903"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2904"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5"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06"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907"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08"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9"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10"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11"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2912"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2913" w:author="Brian Bohman" w:date="2021-10-27T05:58:00Z">
            <w:trPr>
              <w:trHeight w:val="165"/>
            </w:trPr>
          </w:trPrChange>
        </w:trPr>
        <w:tc>
          <w:tcPr>
            <w:tcW w:w="360" w:type="dxa"/>
            <w:vAlign w:val="center"/>
            <w:hideMark/>
            <w:tcPrChange w:id="2914"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2915"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6"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17"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18"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19"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0"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21"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22"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2923"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2924" w:author="Brian Bohman" w:date="2021-10-27T05:58:00Z">
            <w:trPr>
              <w:trHeight w:val="165"/>
            </w:trPr>
          </w:trPrChange>
        </w:trPr>
        <w:tc>
          <w:tcPr>
            <w:tcW w:w="360" w:type="dxa"/>
            <w:vAlign w:val="center"/>
            <w:hideMark/>
            <w:tcPrChange w:id="2925"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2926"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27"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28"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29"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30"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1"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32"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33"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2934"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2935" w:author="Brian Bohman" w:date="2021-10-27T05:58:00Z">
            <w:trPr>
              <w:trHeight w:val="165"/>
            </w:trPr>
          </w:trPrChange>
        </w:trPr>
        <w:tc>
          <w:tcPr>
            <w:tcW w:w="360" w:type="dxa"/>
            <w:vAlign w:val="center"/>
            <w:hideMark/>
            <w:tcPrChange w:id="2936"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2937"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8"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39"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40"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41"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2"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43"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44"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2945"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2946" w:author="Brian Bohman" w:date="2021-10-27T05:58:00Z">
            <w:trPr>
              <w:trHeight w:val="165"/>
            </w:trPr>
          </w:trPrChange>
        </w:trPr>
        <w:tc>
          <w:tcPr>
            <w:tcW w:w="360" w:type="dxa"/>
            <w:vAlign w:val="center"/>
            <w:hideMark/>
            <w:tcPrChange w:id="2947"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2948"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9"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50"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51"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52"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53"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54"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55"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2956"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2957" w:author="Brian Bohman" w:date="2021-10-27T05:58:00Z">
            <w:trPr>
              <w:trHeight w:val="165"/>
            </w:trPr>
          </w:trPrChange>
        </w:trPr>
        <w:tc>
          <w:tcPr>
            <w:tcW w:w="360" w:type="dxa"/>
            <w:vAlign w:val="center"/>
            <w:hideMark/>
            <w:tcPrChange w:id="2958"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2959"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0"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61"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62"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63"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64"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65"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66"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2967"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2968" w:author="Brian Bohman" w:date="2021-10-27T05:58:00Z">
            <w:trPr>
              <w:trHeight w:val="165"/>
            </w:trPr>
          </w:trPrChange>
        </w:trPr>
        <w:tc>
          <w:tcPr>
            <w:tcW w:w="360" w:type="dxa"/>
            <w:vAlign w:val="center"/>
            <w:hideMark/>
            <w:tcPrChange w:id="2969"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2970"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1"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72"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73"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74"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5"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76"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77"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2978"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2979" w:author="Brian Bohman" w:date="2021-10-27T05:58:00Z">
            <w:trPr>
              <w:trHeight w:val="165"/>
            </w:trPr>
          </w:trPrChange>
        </w:trPr>
        <w:tc>
          <w:tcPr>
            <w:tcW w:w="360" w:type="dxa"/>
            <w:vAlign w:val="center"/>
            <w:hideMark/>
            <w:tcPrChange w:id="2980"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2981"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2"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83"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84"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85"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6"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87"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88"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989"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2990" w:author="Brian Bohman" w:date="2021-10-27T05:58:00Z">
            <w:trPr>
              <w:trHeight w:val="180"/>
            </w:trPr>
          </w:trPrChange>
        </w:trPr>
        <w:tc>
          <w:tcPr>
            <w:tcW w:w="360" w:type="dxa"/>
            <w:vAlign w:val="center"/>
            <w:hideMark/>
            <w:tcPrChange w:id="2991"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2992"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93"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94"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95"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96"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97"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8"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99"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3000"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3001" w:author="Brian Bohman" w:date="2021-10-27T05:58:00Z">
            <w:trPr>
              <w:trHeight w:val="165"/>
            </w:trPr>
          </w:trPrChange>
        </w:trPr>
        <w:tc>
          <w:tcPr>
            <w:tcW w:w="360" w:type="dxa"/>
            <w:vAlign w:val="center"/>
            <w:hideMark/>
            <w:tcPrChange w:id="3002"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3003"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04"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05"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06"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07"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8"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9"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10"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3011"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3012" w:author="Brian Bohman" w:date="2021-10-27T05:58:00Z">
            <w:trPr>
              <w:trHeight w:val="165"/>
            </w:trPr>
          </w:trPrChange>
        </w:trPr>
        <w:tc>
          <w:tcPr>
            <w:tcW w:w="360" w:type="dxa"/>
            <w:vAlign w:val="center"/>
            <w:hideMark/>
            <w:tcPrChange w:id="3013"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3014"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5"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16"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17"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18"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9"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0"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21"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3022"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3023" w:author="Brian Bohman" w:date="2021-10-27T05:58:00Z">
            <w:trPr>
              <w:trHeight w:val="165"/>
            </w:trPr>
          </w:trPrChange>
        </w:trPr>
        <w:tc>
          <w:tcPr>
            <w:tcW w:w="360" w:type="dxa"/>
            <w:vAlign w:val="center"/>
            <w:hideMark/>
            <w:tcPrChange w:id="3024"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3025"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6"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27"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28"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29"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0"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31"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32"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3033"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3034" w:author="Brian Bohman" w:date="2021-10-27T05:58:00Z">
            <w:trPr>
              <w:trHeight w:val="165"/>
            </w:trPr>
          </w:trPrChange>
        </w:trPr>
        <w:tc>
          <w:tcPr>
            <w:tcW w:w="360" w:type="dxa"/>
            <w:vAlign w:val="center"/>
            <w:hideMark/>
            <w:tcPrChange w:id="3035"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3036"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37"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38"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39"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40"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1"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42"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43"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3044"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3045" w:author="Brian Bohman" w:date="2021-10-27T05:58:00Z">
            <w:trPr>
              <w:trHeight w:val="165"/>
            </w:trPr>
          </w:trPrChange>
        </w:trPr>
        <w:tc>
          <w:tcPr>
            <w:tcW w:w="360" w:type="dxa"/>
            <w:vAlign w:val="center"/>
            <w:hideMark/>
            <w:tcPrChange w:id="3046"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3047"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8"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49"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50"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51"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2"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53"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54"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3055"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3056" w:author="Brian Bohman" w:date="2021-10-27T05:58:00Z">
            <w:trPr>
              <w:trHeight w:val="165"/>
            </w:trPr>
          </w:trPrChange>
        </w:trPr>
        <w:tc>
          <w:tcPr>
            <w:tcW w:w="360" w:type="dxa"/>
            <w:vAlign w:val="center"/>
            <w:hideMark/>
            <w:tcPrChange w:id="3057"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3058"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9"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60"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61"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62"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63"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64"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65"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3066"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3067" w:author="Brian Bohman" w:date="2021-10-27T05:58:00Z">
            <w:trPr>
              <w:trHeight w:val="165"/>
            </w:trPr>
          </w:trPrChange>
        </w:trPr>
        <w:tc>
          <w:tcPr>
            <w:tcW w:w="360" w:type="dxa"/>
            <w:vAlign w:val="center"/>
            <w:hideMark/>
            <w:tcPrChange w:id="3068"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3069"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0"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71"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72"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73"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74"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75"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76"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3077"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3078" w:author="Brian Bohman" w:date="2021-10-27T05:58:00Z">
            <w:trPr>
              <w:trHeight w:val="165"/>
            </w:trPr>
          </w:trPrChange>
        </w:trPr>
        <w:tc>
          <w:tcPr>
            <w:tcW w:w="360" w:type="dxa"/>
            <w:vAlign w:val="center"/>
            <w:hideMark/>
            <w:tcPrChange w:id="3079"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3080"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1"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82"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83"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84"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5"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86"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87"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3088"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3089" w:author="Brian Bohman" w:date="2021-10-27T05:58:00Z">
            <w:trPr>
              <w:trHeight w:val="165"/>
            </w:trPr>
          </w:trPrChange>
        </w:trPr>
        <w:tc>
          <w:tcPr>
            <w:tcW w:w="360" w:type="dxa"/>
            <w:vAlign w:val="center"/>
            <w:hideMark/>
            <w:tcPrChange w:id="3090"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3091"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2"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93"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94"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95"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6"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97"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98"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3099"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3100" w:author="Brian Bohman" w:date="2021-10-27T05:58:00Z">
            <w:trPr>
              <w:trHeight w:val="165"/>
            </w:trPr>
          </w:trPrChange>
        </w:trPr>
        <w:tc>
          <w:tcPr>
            <w:tcW w:w="360" w:type="dxa"/>
            <w:vAlign w:val="center"/>
            <w:hideMark/>
            <w:tcPrChange w:id="3101"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3102"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03"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04"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05"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06"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07"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08"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09"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110"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111" w:author="Brian Bohman" w:date="2021-10-27T05:58:00Z">
            <w:trPr>
              <w:trHeight w:val="165"/>
            </w:trPr>
          </w:trPrChange>
        </w:trPr>
        <w:tc>
          <w:tcPr>
            <w:tcW w:w="360" w:type="dxa"/>
            <w:vAlign w:val="center"/>
            <w:hideMark/>
            <w:tcPrChange w:id="3112"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113"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14"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15"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16"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17"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8"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19"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20"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121"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122" w:author="Brian Bohman" w:date="2021-10-27T05:58:00Z">
            <w:trPr>
              <w:trHeight w:val="165"/>
            </w:trPr>
          </w:trPrChange>
        </w:trPr>
        <w:tc>
          <w:tcPr>
            <w:tcW w:w="360" w:type="dxa"/>
            <w:vAlign w:val="center"/>
            <w:hideMark/>
            <w:tcPrChange w:id="3123"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124"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5"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26"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27"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28"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9"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30"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131"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132"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133" w:author="Brian Bohman" w:date="2021-10-27T05:58:00Z">
            <w:trPr>
              <w:trHeight w:val="165"/>
            </w:trPr>
          </w:trPrChange>
        </w:trPr>
        <w:tc>
          <w:tcPr>
            <w:tcW w:w="360" w:type="dxa"/>
            <w:vAlign w:val="center"/>
            <w:hideMark/>
            <w:tcPrChange w:id="3134"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135"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6"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37"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38"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39"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0"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41"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42"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143"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144" w:author="Brian Bohman" w:date="2021-10-27T05:58:00Z">
            <w:trPr>
              <w:trHeight w:val="180"/>
            </w:trPr>
          </w:trPrChange>
        </w:trPr>
        <w:tc>
          <w:tcPr>
            <w:tcW w:w="360" w:type="dxa"/>
            <w:vAlign w:val="center"/>
            <w:hideMark/>
            <w:tcPrChange w:id="3145"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146"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47"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48"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49"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50"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1"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52"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53"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154"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155" w:author="Brian Bohman" w:date="2021-10-27T05:58:00Z">
            <w:trPr>
              <w:trHeight w:val="165"/>
            </w:trPr>
          </w:trPrChange>
        </w:trPr>
        <w:tc>
          <w:tcPr>
            <w:tcW w:w="360" w:type="dxa"/>
            <w:vAlign w:val="center"/>
            <w:hideMark/>
            <w:tcPrChange w:id="3156"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157"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8"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59"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60"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61"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2"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63"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64"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65"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166" w:author="Brian Bohman" w:date="2021-10-27T05:58:00Z">
            <w:trPr>
              <w:trHeight w:val="165"/>
            </w:trPr>
          </w:trPrChange>
        </w:trPr>
        <w:tc>
          <w:tcPr>
            <w:tcW w:w="360" w:type="dxa"/>
            <w:vAlign w:val="center"/>
            <w:hideMark/>
            <w:tcPrChange w:id="3167"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168"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9"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70"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71"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72"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73"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74"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75"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176"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177" w:author="Brian Bohman" w:date="2021-10-27T05:58:00Z">
            <w:trPr>
              <w:trHeight w:val="165"/>
            </w:trPr>
          </w:trPrChange>
        </w:trPr>
        <w:tc>
          <w:tcPr>
            <w:tcW w:w="360" w:type="dxa"/>
            <w:vAlign w:val="center"/>
            <w:hideMark/>
            <w:tcPrChange w:id="3178"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179"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0"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81"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82"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83"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84"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85"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186"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87"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188" w:author="Brian Bohman" w:date="2021-10-27T05:58:00Z">
            <w:trPr>
              <w:trHeight w:val="165"/>
            </w:trPr>
          </w:trPrChange>
        </w:trPr>
        <w:tc>
          <w:tcPr>
            <w:tcW w:w="360" w:type="dxa"/>
            <w:vAlign w:val="center"/>
            <w:hideMark/>
            <w:tcPrChange w:id="3189"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190"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1"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92"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93"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94"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5"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96"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97"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198"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199" w:author="Brian Bohman" w:date="2021-10-27T05:58:00Z">
            <w:trPr>
              <w:trHeight w:val="165"/>
            </w:trPr>
          </w:trPrChange>
        </w:trPr>
        <w:tc>
          <w:tcPr>
            <w:tcW w:w="360" w:type="dxa"/>
            <w:vAlign w:val="center"/>
            <w:hideMark/>
            <w:tcPrChange w:id="3200"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201"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2"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03"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04"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05"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6"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07"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08"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209"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210" w:author="Brian Bohman" w:date="2021-10-27T05:58:00Z">
            <w:trPr>
              <w:trHeight w:val="165"/>
            </w:trPr>
          </w:trPrChange>
        </w:trPr>
        <w:tc>
          <w:tcPr>
            <w:tcW w:w="360" w:type="dxa"/>
            <w:vAlign w:val="center"/>
            <w:hideMark/>
            <w:tcPrChange w:id="3211"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212"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13"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14"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15"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16"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17"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18"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19"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220"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221" w:author="Brian Bohman" w:date="2021-10-27T05:58:00Z">
            <w:trPr>
              <w:trHeight w:val="165"/>
            </w:trPr>
          </w:trPrChange>
        </w:trPr>
        <w:tc>
          <w:tcPr>
            <w:tcW w:w="360" w:type="dxa"/>
            <w:vAlign w:val="center"/>
            <w:hideMark/>
            <w:tcPrChange w:id="3222"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223"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24"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25"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26"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27"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8"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29"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30"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231"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232" w:author="Brian Bohman" w:date="2021-10-27T05:58:00Z">
            <w:trPr>
              <w:trHeight w:val="165"/>
            </w:trPr>
          </w:trPrChange>
        </w:trPr>
        <w:tc>
          <w:tcPr>
            <w:tcW w:w="360" w:type="dxa"/>
            <w:vAlign w:val="center"/>
            <w:hideMark/>
            <w:tcPrChange w:id="3233"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234"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5"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36"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37"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38"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9"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40"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41"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242"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243" w:author="Brian Bohman" w:date="2021-10-27T05:58:00Z">
            <w:trPr>
              <w:trHeight w:val="165"/>
            </w:trPr>
          </w:trPrChange>
        </w:trPr>
        <w:tc>
          <w:tcPr>
            <w:tcW w:w="360" w:type="dxa"/>
            <w:vAlign w:val="center"/>
            <w:hideMark/>
            <w:tcPrChange w:id="3244"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245"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6"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47"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48"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49"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0"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51"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52"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253"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254" w:author="Brian Bohman" w:date="2021-10-27T05:58:00Z">
            <w:trPr>
              <w:trHeight w:val="165"/>
            </w:trPr>
          </w:trPrChange>
        </w:trPr>
        <w:tc>
          <w:tcPr>
            <w:tcW w:w="360" w:type="dxa"/>
            <w:vAlign w:val="center"/>
            <w:hideMark/>
            <w:tcPrChange w:id="3255"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256"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57"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58"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59"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60"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1"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62"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63"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264"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265" w:author="Brian Bohman" w:date="2021-10-27T05:58:00Z">
            <w:trPr>
              <w:trHeight w:val="165"/>
            </w:trPr>
          </w:trPrChange>
        </w:trPr>
        <w:tc>
          <w:tcPr>
            <w:tcW w:w="360" w:type="dxa"/>
            <w:vAlign w:val="center"/>
            <w:hideMark/>
            <w:tcPrChange w:id="3266"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267"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8"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69"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70"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71"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2"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73"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74"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275"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276" w:author="Brian Bohman" w:date="2021-10-27T05:58:00Z">
            <w:trPr>
              <w:trHeight w:val="165"/>
            </w:trPr>
          </w:trPrChange>
        </w:trPr>
        <w:tc>
          <w:tcPr>
            <w:tcW w:w="360" w:type="dxa"/>
            <w:vAlign w:val="center"/>
            <w:hideMark/>
            <w:tcPrChange w:id="3277"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278"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9"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80"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81"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82"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83"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84"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85"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286"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287" w:author="Brian Bohman" w:date="2021-10-27T05:58:00Z">
            <w:trPr>
              <w:trHeight w:val="165"/>
            </w:trPr>
          </w:trPrChange>
        </w:trPr>
        <w:tc>
          <w:tcPr>
            <w:tcW w:w="360" w:type="dxa"/>
            <w:vAlign w:val="center"/>
            <w:hideMark/>
            <w:tcPrChange w:id="3288"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289"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0"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91"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92"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93"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94"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95"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96"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297"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298" w:author="Brian Bohman" w:date="2021-10-27T05:58:00Z">
            <w:trPr>
              <w:trHeight w:val="180"/>
            </w:trPr>
          </w:trPrChange>
        </w:trPr>
        <w:tc>
          <w:tcPr>
            <w:tcW w:w="360" w:type="dxa"/>
            <w:vAlign w:val="center"/>
            <w:hideMark/>
            <w:tcPrChange w:id="3299"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300"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1"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02"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03"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04"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5"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06"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07"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308"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309" w:author="Brian Bohman" w:date="2021-10-27T05:58:00Z">
            <w:trPr>
              <w:trHeight w:val="165"/>
            </w:trPr>
          </w:trPrChange>
        </w:trPr>
        <w:tc>
          <w:tcPr>
            <w:tcW w:w="360" w:type="dxa"/>
            <w:vAlign w:val="center"/>
            <w:hideMark/>
            <w:tcPrChange w:id="3310"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311"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2"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13"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14"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15"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6"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17"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18"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319"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320" w:author="Brian Bohman" w:date="2021-10-27T05:58:00Z">
            <w:trPr>
              <w:trHeight w:val="165"/>
            </w:trPr>
          </w:trPrChange>
        </w:trPr>
        <w:tc>
          <w:tcPr>
            <w:tcW w:w="360" w:type="dxa"/>
            <w:vAlign w:val="center"/>
            <w:hideMark/>
            <w:tcPrChange w:id="3321"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322"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23"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24"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25"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26"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27"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28"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329"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330"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331" w:author="Brian Bohman" w:date="2021-10-27T05:58:00Z">
            <w:trPr>
              <w:trHeight w:val="165"/>
            </w:trPr>
          </w:trPrChange>
        </w:trPr>
        <w:tc>
          <w:tcPr>
            <w:tcW w:w="360" w:type="dxa"/>
            <w:vAlign w:val="center"/>
            <w:hideMark/>
            <w:tcPrChange w:id="3332"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333"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34"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35"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36"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37"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8"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39"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340"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341"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342" w:author="Brian Bohman" w:date="2021-10-27T05:58:00Z">
            <w:trPr>
              <w:trHeight w:val="165"/>
            </w:trPr>
          </w:trPrChange>
        </w:trPr>
        <w:tc>
          <w:tcPr>
            <w:tcW w:w="360" w:type="dxa"/>
            <w:vAlign w:val="center"/>
            <w:hideMark/>
            <w:tcPrChange w:id="3343"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344"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5"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46"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47"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48"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9"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50"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51"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352"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353" w:author="Brian Bohman" w:date="2021-10-27T05:58:00Z">
            <w:trPr>
              <w:trHeight w:val="165"/>
            </w:trPr>
          </w:trPrChange>
        </w:trPr>
        <w:tc>
          <w:tcPr>
            <w:tcW w:w="360" w:type="dxa"/>
            <w:vAlign w:val="center"/>
            <w:hideMark/>
            <w:tcPrChange w:id="3354"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355"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6"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57"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58"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59"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0"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61"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62"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363"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364" w:author="Brian Bohman" w:date="2021-10-27T05:58:00Z">
            <w:trPr>
              <w:trHeight w:val="165"/>
            </w:trPr>
          </w:trPrChange>
        </w:trPr>
        <w:tc>
          <w:tcPr>
            <w:tcW w:w="360" w:type="dxa"/>
            <w:vAlign w:val="center"/>
            <w:hideMark/>
            <w:tcPrChange w:id="3365"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366"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67"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68"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69"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70"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1"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72"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73"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374"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375" w:author="Brian Bohman" w:date="2021-10-27T05:58:00Z">
            <w:trPr>
              <w:trHeight w:val="165"/>
            </w:trPr>
          </w:trPrChange>
        </w:trPr>
        <w:tc>
          <w:tcPr>
            <w:tcW w:w="360" w:type="dxa"/>
            <w:vAlign w:val="center"/>
            <w:hideMark/>
            <w:tcPrChange w:id="3376"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377"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8"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79"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80"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81"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2"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83"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84"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385"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386" w:author="Brian Bohman" w:date="2021-10-27T05:58:00Z">
            <w:trPr>
              <w:trHeight w:val="165"/>
            </w:trPr>
          </w:trPrChange>
        </w:trPr>
        <w:tc>
          <w:tcPr>
            <w:tcW w:w="360" w:type="dxa"/>
            <w:vAlign w:val="center"/>
            <w:hideMark/>
            <w:tcPrChange w:id="3387"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388"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9"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90"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91"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92"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93"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94"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395"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396"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397" w:author="Brian Bohman" w:date="2021-10-27T05:58:00Z">
            <w:trPr>
              <w:trHeight w:val="165"/>
            </w:trPr>
          </w:trPrChange>
        </w:trPr>
        <w:tc>
          <w:tcPr>
            <w:tcW w:w="360" w:type="dxa"/>
            <w:vAlign w:val="center"/>
            <w:hideMark/>
            <w:tcPrChange w:id="3398"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399"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0"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01"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402"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403"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04"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05"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06"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407"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408" w:author="Brian Bohman" w:date="2021-10-27T05:58:00Z">
            <w:trPr>
              <w:trHeight w:val="165"/>
            </w:trPr>
          </w:trPrChange>
        </w:trPr>
        <w:tc>
          <w:tcPr>
            <w:tcW w:w="360" w:type="dxa"/>
            <w:vAlign w:val="center"/>
            <w:hideMark/>
            <w:tcPrChange w:id="3409"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410"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1"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12"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13"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14"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5"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16"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17"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418"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419" w:author="Brian Bohman" w:date="2021-10-27T05:58:00Z">
            <w:trPr>
              <w:trHeight w:val="165"/>
            </w:trPr>
          </w:trPrChange>
        </w:trPr>
        <w:tc>
          <w:tcPr>
            <w:tcW w:w="360" w:type="dxa"/>
            <w:vAlign w:val="center"/>
            <w:hideMark/>
            <w:tcPrChange w:id="3420"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421"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2"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23"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24"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25"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6"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27"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28"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429"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430" w:author="Brian Bohman" w:date="2021-10-27T05:58:00Z">
            <w:trPr>
              <w:trHeight w:val="165"/>
            </w:trPr>
          </w:trPrChange>
        </w:trPr>
        <w:tc>
          <w:tcPr>
            <w:tcW w:w="360" w:type="dxa"/>
            <w:vAlign w:val="center"/>
            <w:hideMark/>
            <w:tcPrChange w:id="3431"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432"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33"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34"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35"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36"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37"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38"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39"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440"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441" w:author="Brian Bohman" w:date="2021-10-27T05:58:00Z">
            <w:trPr>
              <w:trHeight w:val="165"/>
            </w:trPr>
          </w:trPrChange>
        </w:trPr>
        <w:tc>
          <w:tcPr>
            <w:tcW w:w="360" w:type="dxa"/>
            <w:vAlign w:val="center"/>
            <w:hideMark/>
            <w:tcPrChange w:id="3442"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443"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44"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45"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46"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47"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8"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49"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50"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451"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452" w:author="Brian Bohman" w:date="2021-10-27T05:58:00Z">
            <w:trPr>
              <w:trHeight w:val="165"/>
            </w:trPr>
          </w:trPrChange>
        </w:trPr>
        <w:tc>
          <w:tcPr>
            <w:tcW w:w="360" w:type="dxa"/>
            <w:vAlign w:val="center"/>
            <w:hideMark/>
            <w:tcPrChange w:id="3453"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454"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5"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56"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57"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58"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9"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60"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61"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462"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463" w:author="Brian Bohman" w:date="2021-10-27T05:58:00Z">
            <w:trPr>
              <w:trHeight w:val="180"/>
            </w:trPr>
          </w:trPrChange>
        </w:trPr>
        <w:tc>
          <w:tcPr>
            <w:tcW w:w="360" w:type="dxa"/>
            <w:vAlign w:val="center"/>
            <w:hideMark/>
            <w:tcPrChange w:id="3464"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465"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6"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67"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68"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69"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0"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71"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72"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473"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474" w:author="Brian Bohman" w:date="2021-10-27T05:58:00Z">
            <w:trPr>
              <w:trHeight w:val="165"/>
            </w:trPr>
          </w:trPrChange>
        </w:trPr>
        <w:tc>
          <w:tcPr>
            <w:tcW w:w="360" w:type="dxa"/>
            <w:vAlign w:val="center"/>
            <w:hideMark/>
            <w:tcPrChange w:id="3475"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476"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77"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78"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79"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80"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1"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82"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83"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484"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485" w:author="Brian Bohman" w:date="2021-10-27T05:58:00Z">
            <w:trPr>
              <w:trHeight w:val="165"/>
            </w:trPr>
          </w:trPrChange>
        </w:trPr>
        <w:tc>
          <w:tcPr>
            <w:tcW w:w="360" w:type="dxa"/>
            <w:vAlign w:val="center"/>
            <w:hideMark/>
            <w:tcPrChange w:id="3486"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487"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8"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89"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90"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91"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2"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93"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94"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495"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496" w:author="Brian Bohman" w:date="2021-10-27T05:58:00Z">
            <w:trPr>
              <w:trHeight w:val="165"/>
            </w:trPr>
          </w:trPrChange>
        </w:trPr>
        <w:tc>
          <w:tcPr>
            <w:tcW w:w="360" w:type="dxa"/>
            <w:vAlign w:val="center"/>
            <w:hideMark/>
            <w:tcPrChange w:id="3497"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498"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9"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00"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01"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02"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03"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04"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05"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506"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507" w:author="Brian Bohman" w:date="2021-10-27T05:58:00Z">
            <w:trPr>
              <w:trHeight w:val="165"/>
            </w:trPr>
          </w:trPrChange>
        </w:trPr>
        <w:tc>
          <w:tcPr>
            <w:tcW w:w="360" w:type="dxa"/>
            <w:vAlign w:val="center"/>
            <w:hideMark/>
            <w:tcPrChange w:id="3508"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509"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0"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11"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12"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13"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14"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15"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16"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517"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518" w:author="Brian Bohman" w:date="2021-10-27T05:58:00Z">
            <w:trPr>
              <w:trHeight w:val="165"/>
            </w:trPr>
          </w:trPrChange>
        </w:trPr>
        <w:tc>
          <w:tcPr>
            <w:tcW w:w="360" w:type="dxa"/>
            <w:vAlign w:val="center"/>
            <w:hideMark/>
            <w:tcPrChange w:id="3519"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520"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1"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22"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23"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24"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5"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26"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27"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528"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529" w:author="Brian Bohman" w:date="2021-10-27T05:58:00Z">
            <w:trPr>
              <w:trHeight w:val="165"/>
            </w:trPr>
          </w:trPrChange>
        </w:trPr>
        <w:tc>
          <w:tcPr>
            <w:tcW w:w="360" w:type="dxa"/>
            <w:vAlign w:val="center"/>
            <w:hideMark/>
            <w:tcPrChange w:id="3530"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531"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2"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33"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34"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35"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6"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37"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538"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539"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540" w:author="Brian Bohman" w:date="2021-10-27T05:58:00Z">
            <w:trPr>
              <w:trHeight w:val="165"/>
            </w:trPr>
          </w:trPrChange>
        </w:trPr>
        <w:tc>
          <w:tcPr>
            <w:tcW w:w="360" w:type="dxa"/>
            <w:vAlign w:val="center"/>
            <w:hideMark/>
            <w:tcPrChange w:id="3541"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542"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43"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44"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45"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46"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47"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48"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49"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550"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551" w:author="Brian Bohman" w:date="2021-10-27T05:58:00Z">
            <w:trPr>
              <w:trHeight w:val="165"/>
            </w:trPr>
          </w:trPrChange>
        </w:trPr>
        <w:tc>
          <w:tcPr>
            <w:tcW w:w="360" w:type="dxa"/>
            <w:vAlign w:val="center"/>
            <w:hideMark/>
            <w:tcPrChange w:id="3552"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553"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54"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55"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56"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57"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8"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59"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60"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561"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562" w:author="Brian Bohman" w:date="2021-10-27T05:58:00Z">
            <w:trPr>
              <w:trHeight w:val="165"/>
            </w:trPr>
          </w:trPrChange>
        </w:trPr>
        <w:tc>
          <w:tcPr>
            <w:tcW w:w="360" w:type="dxa"/>
            <w:vAlign w:val="center"/>
            <w:hideMark/>
            <w:tcPrChange w:id="3563"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564"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5"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66"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67"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68"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9"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70"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71"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572"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573" w:author="Brian Bohman" w:date="2021-10-27T05:58:00Z">
            <w:trPr>
              <w:trHeight w:val="165"/>
            </w:trPr>
          </w:trPrChange>
        </w:trPr>
        <w:tc>
          <w:tcPr>
            <w:tcW w:w="360" w:type="dxa"/>
            <w:vAlign w:val="center"/>
            <w:hideMark/>
            <w:tcPrChange w:id="3574"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575"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6"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77"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78"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79"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0"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81"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82"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583"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584" w:author="Brian Bohman" w:date="2021-10-27T05:58:00Z">
            <w:trPr>
              <w:trHeight w:val="165"/>
            </w:trPr>
          </w:trPrChange>
        </w:trPr>
        <w:tc>
          <w:tcPr>
            <w:tcW w:w="360" w:type="dxa"/>
            <w:vAlign w:val="center"/>
            <w:hideMark/>
            <w:tcPrChange w:id="3585"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586"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87"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88"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89"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90"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1"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92"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593"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594"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595" w:author="Brian Bohman" w:date="2021-10-27T05:58:00Z">
            <w:trPr>
              <w:trHeight w:val="165"/>
            </w:trPr>
          </w:trPrChange>
        </w:trPr>
        <w:tc>
          <w:tcPr>
            <w:tcW w:w="360" w:type="dxa"/>
            <w:vAlign w:val="center"/>
            <w:hideMark/>
            <w:tcPrChange w:id="3596"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597"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8"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99"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00"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01"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2"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03"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04"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605"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606" w:author="Brian Bohman" w:date="2021-10-27T05:58:00Z">
            <w:trPr>
              <w:trHeight w:val="165"/>
            </w:trPr>
          </w:trPrChange>
        </w:trPr>
        <w:tc>
          <w:tcPr>
            <w:tcW w:w="360" w:type="dxa"/>
            <w:vAlign w:val="center"/>
            <w:hideMark/>
            <w:tcPrChange w:id="3607"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608"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9"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10"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11"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12"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13"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14"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15"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616"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617" w:author="Brian Bohman" w:date="2021-10-27T05:58:00Z">
            <w:trPr>
              <w:trHeight w:val="180"/>
            </w:trPr>
          </w:trPrChange>
        </w:trPr>
        <w:tc>
          <w:tcPr>
            <w:tcW w:w="360" w:type="dxa"/>
            <w:vAlign w:val="center"/>
            <w:hideMark/>
            <w:tcPrChange w:id="3618"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619"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0"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21"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22"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23"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24"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25"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26"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627"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628" w:author="Brian Bohman" w:date="2021-10-27T05:58:00Z">
            <w:trPr>
              <w:trHeight w:val="165"/>
            </w:trPr>
          </w:trPrChange>
        </w:trPr>
        <w:tc>
          <w:tcPr>
            <w:tcW w:w="360" w:type="dxa"/>
            <w:vAlign w:val="center"/>
            <w:hideMark/>
            <w:tcPrChange w:id="3629"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630"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1"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32"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33"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34"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5"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36"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637"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638"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639" w:author="Brian Bohman" w:date="2021-10-27T05:58:00Z">
            <w:trPr>
              <w:trHeight w:val="165"/>
            </w:trPr>
          </w:trPrChange>
        </w:trPr>
        <w:tc>
          <w:tcPr>
            <w:tcW w:w="360" w:type="dxa"/>
            <w:vAlign w:val="center"/>
            <w:hideMark/>
            <w:tcPrChange w:id="3640"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641"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2"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43"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44"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45"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6"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47"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48"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649"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650" w:author="Brian Bohman" w:date="2021-10-27T05:58:00Z">
            <w:trPr>
              <w:trHeight w:val="165"/>
            </w:trPr>
          </w:trPrChange>
        </w:trPr>
        <w:tc>
          <w:tcPr>
            <w:tcW w:w="360" w:type="dxa"/>
            <w:vAlign w:val="center"/>
            <w:hideMark/>
            <w:tcPrChange w:id="3651"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652"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53"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54"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55"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56"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57"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58"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59"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60"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661" w:author="Brian Bohman" w:date="2021-10-27T05:58:00Z">
            <w:trPr>
              <w:trHeight w:val="165"/>
            </w:trPr>
          </w:trPrChange>
        </w:trPr>
        <w:tc>
          <w:tcPr>
            <w:tcW w:w="360" w:type="dxa"/>
            <w:vAlign w:val="center"/>
            <w:hideMark/>
            <w:tcPrChange w:id="3662"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663"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64"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65"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66"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67"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8"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69"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70"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71"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672" w:author="Brian Bohman" w:date="2021-10-27T05:58:00Z">
            <w:trPr>
              <w:trHeight w:val="165"/>
            </w:trPr>
          </w:trPrChange>
        </w:trPr>
        <w:tc>
          <w:tcPr>
            <w:tcW w:w="360" w:type="dxa"/>
            <w:vAlign w:val="center"/>
            <w:hideMark/>
            <w:tcPrChange w:id="3673"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674"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5"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76"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77"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78"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9"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80"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81"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682"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683" w:author="Brian Bohman" w:date="2021-10-27T05:58:00Z">
            <w:trPr>
              <w:trHeight w:val="165"/>
            </w:trPr>
          </w:trPrChange>
        </w:trPr>
        <w:tc>
          <w:tcPr>
            <w:tcW w:w="360" w:type="dxa"/>
            <w:vAlign w:val="center"/>
            <w:hideMark/>
            <w:tcPrChange w:id="3684"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685"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6"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87"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88"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89"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0"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91"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92"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693"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694" w:author="Brian Bohman" w:date="2021-10-27T05:58:00Z">
            <w:trPr>
              <w:trHeight w:val="165"/>
            </w:trPr>
          </w:trPrChange>
        </w:trPr>
        <w:tc>
          <w:tcPr>
            <w:tcW w:w="360" w:type="dxa"/>
            <w:vAlign w:val="center"/>
            <w:hideMark/>
            <w:tcPrChange w:id="3695"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696"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97"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98"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99"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700"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1"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02"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03"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704"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705" w:author="Brian Bohman" w:date="2021-10-27T05:58:00Z">
            <w:trPr>
              <w:trHeight w:val="165"/>
            </w:trPr>
          </w:trPrChange>
        </w:trPr>
        <w:tc>
          <w:tcPr>
            <w:tcW w:w="360" w:type="dxa"/>
            <w:vAlign w:val="center"/>
            <w:hideMark/>
            <w:tcPrChange w:id="3706"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707"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8"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09"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10"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11"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2"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13"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14"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715"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716" w:author="Brian Bohman" w:date="2021-10-27T05:58:00Z">
            <w:trPr>
              <w:trHeight w:val="165"/>
            </w:trPr>
          </w:trPrChange>
        </w:trPr>
        <w:tc>
          <w:tcPr>
            <w:tcW w:w="360" w:type="dxa"/>
            <w:vAlign w:val="center"/>
            <w:hideMark/>
            <w:tcPrChange w:id="3717"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718"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9"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20"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21"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22"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23"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24"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25"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726"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727" w:author="Brian Bohman" w:date="2021-10-27T05:58:00Z">
            <w:trPr>
              <w:trHeight w:val="165"/>
            </w:trPr>
          </w:trPrChange>
        </w:trPr>
        <w:tc>
          <w:tcPr>
            <w:tcW w:w="360" w:type="dxa"/>
            <w:vAlign w:val="center"/>
            <w:hideMark/>
            <w:tcPrChange w:id="3728"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729"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0"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31"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32"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33"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34"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35"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36"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737"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738" w:author="Brian Bohman" w:date="2021-10-27T05:58:00Z">
            <w:trPr>
              <w:trHeight w:val="165"/>
            </w:trPr>
          </w:trPrChange>
        </w:trPr>
        <w:tc>
          <w:tcPr>
            <w:tcW w:w="360" w:type="dxa"/>
            <w:vAlign w:val="center"/>
            <w:hideMark/>
            <w:tcPrChange w:id="3739"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740"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1"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42"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43"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44"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5"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46"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47"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748"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749" w:author="Brian Bohman" w:date="2021-10-27T05:58:00Z">
            <w:trPr>
              <w:trHeight w:val="165"/>
            </w:trPr>
          </w:trPrChange>
        </w:trPr>
        <w:tc>
          <w:tcPr>
            <w:tcW w:w="360" w:type="dxa"/>
            <w:vAlign w:val="center"/>
            <w:hideMark/>
            <w:tcPrChange w:id="3750"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751"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2"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53"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54"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55"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6"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57"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58"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759"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760" w:author="Brian Bohman" w:date="2021-10-27T05:58:00Z">
            <w:trPr>
              <w:trHeight w:val="165"/>
            </w:trPr>
          </w:trPrChange>
        </w:trPr>
        <w:tc>
          <w:tcPr>
            <w:tcW w:w="360" w:type="dxa"/>
            <w:vAlign w:val="center"/>
            <w:hideMark/>
            <w:tcPrChange w:id="3761"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762"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63"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64"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65"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66"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67"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68"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69"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770"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771" w:author="Brian Bohman" w:date="2021-10-27T05:58:00Z">
            <w:trPr>
              <w:trHeight w:val="180"/>
            </w:trPr>
          </w:trPrChange>
        </w:trPr>
        <w:tc>
          <w:tcPr>
            <w:tcW w:w="360" w:type="dxa"/>
            <w:vAlign w:val="center"/>
            <w:hideMark/>
            <w:tcPrChange w:id="3772"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773"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74"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75"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76"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77"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8"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79"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80"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781"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782" w:author="Brian Bohman" w:date="2021-10-27T05:58:00Z">
            <w:trPr>
              <w:trHeight w:val="165"/>
            </w:trPr>
          </w:trPrChange>
        </w:trPr>
        <w:tc>
          <w:tcPr>
            <w:tcW w:w="360" w:type="dxa"/>
            <w:vAlign w:val="center"/>
            <w:hideMark/>
            <w:tcPrChange w:id="3783"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784"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5"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86"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87"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88"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9"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90"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91"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792"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793" w:author="Brian Bohman" w:date="2021-10-27T05:58:00Z">
            <w:trPr>
              <w:trHeight w:val="165"/>
            </w:trPr>
          </w:trPrChange>
        </w:trPr>
        <w:tc>
          <w:tcPr>
            <w:tcW w:w="360" w:type="dxa"/>
            <w:vAlign w:val="center"/>
            <w:hideMark/>
            <w:tcPrChange w:id="3794"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795"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6"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97"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98"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99"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0"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01"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02"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803"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804" w:author="Brian Bohman" w:date="2021-10-27T05:58:00Z">
            <w:trPr>
              <w:trHeight w:val="165"/>
            </w:trPr>
          </w:trPrChange>
        </w:trPr>
        <w:tc>
          <w:tcPr>
            <w:tcW w:w="360" w:type="dxa"/>
            <w:vAlign w:val="center"/>
            <w:hideMark/>
            <w:tcPrChange w:id="3805"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806"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07"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08"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09"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10"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1"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12"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13"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814"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815" w:author="Brian Bohman" w:date="2021-10-27T05:58:00Z">
            <w:trPr>
              <w:trHeight w:val="165"/>
            </w:trPr>
          </w:trPrChange>
        </w:trPr>
        <w:tc>
          <w:tcPr>
            <w:tcW w:w="360" w:type="dxa"/>
            <w:vAlign w:val="center"/>
            <w:hideMark/>
            <w:tcPrChange w:id="3816"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3817"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8"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19"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20"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21"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2"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23"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24"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3825"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3826" w:author="Brian Bohman" w:date="2021-10-27T05:58:00Z">
            <w:trPr>
              <w:trHeight w:val="165"/>
            </w:trPr>
          </w:trPrChange>
        </w:trPr>
        <w:tc>
          <w:tcPr>
            <w:tcW w:w="360" w:type="dxa"/>
            <w:vAlign w:val="center"/>
            <w:hideMark/>
            <w:tcPrChange w:id="3827"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3828"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9"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30"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31"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32"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33"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34"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35"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3836"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3837" w:author="Brian Bohman" w:date="2021-10-27T05:58:00Z">
            <w:trPr>
              <w:trHeight w:val="165"/>
            </w:trPr>
          </w:trPrChange>
        </w:trPr>
        <w:tc>
          <w:tcPr>
            <w:tcW w:w="360" w:type="dxa"/>
            <w:vAlign w:val="center"/>
            <w:hideMark/>
            <w:tcPrChange w:id="3838"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3839"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0"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41"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42"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43"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44"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45"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46"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3847"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3848" w:author="Brian Bohman" w:date="2021-10-27T05:58:00Z">
            <w:trPr>
              <w:trHeight w:val="165"/>
            </w:trPr>
          </w:trPrChange>
        </w:trPr>
        <w:tc>
          <w:tcPr>
            <w:tcW w:w="360" w:type="dxa"/>
            <w:vAlign w:val="center"/>
            <w:hideMark/>
            <w:tcPrChange w:id="3849"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3850"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1"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52"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53"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54"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5"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56"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57"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3858"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3859" w:author="Brian Bohman" w:date="2021-10-27T05:58:00Z">
            <w:trPr>
              <w:trHeight w:val="165"/>
            </w:trPr>
          </w:trPrChange>
        </w:trPr>
        <w:tc>
          <w:tcPr>
            <w:tcW w:w="360" w:type="dxa"/>
            <w:vAlign w:val="center"/>
            <w:hideMark/>
            <w:tcPrChange w:id="3860"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3861"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2"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63"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64"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65"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6"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67"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68"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3869"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3870" w:author="Brian Bohman" w:date="2021-10-27T05:58:00Z">
            <w:trPr>
              <w:trHeight w:val="165"/>
            </w:trPr>
          </w:trPrChange>
        </w:trPr>
        <w:tc>
          <w:tcPr>
            <w:tcW w:w="360" w:type="dxa"/>
            <w:vAlign w:val="center"/>
            <w:hideMark/>
            <w:tcPrChange w:id="3871"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3872"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73"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74"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75"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76"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77"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78"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79"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3880"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3881" w:author="Brian Bohman" w:date="2021-10-27T05:58:00Z">
            <w:trPr>
              <w:trHeight w:val="165"/>
            </w:trPr>
          </w:trPrChange>
        </w:trPr>
        <w:tc>
          <w:tcPr>
            <w:tcW w:w="360" w:type="dxa"/>
            <w:vAlign w:val="center"/>
            <w:hideMark/>
            <w:tcPrChange w:id="3882"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3883"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84"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85"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86"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87"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8"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89"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90"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3891"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3892" w:author="Brian Bohman" w:date="2021-10-27T05:58:00Z">
            <w:trPr>
              <w:trHeight w:val="165"/>
            </w:trPr>
          </w:trPrChange>
        </w:trPr>
        <w:tc>
          <w:tcPr>
            <w:tcW w:w="360" w:type="dxa"/>
            <w:vAlign w:val="center"/>
            <w:hideMark/>
            <w:tcPrChange w:id="3893"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3894"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5"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96"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97"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98"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9"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00"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01"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3902"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3903" w:author="Brian Bohman" w:date="2021-10-27T05:58:00Z">
            <w:trPr>
              <w:trHeight w:val="165"/>
            </w:trPr>
          </w:trPrChange>
        </w:trPr>
        <w:tc>
          <w:tcPr>
            <w:tcW w:w="360" w:type="dxa"/>
            <w:vAlign w:val="center"/>
            <w:hideMark/>
            <w:tcPrChange w:id="3904"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3905"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6"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07"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08"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09"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0"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11"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12"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3913"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3914" w:author="Brian Bohman" w:date="2021-10-27T05:58:00Z">
            <w:trPr>
              <w:trHeight w:val="165"/>
            </w:trPr>
          </w:trPrChange>
        </w:trPr>
        <w:tc>
          <w:tcPr>
            <w:tcW w:w="360" w:type="dxa"/>
            <w:vAlign w:val="center"/>
            <w:hideMark/>
            <w:tcPrChange w:id="3915"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3916"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17"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18"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19"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20"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1"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22"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23"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924"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3925" w:author="Brian Bohman" w:date="2021-10-27T05:58:00Z">
            <w:trPr>
              <w:trHeight w:val="180"/>
            </w:trPr>
          </w:trPrChange>
        </w:trPr>
        <w:tc>
          <w:tcPr>
            <w:tcW w:w="360" w:type="dxa"/>
            <w:vAlign w:val="center"/>
            <w:hideMark/>
            <w:tcPrChange w:id="3926"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3927"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8"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29"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30"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31"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2"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33"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34"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3935"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3936" w:author="Brian Bohman" w:date="2021-10-27T05:58:00Z">
            <w:trPr>
              <w:trHeight w:val="165"/>
            </w:trPr>
          </w:trPrChange>
        </w:trPr>
        <w:tc>
          <w:tcPr>
            <w:tcW w:w="360" w:type="dxa"/>
            <w:vAlign w:val="center"/>
            <w:hideMark/>
            <w:tcPrChange w:id="3937"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3938"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9"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40"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41"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42"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43"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44"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45"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3946"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3947" w:author="Brian Bohman" w:date="2021-10-27T05:58:00Z">
            <w:trPr>
              <w:trHeight w:val="165"/>
            </w:trPr>
          </w:trPrChange>
        </w:trPr>
        <w:tc>
          <w:tcPr>
            <w:tcW w:w="360" w:type="dxa"/>
            <w:vAlign w:val="center"/>
            <w:hideMark/>
            <w:tcPrChange w:id="3948"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3949"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0"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51"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52"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53"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54"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55"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56"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3957"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3958" w:author="Brian Bohman" w:date="2021-10-27T05:58:00Z">
            <w:trPr>
              <w:trHeight w:val="165"/>
            </w:trPr>
          </w:trPrChange>
        </w:trPr>
        <w:tc>
          <w:tcPr>
            <w:tcW w:w="360" w:type="dxa"/>
            <w:vAlign w:val="center"/>
            <w:hideMark/>
            <w:tcPrChange w:id="3959"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3960"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1"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62"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63"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64"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5"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66"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67"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3968"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3969" w:author="Brian Bohman" w:date="2021-10-27T05:58:00Z">
            <w:trPr>
              <w:trHeight w:val="165"/>
            </w:trPr>
          </w:trPrChange>
        </w:trPr>
        <w:tc>
          <w:tcPr>
            <w:tcW w:w="360" w:type="dxa"/>
            <w:vAlign w:val="center"/>
            <w:hideMark/>
            <w:tcPrChange w:id="3970"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3971"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2"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73"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74"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75"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6"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77"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78"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3979"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3980" w:author="Brian Bohman" w:date="2021-10-27T05:58:00Z">
            <w:trPr>
              <w:trHeight w:val="165"/>
            </w:trPr>
          </w:trPrChange>
        </w:trPr>
        <w:tc>
          <w:tcPr>
            <w:tcW w:w="360" w:type="dxa"/>
            <w:vAlign w:val="center"/>
            <w:hideMark/>
            <w:tcPrChange w:id="3981"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3982"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83"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84"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85"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86"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87"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88"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89"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3990"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3991" w:author="Brian Bohman" w:date="2021-10-27T05:58:00Z">
            <w:trPr>
              <w:trHeight w:val="165"/>
            </w:trPr>
          </w:trPrChange>
        </w:trPr>
        <w:tc>
          <w:tcPr>
            <w:tcW w:w="360" w:type="dxa"/>
            <w:vAlign w:val="center"/>
            <w:hideMark/>
            <w:tcPrChange w:id="3992"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3993"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94"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95"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96"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97"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8"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99"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00"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4001"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4002" w:author="Brian Bohman" w:date="2021-10-27T05:58:00Z">
            <w:trPr>
              <w:trHeight w:val="165"/>
            </w:trPr>
          </w:trPrChange>
        </w:trPr>
        <w:tc>
          <w:tcPr>
            <w:tcW w:w="360" w:type="dxa"/>
            <w:vAlign w:val="center"/>
            <w:hideMark/>
            <w:tcPrChange w:id="4003"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4004"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5"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06"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07"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08"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9"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10"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011"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4012"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4013" w:author="Brian Bohman" w:date="2021-10-27T05:58:00Z">
            <w:trPr>
              <w:trHeight w:val="165"/>
            </w:trPr>
          </w:trPrChange>
        </w:trPr>
        <w:tc>
          <w:tcPr>
            <w:tcW w:w="360" w:type="dxa"/>
            <w:vAlign w:val="center"/>
            <w:hideMark/>
            <w:tcPrChange w:id="4014"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4015"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6"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17"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18"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19"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0"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21"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22"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4023"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4024" w:author="Brian Bohman" w:date="2021-10-27T05:58:00Z">
            <w:trPr>
              <w:trHeight w:val="165"/>
            </w:trPr>
          </w:trPrChange>
        </w:trPr>
        <w:tc>
          <w:tcPr>
            <w:tcW w:w="360" w:type="dxa"/>
            <w:vAlign w:val="center"/>
            <w:hideMark/>
            <w:tcPrChange w:id="4025"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4026"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27"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28"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29"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30"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1"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32"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33"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034"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4035" w:author="Brian Bohman" w:date="2021-10-27T05:58:00Z">
            <w:trPr>
              <w:trHeight w:val="165"/>
            </w:trPr>
          </w:trPrChange>
        </w:trPr>
        <w:tc>
          <w:tcPr>
            <w:tcW w:w="360" w:type="dxa"/>
            <w:vAlign w:val="center"/>
            <w:hideMark/>
            <w:tcPrChange w:id="4036"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4037"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8"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39"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40"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41"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2"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43"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44"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4045"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4046" w:author="Brian Bohman" w:date="2021-10-27T05:58:00Z">
            <w:trPr>
              <w:trHeight w:val="165"/>
            </w:trPr>
          </w:trPrChange>
        </w:trPr>
        <w:tc>
          <w:tcPr>
            <w:tcW w:w="360" w:type="dxa"/>
            <w:vAlign w:val="center"/>
            <w:hideMark/>
            <w:tcPrChange w:id="4047"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4048"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9"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50"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51"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52"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53"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54"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55"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056"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4057" w:author="Brian Bohman" w:date="2021-10-27T05:58:00Z">
            <w:trPr>
              <w:trHeight w:val="165"/>
            </w:trPr>
          </w:trPrChange>
        </w:trPr>
        <w:tc>
          <w:tcPr>
            <w:tcW w:w="360" w:type="dxa"/>
            <w:vAlign w:val="center"/>
            <w:hideMark/>
            <w:tcPrChange w:id="4058"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4059"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0"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61"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62"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63"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64"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65"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66"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4067"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4068" w:author="Brian Bohman" w:date="2021-10-27T05:58:00Z">
            <w:trPr>
              <w:trHeight w:val="165"/>
            </w:trPr>
          </w:trPrChange>
        </w:trPr>
        <w:tc>
          <w:tcPr>
            <w:tcW w:w="360" w:type="dxa"/>
            <w:vAlign w:val="center"/>
            <w:hideMark/>
            <w:tcPrChange w:id="4069"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4070"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1"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72"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73"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74"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5"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76"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77"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4078"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4079" w:author="Brian Bohman" w:date="2021-10-27T05:58:00Z">
            <w:trPr>
              <w:trHeight w:val="165"/>
            </w:trPr>
          </w:trPrChange>
        </w:trPr>
        <w:tc>
          <w:tcPr>
            <w:tcW w:w="360" w:type="dxa"/>
            <w:vAlign w:val="center"/>
            <w:hideMark/>
            <w:tcPrChange w:id="4080"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4081"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2"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83"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84"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85"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6"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87"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88"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089"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4090" w:author="Brian Bohman" w:date="2021-10-27T05:58:00Z">
            <w:trPr>
              <w:trHeight w:val="180"/>
            </w:trPr>
          </w:trPrChange>
        </w:trPr>
        <w:tc>
          <w:tcPr>
            <w:tcW w:w="360" w:type="dxa"/>
            <w:vAlign w:val="center"/>
            <w:hideMark/>
            <w:tcPrChange w:id="4091"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4092"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93"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94"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95"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96"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97"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98"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99"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100"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4101" w:author="Brian Bohman" w:date="2021-10-27T05:58:00Z">
            <w:trPr>
              <w:trHeight w:val="165"/>
            </w:trPr>
          </w:trPrChange>
        </w:trPr>
        <w:tc>
          <w:tcPr>
            <w:tcW w:w="360" w:type="dxa"/>
            <w:vAlign w:val="center"/>
            <w:hideMark/>
            <w:tcPrChange w:id="4102"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4103"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04"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05"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06"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07"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8"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09"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10"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111"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112" w:author="Brian Bohman" w:date="2021-10-27T05:58:00Z">
            <w:trPr>
              <w:trHeight w:val="165"/>
            </w:trPr>
          </w:trPrChange>
        </w:trPr>
        <w:tc>
          <w:tcPr>
            <w:tcW w:w="360" w:type="dxa"/>
            <w:vAlign w:val="center"/>
            <w:hideMark/>
            <w:tcPrChange w:id="4113"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114"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5"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16"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17"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18"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9"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20"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21"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122"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123" w:author="Brian Bohman" w:date="2021-10-27T05:58:00Z">
            <w:trPr>
              <w:trHeight w:val="165"/>
            </w:trPr>
          </w:trPrChange>
        </w:trPr>
        <w:tc>
          <w:tcPr>
            <w:tcW w:w="360" w:type="dxa"/>
            <w:vAlign w:val="center"/>
            <w:hideMark/>
            <w:tcPrChange w:id="4124"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125"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6"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27"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28"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29"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0"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31"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32"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133"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134" w:author="Brian Bohman" w:date="2021-10-27T05:58:00Z">
            <w:trPr>
              <w:trHeight w:val="165"/>
            </w:trPr>
          </w:trPrChange>
        </w:trPr>
        <w:tc>
          <w:tcPr>
            <w:tcW w:w="360" w:type="dxa"/>
            <w:vAlign w:val="center"/>
            <w:hideMark/>
            <w:tcPrChange w:id="4135"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136"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37"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38"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39"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40"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1"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42"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43"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144"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145" w:author="Brian Bohman" w:date="2021-10-27T05:58:00Z">
            <w:trPr>
              <w:trHeight w:val="165"/>
            </w:trPr>
          </w:trPrChange>
        </w:trPr>
        <w:tc>
          <w:tcPr>
            <w:tcW w:w="360" w:type="dxa"/>
            <w:vAlign w:val="center"/>
            <w:hideMark/>
            <w:tcPrChange w:id="4146"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147"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8"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49"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50"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51"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2"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53"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54"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155"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156" w:author="Brian Bohman" w:date="2021-10-27T05:58:00Z">
            <w:trPr>
              <w:trHeight w:val="165"/>
            </w:trPr>
          </w:trPrChange>
        </w:trPr>
        <w:tc>
          <w:tcPr>
            <w:tcW w:w="360" w:type="dxa"/>
            <w:vAlign w:val="center"/>
            <w:hideMark/>
            <w:tcPrChange w:id="4157"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158"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9"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60"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61"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62"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63"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64"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65"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166"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167" w:author="Brian Bohman" w:date="2021-10-27T05:58:00Z">
            <w:trPr>
              <w:trHeight w:val="165"/>
            </w:trPr>
          </w:trPrChange>
        </w:trPr>
        <w:tc>
          <w:tcPr>
            <w:tcW w:w="360" w:type="dxa"/>
            <w:vAlign w:val="center"/>
            <w:hideMark/>
            <w:tcPrChange w:id="4168"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169"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0"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71"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72"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73"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74"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75"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76"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177"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178" w:author="Brian Bohman" w:date="2021-10-27T05:58:00Z">
            <w:trPr>
              <w:trHeight w:val="165"/>
            </w:trPr>
          </w:trPrChange>
        </w:trPr>
        <w:tc>
          <w:tcPr>
            <w:tcW w:w="360" w:type="dxa"/>
            <w:vAlign w:val="center"/>
            <w:hideMark/>
            <w:tcPrChange w:id="4179"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180"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1"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82"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83"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84"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5"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86"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187"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188"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189" w:author="Brian Bohman" w:date="2021-10-27T05:58:00Z">
            <w:trPr>
              <w:trHeight w:val="165"/>
            </w:trPr>
          </w:trPrChange>
        </w:trPr>
        <w:tc>
          <w:tcPr>
            <w:tcW w:w="360" w:type="dxa"/>
            <w:vAlign w:val="center"/>
            <w:hideMark/>
            <w:tcPrChange w:id="4190"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191"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2"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93"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94"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95"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6"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97"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198"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199"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200" w:author="Brian Bohman" w:date="2021-10-27T05:58:00Z">
            <w:trPr>
              <w:trHeight w:val="165"/>
            </w:trPr>
          </w:trPrChange>
        </w:trPr>
        <w:tc>
          <w:tcPr>
            <w:tcW w:w="360" w:type="dxa"/>
            <w:vAlign w:val="center"/>
            <w:hideMark/>
            <w:tcPrChange w:id="4201"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202"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03"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04"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205"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206"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07"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08"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09"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210"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211" w:author="Brian Bohman" w:date="2021-10-27T05:58:00Z">
            <w:trPr>
              <w:trHeight w:val="165"/>
            </w:trPr>
          </w:trPrChange>
        </w:trPr>
        <w:tc>
          <w:tcPr>
            <w:tcW w:w="360" w:type="dxa"/>
            <w:vAlign w:val="center"/>
            <w:hideMark/>
            <w:tcPrChange w:id="4212"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213"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14"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15"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16"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17"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8"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19"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20"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221"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222" w:author="Brian Bohman" w:date="2021-10-27T05:58:00Z">
            <w:trPr>
              <w:trHeight w:val="165"/>
            </w:trPr>
          </w:trPrChange>
        </w:trPr>
        <w:tc>
          <w:tcPr>
            <w:tcW w:w="360" w:type="dxa"/>
            <w:vAlign w:val="center"/>
            <w:hideMark/>
            <w:tcPrChange w:id="4223"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224"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5"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26"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27"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28"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9"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30"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231"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232"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233" w:author="Brian Bohman" w:date="2021-10-27T05:58:00Z">
            <w:trPr>
              <w:trHeight w:val="165"/>
            </w:trPr>
          </w:trPrChange>
        </w:trPr>
        <w:tc>
          <w:tcPr>
            <w:tcW w:w="360" w:type="dxa"/>
            <w:vAlign w:val="center"/>
            <w:hideMark/>
            <w:tcPrChange w:id="4234"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235"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6"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37"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38"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39"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0"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41"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242"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243"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244" w:author="Brian Bohman" w:date="2021-10-27T05:58:00Z">
            <w:trPr>
              <w:trHeight w:val="180"/>
            </w:trPr>
          </w:trPrChange>
        </w:trPr>
        <w:tc>
          <w:tcPr>
            <w:tcW w:w="360" w:type="dxa"/>
            <w:vAlign w:val="center"/>
            <w:hideMark/>
            <w:tcPrChange w:id="4245"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246"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47"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48"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49"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50"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1"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52"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53"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254"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255" w:author="Brian Bohman" w:date="2021-10-27T05:58:00Z">
            <w:trPr>
              <w:trHeight w:val="165"/>
            </w:trPr>
          </w:trPrChange>
        </w:trPr>
        <w:tc>
          <w:tcPr>
            <w:tcW w:w="360" w:type="dxa"/>
            <w:vAlign w:val="center"/>
            <w:hideMark/>
            <w:tcPrChange w:id="4256"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257"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8"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59"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60"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61"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2"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63"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64"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265"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266" w:author="Brian Bohman" w:date="2021-10-27T05:58:00Z">
            <w:trPr>
              <w:trHeight w:val="165"/>
            </w:trPr>
          </w:trPrChange>
        </w:trPr>
        <w:tc>
          <w:tcPr>
            <w:tcW w:w="360" w:type="dxa"/>
            <w:vAlign w:val="center"/>
            <w:hideMark/>
            <w:tcPrChange w:id="4267"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268"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9"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70"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71"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72"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73"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74"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75"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276"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277" w:author="Brian Bohman" w:date="2021-10-27T05:58:00Z">
            <w:trPr>
              <w:trHeight w:val="165"/>
            </w:trPr>
          </w:trPrChange>
        </w:trPr>
        <w:tc>
          <w:tcPr>
            <w:tcW w:w="360" w:type="dxa"/>
            <w:vAlign w:val="center"/>
            <w:hideMark/>
            <w:tcPrChange w:id="4278"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279"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0"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81"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82"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83"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84"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85"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286"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287"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288" w:author="Brian Bohman" w:date="2021-10-27T05:58:00Z">
            <w:trPr>
              <w:trHeight w:val="165"/>
            </w:trPr>
          </w:trPrChange>
        </w:trPr>
        <w:tc>
          <w:tcPr>
            <w:tcW w:w="360" w:type="dxa"/>
            <w:vAlign w:val="center"/>
            <w:hideMark/>
            <w:tcPrChange w:id="4289"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290"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1"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92"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93"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94"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5"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96"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297"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298"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299" w:author="Brian Bohman" w:date="2021-10-27T05:58:00Z">
            <w:trPr>
              <w:trHeight w:val="165"/>
            </w:trPr>
          </w:trPrChange>
        </w:trPr>
        <w:tc>
          <w:tcPr>
            <w:tcW w:w="360" w:type="dxa"/>
            <w:vAlign w:val="center"/>
            <w:hideMark/>
            <w:tcPrChange w:id="4300"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301"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2"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03"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304"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305"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6"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07"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08"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309"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310" w:author="Brian Bohman" w:date="2021-10-27T05:58:00Z">
            <w:trPr>
              <w:trHeight w:val="165"/>
            </w:trPr>
          </w:trPrChange>
        </w:trPr>
        <w:tc>
          <w:tcPr>
            <w:tcW w:w="360" w:type="dxa"/>
            <w:vAlign w:val="center"/>
            <w:hideMark/>
            <w:tcPrChange w:id="4311"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312"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13"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14"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15"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16"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17"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18"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19"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320"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321" w:author="Brian Bohman" w:date="2021-10-27T05:58:00Z">
            <w:trPr>
              <w:trHeight w:val="165"/>
            </w:trPr>
          </w:trPrChange>
        </w:trPr>
        <w:tc>
          <w:tcPr>
            <w:tcW w:w="360" w:type="dxa"/>
            <w:vAlign w:val="center"/>
            <w:hideMark/>
            <w:tcPrChange w:id="4322"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323"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24"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25"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26"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27"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8"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29"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30"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331"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332" w:author="Brian Bohman" w:date="2021-10-27T05:58:00Z">
            <w:trPr>
              <w:trHeight w:val="165"/>
            </w:trPr>
          </w:trPrChange>
        </w:trPr>
        <w:tc>
          <w:tcPr>
            <w:tcW w:w="360" w:type="dxa"/>
            <w:vAlign w:val="center"/>
            <w:hideMark/>
            <w:tcPrChange w:id="4333"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334"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5"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36"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37"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38"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9"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40"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41"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342"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343" w:author="Brian Bohman" w:date="2021-10-27T05:58:00Z">
            <w:trPr>
              <w:trHeight w:val="165"/>
            </w:trPr>
          </w:trPrChange>
        </w:trPr>
        <w:tc>
          <w:tcPr>
            <w:tcW w:w="360" w:type="dxa"/>
            <w:vAlign w:val="center"/>
            <w:hideMark/>
            <w:tcPrChange w:id="4344"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345"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6"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47"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48"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49"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0"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51"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52"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353"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354" w:author="Brian Bohman" w:date="2021-10-27T05:58:00Z">
            <w:trPr>
              <w:trHeight w:val="165"/>
            </w:trPr>
          </w:trPrChange>
        </w:trPr>
        <w:tc>
          <w:tcPr>
            <w:tcW w:w="360" w:type="dxa"/>
            <w:vAlign w:val="center"/>
            <w:hideMark/>
            <w:tcPrChange w:id="4355"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356"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57"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8"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59"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60"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1"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62"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63"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364"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365" w:author="Brian Bohman" w:date="2021-10-27T05:58:00Z">
            <w:trPr>
              <w:trHeight w:val="165"/>
            </w:trPr>
          </w:trPrChange>
        </w:trPr>
        <w:tc>
          <w:tcPr>
            <w:tcW w:w="360" w:type="dxa"/>
            <w:vAlign w:val="center"/>
            <w:hideMark/>
            <w:tcPrChange w:id="4366"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367"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8"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9"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70"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71"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2"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73"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74"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375"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376" w:author="Brian Bohman" w:date="2021-10-27T05:58:00Z">
            <w:trPr>
              <w:trHeight w:val="165"/>
            </w:trPr>
          </w:trPrChange>
        </w:trPr>
        <w:tc>
          <w:tcPr>
            <w:tcW w:w="360" w:type="dxa"/>
            <w:vAlign w:val="center"/>
            <w:hideMark/>
            <w:tcPrChange w:id="4377"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378"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9"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0"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81"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82"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83"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84"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85"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386"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387" w:author="Brian Bohman" w:date="2021-10-27T05:58:00Z">
            <w:trPr>
              <w:trHeight w:val="165"/>
            </w:trPr>
          </w:trPrChange>
        </w:trPr>
        <w:tc>
          <w:tcPr>
            <w:tcW w:w="360" w:type="dxa"/>
            <w:vAlign w:val="center"/>
            <w:hideMark/>
            <w:tcPrChange w:id="4388"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389"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0"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1"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92"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93"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94"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95"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96"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397"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398" w:author="Brian Bohman" w:date="2021-10-27T05:58:00Z">
            <w:trPr>
              <w:trHeight w:val="180"/>
            </w:trPr>
          </w:trPrChange>
        </w:trPr>
        <w:tc>
          <w:tcPr>
            <w:tcW w:w="360" w:type="dxa"/>
            <w:vAlign w:val="center"/>
            <w:hideMark/>
            <w:tcPrChange w:id="4399"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400"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1"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2"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03"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04"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5"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06"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07"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408"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409" w:author="Brian Bohman" w:date="2021-10-27T05:58:00Z">
            <w:trPr>
              <w:trHeight w:val="165"/>
            </w:trPr>
          </w:trPrChange>
        </w:trPr>
        <w:tc>
          <w:tcPr>
            <w:tcW w:w="360" w:type="dxa"/>
            <w:vAlign w:val="center"/>
            <w:hideMark/>
            <w:tcPrChange w:id="4410"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411"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2"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13"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14"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15"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6"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17"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18"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419"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420" w:author="Brian Bohman" w:date="2021-10-27T05:58:00Z">
            <w:trPr>
              <w:trHeight w:val="165"/>
            </w:trPr>
          </w:trPrChange>
        </w:trPr>
        <w:tc>
          <w:tcPr>
            <w:tcW w:w="360" w:type="dxa"/>
            <w:vAlign w:val="center"/>
            <w:hideMark/>
            <w:tcPrChange w:id="4421"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422"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23"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24"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25"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26"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27"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28"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29"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430"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431" w:author="Brian Bohman" w:date="2021-10-27T05:58:00Z">
            <w:trPr>
              <w:trHeight w:val="165"/>
            </w:trPr>
          </w:trPrChange>
        </w:trPr>
        <w:tc>
          <w:tcPr>
            <w:tcW w:w="360" w:type="dxa"/>
            <w:vAlign w:val="center"/>
            <w:hideMark/>
            <w:tcPrChange w:id="4432"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433"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34"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5"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36"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37"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8"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39"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440"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441"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442" w:author="Brian Bohman" w:date="2021-10-27T05:58:00Z">
            <w:trPr>
              <w:trHeight w:val="165"/>
            </w:trPr>
          </w:trPrChange>
        </w:trPr>
        <w:tc>
          <w:tcPr>
            <w:tcW w:w="360" w:type="dxa"/>
            <w:vAlign w:val="center"/>
            <w:hideMark/>
            <w:tcPrChange w:id="4443"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444"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5"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6"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47"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48"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9"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50"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51"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452"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453" w:author="Brian Bohman" w:date="2021-10-27T05:58:00Z">
            <w:trPr>
              <w:trHeight w:val="165"/>
            </w:trPr>
          </w:trPrChange>
        </w:trPr>
        <w:tc>
          <w:tcPr>
            <w:tcW w:w="360" w:type="dxa"/>
            <w:vAlign w:val="center"/>
            <w:hideMark/>
            <w:tcPrChange w:id="4454"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455"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6"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57"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58"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59"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0"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61"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62"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463"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464" w:author="Brian Bohman" w:date="2021-10-27T05:58:00Z">
            <w:trPr>
              <w:trHeight w:val="165"/>
            </w:trPr>
          </w:trPrChange>
        </w:trPr>
        <w:tc>
          <w:tcPr>
            <w:tcW w:w="360" w:type="dxa"/>
            <w:vAlign w:val="center"/>
            <w:hideMark/>
            <w:tcPrChange w:id="4465"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466"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67"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8"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69"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70"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1"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72"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73"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474"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475" w:author="Brian Bohman" w:date="2021-10-27T05:58:00Z">
            <w:trPr>
              <w:trHeight w:val="165"/>
            </w:trPr>
          </w:trPrChange>
        </w:trPr>
        <w:tc>
          <w:tcPr>
            <w:tcW w:w="360" w:type="dxa"/>
            <w:vAlign w:val="center"/>
            <w:hideMark/>
            <w:tcPrChange w:id="4476"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477"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8"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9"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80"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81"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2"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83"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84"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485"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486" w:author="Brian Bohman" w:date="2021-10-27T05:58:00Z">
            <w:trPr>
              <w:trHeight w:val="165"/>
            </w:trPr>
          </w:trPrChange>
        </w:trPr>
        <w:tc>
          <w:tcPr>
            <w:tcW w:w="360" w:type="dxa"/>
            <w:vAlign w:val="center"/>
            <w:hideMark/>
            <w:tcPrChange w:id="4487"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488"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9"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0"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91"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92"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93"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94"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495"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496"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497" w:author="Brian Bohman" w:date="2021-10-27T05:58:00Z">
            <w:trPr>
              <w:trHeight w:val="165"/>
            </w:trPr>
          </w:trPrChange>
        </w:trPr>
        <w:tc>
          <w:tcPr>
            <w:tcW w:w="360" w:type="dxa"/>
            <w:vAlign w:val="center"/>
            <w:hideMark/>
            <w:tcPrChange w:id="4498"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499"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0"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1"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02"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03"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04"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05"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06"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507"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508" w:author="Brian Bohman" w:date="2021-10-27T05:58:00Z">
            <w:trPr>
              <w:trHeight w:val="165"/>
            </w:trPr>
          </w:trPrChange>
        </w:trPr>
        <w:tc>
          <w:tcPr>
            <w:tcW w:w="360" w:type="dxa"/>
            <w:vAlign w:val="center"/>
            <w:hideMark/>
            <w:tcPrChange w:id="4509"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510"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1"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2"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13"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14"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5"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16"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17"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518"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519" w:author="Brian Bohman" w:date="2021-10-27T05:58:00Z">
            <w:trPr>
              <w:trHeight w:val="165"/>
            </w:trPr>
          </w:trPrChange>
        </w:trPr>
        <w:tc>
          <w:tcPr>
            <w:tcW w:w="360" w:type="dxa"/>
            <w:vAlign w:val="center"/>
            <w:hideMark/>
            <w:tcPrChange w:id="4520"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521"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2"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23"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24"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25"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6"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27"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28"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529"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530" w:author="Brian Bohman" w:date="2021-10-27T05:58:00Z">
            <w:trPr>
              <w:trHeight w:val="165"/>
            </w:trPr>
          </w:trPrChange>
        </w:trPr>
        <w:tc>
          <w:tcPr>
            <w:tcW w:w="360" w:type="dxa"/>
            <w:vAlign w:val="center"/>
            <w:hideMark/>
            <w:tcPrChange w:id="4531"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532"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33"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34"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35"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36"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37"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38"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39"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540"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541" w:author="Brian Bohman" w:date="2021-10-27T05:58:00Z">
            <w:trPr>
              <w:trHeight w:val="165"/>
            </w:trPr>
          </w:trPrChange>
        </w:trPr>
        <w:tc>
          <w:tcPr>
            <w:tcW w:w="360" w:type="dxa"/>
            <w:vAlign w:val="center"/>
            <w:hideMark/>
            <w:tcPrChange w:id="4542"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543"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44"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5"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46"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47"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8"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49"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50"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551"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552" w:author="Brian Bohman" w:date="2021-10-27T05:58:00Z">
            <w:trPr>
              <w:trHeight w:val="165"/>
            </w:trPr>
          </w:trPrChange>
        </w:trPr>
        <w:tc>
          <w:tcPr>
            <w:tcW w:w="360" w:type="dxa"/>
            <w:vAlign w:val="center"/>
            <w:hideMark/>
            <w:tcPrChange w:id="4553"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554"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5"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6"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57"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58"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9"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60"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61"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562"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563" w:author="Brian Bohman" w:date="2021-10-27T05:58:00Z">
            <w:trPr>
              <w:trHeight w:val="180"/>
            </w:trPr>
          </w:trPrChange>
        </w:trPr>
        <w:tc>
          <w:tcPr>
            <w:tcW w:w="360" w:type="dxa"/>
            <w:vAlign w:val="center"/>
            <w:hideMark/>
            <w:tcPrChange w:id="4564"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565"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6"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67"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68"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69"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0"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71"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72"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573"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574" w:author="Brian Bohman" w:date="2021-10-27T05:58:00Z">
            <w:trPr>
              <w:trHeight w:val="165"/>
            </w:trPr>
          </w:trPrChange>
        </w:trPr>
        <w:tc>
          <w:tcPr>
            <w:tcW w:w="360" w:type="dxa"/>
            <w:vAlign w:val="center"/>
            <w:hideMark/>
            <w:tcPrChange w:id="4575"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576"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77"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8"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79"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80"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1"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82"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83"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584"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585" w:author="Brian Bohman" w:date="2021-10-27T05:58:00Z">
            <w:trPr>
              <w:trHeight w:val="165"/>
            </w:trPr>
          </w:trPrChange>
        </w:trPr>
        <w:tc>
          <w:tcPr>
            <w:tcW w:w="360" w:type="dxa"/>
            <w:vAlign w:val="center"/>
            <w:hideMark/>
            <w:tcPrChange w:id="4586"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587"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8"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9"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90"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91"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2"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93"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94"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595"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596" w:author="Brian Bohman" w:date="2021-10-27T05:58:00Z">
            <w:trPr>
              <w:trHeight w:val="165"/>
            </w:trPr>
          </w:trPrChange>
        </w:trPr>
        <w:tc>
          <w:tcPr>
            <w:tcW w:w="360" w:type="dxa"/>
            <w:vAlign w:val="center"/>
            <w:hideMark/>
            <w:tcPrChange w:id="4597"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598"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9"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0"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01"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02"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03"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04"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05"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606"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607" w:author="Brian Bohman" w:date="2021-10-27T05:58:00Z">
            <w:trPr>
              <w:trHeight w:val="165"/>
            </w:trPr>
          </w:trPrChange>
        </w:trPr>
        <w:tc>
          <w:tcPr>
            <w:tcW w:w="360" w:type="dxa"/>
            <w:vAlign w:val="center"/>
            <w:hideMark/>
            <w:tcPrChange w:id="4608"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609"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0"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1"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12"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13"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14"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15"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16"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617"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618" w:author="Brian Bohman" w:date="2021-10-27T05:58:00Z">
            <w:trPr>
              <w:trHeight w:val="165"/>
            </w:trPr>
          </w:trPrChange>
        </w:trPr>
        <w:tc>
          <w:tcPr>
            <w:tcW w:w="360" w:type="dxa"/>
            <w:vAlign w:val="center"/>
            <w:hideMark/>
            <w:tcPrChange w:id="4619"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620"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1"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2"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23"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24"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5"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26"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27"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628"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629" w:author="Brian Bohman" w:date="2021-10-27T05:58:00Z">
            <w:trPr>
              <w:trHeight w:val="165"/>
            </w:trPr>
          </w:trPrChange>
        </w:trPr>
        <w:tc>
          <w:tcPr>
            <w:tcW w:w="360" w:type="dxa"/>
            <w:vAlign w:val="center"/>
            <w:hideMark/>
            <w:tcPrChange w:id="4630"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631"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2"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33"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34"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35"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6"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37"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38"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639"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640" w:author="Brian Bohman" w:date="2021-10-27T05:58:00Z">
            <w:trPr>
              <w:trHeight w:val="165"/>
            </w:trPr>
          </w:trPrChange>
        </w:trPr>
        <w:tc>
          <w:tcPr>
            <w:tcW w:w="360" w:type="dxa"/>
            <w:vAlign w:val="center"/>
            <w:hideMark/>
            <w:tcPrChange w:id="4641"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642"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43"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44"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45"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46"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47"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48"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49"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650"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651" w:author="Brian Bohman" w:date="2021-10-27T05:58:00Z">
            <w:trPr>
              <w:trHeight w:val="165"/>
            </w:trPr>
          </w:trPrChange>
        </w:trPr>
        <w:tc>
          <w:tcPr>
            <w:tcW w:w="360" w:type="dxa"/>
            <w:vAlign w:val="center"/>
            <w:hideMark/>
            <w:tcPrChange w:id="4652"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653"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54"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5"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56"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57"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8"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59"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60"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661"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662" w:author="Brian Bohman" w:date="2021-10-27T05:58:00Z">
            <w:trPr>
              <w:trHeight w:val="165"/>
            </w:trPr>
          </w:trPrChange>
        </w:trPr>
        <w:tc>
          <w:tcPr>
            <w:tcW w:w="360" w:type="dxa"/>
            <w:vAlign w:val="center"/>
            <w:hideMark/>
            <w:tcPrChange w:id="4663"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664"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5"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6"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67"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68"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9"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70"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71"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672"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673" w:author="Brian Bohman" w:date="2021-10-27T05:58:00Z">
            <w:trPr>
              <w:trHeight w:val="165"/>
            </w:trPr>
          </w:trPrChange>
        </w:trPr>
        <w:tc>
          <w:tcPr>
            <w:tcW w:w="360" w:type="dxa"/>
            <w:vAlign w:val="center"/>
            <w:hideMark/>
            <w:tcPrChange w:id="4674"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675"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6"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77"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78"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79"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0"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81"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82"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683"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684" w:author="Brian Bohman" w:date="2021-10-27T05:58:00Z">
            <w:trPr>
              <w:trHeight w:val="165"/>
            </w:trPr>
          </w:trPrChange>
        </w:trPr>
        <w:tc>
          <w:tcPr>
            <w:tcW w:w="360" w:type="dxa"/>
            <w:vAlign w:val="center"/>
            <w:hideMark/>
            <w:tcPrChange w:id="4685"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686"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87"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8"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89"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90"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1"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92"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93"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694"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695" w:author="Brian Bohman" w:date="2021-10-27T05:58:00Z">
            <w:trPr>
              <w:trHeight w:val="165"/>
            </w:trPr>
          </w:trPrChange>
        </w:trPr>
        <w:tc>
          <w:tcPr>
            <w:tcW w:w="360" w:type="dxa"/>
            <w:vAlign w:val="center"/>
            <w:hideMark/>
            <w:tcPrChange w:id="4696"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697"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8"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9"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00"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01"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2"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03"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04"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705"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706" w:author="Brian Bohman" w:date="2021-10-27T05:58:00Z">
            <w:trPr>
              <w:trHeight w:val="165"/>
            </w:trPr>
          </w:trPrChange>
        </w:trPr>
        <w:tc>
          <w:tcPr>
            <w:tcW w:w="360" w:type="dxa"/>
            <w:vAlign w:val="center"/>
            <w:hideMark/>
            <w:tcPrChange w:id="4707"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708"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9"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0"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11"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12"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13"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14"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15"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716"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717" w:author="Brian Bohman" w:date="2021-10-27T05:58:00Z">
            <w:trPr>
              <w:trHeight w:val="180"/>
            </w:trPr>
          </w:trPrChange>
        </w:trPr>
        <w:tc>
          <w:tcPr>
            <w:tcW w:w="360" w:type="dxa"/>
            <w:vAlign w:val="center"/>
            <w:hideMark/>
            <w:tcPrChange w:id="4718"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719"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0"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1"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22"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23"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24"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25"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26"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27"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728" w:author="Brian Bohman" w:date="2021-10-27T05:58:00Z">
            <w:trPr>
              <w:trHeight w:val="165"/>
            </w:trPr>
          </w:trPrChange>
        </w:trPr>
        <w:tc>
          <w:tcPr>
            <w:tcW w:w="360" w:type="dxa"/>
            <w:vAlign w:val="center"/>
            <w:hideMark/>
            <w:tcPrChange w:id="4729"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730"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1"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2"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33"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34"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5"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36"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737"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738"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739" w:author="Brian Bohman" w:date="2021-10-27T05:58:00Z">
            <w:trPr>
              <w:trHeight w:val="165"/>
            </w:trPr>
          </w:trPrChange>
        </w:trPr>
        <w:tc>
          <w:tcPr>
            <w:tcW w:w="360" w:type="dxa"/>
            <w:vAlign w:val="center"/>
            <w:hideMark/>
            <w:tcPrChange w:id="4740"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741"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2"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43"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44"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45"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6"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47"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48"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749"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750" w:author="Brian Bohman" w:date="2021-10-27T05:58:00Z">
            <w:trPr>
              <w:trHeight w:val="165"/>
            </w:trPr>
          </w:trPrChange>
        </w:trPr>
        <w:tc>
          <w:tcPr>
            <w:tcW w:w="360" w:type="dxa"/>
            <w:vAlign w:val="center"/>
            <w:hideMark/>
            <w:tcPrChange w:id="4751"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752"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53"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54"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55"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56"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57"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58"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59"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60"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761" w:author="Brian Bohman" w:date="2021-10-27T05:58:00Z">
            <w:trPr>
              <w:trHeight w:val="165"/>
            </w:trPr>
          </w:trPrChange>
        </w:trPr>
        <w:tc>
          <w:tcPr>
            <w:tcW w:w="360" w:type="dxa"/>
            <w:vAlign w:val="center"/>
            <w:hideMark/>
            <w:tcPrChange w:id="4762"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763"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64"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5"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66"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67"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8"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69"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70"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771"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772" w:author="Brian Bohman" w:date="2021-10-27T05:58:00Z">
            <w:trPr>
              <w:trHeight w:val="165"/>
            </w:trPr>
          </w:trPrChange>
        </w:trPr>
        <w:tc>
          <w:tcPr>
            <w:tcW w:w="360" w:type="dxa"/>
            <w:vAlign w:val="center"/>
            <w:hideMark/>
            <w:tcPrChange w:id="4773"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774"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5"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6"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77"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78"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9"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80"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81"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782"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783" w:author="Brian Bohman" w:date="2021-10-27T05:58:00Z">
            <w:trPr>
              <w:trHeight w:val="165"/>
            </w:trPr>
          </w:trPrChange>
        </w:trPr>
        <w:tc>
          <w:tcPr>
            <w:tcW w:w="360" w:type="dxa"/>
            <w:vAlign w:val="center"/>
            <w:hideMark/>
            <w:tcPrChange w:id="4784"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785"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6"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87"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88"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89"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0"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91"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92"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793"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794" w:author="Brian Bohman" w:date="2021-10-27T05:58:00Z">
            <w:trPr>
              <w:trHeight w:val="165"/>
            </w:trPr>
          </w:trPrChange>
        </w:trPr>
        <w:tc>
          <w:tcPr>
            <w:tcW w:w="360" w:type="dxa"/>
            <w:vAlign w:val="center"/>
            <w:hideMark/>
            <w:tcPrChange w:id="4795"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796"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97"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8"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99"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00"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1"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02"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03"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804"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805" w:author="Brian Bohman" w:date="2021-10-27T05:58:00Z">
            <w:trPr>
              <w:trHeight w:val="165"/>
            </w:trPr>
          </w:trPrChange>
        </w:trPr>
        <w:tc>
          <w:tcPr>
            <w:tcW w:w="360" w:type="dxa"/>
            <w:vAlign w:val="center"/>
            <w:hideMark/>
            <w:tcPrChange w:id="4806"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807"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8"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9"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10"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11"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2"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13"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14"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815"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816" w:author="Brian Bohman" w:date="2021-10-27T05:58:00Z">
            <w:trPr>
              <w:trHeight w:val="165"/>
            </w:trPr>
          </w:trPrChange>
        </w:trPr>
        <w:tc>
          <w:tcPr>
            <w:tcW w:w="360" w:type="dxa"/>
            <w:vAlign w:val="center"/>
            <w:hideMark/>
            <w:tcPrChange w:id="4817"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4818"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9"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0"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21"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22"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23"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24"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25"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4826"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4827" w:author="Brian Bohman" w:date="2021-10-27T05:58:00Z">
            <w:trPr>
              <w:trHeight w:val="165"/>
            </w:trPr>
          </w:trPrChange>
        </w:trPr>
        <w:tc>
          <w:tcPr>
            <w:tcW w:w="360" w:type="dxa"/>
            <w:vAlign w:val="center"/>
            <w:hideMark/>
            <w:tcPrChange w:id="4828"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4829"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0"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1"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32"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33"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34"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35"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36"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4837"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4838" w:author="Brian Bohman" w:date="2021-10-27T05:58:00Z">
            <w:trPr>
              <w:trHeight w:val="165"/>
            </w:trPr>
          </w:trPrChange>
        </w:trPr>
        <w:tc>
          <w:tcPr>
            <w:tcW w:w="360" w:type="dxa"/>
            <w:vAlign w:val="center"/>
            <w:hideMark/>
            <w:tcPrChange w:id="4839"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4840"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1"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2"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43"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44"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5"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46"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47"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48"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4849" w:author="Brian Bohman" w:date="2021-10-27T05:58:00Z">
            <w:trPr>
              <w:trHeight w:val="165"/>
            </w:trPr>
          </w:trPrChange>
        </w:trPr>
        <w:tc>
          <w:tcPr>
            <w:tcW w:w="360" w:type="dxa"/>
            <w:vAlign w:val="center"/>
            <w:hideMark/>
            <w:tcPrChange w:id="4850"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4851"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2"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53"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54"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55"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6"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57"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58"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4859"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4860" w:author="Brian Bohman" w:date="2021-10-27T05:58:00Z">
            <w:trPr>
              <w:trHeight w:val="165"/>
            </w:trPr>
          </w:trPrChange>
        </w:trPr>
        <w:tc>
          <w:tcPr>
            <w:tcW w:w="360" w:type="dxa"/>
            <w:vAlign w:val="center"/>
            <w:hideMark/>
            <w:tcPrChange w:id="4861"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4862"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63"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64"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65"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66"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67"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68"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69"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70"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4871" w:author="Brian Bohman" w:date="2021-10-27T05:58:00Z">
            <w:trPr>
              <w:trHeight w:val="180"/>
            </w:trPr>
          </w:trPrChange>
        </w:trPr>
        <w:tc>
          <w:tcPr>
            <w:tcW w:w="360" w:type="dxa"/>
            <w:vAlign w:val="center"/>
            <w:hideMark/>
            <w:tcPrChange w:id="4872"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4873"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74"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5"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76"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77"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8"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79"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80"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4881"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4882" w:author="Brian Bohman" w:date="2021-10-27T05:58:00Z">
            <w:trPr>
              <w:trHeight w:val="165"/>
            </w:trPr>
          </w:trPrChange>
        </w:trPr>
        <w:tc>
          <w:tcPr>
            <w:tcW w:w="360" w:type="dxa"/>
            <w:vAlign w:val="center"/>
            <w:hideMark/>
            <w:tcPrChange w:id="4883"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4884"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5"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6"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87"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88"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9"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90"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91"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4892"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4893" w:author="Brian Bohman" w:date="2021-10-27T05:58:00Z">
            <w:trPr>
              <w:trHeight w:val="165"/>
            </w:trPr>
          </w:trPrChange>
        </w:trPr>
        <w:tc>
          <w:tcPr>
            <w:tcW w:w="360" w:type="dxa"/>
            <w:vAlign w:val="center"/>
            <w:hideMark/>
            <w:tcPrChange w:id="4894"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4895"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6"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97"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98"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99"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0"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01"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02"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4903"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4904" w:author="Brian Bohman" w:date="2021-10-27T05:58:00Z">
            <w:trPr>
              <w:trHeight w:val="165"/>
            </w:trPr>
          </w:trPrChange>
        </w:trPr>
        <w:tc>
          <w:tcPr>
            <w:tcW w:w="360" w:type="dxa"/>
            <w:vAlign w:val="center"/>
            <w:hideMark/>
            <w:tcPrChange w:id="4905"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4906"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07"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8"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09"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10"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1"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12"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13"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4914"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4915" w:author="Brian Bohman" w:date="2021-10-27T05:58:00Z">
            <w:trPr>
              <w:trHeight w:val="165"/>
            </w:trPr>
          </w:trPrChange>
        </w:trPr>
        <w:tc>
          <w:tcPr>
            <w:tcW w:w="360" w:type="dxa"/>
            <w:vAlign w:val="center"/>
            <w:hideMark/>
            <w:tcPrChange w:id="4916"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4917"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8"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9"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20"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21"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2"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23"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24"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4925"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4926" w:author="Brian Bohman" w:date="2021-10-27T05:58:00Z">
            <w:trPr>
              <w:trHeight w:val="165"/>
            </w:trPr>
          </w:trPrChange>
        </w:trPr>
        <w:tc>
          <w:tcPr>
            <w:tcW w:w="360" w:type="dxa"/>
            <w:vAlign w:val="center"/>
            <w:hideMark/>
            <w:tcPrChange w:id="4927"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4928"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9"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0"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31"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32"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33"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34"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35"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4936"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4937" w:author="Brian Bohman" w:date="2021-10-27T05:58:00Z">
            <w:trPr>
              <w:trHeight w:val="165"/>
            </w:trPr>
          </w:trPrChange>
        </w:trPr>
        <w:tc>
          <w:tcPr>
            <w:tcW w:w="360" w:type="dxa"/>
            <w:vAlign w:val="center"/>
            <w:hideMark/>
            <w:tcPrChange w:id="4938"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4939"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0"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1"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42"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43"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44"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45"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46"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4947"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4948" w:author="Brian Bohman" w:date="2021-10-27T05:58:00Z">
            <w:trPr>
              <w:trHeight w:val="165"/>
            </w:trPr>
          </w:trPrChange>
        </w:trPr>
        <w:tc>
          <w:tcPr>
            <w:tcW w:w="360" w:type="dxa"/>
            <w:vAlign w:val="center"/>
            <w:hideMark/>
            <w:tcPrChange w:id="4949"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4950"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1"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2"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53"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54"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5"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56"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57"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4958"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4959" w:author="Brian Bohman" w:date="2021-10-27T05:58:00Z">
            <w:trPr>
              <w:trHeight w:val="165"/>
            </w:trPr>
          </w:trPrChange>
        </w:trPr>
        <w:tc>
          <w:tcPr>
            <w:tcW w:w="360" w:type="dxa"/>
            <w:vAlign w:val="center"/>
            <w:hideMark/>
            <w:tcPrChange w:id="4960"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4961"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2"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63"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64"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65"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6"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67"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68"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4969"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4970" w:author="Brian Bohman" w:date="2021-10-27T05:58:00Z">
            <w:trPr>
              <w:trHeight w:val="165"/>
            </w:trPr>
          </w:trPrChange>
        </w:trPr>
        <w:tc>
          <w:tcPr>
            <w:tcW w:w="360" w:type="dxa"/>
            <w:vAlign w:val="center"/>
            <w:hideMark/>
            <w:tcPrChange w:id="4971"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4972"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73"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74"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75"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76"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77"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78"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79"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4980"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4981" w:author="Brian Bohman" w:date="2021-10-27T05:58:00Z">
            <w:trPr>
              <w:trHeight w:val="165"/>
            </w:trPr>
          </w:trPrChange>
        </w:trPr>
        <w:tc>
          <w:tcPr>
            <w:tcW w:w="360" w:type="dxa"/>
            <w:vAlign w:val="center"/>
            <w:hideMark/>
            <w:tcPrChange w:id="4982"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4983"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84"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5"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86"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87"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8"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89"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90"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4991"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4992" w:author="Brian Bohman" w:date="2021-10-27T05:58:00Z">
            <w:trPr>
              <w:trHeight w:val="165"/>
            </w:trPr>
          </w:trPrChange>
        </w:trPr>
        <w:tc>
          <w:tcPr>
            <w:tcW w:w="360" w:type="dxa"/>
            <w:vAlign w:val="center"/>
            <w:hideMark/>
            <w:tcPrChange w:id="4993"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4994"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5"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6"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97"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98"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9"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00"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01"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5002"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5003" w:author="Brian Bohman" w:date="2021-10-27T05:58:00Z">
            <w:trPr>
              <w:trHeight w:val="165"/>
            </w:trPr>
          </w:trPrChange>
        </w:trPr>
        <w:tc>
          <w:tcPr>
            <w:tcW w:w="360" w:type="dxa"/>
            <w:vAlign w:val="center"/>
            <w:hideMark/>
            <w:tcPrChange w:id="5004"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5005"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6"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07"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08"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09"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0"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11"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12"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5013"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5014" w:author="Brian Bohman" w:date="2021-10-27T05:58:00Z">
            <w:trPr>
              <w:trHeight w:val="165"/>
            </w:trPr>
          </w:trPrChange>
        </w:trPr>
        <w:tc>
          <w:tcPr>
            <w:tcW w:w="360" w:type="dxa"/>
            <w:vAlign w:val="center"/>
            <w:hideMark/>
            <w:tcPrChange w:id="5015"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5016"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17"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8"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19"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20"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1"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22"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23"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5024"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5025" w:author="Brian Bohman" w:date="2021-10-27T05:58:00Z">
            <w:trPr>
              <w:trHeight w:val="180"/>
            </w:trPr>
          </w:trPrChange>
        </w:trPr>
        <w:tc>
          <w:tcPr>
            <w:tcW w:w="360" w:type="dxa"/>
            <w:vAlign w:val="center"/>
            <w:hideMark/>
            <w:tcPrChange w:id="5026"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5027"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8"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9"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30"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31"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2"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33"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34"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5035"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5036" w:author="Brian Bohman" w:date="2021-10-27T05:58:00Z">
            <w:trPr>
              <w:trHeight w:val="165"/>
            </w:trPr>
          </w:trPrChange>
        </w:trPr>
        <w:tc>
          <w:tcPr>
            <w:tcW w:w="360" w:type="dxa"/>
            <w:vAlign w:val="center"/>
            <w:hideMark/>
            <w:tcPrChange w:id="5037"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5038"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9"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0"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41"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42"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43"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44"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45"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046"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5047" w:author="Brian Bohman" w:date="2021-10-27T05:58:00Z">
            <w:trPr>
              <w:trHeight w:val="165"/>
            </w:trPr>
          </w:trPrChange>
        </w:trPr>
        <w:tc>
          <w:tcPr>
            <w:tcW w:w="360" w:type="dxa"/>
            <w:vAlign w:val="center"/>
            <w:hideMark/>
            <w:tcPrChange w:id="5048"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5049"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0"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1"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52"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53"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54"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55"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56"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057"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5058" w:author="Brian Bohman" w:date="2021-10-27T05:58:00Z">
            <w:trPr>
              <w:trHeight w:val="165"/>
            </w:trPr>
          </w:trPrChange>
        </w:trPr>
        <w:tc>
          <w:tcPr>
            <w:tcW w:w="360" w:type="dxa"/>
            <w:vAlign w:val="center"/>
            <w:hideMark/>
            <w:tcPrChange w:id="5059"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5060"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1"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2"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63"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64"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65"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66"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67"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068"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5069" w:author="Brian Bohman" w:date="2021-10-27T05:58:00Z">
            <w:trPr>
              <w:trHeight w:val="165"/>
            </w:trPr>
          </w:trPrChange>
        </w:trPr>
        <w:tc>
          <w:tcPr>
            <w:tcW w:w="360" w:type="dxa"/>
            <w:vAlign w:val="center"/>
            <w:hideMark/>
            <w:tcPrChange w:id="5070"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5071"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2"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73"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74"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75"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76"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77"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78"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5079"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5080" w:author="Brian Bohman" w:date="2021-10-27T05:58:00Z">
            <w:trPr>
              <w:trHeight w:val="165"/>
            </w:trPr>
          </w:trPrChange>
        </w:trPr>
        <w:tc>
          <w:tcPr>
            <w:tcW w:w="360" w:type="dxa"/>
            <w:vAlign w:val="center"/>
            <w:hideMark/>
            <w:tcPrChange w:id="5081"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5082"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83"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84"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85"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86"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87"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88"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89"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5090"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5091" w:author="Brian Bohman" w:date="2021-10-27T05:58:00Z">
            <w:trPr>
              <w:trHeight w:val="165"/>
            </w:trPr>
          </w:trPrChange>
        </w:trPr>
        <w:tc>
          <w:tcPr>
            <w:tcW w:w="360" w:type="dxa"/>
            <w:vAlign w:val="center"/>
            <w:hideMark/>
            <w:tcPrChange w:id="5092"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5093"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94"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5"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96"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97"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98"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99"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00"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5101"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5102" w:author="Brian Bohman" w:date="2021-10-27T05:58:00Z">
            <w:trPr>
              <w:trHeight w:val="165"/>
            </w:trPr>
          </w:trPrChange>
        </w:trPr>
        <w:tc>
          <w:tcPr>
            <w:tcW w:w="360" w:type="dxa"/>
            <w:vAlign w:val="center"/>
            <w:hideMark/>
            <w:tcPrChange w:id="5103"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104"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5"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6"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07"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08"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09"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10"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111"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112"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113" w:author="Brian Bohman" w:date="2021-10-27T05:58:00Z">
            <w:trPr>
              <w:trHeight w:val="165"/>
            </w:trPr>
          </w:trPrChange>
        </w:trPr>
        <w:tc>
          <w:tcPr>
            <w:tcW w:w="360" w:type="dxa"/>
            <w:vAlign w:val="center"/>
            <w:hideMark/>
            <w:tcPrChange w:id="5114"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115"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6"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17"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18"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19"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20"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21"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22"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123"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124" w:author="Brian Bohman" w:date="2021-10-27T05:58:00Z">
            <w:trPr>
              <w:trHeight w:val="165"/>
            </w:trPr>
          </w:trPrChange>
        </w:trPr>
        <w:tc>
          <w:tcPr>
            <w:tcW w:w="360" w:type="dxa"/>
            <w:vAlign w:val="center"/>
            <w:hideMark/>
            <w:tcPrChange w:id="5125"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126"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27"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8"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29"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30"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31"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32"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33"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134"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135" w:author="Brian Bohman" w:date="2021-10-27T05:58:00Z">
            <w:trPr>
              <w:trHeight w:val="165"/>
            </w:trPr>
          </w:trPrChange>
        </w:trPr>
        <w:tc>
          <w:tcPr>
            <w:tcW w:w="360" w:type="dxa"/>
            <w:vAlign w:val="center"/>
            <w:hideMark/>
            <w:tcPrChange w:id="5136"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137"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8"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9"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40"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41"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42"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43"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44"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145"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146" w:author="Brian Bohman" w:date="2021-10-27T05:58:00Z">
            <w:trPr>
              <w:trHeight w:val="165"/>
            </w:trPr>
          </w:trPrChange>
        </w:trPr>
        <w:tc>
          <w:tcPr>
            <w:tcW w:w="360" w:type="dxa"/>
            <w:vAlign w:val="center"/>
            <w:hideMark/>
            <w:tcPrChange w:id="5147"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148"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9"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0"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51"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52"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53"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54"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55"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156"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157" w:author="Brian Bohman" w:date="2021-10-27T05:58:00Z">
            <w:trPr>
              <w:trHeight w:val="165"/>
            </w:trPr>
          </w:trPrChange>
        </w:trPr>
        <w:tc>
          <w:tcPr>
            <w:tcW w:w="360" w:type="dxa"/>
            <w:vAlign w:val="center"/>
            <w:hideMark/>
            <w:tcPrChange w:id="5158"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159"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0"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1"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62"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63"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64"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65"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66"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167"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168" w:author="Brian Bohman" w:date="2021-10-27T05:58:00Z">
            <w:trPr>
              <w:trHeight w:val="165"/>
            </w:trPr>
          </w:trPrChange>
        </w:trPr>
        <w:tc>
          <w:tcPr>
            <w:tcW w:w="360" w:type="dxa"/>
            <w:vAlign w:val="center"/>
            <w:hideMark/>
            <w:tcPrChange w:id="5169"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170"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1"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2"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73"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74"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75"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76"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77"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178"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179" w:author="Brian Bohman" w:date="2021-10-27T05:58:00Z">
            <w:trPr>
              <w:trHeight w:val="165"/>
            </w:trPr>
          </w:trPrChange>
        </w:trPr>
        <w:tc>
          <w:tcPr>
            <w:tcW w:w="360" w:type="dxa"/>
            <w:vAlign w:val="center"/>
            <w:hideMark/>
            <w:tcPrChange w:id="5180"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181"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2"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83"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84"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85"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86"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87"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88"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189"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190" w:author="Brian Bohman" w:date="2021-10-27T05:58:00Z">
            <w:trPr>
              <w:trHeight w:val="180"/>
            </w:trPr>
          </w:trPrChange>
        </w:trPr>
        <w:tc>
          <w:tcPr>
            <w:tcW w:w="360" w:type="dxa"/>
            <w:vAlign w:val="center"/>
            <w:hideMark/>
            <w:tcPrChange w:id="5191"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192"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93"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94"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95"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96"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97"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98"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99"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200"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201" w:author="Brian Bohman" w:date="2021-10-27T05:58:00Z">
            <w:trPr>
              <w:trHeight w:val="165"/>
            </w:trPr>
          </w:trPrChange>
        </w:trPr>
        <w:tc>
          <w:tcPr>
            <w:tcW w:w="360" w:type="dxa"/>
            <w:vAlign w:val="center"/>
            <w:hideMark/>
            <w:tcPrChange w:id="5202"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203"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04"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5"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06"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07"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08"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09"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10"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211"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212" w:author="Brian Bohman" w:date="2021-10-27T05:58:00Z">
            <w:trPr>
              <w:trHeight w:val="165"/>
            </w:trPr>
          </w:trPrChange>
        </w:trPr>
        <w:tc>
          <w:tcPr>
            <w:tcW w:w="360" w:type="dxa"/>
            <w:vAlign w:val="center"/>
            <w:hideMark/>
            <w:tcPrChange w:id="5213"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214"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5"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6"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17"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18"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19"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20"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21"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222"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223" w:author="Brian Bohman" w:date="2021-10-27T05:58:00Z">
            <w:trPr>
              <w:trHeight w:val="165"/>
            </w:trPr>
          </w:trPrChange>
        </w:trPr>
        <w:tc>
          <w:tcPr>
            <w:tcW w:w="360" w:type="dxa"/>
            <w:vAlign w:val="center"/>
            <w:hideMark/>
            <w:tcPrChange w:id="5224"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225"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6"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27"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28"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29"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30"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31"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32"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233"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234" w:author="Brian Bohman" w:date="2021-10-27T05:58:00Z">
            <w:trPr>
              <w:trHeight w:val="165"/>
            </w:trPr>
          </w:trPrChange>
        </w:trPr>
        <w:tc>
          <w:tcPr>
            <w:tcW w:w="360" w:type="dxa"/>
            <w:vAlign w:val="center"/>
            <w:hideMark/>
            <w:tcPrChange w:id="5235"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236"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37"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8"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39"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40"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41"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42"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43"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244"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245" w:author="Brian Bohman" w:date="2021-10-27T05:58:00Z">
            <w:trPr>
              <w:trHeight w:val="165"/>
            </w:trPr>
          </w:trPrChange>
        </w:trPr>
        <w:tc>
          <w:tcPr>
            <w:tcW w:w="360" w:type="dxa"/>
            <w:vAlign w:val="center"/>
            <w:hideMark/>
            <w:tcPrChange w:id="5246"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247"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8"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9"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50"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51"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52"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53"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54"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255"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256" w:author="Brian Bohman" w:date="2021-10-27T05:58:00Z">
            <w:trPr>
              <w:trHeight w:val="165"/>
            </w:trPr>
          </w:trPrChange>
        </w:trPr>
        <w:tc>
          <w:tcPr>
            <w:tcW w:w="360" w:type="dxa"/>
            <w:vAlign w:val="center"/>
            <w:hideMark/>
            <w:tcPrChange w:id="5257"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258"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9"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0"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61"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62"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63"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64"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65"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266"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267" w:author="Brian Bohman" w:date="2021-10-27T05:58:00Z">
            <w:trPr>
              <w:trHeight w:val="165"/>
            </w:trPr>
          </w:trPrChange>
        </w:trPr>
        <w:tc>
          <w:tcPr>
            <w:tcW w:w="360" w:type="dxa"/>
            <w:vAlign w:val="center"/>
            <w:hideMark/>
            <w:tcPrChange w:id="5268"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269"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0"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1"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72"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73"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74"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75"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76"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277"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278" w:author="Brian Bohman" w:date="2021-10-27T05:58:00Z">
            <w:trPr>
              <w:trHeight w:val="165"/>
            </w:trPr>
          </w:trPrChange>
        </w:trPr>
        <w:tc>
          <w:tcPr>
            <w:tcW w:w="360" w:type="dxa"/>
            <w:vAlign w:val="center"/>
            <w:hideMark/>
            <w:tcPrChange w:id="5279"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280"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1"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2"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83"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84"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85"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86"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87"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288"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289" w:author="Brian Bohman" w:date="2021-10-27T05:58:00Z">
            <w:trPr>
              <w:trHeight w:val="165"/>
            </w:trPr>
          </w:trPrChange>
        </w:trPr>
        <w:tc>
          <w:tcPr>
            <w:tcW w:w="360" w:type="dxa"/>
            <w:vAlign w:val="center"/>
            <w:hideMark/>
            <w:tcPrChange w:id="5290"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291"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2"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93"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294"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295"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96"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97"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98"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299"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300" w:author="Brian Bohman" w:date="2021-10-27T05:58:00Z">
            <w:trPr>
              <w:trHeight w:val="165"/>
            </w:trPr>
          </w:trPrChange>
        </w:trPr>
        <w:tc>
          <w:tcPr>
            <w:tcW w:w="360" w:type="dxa"/>
            <w:vAlign w:val="center"/>
            <w:hideMark/>
            <w:tcPrChange w:id="5301"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302"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03"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04"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05"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06"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07"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08"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09"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310"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311" w:author="Brian Bohman" w:date="2021-10-27T05:58:00Z">
            <w:trPr>
              <w:trHeight w:val="165"/>
            </w:trPr>
          </w:trPrChange>
        </w:trPr>
        <w:tc>
          <w:tcPr>
            <w:tcW w:w="360" w:type="dxa"/>
            <w:vAlign w:val="center"/>
            <w:hideMark/>
            <w:tcPrChange w:id="5312"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313"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14"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5"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16"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17"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18"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19"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20"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321"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322" w:author="Brian Bohman" w:date="2021-10-27T05:58:00Z">
            <w:trPr>
              <w:trHeight w:val="165"/>
            </w:trPr>
          </w:trPrChange>
        </w:trPr>
        <w:tc>
          <w:tcPr>
            <w:tcW w:w="360" w:type="dxa"/>
            <w:vAlign w:val="center"/>
            <w:hideMark/>
            <w:tcPrChange w:id="5323"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324"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5"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26"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27"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28"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29"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30"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31"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332"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333" w:author="Brian Bohman" w:date="2021-10-27T05:58:00Z">
            <w:trPr>
              <w:trHeight w:val="165"/>
            </w:trPr>
          </w:trPrChange>
        </w:trPr>
        <w:tc>
          <w:tcPr>
            <w:tcW w:w="360" w:type="dxa"/>
            <w:vAlign w:val="center"/>
            <w:hideMark/>
            <w:tcPrChange w:id="5334"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335"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6"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37"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38"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39"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40"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41"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42"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43"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344" w:author="Brian Bohman" w:date="2021-10-27T05:58:00Z">
            <w:trPr>
              <w:trHeight w:val="180"/>
            </w:trPr>
          </w:trPrChange>
        </w:trPr>
        <w:tc>
          <w:tcPr>
            <w:tcW w:w="360" w:type="dxa"/>
            <w:vAlign w:val="center"/>
            <w:hideMark/>
            <w:tcPrChange w:id="5345"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346"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47"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48"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49"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50"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51"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52"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53"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354"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355" w:author="Brian Bohman" w:date="2021-10-27T05:58:00Z">
            <w:trPr>
              <w:trHeight w:val="165"/>
            </w:trPr>
          </w:trPrChange>
        </w:trPr>
        <w:tc>
          <w:tcPr>
            <w:tcW w:w="360" w:type="dxa"/>
            <w:vAlign w:val="center"/>
            <w:hideMark/>
            <w:tcPrChange w:id="5356"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357"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8"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59"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60"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61"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62"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63"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64"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65"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366" w:author="Brian Bohman" w:date="2021-10-27T05:58:00Z">
            <w:trPr>
              <w:trHeight w:val="165"/>
            </w:trPr>
          </w:trPrChange>
        </w:trPr>
        <w:tc>
          <w:tcPr>
            <w:tcW w:w="360" w:type="dxa"/>
            <w:vAlign w:val="center"/>
            <w:hideMark/>
            <w:tcPrChange w:id="5367"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368"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9"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70"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71"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72"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73"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74"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75"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376"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377" w:author="Brian Bohman" w:date="2021-10-27T05:58:00Z">
            <w:trPr>
              <w:trHeight w:val="165"/>
            </w:trPr>
          </w:trPrChange>
        </w:trPr>
        <w:tc>
          <w:tcPr>
            <w:tcW w:w="360" w:type="dxa"/>
            <w:vAlign w:val="center"/>
            <w:hideMark/>
            <w:tcPrChange w:id="5378"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379"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0"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81"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82"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83"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84"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85"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86"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387"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388" w:author="Brian Bohman" w:date="2021-10-27T05:58:00Z">
            <w:trPr>
              <w:trHeight w:val="165"/>
            </w:trPr>
          </w:trPrChange>
        </w:trPr>
        <w:tc>
          <w:tcPr>
            <w:tcW w:w="360" w:type="dxa"/>
            <w:vAlign w:val="center"/>
            <w:hideMark/>
            <w:tcPrChange w:id="5389"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390"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1"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92"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393"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394"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95"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96"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97"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398"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399" w:author="Brian Bohman" w:date="2021-10-27T05:58:00Z">
            <w:trPr>
              <w:trHeight w:val="165"/>
            </w:trPr>
          </w:trPrChange>
        </w:trPr>
        <w:tc>
          <w:tcPr>
            <w:tcW w:w="360" w:type="dxa"/>
            <w:vAlign w:val="center"/>
            <w:hideMark/>
            <w:tcPrChange w:id="5400"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401"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2"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03"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04"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05"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06"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07"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08"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409"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410" w:author="Brian Bohman" w:date="2021-10-27T05:58:00Z">
            <w:trPr>
              <w:trHeight w:val="165"/>
            </w:trPr>
          </w:trPrChange>
        </w:trPr>
        <w:tc>
          <w:tcPr>
            <w:tcW w:w="360" w:type="dxa"/>
            <w:vAlign w:val="center"/>
            <w:hideMark/>
            <w:tcPrChange w:id="5411"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412"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13"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14"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15"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16"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17"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18"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19"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420"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421" w:author="Brian Bohman" w:date="2021-10-27T05:58:00Z">
            <w:trPr>
              <w:trHeight w:val="165"/>
            </w:trPr>
          </w:trPrChange>
        </w:trPr>
        <w:tc>
          <w:tcPr>
            <w:tcW w:w="360" w:type="dxa"/>
            <w:vAlign w:val="center"/>
            <w:hideMark/>
            <w:tcPrChange w:id="5422"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423"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24"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25"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26"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27"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28"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29"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30"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431"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432" w:author="Brian Bohman" w:date="2021-10-27T05:58:00Z">
            <w:trPr>
              <w:trHeight w:val="165"/>
            </w:trPr>
          </w:trPrChange>
        </w:trPr>
        <w:tc>
          <w:tcPr>
            <w:tcW w:w="360" w:type="dxa"/>
            <w:vAlign w:val="center"/>
            <w:hideMark/>
            <w:tcPrChange w:id="5433"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434"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5"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36"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37"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38"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39"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40"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41"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442"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443" w:author="Brian Bohman" w:date="2021-10-27T05:58:00Z">
            <w:trPr>
              <w:trHeight w:val="165"/>
            </w:trPr>
          </w:trPrChange>
        </w:trPr>
        <w:tc>
          <w:tcPr>
            <w:tcW w:w="360" w:type="dxa"/>
            <w:vAlign w:val="center"/>
            <w:hideMark/>
            <w:tcPrChange w:id="5444"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445"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6"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47"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48"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49"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50"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51"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52"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453"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454" w:author="Brian Bohman" w:date="2021-10-27T05:58:00Z">
            <w:trPr>
              <w:trHeight w:val="165"/>
            </w:trPr>
          </w:trPrChange>
        </w:trPr>
        <w:tc>
          <w:tcPr>
            <w:tcW w:w="360" w:type="dxa"/>
            <w:vAlign w:val="center"/>
            <w:hideMark/>
            <w:tcPrChange w:id="5455"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456"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57"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58"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59"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60"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61"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62"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63"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464"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465" w:author="Brian Bohman" w:date="2021-10-27T05:58:00Z">
            <w:trPr>
              <w:trHeight w:val="165"/>
            </w:trPr>
          </w:trPrChange>
        </w:trPr>
        <w:tc>
          <w:tcPr>
            <w:tcW w:w="360" w:type="dxa"/>
            <w:vAlign w:val="center"/>
            <w:hideMark/>
            <w:tcPrChange w:id="5466"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467"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8"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69"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70"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71"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72"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73"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74"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475"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476" w:author="Brian Bohman" w:date="2021-10-27T05:58:00Z">
            <w:trPr>
              <w:trHeight w:val="165"/>
            </w:trPr>
          </w:trPrChange>
        </w:trPr>
        <w:tc>
          <w:tcPr>
            <w:tcW w:w="360" w:type="dxa"/>
            <w:vAlign w:val="center"/>
            <w:hideMark/>
            <w:tcPrChange w:id="5477"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478"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9"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80"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81"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82"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83"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84"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85"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486"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487" w:author="Brian Bohman" w:date="2021-10-27T05:58:00Z">
            <w:trPr>
              <w:trHeight w:val="165"/>
            </w:trPr>
          </w:trPrChange>
        </w:trPr>
        <w:tc>
          <w:tcPr>
            <w:tcW w:w="360" w:type="dxa"/>
            <w:vAlign w:val="center"/>
            <w:hideMark/>
            <w:tcPrChange w:id="5488"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489"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0"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91"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92"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93"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494"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95"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96"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497"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498" w:author="Brian Bohman" w:date="2021-10-27T05:58:00Z">
            <w:trPr>
              <w:trHeight w:val="180"/>
            </w:trPr>
          </w:trPrChange>
        </w:trPr>
        <w:tc>
          <w:tcPr>
            <w:tcW w:w="360" w:type="dxa"/>
            <w:vAlign w:val="center"/>
            <w:hideMark/>
            <w:tcPrChange w:id="5499"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500"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1"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02"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03"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04"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05"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06"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07"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508"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509" w:author="Brian Bohman" w:date="2021-10-27T05:58:00Z">
            <w:trPr>
              <w:trHeight w:val="165"/>
            </w:trPr>
          </w:trPrChange>
        </w:trPr>
        <w:tc>
          <w:tcPr>
            <w:tcW w:w="360" w:type="dxa"/>
            <w:vAlign w:val="center"/>
            <w:hideMark/>
            <w:tcPrChange w:id="5510"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511"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2"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13"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14"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15"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16"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17"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18"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519"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520" w:author="Brian Bohman" w:date="2021-10-27T05:58:00Z">
            <w:trPr>
              <w:trHeight w:val="165"/>
            </w:trPr>
          </w:trPrChange>
        </w:trPr>
        <w:tc>
          <w:tcPr>
            <w:tcW w:w="360" w:type="dxa"/>
            <w:vAlign w:val="center"/>
            <w:hideMark/>
            <w:tcPrChange w:id="5521"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522"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23"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24"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25"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26"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27"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28"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29"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530"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531" w:author="Brian Bohman" w:date="2021-10-27T05:58:00Z">
            <w:trPr>
              <w:trHeight w:val="165"/>
            </w:trPr>
          </w:trPrChange>
        </w:trPr>
        <w:tc>
          <w:tcPr>
            <w:tcW w:w="360" w:type="dxa"/>
            <w:vAlign w:val="center"/>
            <w:hideMark/>
            <w:tcPrChange w:id="5532"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533"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34"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35"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36"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37"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38"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39"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40"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541"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542" w:author="Brian Bohman" w:date="2021-10-27T05:58:00Z">
            <w:trPr>
              <w:trHeight w:val="165"/>
            </w:trPr>
          </w:trPrChange>
        </w:trPr>
        <w:tc>
          <w:tcPr>
            <w:tcW w:w="360" w:type="dxa"/>
            <w:vAlign w:val="center"/>
            <w:hideMark/>
            <w:tcPrChange w:id="5543"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544"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5"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46"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47"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48"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49"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50"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551"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552"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553" w:author="Brian Bohman" w:date="2021-10-27T05:58:00Z">
            <w:trPr>
              <w:trHeight w:val="165"/>
            </w:trPr>
          </w:trPrChange>
        </w:trPr>
        <w:tc>
          <w:tcPr>
            <w:tcW w:w="360" w:type="dxa"/>
            <w:vAlign w:val="center"/>
            <w:hideMark/>
            <w:tcPrChange w:id="5554"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555"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6"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57"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58"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59"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60"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61"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62"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563"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564" w:author="Brian Bohman" w:date="2021-10-27T05:58:00Z">
            <w:trPr>
              <w:trHeight w:val="165"/>
            </w:trPr>
          </w:trPrChange>
        </w:trPr>
        <w:tc>
          <w:tcPr>
            <w:tcW w:w="360" w:type="dxa"/>
            <w:vAlign w:val="center"/>
            <w:hideMark/>
            <w:tcPrChange w:id="5565"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566"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67"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68"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69"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70"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71"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72"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73"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574"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575" w:author="Brian Bohman" w:date="2021-10-27T05:58:00Z">
            <w:trPr>
              <w:trHeight w:val="165"/>
            </w:trPr>
          </w:trPrChange>
        </w:trPr>
        <w:tc>
          <w:tcPr>
            <w:tcW w:w="360" w:type="dxa"/>
            <w:vAlign w:val="center"/>
            <w:hideMark/>
            <w:tcPrChange w:id="5576"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577"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8"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79"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80"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81"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r w:rsidRPr="00266687">
              <w:rPr>
                <w:color w:val="000000"/>
                <w:sz w:val="16"/>
                <w:szCs w:val="16"/>
              </w:rPr>
              <w:t>Gouy</w:t>
            </w:r>
          </w:p>
        </w:tc>
        <w:tc>
          <w:tcPr>
            <w:tcW w:w="720" w:type="dxa"/>
            <w:vAlign w:val="center"/>
            <w:hideMark/>
            <w:tcPrChange w:id="5582"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83"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84"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585"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586" w:author="Brian Bohman" w:date="2021-10-27T05:58:00Z">
            <w:trPr>
              <w:trHeight w:val="165"/>
            </w:trPr>
          </w:trPrChange>
        </w:trPr>
        <w:tc>
          <w:tcPr>
            <w:tcW w:w="360" w:type="dxa"/>
            <w:vAlign w:val="center"/>
            <w:hideMark/>
            <w:tcPrChange w:id="5587"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588"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9"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90"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591"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592"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r w:rsidRPr="00266687">
              <w:rPr>
                <w:color w:val="000000"/>
                <w:sz w:val="16"/>
                <w:szCs w:val="16"/>
              </w:rPr>
              <w:t>incourt</w:t>
            </w:r>
          </w:p>
        </w:tc>
        <w:tc>
          <w:tcPr>
            <w:tcW w:w="720" w:type="dxa"/>
            <w:vAlign w:val="center"/>
            <w:hideMark/>
            <w:tcPrChange w:id="5593"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94"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95"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596"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597" w:author="Brian Bohman" w:date="2021-10-27T05:58:00Z">
            <w:trPr>
              <w:trHeight w:val="165"/>
            </w:trPr>
          </w:trPrChange>
        </w:trPr>
        <w:tc>
          <w:tcPr>
            <w:tcW w:w="360" w:type="dxa"/>
            <w:vAlign w:val="center"/>
            <w:hideMark/>
            <w:tcPrChange w:id="5598"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599"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0"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01"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02"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03"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r w:rsidRPr="00266687">
              <w:rPr>
                <w:color w:val="000000"/>
                <w:sz w:val="16"/>
                <w:szCs w:val="16"/>
              </w:rPr>
              <w:t>incourt</w:t>
            </w:r>
          </w:p>
        </w:tc>
        <w:tc>
          <w:tcPr>
            <w:tcW w:w="720" w:type="dxa"/>
            <w:vAlign w:val="center"/>
            <w:hideMark/>
            <w:tcPrChange w:id="5604"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05"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606"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607"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608" w:author="Brian Bohman" w:date="2021-10-27T05:58:00Z">
            <w:trPr>
              <w:trHeight w:val="165"/>
            </w:trPr>
          </w:trPrChange>
        </w:trPr>
        <w:tc>
          <w:tcPr>
            <w:tcW w:w="360" w:type="dxa"/>
            <w:vAlign w:val="center"/>
            <w:hideMark/>
            <w:tcPrChange w:id="5609"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610"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1"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12"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13"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14"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r w:rsidRPr="00266687">
              <w:rPr>
                <w:color w:val="000000"/>
                <w:sz w:val="16"/>
                <w:szCs w:val="16"/>
              </w:rPr>
              <w:t>incourt</w:t>
            </w:r>
          </w:p>
        </w:tc>
        <w:tc>
          <w:tcPr>
            <w:tcW w:w="720" w:type="dxa"/>
            <w:vAlign w:val="center"/>
            <w:hideMark/>
            <w:tcPrChange w:id="5615"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16"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617"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618"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619" w:author="Brian Bohman" w:date="2021-10-27T05:58:00Z">
            <w:trPr>
              <w:trHeight w:val="165"/>
            </w:trPr>
          </w:trPrChange>
        </w:trPr>
        <w:tc>
          <w:tcPr>
            <w:tcW w:w="360" w:type="dxa"/>
            <w:vAlign w:val="center"/>
            <w:hideMark/>
            <w:tcPrChange w:id="5620"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621"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2"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23"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24"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25"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r w:rsidRPr="00266687">
              <w:rPr>
                <w:color w:val="000000"/>
                <w:sz w:val="16"/>
                <w:szCs w:val="16"/>
              </w:rPr>
              <w:t>incourt</w:t>
            </w:r>
          </w:p>
        </w:tc>
        <w:tc>
          <w:tcPr>
            <w:tcW w:w="720" w:type="dxa"/>
            <w:vAlign w:val="center"/>
            <w:hideMark/>
            <w:tcPrChange w:id="5626"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27"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628"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629"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630" w:author="Brian Bohman" w:date="2021-10-27T05:58:00Z">
            <w:trPr>
              <w:trHeight w:val="165"/>
            </w:trPr>
          </w:trPrChange>
        </w:trPr>
        <w:tc>
          <w:tcPr>
            <w:tcW w:w="360" w:type="dxa"/>
            <w:vAlign w:val="center"/>
            <w:hideMark/>
            <w:tcPrChange w:id="5631"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632"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33"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34"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35"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36"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r w:rsidRPr="00266687">
              <w:rPr>
                <w:color w:val="000000"/>
                <w:sz w:val="16"/>
                <w:szCs w:val="16"/>
              </w:rPr>
              <w:t>Marcq</w:t>
            </w:r>
          </w:p>
        </w:tc>
        <w:tc>
          <w:tcPr>
            <w:tcW w:w="720" w:type="dxa"/>
            <w:vAlign w:val="center"/>
            <w:hideMark/>
            <w:tcPrChange w:id="5637"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38"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39"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640"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641" w:author="Brian Bohman" w:date="2021-10-27T05:58:00Z">
            <w:trPr>
              <w:trHeight w:val="165"/>
            </w:trPr>
          </w:trPrChange>
        </w:trPr>
        <w:tc>
          <w:tcPr>
            <w:tcW w:w="360" w:type="dxa"/>
            <w:vAlign w:val="center"/>
            <w:hideMark/>
            <w:tcPrChange w:id="5642"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643"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44"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45"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46"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47"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r w:rsidRPr="00266687">
              <w:rPr>
                <w:color w:val="000000"/>
                <w:sz w:val="16"/>
                <w:szCs w:val="16"/>
              </w:rPr>
              <w:t>Marcq</w:t>
            </w:r>
          </w:p>
        </w:tc>
        <w:tc>
          <w:tcPr>
            <w:tcW w:w="720" w:type="dxa"/>
            <w:vAlign w:val="center"/>
            <w:hideMark/>
            <w:tcPrChange w:id="5648"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49"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650"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651"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652" w:author="Brian Bohman" w:date="2021-10-27T05:58:00Z">
            <w:trPr>
              <w:trHeight w:val="165"/>
            </w:trPr>
          </w:trPrChange>
        </w:trPr>
        <w:tc>
          <w:tcPr>
            <w:tcW w:w="360" w:type="dxa"/>
            <w:vAlign w:val="center"/>
            <w:hideMark/>
            <w:tcPrChange w:id="5653"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654"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5"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56"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57"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58"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r w:rsidRPr="00266687">
              <w:rPr>
                <w:color w:val="000000"/>
                <w:sz w:val="16"/>
                <w:szCs w:val="16"/>
              </w:rPr>
              <w:t>Marcq</w:t>
            </w:r>
          </w:p>
        </w:tc>
        <w:tc>
          <w:tcPr>
            <w:tcW w:w="720" w:type="dxa"/>
            <w:vAlign w:val="center"/>
            <w:hideMark/>
            <w:tcPrChange w:id="5659"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60"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661"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662"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663" w:author="Brian Bohman" w:date="2021-10-27T05:58:00Z">
            <w:trPr>
              <w:trHeight w:val="180"/>
            </w:trPr>
          </w:trPrChange>
        </w:trPr>
        <w:tc>
          <w:tcPr>
            <w:tcW w:w="360" w:type="dxa"/>
            <w:vAlign w:val="center"/>
            <w:hideMark/>
            <w:tcPrChange w:id="5664"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665"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6"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67"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68"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69"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r w:rsidRPr="00266687">
              <w:rPr>
                <w:color w:val="000000"/>
                <w:sz w:val="16"/>
                <w:szCs w:val="16"/>
              </w:rPr>
              <w:t>Marcq</w:t>
            </w:r>
          </w:p>
        </w:tc>
        <w:tc>
          <w:tcPr>
            <w:tcW w:w="720" w:type="dxa"/>
            <w:vAlign w:val="center"/>
            <w:hideMark/>
            <w:tcPrChange w:id="5670"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71"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672"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673"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674" w:author="Brian Bohman" w:date="2021-10-27T05:58:00Z">
            <w:trPr>
              <w:trHeight w:val="165"/>
            </w:trPr>
          </w:trPrChange>
        </w:trPr>
        <w:tc>
          <w:tcPr>
            <w:tcW w:w="360" w:type="dxa"/>
            <w:vAlign w:val="center"/>
            <w:hideMark/>
            <w:tcPrChange w:id="5675"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676"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77"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78"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79"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80"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681"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82"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83"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684"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685" w:author="Brian Bohman" w:date="2021-10-27T05:58:00Z">
            <w:trPr>
              <w:trHeight w:val="165"/>
            </w:trPr>
          </w:trPrChange>
        </w:trPr>
        <w:tc>
          <w:tcPr>
            <w:tcW w:w="360" w:type="dxa"/>
            <w:vAlign w:val="center"/>
            <w:hideMark/>
            <w:tcPrChange w:id="5686"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687"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8"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89"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90"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91"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692"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93"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694"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695"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696" w:author="Brian Bohman" w:date="2021-10-27T05:58:00Z">
            <w:trPr>
              <w:trHeight w:val="165"/>
            </w:trPr>
          </w:trPrChange>
        </w:trPr>
        <w:tc>
          <w:tcPr>
            <w:tcW w:w="360" w:type="dxa"/>
            <w:vAlign w:val="center"/>
            <w:hideMark/>
            <w:tcPrChange w:id="5697"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698"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9"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00"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01"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02"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03"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04"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05"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706"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707" w:author="Brian Bohman" w:date="2021-10-27T05:58:00Z">
            <w:trPr>
              <w:trHeight w:val="165"/>
            </w:trPr>
          </w:trPrChange>
        </w:trPr>
        <w:tc>
          <w:tcPr>
            <w:tcW w:w="360" w:type="dxa"/>
            <w:vAlign w:val="center"/>
            <w:hideMark/>
            <w:tcPrChange w:id="5708"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709"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0"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11"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12"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13"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14"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15"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16"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717"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718" w:author="Brian Bohman" w:date="2021-10-27T05:58:00Z">
            <w:trPr>
              <w:trHeight w:val="165"/>
            </w:trPr>
          </w:trPrChange>
        </w:trPr>
        <w:tc>
          <w:tcPr>
            <w:tcW w:w="360" w:type="dxa"/>
            <w:vAlign w:val="center"/>
            <w:hideMark/>
            <w:tcPrChange w:id="5719"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720"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1"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22"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23"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24"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25"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26"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27"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728"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729" w:author="Brian Bohman" w:date="2021-10-27T05:58:00Z">
            <w:trPr>
              <w:trHeight w:val="165"/>
            </w:trPr>
          </w:trPrChange>
        </w:trPr>
        <w:tc>
          <w:tcPr>
            <w:tcW w:w="360" w:type="dxa"/>
            <w:vAlign w:val="center"/>
            <w:hideMark/>
            <w:tcPrChange w:id="5730"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731"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2"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33"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34"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35"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36"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37"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38"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739"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740" w:author="Brian Bohman" w:date="2021-10-27T05:58:00Z">
            <w:trPr>
              <w:trHeight w:val="165"/>
            </w:trPr>
          </w:trPrChange>
        </w:trPr>
        <w:tc>
          <w:tcPr>
            <w:tcW w:w="360" w:type="dxa"/>
            <w:vAlign w:val="center"/>
            <w:hideMark/>
            <w:tcPrChange w:id="5741"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742"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43"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44"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45"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46"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47"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48"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49"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750"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751" w:author="Brian Bohman" w:date="2021-10-27T05:58:00Z">
            <w:trPr>
              <w:trHeight w:val="165"/>
            </w:trPr>
          </w:trPrChange>
        </w:trPr>
        <w:tc>
          <w:tcPr>
            <w:tcW w:w="360" w:type="dxa"/>
            <w:vAlign w:val="center"/>
            <w:hideMark/>
            <w:tcPrChange w:id="5752"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753"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54"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55"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56"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57"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58"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59"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60"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761"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762" w:author="Brian Bohman" w:date="2021-10-27T05:58:00Z">
            <w:trPr>
              <w:trHeight w:val="165"/>
            </w:trPr>
          </w:trPrChange>
        </w:trPr>
        <w:tc>
          <w:tcPr>
            <w:tcW w:w="360" w:type="dxa"/>
            <w:vAlign w:val="center"/>
            <w:hideMark/>
            <w:tcPrChange w:id="5763"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764"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5"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66"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67"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68"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69"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70"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71"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772"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773" w:author="Brian Bohman" w:date="2021-10-27T05:58:00Z">
            <w:trPr>
              <w:trHeight w:val="165"/>
            </w:trPr>
          </w:trPrChange>
        </w:trPr>
        <w:tc>
          <w:tcPr>
            <w:tcW w:w="360" w:type="dxa"/>
            <w:vAlign w:val="center"/>
            <w:hideMark/>
            <w:tcPrChange w:id="5774"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775"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6"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77"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78"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79"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80"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81"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82"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783"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784" w:author="Brian Bohman" w:date="2021-10-27T05:58:00Z">
            <w:trPr>
              <w:trHeight w:val="165"/>
            </w:trPr>
          </w:trPrChange>
        </w:trPr>
        <w:tc>
          <w:tcPr>
            <w:tcW w:w="360" w:type="dxa"/>
            <w:vAlign w:val="center"/>
            <w:hideMark/>
            <w:tcPrChange w:id="5785"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786"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87"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88"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89"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90"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791"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92"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93"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794"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795" w:author="Brian Bohman" w:date="2021-10-27T05:58:00Z">
            <w:trPr>
              <w:trHeight w:val="165"/>
            </w:trPr>
          </w:trPrChange>
        </w:trPr>
        <w:tc>
          <w:tcPr>
            <w:tcW w:w="360" w:type="dxa"/>
            <w:vAlign w:val="center"/>
            <w:hideMark/>
            <w:tcPrChange w:id="5796"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797"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8"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99"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00"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01"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802"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03"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804"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805"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806" w:author="Brian Bohman" w:date="2021-10-27T05:58:00Z">
            <w:trPr>
              <w:trHeight w:val="165"/>
            </w:trPr>
          </w:trPrChange>
        </w:trPr>
        <w:tc>
          <w:tcPr>
            <w:tcW w:w="360" w:type="dxa"/>
            <w:vAlign w:val="center"/>
            <w:hideMark/>
            <w:tcPrChange w:id="5807"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808"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9"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10"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11"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12"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813"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14"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815"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816"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5817" w:author="Brian Bohman" w:date="2021-10-27T05:58:00Z">
            <w:trPr>
              <w:trHeight w:val="180"/>
            </w:trPr>
          </w:trPrChange>
        </w:trPr>
        <w:tc>
          <w:tcPr>
            <w:tcW w:w="360" w:type="dxa"/>
            <w:vAlign w:val="center"/>
            <w:hideMark/>
            <w:tcPrChange w:id="5818"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5819"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20"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21"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22"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23"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824"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25"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826"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5827"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5828" w:author="Brian Bohman" w:date="2021-10-27T05:58:00Z">
            <w:trPr>
              <w:trHeight w:val="165"/>
            </w:trPr>
          </w:trPrChange>
        </w:trPr>
        <w:tc>
          <w:tcPr>
            <w:tcW w:w="360" w:type="dxa"/>
            <w:vAlign w:val="center"/>
            <w:hideMark/>
            <w:tcPrChange w:id="5829"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5830"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31"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32"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33"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34"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r w:rsidRPr="00266687">
              <w:rPr>
                <w:color w:val="000000"/>
                <w:sz w:val="16"/>
                <w:szCs w:val="16"/>
              </w:rPr>
              <w:t>Masnuy</w:t>
            </w:r>
          </w:p>
        </w:tc>
        <w:tc>
          <w:tcPr>
            <w:tcW w:w="720" w:type="dxa"/>
            <w:vAlign w:val="center"/>
            <w:hideMark/>
            <w:tcPrChange w:id="5835"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36"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837"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5838"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5839" w:author="Brian Bohman" w:date="2021-10-27T05:58:00Z">
            <w:trPr>
              <w:trHeight w:val="165"/>
            </w:trPr>
          </w:trPrChange>
        </w:trPr>
        <w:tc>
          <w:tcPr>
            <w:tcW w:w="360" w:type="dxa"/>
            <w:vAlign w:val="center"/>
            <w:hideMark/>
            <w:tcPrChange w:id="5840"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5841"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42"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43"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44"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45"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r w:rsidRPr="00266687">
              <w:rPr>
                <w:color w:val="000000"/>
                <w:sz w:val="16"/>
                <w:szCs w:val="16"/>
              </w:rPr>
              <w:t>Pontillas</w:t>
            </w:r>
          </w:p>
        </w:tc>
        <w:tc>
          <w:tcPr>
            <w:tcW w:w="720" w:type="dxa"/>
            <w:vAlign w:val="center"/>
            <w:hideMark/>
            <w:tcPrChange w:id="5846"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47"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48"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849"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5850" w:author="Brian Bohman" w:date="2021-10-27T05:58:00Z">
            <w:trPr>
              <w:trHeight w:val="165"/>
            </w:trPr>
          </w:trPrChange>
        </w:trPr>
        <w:tc>
          <w:tcPr>
            <w:tcW w:w="360" w:type="dxa"/>
            <w:vAlign w:val="center"/>
            <w:hideMark/>
            <w:tcPrChange w:id="5851"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5852"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53"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54"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55"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56"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r w:rsidRPr="00266687">
              <w:rPr>
                <w:color w:val="000000"/>
                <w:sz w:val="16"/>
                <w:szCs w:val="16"/>
              </w:rPr>
              <w:t>Pontillas</w:t>
            </w:r>
          </w:p>
        </w:tc>
        <w:tc>
          <w:tcPr>
            <w:tcW w:w="720" w:type="dxa"/>
            <w:vAlign w:val="center"/>
            <w:hideMark/>
            <w:tcPrChange w:id="5857"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58"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859"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60"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5861" w:author="Brian Bohman" w:date="2021-10-27T05:58:00Z">
            <w:trPr>
              <w:trHeight w:val="165"/>
            </w:trPr>
          </w:trPrChange>
        </w:trPr>
        <w:tc>
          <w:tcPr>
            <w:tcW w:w="360" w:type="dxa"/>
            <w:vAlign w:val="center"/>
            <w:hideMark/>
            <w:tcPrChange w:id="5862"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5863"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64"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65"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66"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67"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r w:rsidRPr="00266687">
              <w:rPr>
                <w:color w:val="000000"/>
                <w:sz w:val="16"/>
                <w:szCs w:val="16"/>
              </w:rPr>
              <w:t>Pontillas</w:t>
            </w:r>
          </w:p>
        </w:tc>
        <w:tc>
          <w:tcPr>
            <w:tcW w:w="720" w:type="dxa"/>
            <w:vAlign w:val="center"/>
            <w:hideMark/>
            <w:tcPrChange w:id="5868"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69"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5870"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71"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5872" w:author="Brian Bohman" w:date="2021-10-27T05:58:00Z">
            <w:trPr>
              <w:trHeight w:val="165"/>
            </w:trPr>
          </w:trPrChange>
        </w:trPr>
        <w:tc>
          <w:tcPr>
            <w:tcW w:w="360" w:type="dxa"/>
            <w:vAlign w:val="center"/>
            <w:hideMark/>
            <w:tcPrChange w:id="5873"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5874"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75"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76"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77"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78"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r w:rsidRPr="00266687">
              <w:rPr>
                <w:color w:val="000000"/>
                <w:sz w:val="16"/>
                <w:szCs w:val="16"/>
              </w:rPr>
              <w:t>Pontillas</w:t>
            </w:r>
          </w:p>
        </w:tc>
        <w:tc>
          <w:tcPr>
            <w:tcW w:w="720" w:type="dxa"/>
            <w:vAlign w:val="center"/>
            <w:hideMark/>
            <w:tcPrChange w:id="5879"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80"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5881"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5882"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5883" w:author="Brian Bohman" w:date="2021-10-27T05:58:00Z">
            <w:trPr>
              <w:trHeight w:val="165"/>
            </w:trPr>
          </w:trPrChange>
        </w:trPr>
        <w:tc>
          <w:tcPr>
            <w:tcW w:w="360" w:type="dxa"/>
            <w:vAlign w:val="center"/>
            <w:hideMark/>
            <w:tcPrChange w:id="5884"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5885"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86"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87"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88"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889"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890"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891"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92"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5893"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5894" w:author="Brian Bohman" w:date="2021-10-27T05:58:00Z">
            <w:trPr>
              <w:trHeight w:val="165"/>
            </w:trPr>
          </w:trPrChange>
        </w:trPr>
        <w:tc>
          <w:tcPr>
            <w:tcW w:w="360" w:type="dxa"/>
            <w:vAlign w:val="center"/>
            <w:hideMark/>
            <w:tcPrChange w:id="5895"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5896"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97"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98"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99"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00"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01"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02"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5903"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5904"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5905" w:author="Brian Bohman" w:date="2021-10-27T05:58:00Z">
            <w:trPr>
              <w:trHeight w:val="165"/>
            </w:trPr>
          </w:trPrChange>
        </w:trPr>
        <w:tc>
          <w:tcPr>
            <w:tcW w:w="360" w:type="dxa"/>
            <w:vAlign w:val="center"/>
            <w:hideMark/>
            <w:tcPrChange w:id="5906"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5907"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08"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09"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10"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11"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12"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13"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5914"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5915"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5916" w:author="Brian Bohman" w:date="2021-10-27T05:58:00Z">
            <w:trPr>
              <w:trHeight w:val="165"/>
            </w:trPr>
          </w:trPrChange>
        </w:trPr>
        <w:tc>
          <w:tcPr>
            <w:tcW w:w="360" w:type="dxa"/>
            <w:vAlign w:val="center"/>
            <w:hideMark/>
            <w:tcPrChange w:id="5917"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5918"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19"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20"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21"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22"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23"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24"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5925"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5926"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5927" w:author="Brian Bohman" w:date="2021-10-27T05:58:00Z">
            <w:trPr>
              <w:trHeight w:val="165"/>
            </w:trPr>
          </w:trPrChange>
        </w:trPr>
        <w:tc>
          <w:tcPr>
            <w:tcW w:w="360" w:type="dxa"/>
            <w:vAlign w:val="center"/>
            <w:hideMark/>
            <w:tcPrChange w:id="5928"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5929"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30"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31"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32"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33"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34"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35"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36"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5937"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5938" w:author="Brian Bohman" w:date="2021-10-27T05:58:00Z">
            <w:trPr>
              <w:trHeight w:val="165"/>
            </w:trPr>
          </w:trPrChange>
        </w:trPr>
        <w:tc>
          <w:tcPr>
            <w:tcW w:w="360" w:type="dxa"/>
            <w:vAlign w:val="center"/>
            <w:hideMark/>
            <w:tcPrChange w:id="5939"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5940"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41"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42"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43"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44"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45"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46"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47"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5948"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5949" w:author="Brian Bohman" w:date="2021-10-27T05:58:00Z">
            <w:trPr>
              <w:trHeight w:val="165"/>
            </w:trPr>
          </w:trPrChange>
        </w:trPr>
        <w:tc>
          <w:tcPr>
            <w:tcW w:w="360" w:type="dxa"/>
            <w:vAlign w:val="center"/>
            <w:hideMark/>
            <w:tcPrChange w:id="5950"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5951"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52"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53"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54"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55"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56"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57"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58"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5959"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5960" w:author="Brian Bohman" w:date="2021-10-27T05:58:00Z">
            <w:trPr>
              <w:trHeight w:val="165"/>
            </w:trPr>
          </w:trPrChange>
        </w:trPr>
        <w:tc>
          <w:tcPr>
            <w:tcW w:w="360" w:type="dxa"/>
            <w:vAlign w:val="center"/>
            <w:hideMark/>
            <w:tcPrChange w:id="5961"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5962"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63"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64"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65"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66"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67"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68"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69"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5970"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5971" w:author="Brian Bohman" w:date="2021-10-27T05:58:00Z">
            <w:trPr>
              <w:trHeight w:val="180"/>
            </w:trPr>
          </w:trPrChange>
        </w:trPr>
        <w:tc>
          <w:tcPr>
            <w:tcW w:w="360" w:type="dxa"/>
            <w:vAlign w:val="center"/>
            <w:hideMark/>
            <w:tcPrChange w:id="5972"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5973"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74"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75"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76"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77"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78"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79"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80"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981"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5982" w:author="Brian Bohman" w:date="2021-10-27T05:58:00Z">
            <w:trPr>
              <w:trHeight w:val="165"/>
            </w:trPr>
          </w:trPrChange>
        </w:trPr>
        <w:tc>
          <w:tcPr>
            <w:tcW w:w="360" w:type="dxa"/>
            <w:vAlign w:val="center"/>
            <w:hideMark/>
            <w:tcPrChange w:id="5983"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5984"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85"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86"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87"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88"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89"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90"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91"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992"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5993" w:author="Brian Bohman" w:date="2021-10-27T05:58:00Z">
            <w:trPr>
              <w:trHeight w:val="165"/>
            </w:trPr>
          </w:trPrChange>
        </w:trPr>
        <w:tc>
          <w:tcPr>
            <w:tcW w:w="360" w:type="dxa"/>
            <w:vAlign w:val="center"/>
            <w:hideMark/>
            <w:tcPrChange w:id="5994"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5995"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96"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97"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98"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99"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00"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01"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02"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6003"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6004" w:author="Brian Bohman" w:date="2021-10-27T05:58:00Z">
            <w:trPr>
              <w:trHeight w:val="165"/>
            </w:trPr>
          </w:trPrChange>
        </w:trPr>
        <w:tc>
          <w:tcPr>
            <w:tcW w:w="360" w:type="dxa"/>
            <w:vAlign w:val="center"/>
            <w:hideMark/>
            <w:tcPrChange w:id="6005"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6006"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07"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08"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09"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10"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11"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12"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13"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6014"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6015" w:author="Brian Bohman" w:date="2021-10-27T05:58:00Z">
            <w:trPr>
              <w:trHeight w:val="165"/>
            </w:trPr>
          </w:trPrChange>
        </w:trPr>
        <w:tc>
          <w:tcPr>
            <w:tcW w:w="360" w:type="dxa"/>
            <w:vAlign w:val="center"/>
            <w:hideMark/>
            <w:tcPrChange w:id="6016"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6017"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18"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19"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20"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21"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22"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23"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024"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6025"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6026" w:author="Brian Bohman" w:date="2021-10-27T05:58:00Z">
            <w:trPr>
              <w:trHeight w:val="165"/>
            </w:trPr>
          </w:trPrChange>
        </w:trPr>
        <w:tc>
          <w:tcPr>
            <w:tcW w:w="360" w:type="dxa"/>
            <w:vAlign w:val="center"/>
            <w:hideMark/>
            <w:tcPrChange w:id="6027"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6028"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29"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30"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31"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32"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33"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34"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035"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6036"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6037" w:author="Brian Bohman" w:date="2021-10-27T05:58:00Z">
            <w:trPr>
              <w:trHeight w:val="165"/>
            </w:trPr>
          </w:trPrChange>
        </w:trPr>
        <w:tc>
          <w:tcPr>
            <w:tcW w:w="360" w:type="dxa"/>
            <w:vAlign w:val="center"/>
            <w:hideMark/>
            <w:tcPrChange w:id="6038"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6039"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40"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41"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42"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43"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44"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45"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46"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6047"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6048" w:author="Brian Bohman" w:date="2021-10-27T05:58:00Z">
            <w:trPr>
              <w:trHeight w:val="165"/>
            </w:trPr>
          </w:trPrChange>
        </w:trPr>
        <w:tc>
          <w:tcPr>
            <w:tcW w:w="360" w:type="dxa"/>
            <w:vAlign w:val="center"/>
            <w:hideMark/>
            <w:tcPrChange w:id="6049"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6050"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51"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52"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53"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54"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55"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56"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57"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6058"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6059" w:author="Brian Bohman" w:date="2021-10-27T05:58:00Z">
            <w:trPr>
              <w:trHeight w:val="165"/>
            </w:trPr>
          </w:trPrChange>
        </w:trPr>
        <w:tc>
          <w:tcPr>
            <w:tcW w:w="360" w:type="dxa"/>
            <w:vAlign w:val="center"/>
            <w:hideMark/>
            <w:tcPrChange w:id="6060"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6061"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62"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63"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64"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65"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66"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67"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68"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6069"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6070" w:author="Brian Bohman" w:date="2021-10-27T05:58:00Z">
            <w:trPr>
              <w:trHeight w:val="165"/>
            </w:trPr>
          </w:trPrChange>
        </w:trPr>
        <w:tc>
          <w:tcPr>
            <w:tcW w:w="360" w:type="dxa"/>
            <w:vAlign w:val="center"/>
            <w:hideMark/>
            <w:tcPrChange w:id="6071"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6072"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73"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74"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75"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76"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77"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78"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79"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080"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6081" w:author="Brian Bohman" w:date="2021-10-27T05:58:00Z">
            <w:trPr>
              <w:trHeight w:val="165"/>
            </w:trPr>
          </w:trPrChange>
        </w:trPr>
        <w:tc>
          <w:tcPr>
            <w:tcW w:w="360" w:type="dxa"/>
            <w:vAlign w:val="center"/>
            <w:hideMark/>
            <w:tcPrChange w:id="6082"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6083"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84"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85"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86"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87"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88"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89"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90"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6091"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6092" w:author="Brian Bohman" w:date="2021-10-27T05:58:00Z">
            <w:trPr>
              <w:trHeight w:val="165"/>
            </w:trPr>
          </w:trPrChange>
        </w:trPr>
        <w:tc>
          <w:tcPr>
            <w:tcW w:w="360" w:type="dxa"/>
            <w:vAlign w:val="center"/>
            <w:hideMark/>
            <w:tcPrChange w:id="6093"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6094"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95"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96"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97"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98"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99"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00"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01"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102"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6103" w:author="Brian Bohman" w:date="2021-10-27T05:58:00Z">
            <w:trPr>
              <w:trHeight w:val="165"/>
            </w:trPr>
          </w:trPrChange>
        </w:trPr>
        <w:tc>
          <w:tcPr>
            <w:tcW w:w="360" w:type="dxa"/>
            <w:vAlign w:val="center"/>
            <w:hideMark/>
            <w:tcPrChange w:id="6104"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105"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06"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07"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08"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09"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0"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1"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12"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113"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114" w:author="Brian Bohman" w:date="2021-10-27T05:58:00Z">
            <w:trPr>
              <w:trHeight w:val="165"/>
            </w:trPr>
          </w:trPrChange>
        </w:trPr>
        <w:tc>
          <w:tcPr>
            <w:tcW w:w="360" w:type="dxa"/>
            <w:vAlign w:val="center"/>
            <w:hideMark/>
            <w:tcPrChange w:id="6115"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116"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17"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8"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19"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20"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1"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2"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23"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124"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125" w:author="Brian Bohman" w:date="2021-10-27T05:58:00Z">
            <w:trPr>
              <w:trHeight w:val="180"/>
            </w:trPr>
          </w:trPrChange>
        </w:trPr>
        <w:tc>
          <w:tcPr>
            <w:tcW w:w="360" w:type="dxa"/>
            <w:vAlign w:val="center"/>
            <w:hideMark/>
            <w:tcPrChange w:id="6126"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127"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8"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9"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30"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31"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2"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33"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134"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35"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136" w:author="Brian Bohman" w:date="2021-10-27T05:58:00Z">
            <w:trPr>
              <w:trHeight w:val="165"/>
            </w:trPr>
          </w:trPrChange>
        </w:trPr>
        <w:tc>
          <w:tcPr>
            <w:tcW w:w="360" w:type="dxa"/>
            <w:vAlign w:val="center"/>
            <w:hideMark/>
            <w:tcPrChange w:id="6137"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138"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9"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0"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41"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42"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43"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44"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145"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146"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147" w:author="Brian Bohman" w:date="2021-10-27T05:58:00Z">
            <w:trPr>
              <w:trHeight w:val="165"/>
            </w:trPr>
          </w:trPrChange>
        </w:trPr>
        <w:tc>
          <w:tcPr>
            <w:tcW w:w="360" w:type="dxa"/>
            <w:vAlign w:val="center"/>
            <w:hideMark/>
            <w:tcPrChange w:id="6148"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149"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0"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1"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52"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53"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54"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5"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56"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57"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158" w:author="Brian Bohman" w:date="2021-10-27T05:58:00Z">
            <w:trPr>
              <w:trHeight w:val="165"/>
            </w:trPr>
          </w:trPrChange>
        </w:trPr>
        <w:tc>
          <w:tcPr>
            <w:tcW w:w="360" w:type="dxa"/>
            <w:vAlign w:val="center"/>
            <w:hideMark/>
            <w:tcPrChange w:id="6159"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160"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1"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2"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63"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64"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5"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6"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67"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168"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169" w:author="Brian Bohman" w:date="2021-10-27T05:58:00Z">
            <w:trPr>
              <w:trHeight w:val="165"/>
            </w:trPr>
          </w:trPrChange>
        </w:trPr>
        <w:tc>
          <w:tcPr>
            <w:tcW w:w="360" w:type="dxa"/>
            <w:vAlign w:val="center"/>
            <w:hideMark/>
            <w:tcPrChange w:id="6170"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171"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2"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73"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74"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75"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6"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77"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78"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179"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180" w:author="Brian Bohman" w:date="2021-10-27T05:58:00Z">
            <w:trPr>
              <w:trHeight w:val="165"/>
            </w:trPr>
          </w:trPrChange>
        </w:trPr>
        <w:tc>
          <w:tcPr>
            <w:tcW w:w="360" w:type="dxa"/>
            <w:vAlign w:val="center"/>
            <w:hideMark/>
            <w:tcPrChange w:id="6181"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182"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83"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84"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85"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86"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87"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8"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89"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190"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191" w:author="Brian Bohman" w:date="2021-10-27T05:58:00Z">
            <w:trPr>
              <w:trHeight w:val="165"/>
            </w:trPr>
          </w:trPrChange>
        </w:trPr>
        <w:tc>
          <w:tcPr>
            <w:tcW w:w="360" w:type="dxa"/>
            <w:vAlign w:val="center"/>
            <w:hideMark/>
            <w:tcPrChange w:id="6192"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193"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94"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5"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96"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97"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8"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9"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00"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201"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202" w:author="Brian Bohman" w:date="2021-10-27T05:58:00Z">
            <w:trPr>
              <w:trHeight w:val="165"/>
            </w:trPr>
          </w:trPrChange>
        </w:trPr>
        <w:tc>
          <w:tcPr>
            <w:tcW w:w="360" w:type="dxa"/>
            <w:vAlign w:val="center"/>
            <w:hideMark/>
            <w:tcPrChange w:id="6203"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204"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5"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6"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07"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08"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9"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0"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11"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212"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213" w:author="Brian Bohman" w:date="2021-10-27T05:58:00Z">
            <w:trPr>
              <w:trHeight w:val="165"/>
            </w:trPr>
          </w:trPrChange>
        </w:trPr>
        <w:tc>
          <w:tcPr>
            <w:tcW w:w="360" w:type="dxa"/>
            <w:vAlign w:val="center"/>
            <w:hideMark/>
            <w:tcPrChange w:id="6214"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215"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6"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17"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18"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19"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0"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1"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22"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223"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224" w:author="Brian Bohman" w:date="2021-10-27T05:58:00Z">
            <w:trPr>
              <w:trHeight w:val="165"/>
            </w:trPr>
          </w:trPrChange>
        </w:trPr>
        <w:tc>
          <w:tcPr>
            <w:tcW w:w="360" w:type="dxa"/>
            <w:vAlign w:val="center"/>
            <w:hideMark/>
            <w:tcPrChange w:id="6225"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226"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27"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8"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29"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30"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1"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2"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33"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34"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235" w:author="Brian Bohman" w:date="2021-10-27T05:58:00Z">
            <w:trPr>
              <w:trHeight w:val="165"/>
            </w:trPr>
          </w:trPrChange>
        </w:trPr>
        <w:tc>
          <w:tcPr>
            <w:tcW w:w="360" w:type="dxa"/>
            <w:vAlign w:val="center"/>
            <w:hideMark/>
            <w:tcPrChange w:id="6236"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237"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8"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9"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40"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41"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2"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43"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44"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45"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246" w:author="Brian Bohman" w:date="2021-10-27T05:58:00Z">
            <w:trPr>
              <w:trHeight w:val="165"/>
            </w:trPr>
          </w:trPrChange>
        </w:trPr>
        <w:tc>
          <w:tcPr>
            <w:tcW w:w="360" w:type="dxa"/>
            <w:vAlign w:val="center"/>
            <w:hideMark/>
            <w:tcPrChange w:id="6247"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248"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9"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0"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51"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52"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53"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54"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55"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256"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257" w:author="Brian Bohman" w:date="2021-10-27T05:58:00Z">
            <w:trPr>
              <w:trHeight w:val="165"/>
            </w:trPr>
          </w:trPrChange>
        </w:trPr>
        <w:tc>
          <w:tcPr>
            <w:tcW w:w="360" w:type="dxa"/>
            <w:vAlign w:val="center"/>
            <w:hideMark/>
            <w:tcPrChange w:id="6258"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259"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0"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1"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62"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63"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64"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5"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66"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267"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268" w:author="Brian Bohman" w:date="2021-10-27T05:58:00Z">
            <w:trPr>
              <w:trHeight w:val="165"/>
            </w:trPr>
          </w:trPrChange>
        </w:trPr>
        <w:tc>
          <w:tcPr>
            <w:tcW w:w="360" w:type="dxa"/>
            <w:vAlign w:val="center"/>
            <w:hideMark/>
            <w:tcPrChange w:id="6269"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270"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1"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2"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73"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74"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5"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6"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77"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278"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279" w:author="Brian Bohman" w:date="2021-10-27T05:58:00Z">
            <w:trPr>
              <w:trHeight w:val="165"/>
            </w:trPr>
          </w:trPrChange>
        </w:trPr>
        <w:tc>
          <w:tcPr>
            <w:tcW w:w="360" w:type="dxa"/>
            <w:vAlign w:val="center"/>
            <w:hideMark/>
            <w:tcPrChange w:id="6280"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281"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2"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83"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84"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85"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6"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87"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88"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289"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290" w:author="Brian Bohman" w:date="2021-10-27T05:58:00Z">
            <w:trPr>
              <w:trHeight w:val="180"/>
            </w:trPr>
          </w:trPrChange>
        </w:trPr>
        <w:tc>
          <w:tcPr>
            <w:tcW w:w="360" w:type="dxa"/>
            <w:vAlign w:val="center"/>
            <w:hideMark/>
            <w:tcPrChange w:id="6291"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292"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93"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94"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95"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96"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97"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8"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99"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300"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301" w:author="Brian Bohman" w:date="2021-10-27T05:58:00Z">
            <w:trPr>
              <w:trHeight w:val="165"/>
            </w:trPr>
          </w:trPrChange>
        </w:trPr>
        <w:tc>
          <w:tcPr>
            <w:tcW w:w="360" w:type="dxa"/>
            <w:vAlign w:val="center"/>
            <w:hideMark/>
            <w:tcPrChange w:id="6302"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303"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04"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5"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06"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07"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8"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9"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10"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311"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312" w:author="Brian Bohman" w:date="2021-10-27T05:58:00Z">
            <w:trPr>
              <w:trHeight w:val="165"/>
            </w:trPr>
          </w:trPrChange>
        </w:trPr>
        <w:tc>
          <w:tcPr>
            <w:tcW w:w="360" w:type="dxa"/>
            <w:vAlign w:val="center"/>
            <w:hideMark/>
            <w:tcPrChange w:id="6313"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314"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5"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6"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17"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18"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9"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0"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21"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322"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323" w:author="Brian Bohman" w:date="2021-10-27T05:58:00Z">
            <w:trPr>
              <w:trHeight w:val="165"/>
            </w:trPr>
          </w:trPrChange>
        </w:trPr>
        <w:tc>
          <w:tcPr>
            <w:tcW w:w="360" w:type="dxa"/>
            <w:vAlign w:val="center"/>
            <w:hideMark/>
            <w:tcPrChange w:id="6324"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325"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6"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27"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28"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29"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0"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1"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32"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333"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334" w:author="Brian Bohman" w:date="2021-10-27T05:58:00Z">
            <w:trPr>
              <w:trHeight w:val="165"/>
            </w:trPr>
          </w:trPrChange>
        </w:trPr>
        <w:tc>
          <w:tcPr>
            <w:tcW w:w="360" w:type="dxa"/>
            <w:vAlign w:val="center"/>
            <w:hideMark/>
            <w:tcPrChange w:id="6335"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336"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37"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8"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39"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40"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1"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2"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43"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344"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345" w:author="Brian Bohman" w:date="2021-10-27T05:58:00Z">
            <w:trPr>
              <w:trHeight w:val="165"/>
            </w:trPr>
          </w:trPrChange>
        </w:trPr>
        <w:tc>
          <w:tcPr>
            <w:tcW w:w="360" w:type="dxa"/>
            <w:vAlign w:val="center"/>
            <w:hideMark/>
            <w:tcPrChange w:id="6346"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347"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8"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9"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50"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51"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2"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53"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54"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355"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356" w:author="Brian Bohman" w:date="2021-10-27T05:58:00Z">
            <w:trPr>
              <w:trHeight w:val="165"/>
            </w:trPr>
          </w:trPrChange>
        </w:trPr>
        <w:tc>
          <w:tcPr>
            <w:tcW w:w="360" w:type="dxa"/>
            <w:vAlign w:val="center"/>
            <w:hideMark/>
            <w:tcPrChange w:id="6357"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358"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9"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0"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61"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62"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63"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64"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65"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366"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367" w:author="Brian Bohman" w:date="2021-10-27T05:58:00Z">
            <w:trPr>
              <w:trHeight w:val="165"/>
            </w:trPr>
          </w:trPrChange>
        </w:trPr>
        <w:tc>
          <w:tcPr>
            <w:tcW w:w="360" w:type="dxa"/>
            <w:vAlign w:val="center"/>
            <w:hideMark/>
            <w:tcPrChange w:id="6368"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369"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0"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1"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72"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73"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74"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5"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76"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377"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378" w:author="Brian Bohman" w:date="2021-10-27T05:58:00Z">
            <w:trPr>
              <w:trHeight w:val="165"/>
            </w:trPr>
          </w:trPrChange>
        </w:trPr>
        <w:tc>
          <w:tcPr>
            <w:tcW w:w="360" w:type="dxa"/>
            <w:vAlign w:val="center"/>
            <w:hideMark/>
            <w:tcPrChange w:id="6379"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380"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1"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2"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83"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84"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5"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6"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87"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388"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389" w:author="Brian Bohman" w:date="2021-10-27T05:58:00Z">
            <w:trPr>
              <w:trHeight w:val="165"/>
            </w:trPr>
          </w:trPrChange>
        </w:trPr>
        <w:tc>
          <w:tcPr>
            <w:tcW w:w="360" w:type="dxa"/>
            <w:vAlign w:val="center"/>
            <w:hideMark/>
            <w:tcPrChange w:id="6390"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391"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2"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93"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94"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95"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6"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97"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98"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399"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400" w:author="Brian Bohman" w:date="2021-10-27T05:58:00Z">
            <w:trPr>
              <w:trHeight w:val="165"/>
            </w:trPr>
          </w:trPrChange>
        </w:trPr>
        <w:tc>
          <w:tcPr>
            <w:tcW w:w="360" w:type="dxa"/>
            <w:vAlign w:val="center"/>
            <w:hideMark/>
            <w:tcPrChange w:id="6401"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402"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03"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04"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05"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06"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07"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8"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09"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410"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411" w:author="Brian Bohman" w:date="2021-10-27T05:58:00Z">
            <w:trPr>
              <w:trHeight w:val="165"/>
            </w:trPr>
          </w:trPrChange>
        </w:trPr>
        <w:tc>
          <w:tcPr>
            <w:tcW w:w="360" w:type="dxa"/>
            <w:vAlign w:val="center"/>
            <w:hideMark/>
            <w:tcPrChange w:id="6412"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413"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14"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5"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16"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17"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8"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9"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20"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421"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422" w:author="Brian Bohman" w:date="2021-10-27T05:58:00Z">
            <w:trPr>
              <w:trHeight w:val="165"/>
            </w:trPr>
          </w:trPrChange>
        </w:trPr>
        <w:tc>
          <w:tcPr>
            <w:tcW w:w="360" w:type="dxa"/>
            <w:vAlign w:val="center"/>
            <w:hideMark/>
            <w:tcPrChange w:id="6423"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424"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5"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6"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27"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28"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9"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0"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31"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432"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433" w:author="Brian Bohman" w:date="2021-10-27T05:58:00Z">
            <w:trPr>
              <w:trHeight w:val="165"/>
            </w:trPr>
          </w:trPrChange>
        </w:trPr>
        <w:tc>
          <w:tcPr>
            <w:tcW w:w="360" w:type="dxa"/>
            <w:vAlign w:val="center"/>
            <w:hideMark/>
            <w:tcPrChange w:id="6434"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435"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6"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37"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38"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39"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0"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1"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42"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443"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444" w:author="Brian Bohman" w:date="2021-10-27T05:58:00Z">
            <w:trPr>
              <w:trHeight w:val="180"/>
            </w:trPr>
          </w:trPrChange>
        </w:trPr>
        <w:tc>
          <w:tcPr>
            <w:tcW w:w="360" w:type="dxa"/>
            <w:vAlign w:val="center"/>
            <w:hideMark/>
            <w:tcPrChange w:id="6445"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446"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47"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8"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49"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50"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1"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2"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53"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454"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455" w:author="Brian Bohman" w:date="2021-10-27T05:58:00Z">
            <w:trPr>
              <w:trHeight w:val="165"/>
            </w:trPr>
          </w:trPrChange>
        </w:trPr>
        <w:tc>
          <w:tcPr>
            <w:tcW w:w="360" w:type="dxa"/>
            <w:vAlign w:val="center"/>
            <w:hideMark/>
            <w:tcPrChange w:id="6456"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t>401</w:t>
            </w:r>
          </w:p>
        </w:tc>
        <w:tc>
          <w:tcPr>
            <w:tcW w:w="864" w:type="dxa"/>
            <w:vAlign w:val="center"/>
            <w:hideMark/>
            <w:tcPrChange w:id="6457"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8"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9"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60"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61"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2"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63"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64"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465"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466" w:author="Brian Bohman" w:date="2021-10-27T05:58:00Z">
            <w:trPr>
              <w:trHeight w:val="165"/>
            </w:trPr>
          </w:trPrChange>
        </w:trPr>
        <w:tc>
          <w:tcPr>
            <w:tcW w:w="360" w:type="dxa"/>
            <w:vAlign w:val="center"/>
            <w:hideMark/>
            <w:tcPrChange w:id="6467"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468"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9"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0"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71"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72"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73"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74"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75"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476"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477" w:author="Brian Bohman" w:date="2021-10-27T05:58:00Z">
            <w:trPr>
              <w:trHeight w:val="165"/>
            </w:trPr>
          </w:trPrChange>
        </w:trPr>
        <w:tc>
          <w:tcPr>
            <w:tcW w:w="360" w:type="dxa"/>
            <w:vAlign w:val="center"/>
            <w:hideMark/>
            <w:tcPrChange w:id="6478"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479"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0"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1"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82"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83"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84"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5"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486"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487"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488" w:author="Brian Bohman" w:date="2021-10-27T05:58:00Z">
            <w:trPr>
              <w:trHeight w:val="165"/>
            </w:trPr>
          </w:trPrChange>
        </w:trPr>
        <w:tc>
          <w:tcPr>
            <w:tcW w:w="360" w:type="dxa"/>
            <w:vAlign w:val="center"/>
            <w:hideMark/>
            <w:tcPrChange w:id="6489"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490"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1"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2"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93"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94"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5"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96"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97"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498"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499" w:author="Brian Bohman" w:date="2021-10-27T05:58:00Z">
            <w:trPr>
              <w:trHeight w:val="165"/>
            </w:trPr>
          </w:trPrChange>
        </w:trPr>
        <w:tc>
          <w:tcPr>
            <w:tcW w:w="360" w:type="dxa"/>
            <w:vAlign w:val="center"/>
            <w:hideMark/>
            <w:tcPrChange w:id="6500"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501"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2"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03"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04"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05"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6"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07"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08"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509"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510" w:author="Brian Bohman" w:date="2021-10-27T05:58:00Z">
            <w:trPr>
              <w:trHeight w:val="165"/>
            </w:trPr>
          </w:trPrChange>
        </w:trPr>
        <w:tc>
          <w:tcPr>
            <w:tcW w:w="360" w:type="dxa"/>
            <w:vAlign w:val="center"/>
            <w:hideMark/>
            <w:tcPrChange w:id="6511"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512"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13"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14"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15"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16"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17"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18"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19"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520"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521" w:author="Brian Bohman" w:date="2021-10-27T05:58:00Z">
            <w:trPr>
              <w:trHeight w:val="165"/>
            </w:trPr>
          </w:trPrChange>
        </w:trPr>
        <w:tc>
          <w:tcPr>
            <w:tcW w:w="360" w:type="dxa"/>
            <w:vAlign w:val="center"/>
            <w:hideMark/>
            <w:tcPrChange w:id="6522"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523"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24"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5"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26"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27"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8"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29"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30"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531"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532" w:author="Brian Bohman" w:date="2021-10-27T05:58:00Z">
            <w:trPr>
              <w:trHeight w:val="165"/>
            </w:trPr>
          </w:trPrChange>
        </w:trPr>
        <w:tc>
          <w:tcPr>
            <w:tcW w:w="360" w:type="dxa"/>
            <w:vAlign w:val="center"/>
            <w:hideMark/>
            <w:tcPrChange w:id="6533"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534"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5"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6"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37"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38"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9"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40"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41"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542"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543" w:author="Brian Bohman" w:date="2021-10-27T05:58:00Z">
            <w:trPr>
              <w:trHeight w:val="165"/>
            </w:trPr>
          </w:trPrChange>
        </w:trPr>
        <w:tc>
          <w:tcPr>
            <w:tcW w:w="360" w:type="dxa"/>
            <w:vAlign w:val="center"/>
            <w:hideMark/>
            <w:tcPrChange w:id="6544"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545"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6"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47"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48"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49"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0"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51"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52"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553"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554" w:author="Brian Bohman" w:date="2021-10-27T05:58:00Z">
            <w:trPr>
              <w:trHeight w:val="165"/>
            </w:trPr>
          </w:trPrChange>
        </w:trPr>
        <w:tc>
          <w:tcPr>
            <w:tcW w:w="360" w:type="dxa"/>
            <w:vAlign w:val="center"/>
            <w:hideMark/>
            <w:tcPrChange w:id="6555"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556"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57"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8"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59"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60"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1"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62"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63"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564"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565" w:author="Brian Bohman" w:date="2021-10-27T05:58:00Z">
            <w:trPr>
              <w:trHeight w:val="165"/>
            </w:trPr>
          </w:trPrChange>
        </w:trPr>
        <w:tc>
          <w:tcPr>
            <w:tcW w:w="360" w:type="dxa"/>
            <w:vAlign w:val="center"/>
            <w:hideMark/>
            <w:tcPrChange w:id="6566"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567"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8"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9"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70"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71"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2"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73"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74"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575"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576" w:author="Brian Bohman" w:date="2021-10-27T05:58:00Z">
            <w:trPr>
              <w:trHeight w:val="165"/>
            </w:trPr>
          </w:trPrChange>
        </w:trPr>
        <w:tc>
          <w:tcPr>
            <w:tcW w:w="360" w:type="dxa"/>
            <w:vAlign w:val="center"/>
            <w:hideMark/>
            <w:tcPrChange w:id="6577"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578"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9"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0"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81"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82"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83"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84"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85"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586"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587" w:author="Brian Bohman" w:date="2021-10-27T05:58:00Z">
            <w:trPr>
              <w:trHeight w:val="165"/>
            </w:trPr>
          </w:trPrChange>
        </w:trPr>
        <w:tc>
          <w:tcPr>
            <w:tcW w:w="360" w:type="dxa"/>
            <w:vAlign w:val="center"/>
            <w:hideMark/>
            <w:tcPrChange w:id="6588"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589"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0"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1"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92"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93"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94"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95"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596"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597"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598" w:author="Brian Bohman" w:date="2021-10-27T05:58:00Z">
            <w:trPr>
              <w:trHeight w:val="180"/>
            </w:trPr>
          </w:trPrChange>
        </w:trPr>
        <w:tc>
          <w:tcPr>
            <w:tcW w:w="360" w:type="dxa"/>
            <w:vAlign w:val="center"/>
            <w:hideMark/>
            <w:tcPrChange w:id="6599"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600"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1"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2"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03"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04"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5"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06"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07"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608"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609" w:author="Brian Bohman" w:date="2021-10-27T05:58:00Z">
            <w:trPr>
              <w:trHeight w:val="165"/>
            </w:trPr>
          </w:trPrChange>
        </w:trPr>
        <w:tc>
          <w:tcPr>
            <w:tcW w:w="360" w:type="dxa"/>
            <w:vAlign w:val="center"/>
            <w:hideMark/>
            <w:tcPrChange w:id="6610"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611"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2"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13"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14"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15"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6"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17"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18"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619"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620" w:author="Brian Bohman" w:date="2021-10-27T05:58:00Z">
            <w:trPr>
              <w:trHeight w:val="165"/>
            </w:trPr>
          </w:trPrChange>
        </w:trPr>
        <w:tc>
          <w:tcPr>
            <w:tcW w:w="360" w:type="dxa"/>
            <w:vAlign w:val="center"/>
            <w:hideMark/>
            <w:tcPrChange w:id="6621"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622"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23"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24"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25"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26"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27"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28"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29"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630"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631" w:author="Brian Bohman" w:date="2021-10-27T05:58:00Z">
            <w:trPr>
              <w:trHeight w:val="165"/>
            </w:trPr>
          </w:trPrChange>
        </w:trPr>
        <w:tc>
          <w:tcPr>
            <w:tcW w:w="360" w:type="dxa"/>
            <w:vAlign w:val="center"/>
            <w:hideMark/>
            <w:tcPrChange w:id="6632"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633"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34"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5"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36"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37"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8"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39"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40"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641"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642" w:author="Brian Bohman" w:date="2021-10-27T05:58:00Z">
            <w:trPr>
              <w:trHeight w:val="165"/>
            </w:trPr>
          </w:trPrChange>
        </w:trPr>
        <w:tc>
          <w:tcPr>
            <w:tcW w:w="360" w:type="dxa"/>
            <w:vAlign w:val="center"/>
            <w:hideMark/>
            <w:tcPrChange w:id="6643"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644"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5"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6"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47"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48"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9"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50"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51"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652"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653" w:author="Brian Bohman" w:date="2021-10-27T05:58:00Z">
            <w:trPr>
              <w:trHeight w:val="165"/>
            </w:trPr>
          </w:trPrChange>
        </w:trPr>
        <w:tc>
          <w:tcPr>
            <w:tcW w:w="360" w:type="dxa"/>
            <w:vAlign w:val="center"/>
            <w:hideMark/>
            <w:tcPrChange w:id="6654"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655"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6"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57"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58"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59"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0"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61"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62"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663"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664" w:author="Brian Bohman" w:date="2021-10-27T05:58:00Z">
            <w:trPr>
              <w:trHeight w:val="165"/>
            </w:trPr>
          </w:trPrChange>
        </w:trPr>
        <w:tc>
          <w:tcPr>
            <w:tcW w:w="360" w:type="dxa"/>
            <w:vAlign w:val="center"/>
            <w:hideMark/>
            <w:tcPrChange w:id="6665"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666"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67"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8"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69"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70"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1"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72"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73"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674"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675" w:author="Brian Bohman" w:date="2021-10-27T05:58:00Z">
            <w:trPr>
              <w:trHeight w:val="165"/>
            </w:trPr>
          </w:trPrChange>
        </w:trPr>
        <w:tc>
          <w:tcPr>
            <w:tcW w:w="360" w:type="dxa"/>
            <w:vAlign w:val="center"/>
            <w:hideMark/>
            <w:tcPrChange w:id="6676"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677"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8"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9"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80"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81"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2"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83"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84"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685"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686" w:author="Brian Bohman" w:date="2021-10-27T05:58:00Z">
            <w:trPr>
              <w:trHeight w:val="165"/>
            </w:trPr>
          </w:trPrChange>
        </w:trPr>
        <w:tc>
          <w:tcPr>
            <w:tcW w:w="360" w:type="dxa"/>
            <w:vAlign w:val="center"/>
            <w:hideMark/>
            <w:tcPrChange w:id="6687"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688"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9"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0"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91"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92"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93"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94"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695"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696"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697" w:author="Brian Bohman" w:date="2021-10-27T05:58:00Z">
            <w:trPr>
              <w:trHeight w:val="165"/>
            </w:trPr>
          </w:trPrChange>
        </w:trPr>
        <w:tc>
          <w:tcPr>
            <w:tcW w:w="360" w:type="dxa"/>
            <w:vAlign w:val="center"/>
            <w:hideMark/>
            <w:tcPrChange w:id="6698"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699"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0"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1"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02"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03"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04"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05"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06"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707"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708" w:author="Brian Bohman" w:date="2021-10-27T05:58:00Z">
            <w:trPr>
              <w:trHeight w:val="165"/>
            </w:trPr>
          </w:trPrChange>
        </w:trPr>
        <w:tc>
          <w:tcPr>
            <w:tcW w:w="360" w:type="dxa"/>
            <w:vAlign w:val="center"/>
            <w:hideMark/>
            <w:tcPrChange w:id="6709"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710"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1"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2"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13"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14"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5"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16"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17"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718"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719" w:author="Brian Bohman" w:date="2021-10-27T05:58:00Z">
            <w:trPr>
              <w:trHeight w:val="165"/>
            </w:trPr>
          </w:trPrChange>
        </w:trPr>
        <w:tc>
          <w:tcPr>
            <w:tcW w:w="360" w:type="dxa"/>
            <w:vAlign w:val="center"/>
            <w:hideMark/>
            <w:tcPrChange w:id="6720"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721"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2"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23"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24"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25"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6"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27"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28"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729"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730" w:author="Brian Bohman" w:date="2021-10-27T05:58:00Z">
            <w:trPr>
              <w:trHeight w:val="165"/>
            </w:trPr>
          </w:trPrChange>
        </w:trPr>
        <w:tc>
          <w:tcPr>
            <w:tcW w:w="360" w:type="dxa"/>
            <w:vAlign w:val="center"/>
            <w:hideMark/>
            <w:tcPrChange w:id="6731"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732"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33"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34"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35"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36"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37"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38"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39"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740"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741" w:author="Brian Bohman" w:date="2021-10-27T05:58:00Z">
            <w:trPr>
              <w:trHeight w:val="165"/>
            </w:trPr>
          </w:trPrChange>
        </w:trPr>
        <w:tc>
          <w:tcPr>
            <w:tcW w:w="360" w:type="dxa"/>
            <w:vAlign w:val="center"/>
            <w:hideMark/>
            <w:tcPrChange w:id="6742"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743"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44"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5"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46"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47"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8"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49"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50"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751"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752" w:author="Brian Bohman" w:date="2021-10-27T05:58:00Z">
            <w:trPr>
              <w:trHeight w:val="165"/>
            </w:trPr>
          </w:trPrChange>
        </w:trPr>
        <w:tc>
          <w:tcPr>
            <w:tcW w:w="360" w:type="dxa"/>
            <w:vAlign w:val="center"/>
            <w:hideMark/>
            <w:tcPrChange w:id="6753"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754"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5"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6"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57"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58"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9"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60"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61"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762"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763" w:author="Brian Bohman" w:date="2021-10-27T05:58:00Z">
            <w:trPr>
              <w:trHeight w:val="180"/>
            </w:trPr>
          </w:trPrChange>
        </w:trPr>
        <w:tc>
          <w:tcPr>
            <w:tcW w:w="360" w:type="dxa"/>
            <w:vAlign w:val="center"/>
            <w:hideMark/>
            <w:tcPrChange w:id="6764"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765"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6"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67"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68"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69"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0"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1"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72"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773"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774" w:author="Brian Bohman" w:date="2021-10-27T05:58:00Z">
            <w:trPr>
              <w:trHeight w:val="165"/>
            </w:trPr>
          </w:trPrChange>
        </w:trPr>
        <w:tc>
          <w:tcPr>
            <w:tcW w:w="360" w:type="dxa"/>
            <w:vAlign w:val="center"/>
            <w:hideMark/>
            <w:tcPrChange w:id="6775"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776"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77"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8"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79"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80"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1"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2"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83"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784"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785" w:author="Brian Bohman" w:date="2021-10-27T05:58:00Z">
            <w:trPr>
              <w:trHeight w:val="165"/>
            </w:trPr>
          </w:trPrChange>
        </w:trPr>
        <w:tc>
          <w:tcPr>
            <w:tcW w:w="360" w:type="dxa"/>
            <w:vAlign w:val="center"/>
            <w:hideMark/>
            <w:tcPrChange w:id="6786"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787"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8"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9"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90"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91"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2"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93"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794"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795"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796" w:author="Brian Bohman" w:date="2021-10-27T05:58:00Z">
            <w:trPr>
              <w:trHeight w:val="165"/>
            </w:trPr>
          </w:trPrChange>
        </w:trPr>
        <w:tc>
          <w:tcPr>
            <w:tcW w:w="360" w:type="dxa"/>
            <w:vAlign w:val="center"/>
            <w:hideMark/>
            <w:tcPrChange w:id="6797"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798"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9"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0"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01"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02"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03"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04"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05"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806"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807" w:author="Brian Bohman" w:date="2021-10-27T05:58:00Z">
            <w:trPr>
              <w:trHeight w:val="165"/>
            </w:trPr>
          </w:trPrChange>
        </w:trPr>
        <w:tc>
          <w:tcPr>
            <w:tcW w:w="360" w:type="dxa"/>
            <w:vAlign w:val="center"/>
            <w:hideMark/>
            <w:tcPrChange w:id="6808"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809"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0"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1"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12"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13"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14"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5"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16"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6817"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6818" w:author="Brian Bohman" w:date="2021-10-27T05:58:00Z">
            <w:trPr>
              <w:trHeight w:val="165"/>
            </w:trPr>
          </w:trPrChange>
        </w:trPr>
        <w:tc>
          <w:tcPr>
            <w:tcW w:w="360" w:type="dxa"/>
            <w:vAlign w:val="center"/>
            <w:hideMark/>
            <w:tcPrChange w:id="6819"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6820"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1"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2"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23"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24"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5"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6"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27"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6828"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6829" w:author="Brian Bohman" w:date="2021-10-27T05:58:00Z">
            <w:trPr>
              <w:trHeight w:val="165"/>
            </w:trPr>
          </w:trPrChange>
        </w:trPr>
        <w:tc>
          <w:tcPr>
            <w:tcW w:w="360" w:type="dxa"/>
            <w:vAlign w:val="center"/>
            <w:hideMark/>
            <w:tcPrChange w:id="6830"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6831"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2"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33"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34"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35"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6"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37"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38"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6839"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6840" w:author="Brian Bohman" w:date="2021-10-27T05:58:00Z">
            <w:trPr>
              <w:trHeight w:val="165"/>
            </w:trPr>
          </w:trPrChange>
        </w:trPr>
        <w:tc>
          <w:tcPr>
            <w:tcW w:w="360" w:type="dxa"/>
            <w:vAlign w:val="center"/>
            <w:hideMark/>
            <w:tcPrChange w:id="6841"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6842"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43"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44"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45"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46"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47"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8"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49"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6850"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6851" w:author="Brian Bohman" w:date="2021-10-27T05:58:00Z">
            <w:trPr>
              <w:trHeight w:val="165"/>
            </w:trPr>
          </w:trPrChange>
        </w:trPr>
        <w:tc>
          <w:tcPr>
            <w:tcW w:w="360" w:type="dxa"/>
            <w:vAlign w:val="center"/>
            <w:hideMark/>
            <w:tcPrChange w:id="6852"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6853"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54"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5"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56"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57"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8"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9"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60"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6861"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6862" w:author="Brian Bohman" w:date="2021-10-27T05:58:00Z">
            <w:trPr>
              <w:trHeight w:val="165"/>
            </w:trPr>
          </w:trPrChange>
        </w:trPr>
        <w:tc>
          <w:tcPr>
            <w:tcW w:w="360" w:type="dxa"/>
            <w:vAlign w:val="center"/>
            <w:hideMark/>
            <w:tcPrChange w:id="6863"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6864"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5"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6"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67"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68"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9"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0"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71"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6872"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6873" w:author="Brian Bohman" w:date="2021-10-27T05:58:00Z">
            <w:trPr>
              <w:trHeight w:val="165"/>
            </w:trPr>
          </w:trPrChange>
        </w:trPr>
        <w:tc>
          <w:tcPr>
            <w:tcW w:w="360" w:type="dxa"/>
            <w:vAlign w:val="center"/>
            <w:hideMark/>
            <w:tcPrChange w:id="6874"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6875"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6"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77"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78"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79"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0"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1"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82"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6883"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6884" w:author="Brian Bohman" w:date="2021-10-27T05:58:00Z">
            <w:trPr>
              <w:trHeight w:val="165"/>
            </w:trPr>
          </w:trPrChange>
        </w:trPr>
        <w:tc>
          <w:tcPr>
            <w:tcW w:w="360" w:type="dxa"/>
            <w:vAlign w:val="center"/>
            <w:hideMark/>
            <w:tcPrChange w:id="6885"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6886"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87"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8"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89"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90"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1"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2"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93"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6894"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6895" w:author="Brian Bohman" w:date="2021-10-27T05:58:00Z">
            <w:trPr>
              <w:trHeight w:val="165"/>
            </w:trPr>
          </w:trPrChange>
        </w:trPr>
        <w:tc>
          <w:tcPr>
            <w:tcW w:w="360" w:type="dxa"/>
            <w:vAlign w:val="center"/>
            <w:hideMark/>
            <w:tcPrChange w:id="6896"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6897"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8"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9"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00"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01"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2"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03"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04"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6905"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6906" w:author="Brian Bohman" w:date="2021-10-27T05:58:00Z">
            <w:trPr>
              <w:trHeight w:val="165"/>
            </w:trPr>
          </w:trPrChange>
        </w:trPr>
        <w:tc>
          <w:tcPr>
            <w:tcW w:w="360" w:type="dxa"/>
            <w:vAlign w:val="center"/>
            <w:hideMark/>
            <w:tcPrChange w:id="6907"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6908"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9"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0"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11"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12"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13"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14"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15"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6916"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6917" w:author="Brian Bohman" w:date="2021-10-27T05:58:00Z">
            <w:trPr>
              <w:trHeight w:val="180"/>
            </w:trPr>
          </w:trPrChange>
        </w:trPr>
        <w:tc>
          <w:tcPr>
            <w:tcW w:w="360" w:type="dxa"/>
            <w:vAlign w:val="center"/>
            <w:hideMark/>
            <w:tcPrChange w:id="6918"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6919"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0"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1"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22"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23"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24"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5"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26"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927"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6928" w:author="Brian Bohman" w:date="2021-10-27T05:58:00Z">
            <w:trPr>
              <w:trHeight w:val="165"/>
            </w:trPr>
          </w:trPrChange>
        </w:trPr>
        <w:tc>
          <w:tcPr>
            <w:tcW w:w="360" w:type="dxa"/>
            <w:vAlign w:val="center"/>
            <w:hideMark/>
            <w:tcPrChange w:id="6929"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6930"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1"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2"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33"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34"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5"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6"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37"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6938"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6939" w:author="Brian Bohman" w:date="2021-10-27T05:58:00Z">
            <w:trPr>
              <w:trHeight w:val="165"/>
            </w:trPr>
          </w:trPrChange>
        </w:trPr>
        <w:tc>
          <w:tcPr>
            <w:tcW w:w="360" w:type="dxa"/>
            <w:vAlign w:val="center"/>
            <w:hideMark/>
            <w:tcPrChange w:id="6940"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6941"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2"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43"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44"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45"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6"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47"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48"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6949"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6950" w:author="Brian Bohman" w:date="2021-10-27T05:58:00Z">
            <w:trPr>
              <w:trHeight w:val="165"/>
            </w:trPr>
          </w:trPrChange>
        </w:trPr>
        <w:tc>
          <w:tcPr>
            <w:tcW w:w="360" w:type="dxa"/>
            <w:vAlign w:val="center"/>
            <w:hideMark/>
            <w:tcPrChange w:id="6951"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6952"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53"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54"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55"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56"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57"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8"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59"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6960"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6961" w:author="Brian Bohman" w:date="2021-10-27T05:58:00Z">
            <w:trPr>
              <w:trHeight w:val="165"/>
            </w:trPr>
          </w:trPrChange>
        </w:trPr>
        <w:tc>
          <w:tcPr>
            <w:tcW w:w="360" w:type="dxa"/>
            <w:vAlign w:val="center"/>
            <w:hideMark/>
            <w:tcPrChange w:id="6962"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6963"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64"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5"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66"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67"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8"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9"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70"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6971"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6972" w:author="Brian Bohman" w:date="2021-10-27T05:58:00Z">
            <w:trPr>
              <w:trHeight w:val="165"/>
            </w:trPr>
          </w:trPrChange>
        </w:trPr>
        <w:tc>
          <w:tcPr>
            <w:tcW w:w="360" w:type="dxa"/>
            <w:vAlign w:val="center"/>
            <w:hideMark/>
            <w:tcPrChange w:id="6973"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6974"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5"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6"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77"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78"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9"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0"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81"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6982"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6983" w:author="Brian Bohman" w:date="2021-10-27T05:58:00Z">
            <w:trPr>
              <w:trHeight w:val="165"/>
            </w:trPr>
          </w:trPrChange>
        </w:trPr>
        <w:tc>
          <w:tcPr>
            <w:tcW w:w="360" w:type="dxa"/>
            <w:vAlign w:val="center"/>
            <w:hideMark/>
            <w:tcPrChange w:id="6984"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6985"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6"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87"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88"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89"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0"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1"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92"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6993"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6994" w:author="Brian Bohman" w:date="2021-10-27T05:58:00Z">
            <w:trPr>
              <w:trHeight w:val="165"/>
            </w:trPr>
          </w:trPrChange>
        </w:trPr>
        <w:tc>
          <w:tcPr>
            <w:tcW w:w="360" w:type="dxa"/>
            <w:vAlign w:val="center"/>
            <w:hideMark/>
            <w:tcPrChange w:id="6995"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6996"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97"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8"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99"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00"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1"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2"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03"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7004"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7005" w:author="Brian Bohman" w:date="2021-10-27T05:58:00Z">
            <w:trPr>
              <w:trHeight w:val="165"/>
            </w:trPr>
          </w:trPrChange>
        </w:trPr>
        <w:tc>
          <w:tcPr>
            <w:tcW w:w="360" w:type="dxa"/>
            <w:vAlign w:val="center"/>
            <w:hideMark/>
            <w:tcPrChange w:id="7006"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7007"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8"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9"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10"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11"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2"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13"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14"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7015"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7016" w:author="Brian Bohman" w:date="2021-10-27T05:58:00Z">
            <w:trPr>
              <w:trHeight w:val="165"/>
            </w:trPr>
          </w:trPrChange>
        </w:trPr>
        <w:tc>
          <w:tcPr>
            <w:tcW w:w="360" w:type="dxa"/>
            <w:vAlign w:val="center"/>
            <w:hideMark/>
            <w:tcPrChange w:id="7017"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7018"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9"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0"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21"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22"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23"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24"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25"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7026"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7027" w:author="Brian Bohman" w:date="2021-10-27T05:58:00Z">
            <w:trPr>
              <w:trHeight w:val="165"/>
            </w:trPr>
          </w:trPrChange>
        </w:trPr>
        <w:tc>
          <w:tcPr>
            <w:tcW w:w="360" w:type="dxa"/>
            <w:vAlign w:val="center"/>
            <w:hideMark/>
            <w:tcPrChange w:id="7028"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7029"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0"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1"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32"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33"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34"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5"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036"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7037"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7038" w:author="Brian Bohman" w:date="2021-10-27T05:58:00Z">
            <w:trPr>
              <w:trHeight w:val="165"/>
            </w:trPr>
          </w:trPrChange>
        </w:trPr>
        <w:tc>
          <w:tcPr>
            <w:tcW w:w="360" w:type="dxa"/>
            <w:vAlign w:val="center"/>
            <w:hideMark/>
            <w:tcPrChange w:id="7039"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7040"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1"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2"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43"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44"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45"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46"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47"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7048"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7049" w:author="Brian Bohman" w:date="2021-10-27T05:58:00Z">
            <w:trPr>
              <w:trHeight w:val="165"/>
            </w:trPr>
          </w:trPrChange>
        </w:trPr>
        <w:tc>
          <w:tcPr>
            <w:tcW w:w="360" w:type="dxa"/>
            <w:vAlign w:val="center"/>
            <w:hideMark/>
            <w:tcPrChange w:id="7050"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7051"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2"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53"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54"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55"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56"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57"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58"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7059"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7060" w:author="Brian Bohman" w:date="2021-10-27T05:58:00Z">
            <w:trPr>
              <w:trHeight w:val="165"/>
            </w:trPr>
          </w:trPrChange>
        </w:trPr>
        <w:tc>
          <w:tcPr>
            <w:tcW w:w="360" w:type="dxa"/>
            <w:vAlign w:val="center"/>
            <w:hideMark/>
            <w:tcPrChange w:id="7061"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7062"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63"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64"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65"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66"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67"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68"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69"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7070"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7071" w:author="Brian Bohman" w:date="2021-10-27T05:58:00Z">
            <w:trPr>
              <w:trHeight w:val="180"/>
            </w:trPr>
          </w:trPrChange>
        </w:trPr>
        <w:tc>
          <w:tcPr>
            <w:tcW w:w="360" w:type="dxa"/>
            <w:vAlign w:val="center"/>
            <w:hideMark/>
            <w:tcPrChange w:id="7072"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7073"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74"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5"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76"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77"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78"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79"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80"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7081"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7082" w:author="Brian Bohman" w:date="2021-10-27T05:58:00Z">
            <w:trPr>
              <w:trHeight w:val="165"/>
            </w:trPr>
          </w:trPrChange>
        </w:trPr>
        <w:tc>
          <w:tcPr>
            <w:tcW w:w="360" w:type="dxa"/>
            <w:vAlign w:val="center"/>
            <w:hideMark/>
            <w:tcPrChange w:id="7083"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7084"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5"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6"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87"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88"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89"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90"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91"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7092"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7093" w:author="Brian Bohman" w:date="2021-10-27T05:58:00Z">
            <w:trPr>
              <w:trHeight w:val="165"/>
            </w:trPr>
          </w:trPrChange>
        </w:trPr>
        <w:tc>
          <w:tcPr>
            <w:tcW w:w="360" w:type="dxa"/>
            <w:vAlign w:val="center"/>
            <w:hideMark/>
            <w:tcPrChange w:id="7094"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7095"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6"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97"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98"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99"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00"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01"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02"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7103"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104" w:author="Brian Bohman" w:date="2021-10-27T05:58:00Z">
            <w:trPr>
              <w:trHeight w:val="165"/>
            </w:trPr>
          </w:trPrChange>
        </w:trPr>
        <w:tc>
          <w:tcPr>
            <w:tcW w:w="360" w:type="dxa"/>
            <w:vAlign w:val="center"/>
            <w:hideMark/>
            <w:tcPrChange w:id="7105"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106"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07"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8"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09"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10"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11"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12"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13"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114"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115" w:author="Brian Bohman" w:date="2021-10-27T05:58:00Z">
            <w:trPr>
              <w:trHeight w:val="165"/>
            </w:trPr>
          </w:trPrChange>
        </w:trPr>
        <w:tc>
          <w:tcPr>
            <w:tcW w:w="360" w:type="dxa"/>
            <w:vAlign w:val="center"/>
            <w:hideMark/>
            <w:tcPrChange w:id="7116"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117"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8"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9"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20"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21"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22"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23"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124"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125"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126" w:author="Brian Bohman" w:date="2021-10-27T05:58:00Z">
            <w:trPr>
              <w:trHeight w:val="165"/>
            </w:trPr>
          </w:trPrChange>
        </w:trPr>
        <w:tc>
          <w:tcPr>
            <w:tcW w:w="360" w:type="dxa"/>
            <w:vAlign w:val="center"/>
            <w:hideMark/>
            <w:tcPrChange w:id="7127"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128"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9"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0"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31"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32"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33"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34"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135"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136"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137" w:author="Brian Bohman" w:date="2021-10-27T05:58:00Z">
            <w:trPr>
              <w:trHeight w:val="165"/>
            </w:trPr>
          </w:trPrChange>
        </w:trPr>
        <w:tc>
          <w:tcPr>
            <w:tcW w:w="360" w:type="dxa"/>
            <w:vAlign w:val="center"/>
            <w:hideMark/>
            <w:tcPrChange w:id="7138"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139"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0"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1"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42"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43"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44"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45"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46"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147"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148" w:author="Brian Bohman" w:date="2021-10-27T05:58:00Z">
            <w:trPr>
              <w:trHeight w:val="165"/>
            </w:trPr>
          </w:trPrChange>
        </w:trPr>
        <w:tc>
          <w:tcPr>
            <w:tcW w:w="360" w:type="dxa"/>
            <w:vAlign w:val="center"/>
            <w:hideMark/>
            <w:tcPrChange w:id="7149"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150"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1"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2"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53"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54"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55"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56"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57"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158"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159" w:author="Brian Bohman" w:date="2021-10-27T05:58:00Z">
            <w:trPr>
              <w:trHeight w:val="165"/>
            </w:trPr>
          </w:trPrChange>
        </w:trPr>
        <w:tc>
          <w:tcPr>
            <w:tcW w:w="360" w:type="dxa"/>
            <w:vAlign w:val="center"/>
            <w:hideMark/>
            <w:tcPrChange w:id="7160"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161"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2"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63"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64"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65"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66"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67"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68"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169"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170" w:author="Brian Bohman" w:date="2021-10-27T05:58:00Z">
            <w:trPr>
              <w:trHeight w:val="165"/>
            </w:trPr>
          </w:trPrChange>
        </w:trPr>
        <w:tc>
          <w:tcPr>
            <w:tcW w:w="360" w:type="dxa"/>
            <w:vAlign w:val="center"/>
            <w:hideMark/>
            <w:tcPrChange w:id="7171"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172"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73"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74"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75"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76"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77"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78"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79"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180"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181" w:author="Brian Bohman" w:date="2021-10-27T05:58:00Z">
            <w:trPr>
              <w:trHeight w:val="165"/>
            </w:trPr>
          </w:trPrChange>
        </w:trPr>
        <w:tc>
          <w:tcPr>
            <w:tcW w:w="360" w:type="dxa"/>
            <w:vAlign w:val="center"/>
            <w:hideMark/>
            <w:tcPrChange w:id="7182"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183"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84"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5"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86"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87"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88"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89"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90"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191"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192" w:author="Brian Bohman" w:date="2021-10-27T05:58:00Z">
            <w:trPr>
              <w:trHeight w:val="165"/>
            </w:trPr>
          </w:trPrChange>
        </w:trPr>
        <w:tc>
          <w:tcPr>
            <w:tcW w:w="360" w:type="dxa"/>
            <w:vAlign w:val="center"/>
            <w:hideMark/>
            <w:tcPrChange w:id="7193"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t>468</w:t>
            </w:r>
          </w:p>
        </w:tc>
        <w:tc>
          <w:tcPr>
            <w:tcW w:w="864" w:type="dxa"/>
            <w:vAlign w:val="center"/>
            <w:hideMark/>
            <w:tcPrChange w:id="7194"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5"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6"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97"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98"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99"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00"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01"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202"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203" w:author="Brian Bohman" w:date="2021-10-27T05:58:00Z">
            <w:trPr>
              <w:trHeight w:val="165"/>
            </w:trPr>
          </w:trPrChange>
        </w:trPr>
        <w:tc>
          <w:tcPr>
            <w:tcW w:w="360" w:type="dxa"/>
            <w:vAlign w:val="center"/>
            <w:hideMark/>
            <w:tcPrChange w:id="7204"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205"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6"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07"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08"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09"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10"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11"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12"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213"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214" w:author="Brian Bohman" w:date="2021-10-27T05:58:00Z">
            <w:trPr>
              <w:trHeight w:val="165"/>
            </w:trPr>
          </w:trPrChange>
        </w:trPr>
        <w:tc>
          <w:tcPr>
            <w:tcW w:w="360" w:type="dxa"/>
            <w:vAlign w:val="center"/>
            <w:hideMark/>
            <w:tcPrChange w:id="7215"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216"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17"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8"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19"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20"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21"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22"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23"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224"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225" w:author="Brian Bohman" w:date="2021-10-27T05:58:00Z">
            <w:trPr>
              <w:trHeight w:val="180"/>
            </w:trPr>
          </w:trPrChange>
        </w:trPr>
        <w:tc>
          <w:tcPr>
            <w:tcW w:w="360" w:type="dxa"/>
            <w:vAlign w:val="center"/>
            <w:hideMark/>
            <w:tcPrChange w:id="7226"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227"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8"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9"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30"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31"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32"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33"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34"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235"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236" w:author="Brian Bohman" w:date="2021-10-27T05:58:00Z">
            <w:trPr>
              <w:trHeight w:val="165"/>
            </w:trPr>
          </w:trPrChange>
        </w:trPr>
        <w:tc>
          <w:tcPr>
            <w:tcW w:w="360" w:type="dxa"/>
            <w:vAlign w:val="center"/>
            <w:hideMark/>
            <w:tcPrChange w:id="7237"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238"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9"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0"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41"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42"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43"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44"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45"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246"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247" w:author="Brian Bohman" w:date="2021-10-27T05:58:00Z">
            <w:trPr>
              <w:trHeight w:val="165"/>
            </w:trPr>
          </w:trPrChange>
        </w:trPr>
        <w:tc>
          <w:tcPr>
            <w:tcW w:w="360" w:type="dxa"/>
            <w:vAlign w:val="center"/>
            <w:hideMark/>
            <w:tcPrChange w:id="7248"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249"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0"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1"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52"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53"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54"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55"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56"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257"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258" w:author="Brian Bohman" w:date="2021-10-27T05:58:00Z">
            <w:trPr>
              <w:trHeight w:val="165"/>
            </w:trPr>
          </w:trPrChange>
        </w:trPr>
        <w:tc>
          <w:tcPr>
            <w:tcW w:w="360" w:type="dxa"/>
            <w:vAlign w:val="center"/>
            <w:hideMark/>
            <w:tcPrChange w:id="7259"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260"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1"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2"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63"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64"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65"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66"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67"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268"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269" w:author="Brian Bohman" w:date="2021-10-27T05:58:00Z">
            <w:trPr>
              <w:trHeight w:val="165"/>
            </w:trPr>
          </w:trPrChange>
        </w:trPr>
        <w:tc>
          <w:tcPr>
            <w:tcW w:w="360" w:type="dxa"/>
            <w:vAlign w:val="center"/>
            <w:hideMark/>
            <w:tcPrChange w:id="7270"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271"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2"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73"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74"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75"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76"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77"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78"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279"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280" w:author="Brian Bohman" w:date="2021-10-27T05:58:00Z">
            <w:trPr>
              <w:trHeight w:val="165"/>
            </w:trPr>
          </w:trPrChange>
        </w:trPr>
        <w:tc>
          <w:tcPr>
            <w:tcW w:w="360" w:type="dxa"/>
            <w:vAlign w:val="center"/>
            <w:hideMark/>
            <w:tcPrChange w:id="7281"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282"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83"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84"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85"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86"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87"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88"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89"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290"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291" w:author="Brian Bohman" w:date="2021-10-27T05:58:00Z">
            <w:trPr>
              <w:trHeight w:val="165"/>
            </w:trPr>
          </w:trPrChange>
        </w:trPr>
        <w:tc>
          <w:tcPr>
            <w:tcW w:w="360" w:type="dxa"/>
            <w:vAlign w:val="center"/>
            <w:hideMark/>
            <w:tcPrChange w:id="7292"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293"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94"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5"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96"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97"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98"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99"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00"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301"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302" w:author="Brian Bohman" w:date="2021-10-27T05:58:00Z">
            <w:trPr>
              <w:trHeight w:val="165"/>
            </w:trPr>
          </w:trPrChange>
        </w:trPr>
        <w:tc>
          <w:tcPr>
            <w:tcW w:w="360" w:type="dxa"/>
            <w:vAlign w:val="center"/>
            <w:hideMark/>
            <w:tcPrChange w:id="7303"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304"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5"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6"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307"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08"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09"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10"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11"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312"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313" w:author="Brian Bohman" w:date="2021-10-27T05:58:00Z">
            <w:trPr>
              <w:trHeight w:val="165"/>
            </w:trPr>
          </w:trPrChange>
        </w:trPr>
        <w:tc>
          <w:tcPr>
            <w:tcW w:w="360" w:type="dxa"/>
            <w:vAlign w:val="center"/>
            <w:hideMark/>
            <w:tcPrChange w:id="7314"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315"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6"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17"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18"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19"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20"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21"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22"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323"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324" w:author="Brian Bohman" w:date="2021-10-27T05:58:00Z">
            <w:trPr>
              <w:trHeight w:val="165"/>
            </w:trPr>
          </w:trPrChange>
        </w:trPr>
        <w:tc>
          <w:tcPr>
            <w:tcW w:w="360" w:type="dxa"/>
            <w:vAlign w:val="center"/>
            <w:hideMark/>
            <w:tcPrChange w:id="7325"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326"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27"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8"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29"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30"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31"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32"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33"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334"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335" w:author="Brian Bohman" w:date="2021-10-27T05:58:00Z">
            <w:trPr>
              <w:trHeight w:val="165"/>
            </w:trPr>
          </w:trPrChange>
        </w:trPr>
        <w:tc>
          <w:tcPr>
            <w:tcW w:w="360" w:type="dxa"/>
            <w:vAlign w:val="center"/>
            <w:hideMark/>
            <w:tcPrChange w:id="7336"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337"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8"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9"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40"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41"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42"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43"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44"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345"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346" w:author="Brian Bohman" w:date="2021-10-27T05:58:00Z">
            <w:trPr>
              <w:trHeight w:val="165"/>
            </w:trPr>
          </w:trPrChange>
        </w:trPr>
        <w:tc>
          <w:tcPr>
            <w:tcW w:w="360" w:type="dxa"/>
            <w:vAlign w:val="center"/>
            <w:hideMark/>
            <w:tcPrChange w:id="7347"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348"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9"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0"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51"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52"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53"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54"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55"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356"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357" w:author="Brian Bohman" w:date="2021-10-27T05:58:00Z">
            <w:trPr>
              <w:trHeight w:val="165"/>
            </w:trPr>
          </w:trPrChange>
        </w:trPr>
        <w:tc>
          <w:tcPr>
            <w:tcW w:w="360" w:type="dxa"/>
            <w:vAlign w:val="center"/>
            <w:hideMark/>
            <w:tcPrChange w:id="7358"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359"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0"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1"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62"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63"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64"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65"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66"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367"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368" w:author="Brian Bohman" w:date="2021-10-27T05:58:00Z">
            <w:trPr>
              <w:trHeight w:val="165"/>
            </w:trPr>
          </w:trPrChange>
        </w:trPr>
        <w:tc>
          <w:tcPr>
            <w:tcW w:w="360" w:type="dxa"/>
            <w:vAlign w:val="center"/>
            <w:hideMark/>
            <w:tcPrChange w:id="7369"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370"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1"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2"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73"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74"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75"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76"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77"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378"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379" w:author="Brian Bohman" w:date="2021-10-27T05:58:00Z">
            <w:trPr>
              <w:trHeight w:val="165"/>
            </w:trPr>
          </w:trPrChange>
        </w:trPr>
        <w:tc>
          <w:tcPr>
            <w:tcW w:w="360" w:type="dxa"/>
            <w:vAlign w:val="center"/>
            <w:hideMark/>
            <w:tcPrChange w:id="7380"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381"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2"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83"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84"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85"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86"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87"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88"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389"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390" w:author="Brian Bohman" w:date="2021-10-27T05:58:00Z">
            <w:trPr>
              <w:trHeight w:val="180"/>
            </w:trPr>
          </w:trPrChange>
        </w:trPr>
        <w:tc>
          <w:tcPr>
            <w:tcW w:w="360" w:type="dxa"/>
            <w:vAlign w:val="center"/>
            <w:hideMark/>
            <w:tcPrChange w:id="7391"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392"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93"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94"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95"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96"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97"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98"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99"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400"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401" w:author="Brian Bohman" w:date="2021-10-27T05:58:00Z">
            <w:trPr>
              <w:trHeight w:val="165"/>
            </w:trPr>
          </w:trPrChange>
        </w:trPr>
        <w:tc>
          <w:tcPr>
            <w:tcW w:w="360" w:type="dxa"/>
            <w:vAlign w:val="center"/>
            <w:hideMark/>
            <w:tcPrChange w:id="7402"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403"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04"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5"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06"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07"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08"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09"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10"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411"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412" w:author="Brian Bohman" w:date="2021-10-27T05:58:00Z">
            <w:trPr>
              <w:trHeight w:val="165"/>
            </w:trPr>
          </w:trPrChange>
        </w:trPr>
        <w:tc>
          <w:tcPr>
            <w:tcW w:w="360" w:type="dxa"/>
            <w:vAlign w:val="center"/>
            <w:hideMark/>
            <w:tcPrChange w:id="7413"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414"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5"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6"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17"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18"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19"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20"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21"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422"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423" w:author="Brian Bohman" w:date="2021-10-27T05:58:00Z">
            <w:trPr>
              <w:trHeight w:val="165"/>
            </w:trPr>
          </w:trPrChange>
        </w:trPr>
        <w:tc>
          <w:tcPr>
            <w:tcW w:w="360" w:type="dxa"/>
            <w:vAlign w:val="center"/>
            <w:hideMark/>
            <w:tcPrChange w:id="7424"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425"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6"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27"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28"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29"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30"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31"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32"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433"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434" w:author="Brian Bohman" w:date="2021-10-27T05:58:00Z">
            <w:trPr>
              <w:trHeight w:val="165"/>
            </w:trPr>
          </w:trPrChange>
        </w:trPr>
        <w:tc>
          <w:tcPr>
            <w:tcW w:w="360" w:type="dxa"/>
            <w:vAlign w:val="center"/>
            <w:hideMark/>
            <w:tcPrChange w:id="7435"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436"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37"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8"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39"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40"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41"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42"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443"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444"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445" w:author="Brian Bohman" w:date="2021-10-27T05:58:00Z">
            <w:trPr>
              <w:trHeight w:val="165"/>
            </w:trPr>
          </w:trPrChange>
        </w:trPr>
        <w:tc>
          <w:tcPr>
            <w:tcW w:w="360" w:type="dxa"/>
            <w:vAlign w:val="center"/>
            <w:hideMark/>
            <w:tcPrChange w:id="7446"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447"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8"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9"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50"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51"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52"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53"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54"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455"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456" w:author="Brian Bohman" w:date="2021-10-27T05:58:00Z">
            <w:trPr>
              <w:trHeight w:val="165"/>
            </w:trPr>
          </w:trPrChange>
        </w:trPr>
        <w:tc>
          <w:tcPr>
            <w:tcW w:w="360" w:type="dxa"/>
            <w:vAlign w:val="center"/>
            <w:hideMark/>
            <w:tcPrChange w:id="7457"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458"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9"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0"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61"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62"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63"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64"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65"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466"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467" w:author="Brian Bohman" w:date="2021-10-27T05:58:00Z">
            <w:trPr>
              <w:trHeight w:val="165"/>
            </w:trPr>
          </w:trPrChange>
        </w:trPr>
        <w:tc>
          <w:tcPr>
            <w:tcW w:w="360" w:type="dxa"/>
            <w:vAlign w:val="center"/>
            <w:hideMark/>
            <w:tcPrChange w:id="7468"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469"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0"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1"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72"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73"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74"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75"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76"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477"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478" w:author="Brian Bohman" w:date="2021-10-27T05:58:00Z">
            <w:trPr>
              <w:trHeight w:val="165"/>
            </w:trPr>
          </w:trPrChange>
        </w:trPr>
        <w:tc>
          <w:tcPr>
            <w:tcW w:w="360" w:type="dxa"/>
            <w:vAlign w:val="center"/>
            <w:hideMark/>
            <w:tcPrChange w:id="7479"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480"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1"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2"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83"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84"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85"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86"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87"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488"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489" w:author="Brian Bohman" w:date="2021-10-27T05:58:00Z">
            <w:trPr>
              <w:trHeight w:val="165"/>
            </w:trPr>
          </w:trPrChange>
        </w:trPr>
        <w:tc>
          <w:tcPr>
            <w:tcW w:w="360" w:type="dxa"/>
            <w:vAlign w:val="center"/>
            <w:hideMark/>
            <w:tcPrChange w:id="7490"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491"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2"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93"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94"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95"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96"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97"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98"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499"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500" w:author="Brian Bohman" w:date="2021-10-27T05:58:00Z">
            <w:trPr>
              <w:trHeight w:val="165"/>
            </w:trPr>
          </w:trPrChange>
        </w:trPr>
        <w:tc>
          <w:tcPr>
            <w:tcW w:w="360" w:type="dxa"/>
            <w:vAlign w:val="center"/>
            <w:hideMark/>
            <w:tcPrChange w:id="7501"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502"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03"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04"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05"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06"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07"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08"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09"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510"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511" w:author="Brian Bohman" w:date="2021-10-27T05:58:00Z">
            <w:trPr>
              <w:trHeight w:val="165"/>
            </w:trPr>
          </w:trPrChange>
        </w:trPr>
        <w:tc>
          <w:tcPr>
            <w:tcW w:w="360" w:type="dxa"/>
            <w:vAlign w:val="center"/>
            <w:hideMark/>
            <w:tcPrChange w:id="7512"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513"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14"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5"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16"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17"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18"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19"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20"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521"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522" w:author="Brian Bohman" w:date="2021-10-27T05:58:00Z">
            <w:trPr>
              <w:trHeight w:val="165"/>
            </w:trPr>
          </w:trPrChange>
        </w:trPr>
        <w:tc>
          <w:tcPr>
            <w:tcW w:w="360" w:type="dxa"/>
            <w:vAlign w:val="center"/>
            <w:hideMark/>
            <w:tcPrChange w:id="7523"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524"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5"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6"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27"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28"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29"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30"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531"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532"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533" w:author="Brian Bohman" w:date="2021-10-27T05:58:00Z">
            <w:trPr>
              <w:trHeight w:val="165"/>
            </w:trPr>
          </w:trPrChange>
        </w:trPr>
        <w:tc>
          <w:tcPr>
            <w:tcW w:w="360" w:type="dxa"/>
            <w:vAlign w:val="center"/>
            <w:hideMark/>
            <w:tcPrChange w:id="7534"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535"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6"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37"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38"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39"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40"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41"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42"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543"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544" w:author="Brian Bohman" w:date="2021-10-27T05:58:00Z">
            <w:trPr>
              <w:trHeight w:val="180"/>
            </w:trPr>
          </w:trPrChange>
        </w:trPr>
        <w:tc>
          <w:tcPr>
            <w:tcW w:w="360" w:type="dxa"/>
            <w:vAlign w:val="center"/>
            <w:hideMark/>
            <w:tcPrChange w:id="7545"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546"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47"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8"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49"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50"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51"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52"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53"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554"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555" w:author="Brian Bohman" w:date="2021-10-27T05:58:00Z">
            <w:trPr>
              <w:trHeight w:val="165"/>
            </w:trPr>
          </w:trPrChange>
        </w:trPr>
        <w:tc>
          <w:tcPr>
            <w:tcW w:w="360" w:type="dxa"/>
            <w:vAlign w:val="center"/>
            <w:hideMark/>
            <w:tcPrChange w:id="7556"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557"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8"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9"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60"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61"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62"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63"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64"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565"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566" w:author="Brian Bohman" w:date="2021-10-27T05:58:00Z">
            <w:trPr>
              <w:trHeight w:val="165"/>
            </w:trPr>
          </w:trPrChange>
        </w:trPr>
        <w:tc>
          <w:tcPr>
            <w:tcW w:w="360" w:type="dxa"/>
            <w:vAlign w:val="center"/>
            <w:hideMark/>
            <w:tcPrChange w:id="7567"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568"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9"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0"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71"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72"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73"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74"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75"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576"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577" w:author="Brian Bohman" w:date="2021-10-27T05:58:00Z">
            <w:trPr>
              <w:trHeight w:val="165"/>
            </w:trPr>
          </w:trPrChange>
        </w:trPr>
        <w:tc>
          <w:tcPr>
            <w:tcW w:w="360" w:type="dxa"/>
            <w:vAlign w:val="center"/>
            <w:hideMark/>
            <w:tcPrChange w:id="7578"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579"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0"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1"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82"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83"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84"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85"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86"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587"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588" w:author="Brian Bohman" w:date="2021-10-27T05:58:00Z">
            <w:trPr>
              <w:trHeight w:val="165"/>
            </w:trPr>
          </w:trPrChange>
        </w:trPr>
        <w:tc>
          <w:tcPr>
            <w:tcW w:w="360" w:type="dxa"/>
            <w:vAlign w:val="center"/>
            <w:hideMark/>
            <w:tcPrChange w:id="7589"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590"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1"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2"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93"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94"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5"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6"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97"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598"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599" w:author="Brian Bohman" w:date="2021-10-27T05:58:00Z">
            <w:trPr>
              <w:trHeight w:val="165"/>
            </w:trPr>
          </w:trPrChange>
        </w:trPr>
        <w:tc>
          <w:tcPr>
            <w:tcW w:w="360" w:type="dxa"/>
            <w:vAlign w:val="center"/>
            <w:hideMark/>
            <w:tcPrChange w:id="7600"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601"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2"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03"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04"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05"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6"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07"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08"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609"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610" w:author="Brian Bohman" w:date="2021-10-27T05:58:00Z">
            <w:trPr>
              <w:trHeight w:val="165"/>
            </w:trPr>
          </w:trPrChange>
        </w:trPr>
        <w:tc>
          <w:tcPr>
            <w:tcW w:w="360" w:type="dxa"/>
            <w:vAlign w:val="center"/>
            <w:hideMark/>
            <w:tcPrChange w:id="7611"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612"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13"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14"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15"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16"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17"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8"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19"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620"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621" w:author="Brian Bohman" w:date="2021-10-27T05:58:00Z">
            <w:trPr>
              <w:trHeight w:val="165"/>
            </w:trPr>
          </w:trPrChange>
        </w:trPr>
        <w:tc>
          <w:tcPr>
            <w:tcW w:w="360" w:type="dxa"/>
            <w:vAlign w:val="center"/>
            <w:hideMark/>
            <w:tcPrChange w:id="7622"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623"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24"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5"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26"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27"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8"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9"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30"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631"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632" w:author="Brian Bohman" w:date="2021-10-27T05:58:00Z">
            <w:trPr>
              <w:trHeight w:val="165"/>
            </w:trPr>
          </w:trPrChange>
        </w:trPr>
        <w:tc>
          <w:tcPr>
            <w:tcW w:w="360" w:type="dxa"/>
            <w:vAlign w:val="center"/>
            <w:hideMark/>
            <w:tcPrChange w:id="7633"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634"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5"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6"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37"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38"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9"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0"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41"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642"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643" w:author="Brian Bohman" w:date="2021-10-27T05:58:00Z">
            <w:trPr>
              <w:trHeight w:val="165"/>
            </w:trPr>
          </w:trPrChange>
        </w:trPr>
        <w:tc>
          <w:tcPr>
            <w:tcW w:w="360" w:type="dxa"/>
            <w:vAlign w:val="center"/>
            <w:hideMark/>
            <w:tcPrChange w:id="7644"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645"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6"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47"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48"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49"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0"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1"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52"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653"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654" w:author="Brian Bohman" w:date="2021-10-27T05:58:00Z">
            <w:trPr>
              <w:trHeight w:val="165"/>
            </w:trPr>
          </w:trPrChange>
        </w:trPr>
        <w:tc>
          <w:tcPr>
            <w:tcW w:w="360" w:type="dxa"/>
            <w:vAlign w:val="center"/>
            <w:hideMark/>
            <w:tcPrChange w:id="7655"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656"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57"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8"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59"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60"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1"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2"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63"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664"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665" w:author="Brian Bohman" w:date="2021-10-27T05:58:00Z">
            <w:trPr>
              <w:trHeight w:val="165"/>
            </w:trPr>
          </w:trPrChange>
        </w:trPr>
        <w:tc>
          <w:tcPr>
            <w:tcW w:w="360" w:type="dxa"/>
            <w:vAlign w:val="center"/>
            <w:hideMark/>
            <w:tcPrChange w:id="7666"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667"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8"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9"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70"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71"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2"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73"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74"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675"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676" w:author="Brian Bohman" w:date="2021-10-27T05:58:00Z">
            <w:trPr>
              <w:trHeight w:val="165"/>
            </w:trPr>
          </w:trPrChange>
        </w:trPr>
        <w:tc>
          <w:tcPr>
            <w:tcW w:w="360" w:type="dxa"/>
            <w:vAlign w:val="center"/>
            <w:hideMark/>
            <w:tcPrChange w:id="7677"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678"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9"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0"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81"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82"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83"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84"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85"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686"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687" w:author="Brian Bohman" w:date="2021-10-27T05:58:00Z">
            <w:trPr>
              <w:trHeight w:val="165"/>
            </w:trPr>
          </w:trPrChange>
        </w:trPr>
        <w:tc>
          <w:tcPr>
            <w:tcW w:w="360" w:type="dxa"/>
            <w:vAlign w:val="center"/>
            <w:hideMark/>
            <w:tcPrChange w:id="7688"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689"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0"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1"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92"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93"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94"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5"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96"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697"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698" w:author="Brian Bohman" w:date="2021-10-27T05:58:00Z">
            <w:trPr>
              <w:trHeight w:val="180"/>
            </w:trPr>
          </w:trPrChange>
        </w:trPr>
        <w:tc>
          <w:tcPr>
            <w:tcW w:w="360" w:type="dxa"/>
            <w:vAlign w:val="center"/>
            <w:hideMark/>
            <w:tcPrChange w:id="7699"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700"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1"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2"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03"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04"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5"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6"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07"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708"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709" w:author="Brian Bohman" w:date="2021-10-27T05:58:00Z">
            <w:trPr>
              <w:trHeight w:val="165"/>
            </w:trPr>
          </w:trPrChange>
        </w:trPr>
        <w:tc>
          <w:tcPr>
            <w:tcW w:w="360" w:type="dxa"/>
            <w:vAlign w:val="center"/>
            <w:hideMark/>
            <w:tcPrChange w:id="7710"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711"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2"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13"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14"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15"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6"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17"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18"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719"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720" w:author="Brian Bohman" w:date="2021-10-27T05:58:00Z">
            <w:trPr>
              <w:trHeight w:val="165"/>
            </w:trPr>
          </w:trPrChange>
        </w:trPr>
        <w:tc>
          <w:tcPr>
            <w:tcW w:w="360" w:type="dxa"/>
            <w:vAlign w:val="center"/>
            <w:hideMark/>
            <w:tcPrChange w:id="7721"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722"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23"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24"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25"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26"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27"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8"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29"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730"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731" w:author="Brian Bohman" w:date="2021-10-27T05:58:00Z">
            <w:trPr>
              <w:trHeight w:val="165"/>
            </w:trPr>
          </w:trPrChange>
        </w:trPr>
        <w:tc>
          <w:tcPr>
            <w:tcW w:w="360" w:type="dxa"/>
            <w:vAlign w:val="center"/>
            <w:hideMark/>
            <w:tcPrChange w:id="7732"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733"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34"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5"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36"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37"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8"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9"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40"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741"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742" w:author="Brian Bohman" w:date="2021-10-27T05:58:00Z">
            <w:trPr>
              <w:trHeight w:val="165"/>
            </w:trPr>
          </w:trPrChange>
        </w:trPr>
        <w:tc>
          <w:tcPr>
            <w:tcW w:w="360" w:type="dxa"/>
            <w:vAlign w:val="center"/>
            <w:hideMark/>
            <w:tcPrChange w:id="7743"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744"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5"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6"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47"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48"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49"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50"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51"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752"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753" w:author="Brian Bohman" w:date="2021-10-27T05:58:00Z">
            <w:trPr>
              <w:trHeight w:val="165"/>
            </w:trPr>
          </w:trPrChange>
        </w:trPr>
        <w:tc>
          <w:tcPr>
            <w:tcW w:w="360" w:type="dxa"/>
            <w:vAlign w:val="center"/>
            <w:hideMark/>
            <w:tcPrChange w:id="7754"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755"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6"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57"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58"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59"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60"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61"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762"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763"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764" w:author="Brian Bohman" w:date="2021-10-27T05:58:00Z">
            <w:trPr>
              <w:trHeight w:val="165"/>
            </w:trPr>
          </w:trPrChange>
        </w:trPr>
        <w:tc>
          <w:tcPr>
            <w:tcW w:w="360" w:type="dxa"/>
            <w:vAlign w:val="center"/>
            <w:hideMark/>
            <w:tcPrChange w:id="7765"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766"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67"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8"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69"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70"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71"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72"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73"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774"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775" w:author="Brian Bohman" w:date="2021-10-27T05:58:00Z">
            <w:trPr>
              <w:trHeight w:val="165"/>
            </w:trPr>
          </w:trPrChange>
        </w:trPr>
        <w:tc>
          <w:tcPr>
            <w:tcW w:w="360" w:type="dxa"/>
            <w:vAlign w:val="center"/>
            <w:hideMark/>
            <w:tcPrChange w:id="7776"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777"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8"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9"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80"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81"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82"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83"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84"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785"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786" w:author="Brian Bohman" w:date="2021-10-27T05:58:00Z">
            <w:trPr>
              <w:trHeight w:val="165"/>
            </w:trPr>
          </w:trPrChange>
        </w:trPr>
        <w:tc>
          <w:tcPr>
            <w:tcW w:w="360" w:type="dxa"/>
            <w:vAlign w:val="center"/>
            <w:hideMark/>
            <w:tcPrChange w:id="7787"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788"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9"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0"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91"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92"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93"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94"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95"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796"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797" w:author="Brian Bohman" w:date="2021-10-27T05:58:00Z">
            <w:trPr>
              <w:trHeight w:val="165"/>
            </w:trPr>
          </w:trPrChange>
        </w:trPr>
        <w:tc>
          <w:tcPr>
            <w:tcW w:w="360" w:type="dxa"/>
            <w:vAlign w:val="center"/>
            <w:hideMark/>
            <w:tcPrChange w:id="7798"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799"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0"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1"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02"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03"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04"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05"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06"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807"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808" w:author="Brian Bohman" w:date="2021-10-27T05:58:00Z">
            <w:trPr>
              <w:trHeight w:val="165"/>
            </w:trPr>
          </w:trPrChange>
        </w:trPr>
        <w:tc>
          <w:tcPr>
            <w:tcW w:w="360" w:type="dxa"/>
            <w:vAlign w:val="center"/>
            <w:hideMark/>
            <w:tcPrChange w:id="7809"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810"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1"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2"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13"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14"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15"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16"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17"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7818"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7819" w:author="Brian Bohman" w:date="2021-10-27T05:58:00Z">
            <w:trPr>
              <w:trHeight w:val="165"/>
            </w:trPr>
          </w:trPrChange>
        </w:trPr>
        <w:tc>
          <w:tcPr>
            <w:tcW w:w="360" w:type="dxa"/>
            <w:vAlign w:val="center"/>
            <w:hideMark/>
            <w:tcPrChange w:id="7820"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7821"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2"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23"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24"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25"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26"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27"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8"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7829"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7830" w:author="Brian Bohman" w:date="2021-10-27T05:58:00Z">
            <w:trPr>
              <w:trHeight w:val="165"/>
            </w:trPr>
          </w:trPrChange>
        </w:trPr>
        <w:tc>
          <w:tcPr>
            <w:tcW w:w="360" w:type="dxa"/>
            <w:vAlign w:val="center"/>
            <w:hideMark/>
            <w:tcPrChange w:id="7831"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7832"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33"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34"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35"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36"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37"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38"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39"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7840"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7841" w:author="Brian Bohman" w:date="2021-10-27T05:58:00Z">
            <w:trPr>
              <w:trHeight w:val="165"/>
            </w:trPr>
          </w:trPrChange>
        </w:trPr>
        <w:tc>
          <w:tcPr>
            <w:tcW w:w="360" w:type="dxa"/>
            <w:vAlign w:val="center"/>
            <w:hideMark/>
            <w:tcPrChange w:id="7842"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7843"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44"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5"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46"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47"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48"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49"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850"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7851"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7852" w:author="Brian Bohman" w:date="2021-10-27T05:58:00Z">
            <w:trPr>
              <w:trHeight w:val="165"/>
            </w:trPr>
          </w:trPrChange>
        </w:trPr>
        <w:tc>
          <w:tcPr>
            <w:tcW w:w="360" w:type="dxa"/>
            <w:vAlign w:val="center"/>
            <w:hideMark/>
            <w:tcPrChange w:id="7853"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7854"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5"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6"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57"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58"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59"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60"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61"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7862"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7863" w:author="Brian Bohman" w:date="2021-10-27T05:58:00Z">
            <w:trPr>
              <w:trHeight w:val="180"/>
            </w:trPr>
          </w:trPrChange>
        </w:trPr>
        <w:tc>
          <w:tcPr>
            <w:tcW w:w="360" w:type="dxa"/>
            <w:vAlign w:val="center"/>
            <w:hideMark/>
            <w:tcPrChange w:id="7864"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7865"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6"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67"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68"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69"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70"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71"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72"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873"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7874" w:author="Brian Bohman" w:date="2021-10-27T05:58:00Z">
            <w:trPr>
              <w:trHeight w:val="165"/>
            </w:trPr>
          </w:trPrChange>
        </w:trPr>
        <w:tc>
          <w:tcPr>
            <w:tcW w:w="360" w:type="dxa"/>
            <w:vAlign w:val="center"/>
            <w:hideMark/>
            <w:tcPrChange w:id="7875"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7876"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77"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8"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79"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80"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81"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82"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83"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7884"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7885" w:author="Brian Bohman" w:date="2021-10-27T05:58:00Z">
            <w:trPr>
              <w:trHeight w:val="165"/>
            </w:trPr>
          </w:trPrChange>
        </w:trPr>
        <w:tc>
          <w:tcPr>
            <w:tcW w:w="360" w:type="dxa"/>
            <w:vAlign w:val="center"/>
            <w:hideMark/>
            <w:tcPrChange w:id="7886"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7887"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8"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9"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90"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91"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92"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93"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94"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7895"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7896" w:author="Brian Bohman" w:date="2021-10-27T05:58:00Z">
            <w:trPr>
              <w:trHeight w:val="165"/>
            </w:trPr>
          </w:trPrChange>
        </w:trPr>
        <w:tc>
          <w:tcPr>
            <w:tcW w:w="360" w:type="dxa"/>
            <w:vAlign w:val="center"/>
            <w:hideMark/>
            <w:tcPrChange w:id="7897"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7898"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9"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0"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01"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02"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03"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04"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05"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7906"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7907" w:author="Brian Bohman" w:date="2021-10-27T05:58:00Z">
            <w:trPr>
              <w:trHeight w:val="165"/>
            </w:trPr>
          </w:trPrChange>
        </w:trPr>
        <w:tc>
          <w:tcPr>
            <w:tcW w:w="360" w:type="dxa"/>
            <w:vAlign w:val="center"/>
            <w:hideMark/>
            <w:tcPrChange w:id="7908"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7909"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0"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1"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12"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13"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14"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15"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16"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7917"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7918" w:author="Brian Bohman" w:date="2021-10-27T05:58:00Z">
            <w:trPr>
              <w:trHeight w:val="165"/>
            </w:trPr>
          </w:trPrChange>
        </w:trPr>
        <w:tc>
          <w:tcPr>
            <w:tcW w:w="360" w:type="dxa"/>
            <w:vAlign w:val="center"/>
            <w:hideMark/>
            <w:tcPrChange w:id="7919"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7920"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1"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2"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23"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24"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25"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26"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27"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928"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7929" w:author="Brian Bohman" w:date="2021-10-27T05:58:00Z">
            <w:trPr>
              <w:trHeight w:val="165"/>
            </w:trPr>
          </w:trPrChange>
        </w:trPr>
        <w:tc>
          <w:tcPr>
            <w:tcW w:w="360" w:type="dxa"/>
            <w:vAlign w:val="center"/>
            <w:hideMark/>
            <w:tcPrChange w:id="7930"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t>535</w:t>
            </w:r>
          </w:p>
        </w:tc>
        <w:tc>
          <w:tcPr>
            <w:tcW w:w="864" w:type="dxa"/>
            <w:vAlign w:val="center"/>
            <w:hideMark/>
            <w:tcPrChange w:id="7931"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2"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33"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34"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35"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36"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37"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938"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939"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7940" w:author="Brian Bohman" w:date="2021-10-27T05:58:00Z">
            <w:trPr>
              <w:trHeight w:val="165"/>
            </w:trPr>
          </w:trPrChange>
        </w:trPr>
        <w:tc>
          <w:tcPr>
            <w:tcW w:w="360" w:type="dxa"/>
            <w:vAlign w:val="center"/>
            <w:hideMark/>
            <w:tcPrChange w:id="7941"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7942"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43"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44"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45"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46"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47"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48"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49"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50"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7951" w:author="Brian Bohman" w:date="2021-10-27T05:58:00Z">
            <w:trPr>
              <w:trHeight w:val="165"/>
            </w:trPr>
          </w:trPrChange>
        </w:trPr>
        <w:tc>
          <w:tcPr>
            <w:tcW w:w="360" w:type="dxa"/>
            <w:vAlign w:val="center"/>
            <w:hideMark/>
            <w:tcPrChange w:id="7952"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7953"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54"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5"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56"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57"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58"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59"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60"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7961"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7962" w:author="Brian Bohman" w:date="2021-10-27T05:58:00Z">
            <w:trPr>
              <w:trHeight w:val="165"/>
            </w:trPr>
          </w:trPrChange>
        </w:trPr>
        <w:tc>
          <w:tcPr>
            <w:tcW w:w="360" w:type="dxa"/>
            <w:vAlign w:val="center"/>
            <w:hideMark/>
            <w:tcPrChange w:id="7963"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7964"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5"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6"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67"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68"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69"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70"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71"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72"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7973" w:author="Brian Bohman" w:date="2021-10-27T05:58:00Z">
            <w:trPr>
              <w:trHeight w:val="165"/>
            </w:trPr>
          </w:trPrChange>
        </w:trPr>
        <w:tc>
          <w:tcPr>
            <w:tcW w:w="360" w:type="dxa"/>
            <w:vAlign w:val="center"/>
            <w:hideMark/>
            <w:tcPrChange w:id="7974"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7975"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6"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77"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78"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79"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80"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81"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82"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7983"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7984" w:author="Brian Bohman" w:date="2021-10-27T05:58:00Z">
            <w:trPr>
              <w:trHeight w:val="165"/>
            </w:trPr>
          </w:trPrChange>
        </w:trPr>
        <w:tc>
          <w:tcPr>
            <w:tcW w:w="360" w:type="dxa"/>
            <w:vAlign w:val="center"/>
            <w:hideMark/>
            <w:tcPrChange w:id="7985"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7986"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87"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8"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89"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90"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91"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92"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93"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7994"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7995" w:author="Brian Bohman" w:date="2021-10-27T05:58:00Z">
            <w:trPr>
              <w:trHeight w:val="165"/>
            </w:trPr>
          </w:trPrChange>
        </w:trPr>
        <w:tc>
          <w:tcPr>
            <w:tcW w:w="360" w:type="dxa"/>
            <w:vAlign w:val="center"/>
            <w:hideMark/>
            <w:tcPrChange w:id="7996"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7997"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8"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9"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00"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01"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02"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03"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04"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8005"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8006" w:author="Brian Bohman" w:date="2021-10-27T05:58:00Z">
            <w:trPr>
              <w:trHeight w:val="165"/>
            </w:trPr>
          </w:trPrChange>
        </w:trPr>
        <w:tc>
          <w:tcPr>
            <w:tcW w:w="360" w:type="dxa"/>
            <w:vAlign w:val="center"/>
            <w:hideMark/>
            <w:tcPrChange w:id="8007"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8008"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9"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0"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11"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12"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13"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14"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15"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016"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8017" w:author="Brian Bohman" w:date="2021-10-27T05:58:00Z">
            <w:trPr>
              <w:trHeight w:val="180"/>
            </w:trPr>
          </w:trPrChange>
        </w:trPr>
        <w:tc>
          <w:tcPr>
            <w:tcW w:w="360" w:type="dxa"/>
            <w:vAlign w:val="center"/>
            <w:hideMark/>
            <w:tcPrChange w:id="8018"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8019"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0"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1"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22"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23"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24"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25"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26"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8027"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8028" w:author="Brian Bohman" w:date="2021-10-27T05:58:00Z">
            <w:trPr>
              <w:trHeight w:val="165"/>
            </w:trPr>
          </w:trPrChange>
        </w:trPr>
        <w:tc>
          <w:tcPr>
            <w:tcW w:w="360" w:type="dxa"/>
            <w:vAlign w:val="center"/>
            <w:hideMark/>
            <w:tcPrChange w:id="8029"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8030"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1"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2"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33"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34"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5"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6"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37"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8038"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8039" w:author="Brian Bohman" w:date="2021-10-27T05:58:00Z">
            <w:trPr>
              <w:trHeight w:val="165"/>
            </w:trPr>
          </w:trPrChange>
        </w:trPr>
        <w:tc>
          <w:tcPr>
            <w:tcW w:w="360" w:type="dxa"/>
            <w:vAlign w:val="center"/>
            <w:hideMark/>
            <w:tcPrChange w:id="8040"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8041"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2"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43"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44"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45"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6"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47"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48"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8049"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8050" w:author="Brian Bohman" w:date="2021-10-27T05:58:00Z">
            <w:trPr>
              <w:trHeight w:val="165"/>
            </w:trPr>
          </w:trPrChange>
        </w:trPr>
        <w:tc>
          <w:tcPr>
            <w:tcW w:w="360" w:type="dxa"/>
            <w:vAlign w:val="center"/>
            <w:hideMark/>
            <w:tcPrChange w:id="8051"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8052"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53"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54"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55"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56"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57"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8"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59"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8060"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8061" w:author="Brian Bohman" w:date="2021-10-27T05:58:00Z">
            <w:trPr>
              <w:trHeight w:val="165"/>
            </w:trPr>
          </w:trPrChange>
        </w:trPr>
        <w:tc>
          <w:tcPr>
            <w:tcW w:w="360" w:type="dxa"/>
            <w:vAlign w:val="center"/>
            <w:hideMark/>
            <w:tcPrChange w:id="8062"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8063"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64"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5"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66"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67"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8"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9"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70"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8071"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8072" w:author="Brian Bohman" w:date="2021-10-27T05:58:00Z">
            <w:trPr>
              <w:trHeight w:val="165"/>
            </w:trPr>
          </w:trPrChange>
        </w:trPr>
        <w:tc>
          <w:tcPr>
            <w:tcW w:w="360" w:type="dxa"/>
            <w:vAlign w:val="center"/>
            <w:hideMark/>
            <w:tcPrChange w:id="8073"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8074"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5"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6"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77"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78"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9"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0"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81"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082"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8083" w:author="Brian Bohman" w:date="2021-10-27T05:58:00Z">
            <w:trPr>
              <w:trHeight w:val="165"/>
            </w:trPr>
          </w:trPrChange>
        </w:trPr>
        <w:tc>
          <w:tcPr>
            <w:tcW w:w="360" w:type="dxa"/>
            <w:vAlign w:val="center"/>
            <w:hideMark/>
            <w:tcPrChange w:id="8084"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8085"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6"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87"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88"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89"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0"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1"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92"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8093"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8094" w:author="Brian Bohman" w:date="2021-10-27T05:58:00Z">
            <w:trPr>
              <w:trHeight w:val="165"/>
            </w:trPr>
          </w:trPrChange>
        </w:trPr>
        <w:tc>
          <w:tcPr>
            <w:tcW w:w="360" w:type="dxa"/>
            <w:vAlign w:val="center"/>
            <w:hideMark/>
            <w:tcPrChange w:id="8095"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8096"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97"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8"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99"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100"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1"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2"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03"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104"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105" w:author="Brian Bohman" w:date="2021-10-27T05:58:00Z">
            <w:trPr>
              <w:trHeight w:val="165"/>
            </w:trPr>
          </w:trPrChange>
        </w:trPr>
        <w:tc>
          <w:tcPr>
            <w:tcW w:w="360" w:type="dxa"/>
            <w:vAlign w:val="center"/>
            <w:hideMark/>
            <w:tcPrChange w:id="8106"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107"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8"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9"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10"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11"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2"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13"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14"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115"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116" w:author="Brian Bohman" w:date="2021-10-27T05:58:00Z">
            <w:trPr>
              <w:trHeight w:val="165"/>
            </w:trPr>
          </w:trPrChange>
        </w:trPr>
        <w:tc>
          <w:tcPr>
            <w:tcW w:w="360" w:type="dxa"/>
            <w:vAlign w:val="center"/>
            <w:hideMark/>
            <w:tcPrChange w:id="8117"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118"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9"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0"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21"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22"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23"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24"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25"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126"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127" w:author="Brian Bohman" w:date="2021-10-27T05:58:00Z">
            <w:trPr>
              <w:trHeight w:val="165"/>
            </w:trPr>
          </w:trPrChange>
        </w:trPr>
        <w:tc>
          <w:tcPr>
            <w:tcW w:w="360" w:type="dxa"/>
            <w:vAlign w:val="center"/>
            <w:hideMark/>
            <w:tcPrChange w:id="8128"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129"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0"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1"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32"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33"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34"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5"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36"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137"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138" w:author="Brian Bohman" w:date="2021-10-27T05:58:00Z">
            <w:trPr>
              <w:trHeight w:val="165"/>
            </w:trPr>
          </w:trPrChange>
        </w:trPr>
        <w:tc>
          <w:tcPr>
            <w:tcW w:w="360" w:type="dxa"/>
            <w:vAlign w:val="center"/>
            <w:hideMark/>
            <w:tcPrChange w:id="8139"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140"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1"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2"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43"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44"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5"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6"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47"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148"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149" w:author="Brian Bohman" w:date="2021-10-27T05:58:00Z">
            <w:trPr>
              <w:trHeight w:val="165"/>
            </w:trPr>
          </w:trPrChange>
        </w:trPr>
        <w:tc>
          <w:tcPr>
            <w:tcW w:w="360" w:type="dxa"/>
            <w:vAlign w:val="center"/>
            <w:hideMark/>
            <w:tcPrChange w:id="8150"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151"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2"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53"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54"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55"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6"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57"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58"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159"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160" w:author="Brian Bohman" w:date="2021-10-27T05:58:00Z">
            <w:trPr>
              <w:trHeight w:val="165"/>
            </w:trPr>
          </w:trPrChange>
        </w:trPr>
        <w:tc>
          <w:tcPr>
            <w:tcW w:w="360" w:type="dxa"/>
            <w:vAlign w:val="center"/>
            <w:hideMark/>
            <w:tcPrChange w:id="8161"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162"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63"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64"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65"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66"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67"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8"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69"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170"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171" w:author="Brian Bohman" w:date="2021-10-27T05:58:00Z">
            <w:trPr>
              <w:trHeight w:val="180"/>
            </w:trPr>
          </w:trPrChange>
        </w:trPr>
        <w:tc>
          <w:tcPr>
            <w:tcW w:w="360" w:type="dxa"/>
            <w:vAlign w:val="center"/>
            <w:hideMark/>
            <w:tcPrChange w:id="8172"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173"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74"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5"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76"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77"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8"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9"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80"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181"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182" w:author="Brian Bohman" w:date="2021-10-27T05:58:00Z">
            <w:trPr>
              <w:trHeight w:val="165"/>
            </w:trPr>
          </w:trPrChange>
        </w:trPr>
        <w:tc>
          <w:tcPr>
            <w:tcW w:w="360" w:type="dxa"/>
            <w:vAlign w:val="center"/>
            <w:hideMark/>
            <w:tcPrChange w:id="8183"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184"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5"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6"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87"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88"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9"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0"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91"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192"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193" w:author="Brian Bohman" w:date="2021-10-27T05:58:00Z">
            <w:trPr>
              <w:trHeight w:val="165"/>
            </w:trPr>
          </w:trPrChange>
        </w:trPr>
        <w:tc>
          <w:tcPr>
            <w:tcW w:w="360" w:type="dxa"/>
            <w:vAlign w:val="center"/>
            <w:hideMark/>
            <w:tcPrChange w:id="8194"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195"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6"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97"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98"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99"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0"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1"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02"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203"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204" w:author="Brian Bohman" w:date="2021-10-27T05:58:00Z">
            <w:trPr>
              <w:trHeight w:val="165"/>
            </w:trPr>
          </w:trPrChange>
        </w:trPr>
        <w:tc>
          <w:tcPr>
            <w:tcW w:w="360" w:type="dxa"/>
            <w:vAlign w:val="center"/>
            <w:hideMark/>
            <w:tcPrChange w:id="8205"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206"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07"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8"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09"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10"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1"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2"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13"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214"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215" w:author="Brian Bohman" w:date="2021-10-27T05:58:00Z">
            <w:trPr>
              <w:trHeight w:val="165"/>
            </w:trPr>
          </w:trPrChange>
        </w:trPr>
        <w:tc>
          <w:tcPr>
            <w:tcW w:w="360" w:type="dxa"/>
            <w:vAlign w:val="center"/>
            <w:hideMark/>
            <w:tcPrChange w:id="8216"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217"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8"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9"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20"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21"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2"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23"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24"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225"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226" w:author="Brian Bohman" w:date="2021-10-27T05:58:00Z">
            <w:trPr>
              <w:trHeight w:val="165"/>
            </w:trPr>
          </w:trPrChange>
        </w:trPr>
        <w:tc>
          <w:tcPr>
            <w:tcW w:w="360" w:type="dxa"/>
            <w:vAlign w:val="center"/>
            <w:hideMark/>
            <w:tcPrChange w:id="8227"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228"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9"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0"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31"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32"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33"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34"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35"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236"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237" w:author="Brian Bohman" w:date="2021-10-27T05:58:00Z">
            <w:trPr>
              <w:trHeight w:val="165"/>
            </w:trPr>
          </w:trPrChange>
        </w:trPr>
        <w:tc>
          <w:tcPr>
            <w:tcW w:w="360" w:type="dxa"/>
            <w:vAlign w:val="center"/>
            <w:hideMark/>
            <w:tcPrChange w:id="8238"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239"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0"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1"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42"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43"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44"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5"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46"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247"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248" w:author="Brian Bohman" w:date="2021-10-27T05:58:00Z">
            <w:trPr>
              <w:trHeight w:val="165"/>
            </w:trPr>
          </w:trPrChange>
        </w:trPr>
        <w:tc>
          <w:tcPr>
            <w:tcW w:w="360" w:type="dxa"/>
            <w:vAlign w:val="center"/>
            <w:hideMark/>
            <w:tcPrChange w:id="8249"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250"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1"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2"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53"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54"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5"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6"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57"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258"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259" w:author="Brian Bohman" w:date="2021-10-27T05:58:00Z">
            <w:trPr>
              <w:trHeight w:val="165"/>
            </w:trPr>
          </w:trPrChange>
        </w:trPr>
        <w:tc>
          <w:tcPr>
            <w:tcW w:w="360" w:type="dxa"/>
            <w:vAlign w:val="center"/>
            <w:hideMark/>
            <w:tcPrChange w:id="8260"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261"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2"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63"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64"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65"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6"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67"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68"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269"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270" w:author="Brian Bohman" w:date="2021-10-27T05:58:00Z">
            <w:trPr>
              <w:trHeight w:val="165"/>
            </w:trPr>
          </w:trPrChange>
        </w:trPr>
        <w:tc>
          <w:tcPr>
            <w:tcW w:w="360" w:type="dxa"/>
            <w:vAlign w:val="center"/>
            <w:hideMark/>
            <w:tcPrChange w:id="8271"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272"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73"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74"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75"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76"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77"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78"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79"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280"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281" w:author="Brian Bohman" w:date="2021-10-27T05:58:00Z">
            <w:trPr>
              <w:trHeight w:val="165"/>
            </w:trPr>
          </w:trPrChange>
        </w:trPr>
        <w:tc>
          <w:tcPr>
            <w:tcW w:w="360" w:type="dxa"/>
            <w:vAlign w:val="center"/>
            <w:hideMark/>
            <w:tcPrChange w:id="8282"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283"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84"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85"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86"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87"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88"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89"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90"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291"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292" w:author="Brian Bohman" w:date="2021-10-27T05:58:00Z">
            <w:trPr>
              <w:trHeight w:val="165"/>
            </w:trPr>
          </w:trPrChange>
        </w:trPr>
        <w:tc>
          <w:tcPr>
            <w:tcW w:w="360" w:type="dxa"/>
            <w:vAlign w:val="center"/>
            <w:hideMark/>
            <w:tcPrChange w:id="8293"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294"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5"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96"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97"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98"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99"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00"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01"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302"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303" w:author="Brian Bohman" w:date="2021-10-27T05:58:00Z">
            <w:trPr>
              <w:trHeight w:val="165"/>
            </w:trPr>
          </w:trPrChange>
        </w:trPr>
        <w:tc>
          <w:tcPr>
            <w:tcW w:w="360" w:type="dxa"/>
            <w:vAlign w:val="center"/>
            <w:hideMark/>
            <w:tcPrChange w:id="8304"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305"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6"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07"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08"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09"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10"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11"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12"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313"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314" w:author="Brian Bohman" w:date="2021-10-27T05:58:00Z">
            <w:trPr>
              <w:trHeight w:val="165"/>
            </w:trPr>
          </w:trPrChange>
        </w:trPr>
        <w:tc>
          <w:tcPr>
            <w:tcW w:w="360" w:type="dxa"/>
            <w:vAlign w:val="center"/>
            <w:hideMark/>
            <w:tcPrChange w:id="8315"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316"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17"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18"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19"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20"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21"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22"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23"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324"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325" w:author="Brian Bohman" w:date="2021-10-27T05:58:00Z">
            <w:trPr>
              <w:trHeight w:val="180"/>
            </w:trPr>
          </w:trPrChange>
        </w:trPr>
        <w:tc>
          <w:tcPr>
            <w:tcW w:w="360" w:type="dxa"/>
            <w:vAlign w:val="center"/>
            <w:hideMark/>
            <w:tcPrChange w:id="8326"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327"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8"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29"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30"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31"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32"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33"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34"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335"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336" w:author="Brian Bohman" w:date="2021-10-27T05:58:00Z">
            <w:trPr>
              <w:trHeight w:val="165"/>
            </w:trPr>
          </w:trPrChange>
        </w:trPr>
        <w:tc>
          <w:tcPr>
            <w:tcW w:w="360" w:type="dxa"/>
            <w:vAlign w:val="center"/>
            <w:hideMark/>
            <w:tcPrChange w:id="8337"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338"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9"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40"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41"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42"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43"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44"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45"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346"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347" w:author="Brian Bohman" w:date="2021-10-27T05:58:00Z">
            <w:trPr>
              <w:trHeight w:val="165"/>
            </w:trPr>
          </w:trPrChange>
        </w:trPr>
        <w:tc>
          <w:tcPr>
            <w:tcW w:w="360" w:type="dxa"/>
            <w:vAlign w:val="center"/>
            <w:hideMark/>
            <w:tcPrChange w:id="8348"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349"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0"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51"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52"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53"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54"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55"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56"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357"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358" w:author="Brian Bohman" w:date="2021-10-27T05:58:00Z">
            <w:trPr>
              <w:trHeight w:val="165"/>
            </w:trPr>
          </w:trPrChange>
        </w:trPr>
        <w:tc>
          <w:tcPr>
            <w:tcW w:w="360" w:type="dxa"/>
            <w:vAlign w:val="center"/>
            <w:hideMark/>
            <w:tcPrChange w:id="8359"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360"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1"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62"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63"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64"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65"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66"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367"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368"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369" w:author="Brian Bohman" w:date="2021-10-27T05:58:00Z">
            <w:trPr>
              <w:trHeight w:val="165"/>
            </w:trPr>
          </w:trPrChange>
        </w:trPr>
        <w:tc>
          <w:tcPr>
            <w:tcW w:w="360" w:type="dxa"/>
            <w:vAlign w:val="center"/>
            <w:hideMark/>
            <w:tcPrChange w:id="8370"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371"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2"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73"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74"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75"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76"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77"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78"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379"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380" w:author="Brian Bohman" w:date="2021-10-27T05:58:00Z">
            <w:trPr>
              <w:trHeight w:val="165"/>
            </w:trPr>
          </w:trPrChange>
        </w:trPr>
        <w:tc>
          <w:tcPr>
            <w:tcW w:w="360" w:type="dxa"/>
            <w:vAlign w:val="center"/>
            <w:hideMark/>
            <w:tcPrChange w:id="8381"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382"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83"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84"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85"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86"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87"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88"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89"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390"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391" w:author="Brian Bohman" w:date="2021-10-27T05:58:00Z">
            <w:trPr>
              <w:trHeight w:val="165"/>
            </w:trPr>
          </w:trPrChange>
        </w:trPr>
        <w:tc>
          <w:tcPr>
            <w:tcW w:w="360" w:type="dxa"/>
            <w:vAlign w:val="center"/>
            <w:hideMark/>
            <w:tcPrChange w:id="8392"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393"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94"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95"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96"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97"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98"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99"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00"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401"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402" w:author="Brian Bohman" w:date="2021-10-27T05:58:00Z">
            <w:trPr>
              <w:trHeight w:val="165"/>
            </w:trPr>
          </w:trPrChange>
        </w:trPr>
        <w:tc>
          <w:tcPr>
            <w:tcW w:w="360" w:type="dxa"/>
            <w:vAlign w:val="center"/>
            <w:hideMark/>
            <w:tcPrChange w:id="8403"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404"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5"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06"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07"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08"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09"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10"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11"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412"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413" w:author="Brian Bohman" w:date="2021-10-27T05:58:00Z">
            <w:trPr>
              <w:trHeight w:val="165"/>
            </w:trPr>
          </w:trPrChange>
        </w:trPr>
        <w:tc>
          <w:tcPr>
            <w:tcW w:w="360" w:type="dxa"/>
            <w:vAlign w:val="center"/>
            <w:hideMark/>
            <w:tcPrChange w:id="8414"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415"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6"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17"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18"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19"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20"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21"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22"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423"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424" w:author="Brian Bohman" w:date="2021-10-27T05:58:00Z">
            <w:trPr>
              <w:trHeight w:val="165"/>
            </w:trPr>
          </w:trPrChange>
        </w:trPr>
        <w:tc>
          <w:tcPr>
            <w:tcW w:w="360" w:type="dxa"/>
            <w:vAlign w:val="center"/>
            <w:hideMark/>
            <w:tcPrChange w:id="8425"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426"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27"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28"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29"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30"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31"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32"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33"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434"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435" w:author="Brian Bohman" w:date="2021-10-27T05:58:00Z">
            <w:trPr>
              <w:trHeight w:val="165"/>
            </w:trPr>
          </w:trPrChange>
        </w:trPr>
        <w:tc>
          <w:tcPr>
            <w:tcW w:w="360" w:type="dxa"/>
            <w:vAlign w:val="center"/>
            <w:hideMark/>
            <w:tcPrChange w:id="8436"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437"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8"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39"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40"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41"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42"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43"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44"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445"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446" w:author="Brian Bohman" w:date="2021-10-27T05:58:00Z">
            <w:trPr>
              <w:trHeight w:val="165"/>
            </w:trPr>
          </w:trPrChange>
        </w:trPr>
        <w:tc>
          <w:tcPr>
            <w:tcW w:w="360" w:type="dxa"/>
            <w:vAlign w:val="center"/>
            <w:hideMark/>
            <w:tcPrChange w:id="8447"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448"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9"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50"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51"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52"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53"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54"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55"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456"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457" w:author="Brian Bohman" w:date="2021-10-27T05:58:00Z">
            <w:trPr>
              <w:trHeight w:val="165"/>
            </w:trPr>
          </w:trPrChange>
        </w:trPr>
        <w:tc>
          <w:tcPr>
            <w:tcW w:w="360" w:type="dxa"/>
            <w:vAlign w:val="center"/>
            <w:hideMark/>
            <w:tcPrChange w:id="8458"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459"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0"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61"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62"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63"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64"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65"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66"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467"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468" w:author="Brian Bohman" w:date="2021-10-27T05:58:00Z">
            <w:trPr>
              <w:trHeight w:val="165"/>
            </w:trPr>
          </w:trPrChange>
        </w:trPr>
        <w:tc>
          <w:tcPr>
            <w:tcW w:w="360" w:type="dxa"/>
            <w:vAlign w:val="center"/>
            <w:hideMark/>
            <w:tcPrChange w:id="8469"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470"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1"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72"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73"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74"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75"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76"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77"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478"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479" w:author="Brian Bohman" w:date="2021-10-27T05:58:00Z">
            <w:trPr>
              <w:trHeight w:val="165"/>
            </w:trPr>
          </w:trPrChange>
        </w:trPr>
        <w:tc>
          <w:tcPr>
            <w:tcW w:w="360" w:type="dxa"/>
            <w:vAlign w:val="center"/>
            <w:hideMark/>
            <w:tcPrChange w:id="8480"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481"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2"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83"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84"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85"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86"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87"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88"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489"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490" w:author="Brian Bohman" w:date="2021-10-27T05:58:00Z">
            <w:trPr>
              <w:trHeight w:val="180"/>
            </w:trPr>
          </w:trPrChange>
        </w:trPr>
        <w:tc>
          <w:tcPr>
            <w:tcW w:w="360" w:type="dxa"/>
            <w:vAlign w:val="center"/>
            <w:hideMark/>
            <w:tcPrChange w:id="8491"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492"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93"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94"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95"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96"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97"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98"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99"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500"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501" w:author="Brian Bohman" w:date="2021-10-27T05:58:00Z">
            <w:trPr>
              <w:trHeight w:val="165"/>
            </w:trPr>
          </w:trPrChange>
        </w:trPr>
        <w:tc>
          <w:tcPr>
            <w:tcW w:w="360" w:type="dxa"/>
            <w:vAlign w:val="center"/>
            <w:hideMark/>
            <w:tcPrChange w:id="8502"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503"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04"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05"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06"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07"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08"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09"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10"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511"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512" w:author="Brian Bohman" w:date="2021-10-27T05:58:00Z">
            <w:trPr>
              <w:trHeight w:val="165"/>
            </w:trPr>
          </w:trPrChange>
        </w:trPr>
        <w:tc>
          <w:tcPr>
            <w:tcW w:w="360" w:type="dxa"/>
            <w:vAlign w:val="center"/>
            <w:hideMark/>
            <w:tcPrChange w:id="8513"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514"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5"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16"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17"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18"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19"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20"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21"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522"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523" w:author="Brian Bohman" w:date="2021-10-27T05:58:00Z">
            <w:trPr>
              <w:trHeight w:val="165"/>
            </w:trPr>
          </w:trPrChange>
        </w:trPr>
        <w:tc>
          <w:tcPr>
            <w:tcW w:w="360" w:type="dxa"/>
            <w:vAlign w:val="center"/>
            <w:hideMark/>
            <w:tcPrChange w:id="8524"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525"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6"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27"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28"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29"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30"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31"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32"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533"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534" w:author="Brian Bohman" w:date="2021-10-27T05:58:00Z">
            <w:trPr>
              <w:trHeight w:val="165"/>
            </w:trPr>
          </w:trPrChange>
        </w:trPr>
        <w:tc>
          <w:tcPr>
            <w:tcW w:w="360" w:type="dxa"/>
            <w:vAlign w:val="center"/>
            <w:hideMark/>
            <w:tcPrChange w:id="8535"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536"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37"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38"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39"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40"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41"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42"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43"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544"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545" w:author="Brian Bohman" w:date="2021-10-27T05:58:00Z">
            <w:trPr>
              <w:trHeight w:val="165"/>
            </w:trPr>
          </w:trPrChange>
        </w:trPr>
        <w:tc>
          <w:tcPr>
            <w:tcW w:w="360" w:type="dxa"/>
            <w:vAlign w:val="center"/>
            <w:hideMark/>
            <w:tcPrChange w:id="8546"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547"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8"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49"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50"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51"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2"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53"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54"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555"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556" w:author="Brian Bohman" w:date="2021-10-27T05:58:00Z">
            <w:trPr>
              <w:trHeight w:val="165"/>
            </w:trPr>
          </w:trPrChange>
        </w:trPr>
        <w:tc>
          <w:tcPr>
            <w:tcW w:w="360" w:type="dxa"/>
            <w:vAlign w:val="center"/>
            <w:hideMark/>
            <w:tcPrChange w:id="8557"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558"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9"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0"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61"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62"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63"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64"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65"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566"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567" w:author="Brian Bohman" w:date="2021-10-27T05:58:00Z">
            <w:trPr>
              <w:trHeight w:val="165"/>
            </w:trPr>
          </w:trPrChange>
        </w:trPr>
        <w:tc>
          <w:tcPr>
            <w:tcW w:w="360" w:type="dxa"/>
            <w:vAlign w:val="center"/>
            <w:hideMark/>
            <w:tcPrChange w:id="8568"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569"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0"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1"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72"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73"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74"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75"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76"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577"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578" w:author="Brian Bohman" w:date="2021-10-27T05:58:00Z">
            <w:trPr>
              <w:trHeight w:val="165"/>
            </w:trPr>
          </w:trPrChange>
        </w:trPr>
        <w:tc>
          <w:tcPr>
            <w:tcW w:w="360" w:type="dxa"/>
            <w:vAlign w:val="center"/>
            <w:hideMark/>
            <w:tcPrChange w:id="8579"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580"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1"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2"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83"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84"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5"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86"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87"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588"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589" w:author="Brian Bohman" w:date="2021-10-27T05:58:00Z">
            <w:trPr>
              <w:trHeight w:val="165"/>
            </w:trPr>
          </w:trPrChange>
        </w:trPr>
        <w:tc>
          <w:tcPr>
            <w:tcW w:w="360" w:type="dxa"/>
            <w:vAlign w:val="center"/>
            <w:hideMark/>
            <w:tcPrChange w:id="8590"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591"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2"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93"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94"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95"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6"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97"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98"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599"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600" w:author="Brian Bohman" w:date="2021-10-27T05:58:00Z">
            <w:trPr>
              <w:trHeight w:val="165"/>
            </w:trPr>
          </w:trPrChange>
        </w:trPr>
        <w:tc>
          <w:tcPr>
            <w:tcW w:w="360" w:type="dxa"/>
            <w:vAlign w:val="center"/>
            <w:hideMark/>
            <w:tcPrChange w:id="8601"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602"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03"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04"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05"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06"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07"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08"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09"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610"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611" w:author="Brian Bohman" w:date="2021-10-27T05:58:00Z">
            <w:trPr>
              <w:trHeight w:val="165"/>
            </w:trPr>
          </w:trPrChange>
        </w:trPr>
        <w:tc>
          <w:tcPr>
            <w:tcW w:w="360" w:type="dxa"/>
            <w:vAlign w:val="center"/>
            <w:hideMark/>
            <w:tcPrChange w:id="8612"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613"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14"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15"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16"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17"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8"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19"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20"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621"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622" w:author="Brian Bohman" w:date="2021-10-27T05:58:00Z">
            <w:trPr>
              <w:trHeight w:val="165"/>
            </w:trPr>
          </w:trPrChange>
        </w:trPr>
        <w:tc>
          <w:tcPr>
            <w:tcW w:w="360" w:type="dxa"/>
            <w:vAlign w:val="center"/>
            <w:hideMark/>
            <w:tcPrChange w:id="8623"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624"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5"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26"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27"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28"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9"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30"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31"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632"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633" w:author="Brian Bohman" w:date="2021-10-27T05:58:00Z">
            <w:trPr>
              <w:trHeight w:val="165"/>
            </w:trPr>
          </w:trPrChange>
        </w:trPr>
        <w:tc>
          <w:tcPr>
            <w:tcW w:w="360" w:type="dxa"/>
            <w:vAlign w:val="center"/>
            <w:hideMark/>
            <w:tcPrChange w:id="8634"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635"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6"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37"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38"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39"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0"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41"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42"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643"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644" w:author="Brian Bohman" w:date="2021-10-27T05:58:00Z">
            <w:trPr>
              <w:trHeight w:val="180"/>
            </w:trPr>
          </w:trPrChange>
        </w:trPr>
        <w:tc>
          <w:tcPr>
            <w:tcW w:w="360" w:type="dxa"/>
            <w:vAlign w:val="center"/>
            <w:hideMark/>
            <w:tcPrChange w:id="8645"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646"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47"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48"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49"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50"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1"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52"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53"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654"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655" w:author="Brian Bohman" w:date="2021-10-27T05:58:00Z">
            <w:trPr>
              <w:trHeight w:val="165"/>
            </w:trPr>
          </w:trPrChange>
        </w:trPr>
        <w:tc>
          <w:tcPr>
            <w:tcW w:w="360" w:type="dxa"/>
            <w:vAlign w:val="center"/>
            <w:hideMark/>
            <w:tcPrChange w:id="8656"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657"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8"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59"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60"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61"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2"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63"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64"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665"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666" w:author="Brian Bohman" w:date="2021-10-27T05:58:00Z">
            <w:trPr>
              <w:trHeight w:val="165"/>
            </w:trPr>
          </w:trPrChange>
        </w:trPr>
        <w:tc>
          <w:tcPr>
            <w:tcW w:w="360" w:type="dxa"/>
            <w:vAlign w:val="center"/>
            <w:hideMark/>
            <w:tcPrChange w:id="8667"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t>602</w:t>
            </w:r>
          </w:p>
        </w:tc>
        <w:tc>
          <w:tcPr>
            <w:tcW w:w="864" w:type="dxa"/>
            <w:vAlign w:val="center"/>
            <w:hideMark/>
            <w:tcPrChange w:id="8668"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9"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70"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71"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72"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73"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74"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75"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676"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677" w:author="Brian Bohman" w:date="2021-10-27T05:58:00Z">
            <w:trPr>
              <w:trHeight w:val="165"/>
            </w:trPr>
          </w:trPrChange>
        </w:trPr>
        <w:tc>
          <w:tcPr>
            <w:tcW w:w="360" w:type="dxa"/>
            <w:vAlign w:val="center"/>
            <w:hideMark/>
            <w:tcPrChange w:id="8678"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679"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0"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81"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82"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83"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84"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85"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86"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687"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688" w:author="Brian Bohman" w:date="2021-10-27T05:58:00Z">
            <w:trPr>
              <w:trHeight w:val="165"/>
            </w:trPr>
          </w:trPrChange>
        </w:trPr>
        <w:tc>
          <w:tcPr>
            <w:tcW w:w="360" w:type="dxa"/>
            <w:vAlign w:val="center"/>
            <w:hideMark/>
            <w:tcPrChange w:id="8689"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690"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1"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92"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93"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94"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5"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96"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97"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698"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699" w:author="Brian Bohman" w:date="2021-10-27T05:58:00Z">
            <w:trPr>
              <w:trHeight w:val="165"/>
            </w:trPr>
          </w:trPrChange>
        </w:trPr>
        <w:tc>
          <w:tcPr>
            <w:tcW w:w="360" w:type="dxa"/>
            <w:vAlign w:val="center"/>
            <w:hideMark/>
            <w:tcPrChange w:id="8700"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701"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2"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03"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04"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05"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6"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07"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08"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709"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710" w:author="Brian Bohman" w:date="2021-10-27T05:58:00Z">
            <w:trPr>
              <w:trHeight w:val="165"/>
            </w:trPr>
          </w:trPrChange>
        </w:trPr>
        <w:tc>
          <w:tcPr>
            <w:tcW w:w="360" w:type="dxa"/>
            <w:vAlign w:val="center"/>
            <w:hideMark/>
            <w:tcPrChange w:id="8711"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712"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13"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14"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15"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16"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17"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18"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19"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720"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721" w:author="Brian Bohman" w:date="2021-10-27T05:58:00Z">
            <w:trPr>
              <w:trHeight w:val="165"/>
            </w:trPr>
          </w:trPrChange>
        </w:trPr>
        <w:tc>
          <w:tcPr>
            <w:tcW w:w="360" w:type="dxa"/>
            <w:vAlign w:val="center"/>
            <w:hideMark/>
            <w:tcPrChange w:id="8722"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723"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24"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25"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26"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27"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8"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29"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30"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731"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732" w:author="Brian Bohman" w:date="2021-10-27T05:58:00Z">
            <w:trPr>
              <w:trHeight w:val="165"/>
            </w:trPr>
          </w:trPrChange>
        </w:trPr>
        <w:tc>
          <w:tcPr>
            <w:tcW w:w="360" w:type="dxa"/>
            <w:vAlign w:val="center"/>
            <w:hideMark/>
            <w:tcPrChange w:id="8733"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734"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5"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36"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37"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38"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9"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40"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41"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742"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743" w:author="Brian Bohman" w:date="2021-10-27T05:58:00Z">
            <w:trPr>
              <w:trHeight w:val="165"/>
            </w:trPr>
          </w:trPrChange>
        </w:trPr>
        <w:tc>
          <w:tcPr>
            <w:tcW w:w="360" w:type="dxa"/>
            <w:vAlign w:val="center"/>
            <w:hideMark/>
            <w:tcPrChange w:id="8744"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745"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6"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47"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48"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49"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0"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51"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52"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753"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754" w:author="Brian Bohman" w:date="2021-10-27T05:58:00Z">
            <w:trPr>
              <w:trHeight w:val="165"/>
            </w:trPr>
          </w:trPrChange>
        </w:trPr>
        <w:tc>
          <w:tcPr>
            <w:tcW w:w="360" w:type="dxa"/>
            <w:vAlign w:val="center"/>
            <w:hideMark/>
            <w:tcPrChange w:id="8755"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756"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57"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58"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59"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60"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1"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62"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63"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764"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765" w:author="Brian Bohman" w:date="2021-10-27T05:58:00Z">
            <w:trPr>
              <w:trHeight w:val="165"/>
            </w:trPr>
          </w:trPrChange>
        </w:trPr>
        <w:tc>
          <w:tcPr>
            <w:tcW w:w="360" w:type="dxa"/>
            <w:vAlign w:val="center"/>
            <w:hideMark/>
            <w:tcPrChange w:id="8766"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767"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8"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69"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70"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71"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2"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73"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74"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775"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776" w:author="Brian Bohman" w:date="2021-10-27T05:58:00Z">
            <w:trPr>
              <w:trHeight w:val="165"/>
            </w:trPr>
          </w:trPrChange>
        </w:trPr>
        <w:tc>
          <w:tcPr>
            <w:tcW w:w="360" w:type="dxa"/>
            <w:vAlign w:val="center"/>
            <w:hideMark/>
            <w:tcPrChange w:id="8777"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778"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9"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80"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81"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82"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83"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84"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85"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786"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787" w:author="Brian Bohman" w:date="2021-10-27T05:58:00Z">
            <w:trPr>
              <w:trHeight w:val="165"/>
            </w:trPr>
          </w:trPrChange>
        </w:trPr>
        <w:tc>
          <w:tcPr>
            <w:tcW w:w="360" w:type="dxa"/>
            <w:vAlign w:val="center"/>
            <w:hideMark/>
            <w:tcPrChange w:id="8788"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789"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0"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91"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92"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93"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94"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95"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96"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797"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798" w:author="Brian Bohman" w:date="2021-10-27T05:58:00Z">
            <w:trPr>
              <w:trHeight w:val="180"/>
            </w:trPr>
          </w:trPrChange>
        </w:trPr>
        <w:tc>
          <w:tcPr>
            <w:tcW w:w="360" w:type="dxa"/>
            <w:vAlign w:val="center"/>
            <w:hideMark/>
            <w:tcPrChange w:id="8799"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800"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1"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02"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03"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04"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5"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06"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07"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808"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809" w:author="Brian Bohman" w:date="2021-10-27T05:58:00Z">
            <w:trPr>
              <w:trHeight w:val="165"/>
            </w:trPr>
          </w:trPrChange>
        </w:trPr>
        <w:tc>
          <w:tcPr>
            <w:tcW w:w="360" w:type="dxa"/>
            <w:vAlign w:val="center"/>
            <w:hideMark/>
            <w:tcPrChange w:id="8810"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811"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2"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13"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14"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15"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6"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17"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18"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8819"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8820" w:author="Brian Bohman" w:date="2021-10-27T05:58:00Z">
            <w:trPr>
              <w:trHeight w:val="165"/>
            </w:trPr>
          </w:trPrChange>
        </w:trPr>
        <w:tc>
          <w:tcPr>
            <w:tcW w:w="360" w:type="dxa"/>
            <w:vAlign w:val="center"/>
            <w:hideMark/>
            <w:tcPrChange w:id="8821"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8822"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23"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24"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25"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26"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27"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28"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29"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830"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8831" w:author="Brian Bohman" w:date="2021-10-27T05:58:00Z">
            <w:trPr>
              <w:trHeight w:val="165"/>
            </w:trPr>
          </w:trPrChange>
        </w:trPr>
        <w:tc>
          <w:tcPr>
            <w:tcW w:w="360" w:type="dxa"/>
            <w:vAlign w:val="center"/>
            <w:hideMark/>
            <w:tcPrChange w:id="8832"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8833"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34"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35"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36"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37"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8"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39"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40"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8841"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8842" w:author="Brian Bohman" w:date="2021-10-27T05:58:00Z">
            <w:trPr>
              <w:trHeight w:val="165"/>
            </w:trPr>
          </w:trPrChange>
        </w:trPr>
        <w:tc>
          <w:tcPr>
            <w:tcW w:w="360" w:type="dxa"/>
            <w:vAlign w:val="center"/>
            <w:hideMark/>
            <w:tcPrChange w:id="8843"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8844"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5"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46"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47"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48"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9"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50"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51"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8852"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8853" w:author="Brian Bohman" w:date="2021-10-27T05:58:00Z">
            <w:trPr>
              <w:trHeight w:val="165"/>
            </w:trPr>
          </w:trPrChange>
        </w:trPr>
        <w:tc>
          <w:tcPr>
            <w:tcW w:w="360" w:type="dxa"/>
            <w:vAlign w:val="center"/>
            <w:hideMark/>
            <w:tcPrChange w:id="8854"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8855"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6"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57"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58"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59"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0"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61"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62"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8863"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8864" w:author="Brian Bohman" w:date="2021-10-27T05:58:00Z">
            <w:trPr>
              <w:trHeight w:val="165"/>
            </w:trPr>
          </w:trPrChange>
        </w:trPr>
        <w:tc>
          <w:tcPr>
            <w:tcW w:w="360" w:type="dxa"/>
            <w:vAlign w:val="center"/>
            <w:hideMark/>
            <w:tcPrChange w:id="8865"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8866"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67"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68"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69"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70"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1"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72"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73"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8874"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8875" w:author="Brian Bohman" w:date="2021-10-27T05:58:00Z">
            <w:trPr>
              <w:trHeight w:val="165"/>
            </w:trPr>
          </w:trPrChange>
        </w:trPr>
        <w:tc>
          <w:tcPr>
            <w:tcW w:w="360" w:type="dxa"/>
            <w:vAlign w:val="center"/>
            <w:hideMark/>
            <w:tcPrChange w:id="8876"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8877"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8"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79"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80"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81"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2"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83"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84"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8885"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8886" w:author="Brian Bohman" w:date="2021-10-27T05:58:00Z">
            <w:trPr>
              <w:trHeight w:val="165"/>
            </w:trPr>
          </w:trPrChange>
        </w:trPr>
        <w:tc>
          <w:tcPr>
            <w:tcW w:w="360" w:type="dxa"/>
            <w:vAlign w:val="center"/>
            <w:hideMark/>
            <w:tcPrChange w:id="8887"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8888"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9"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0"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91"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92"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93"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94"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95"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8896"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8897" w:author="Brian Bohman" w:date="2021-10-27T05:58:00Z">
            <w:trPr>
              <w:trHeight w:val="165"/>
            </w:trPr>
          </w:trPrChange>
        </w:trPr>
        <w:tc>
          <w:tcPr>
            <w:tcW w:w="360" w:type="dxa"/>
            <w:vAlign w:val="center"/>
            <w:hideMark/>
            <w:tcPrChange w:id="8898"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8899"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0"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1"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02"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03"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04"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05"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06"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8907"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8908" w:author="Brian Bohman" w:date="2021-10-27T05:58:00Z">
            <w:trPr>
              <w:trHeight w:val="165"/>
            </w:trPr>
          </w:trPrChange>
        </w:trPr>
        <w:tc>
          <w:tcPr>
            <w:tcW w:w="360" w:type="dxa"/>
            <w:vAlign w:val="center"/>
            <w:hideMark/>
            <w:tcPrChange w:id="8909"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8910"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1"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2"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13"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14"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5"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16"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17"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8918"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8919" w:author="Brian Bohman" w:date="2021-10-27T05:58:00Z">
            <w:trPr>
              <w:trHeight w:val="165"/>
            </w:trPr>
          </w:trPrChange>
        </w:trPr>
        <w:tc>
          <w:tcPr>
            <w:tcW w:w="360" w:type="dxa"/>
            <w:vAlign w:val="center"/>
            <w:hideMark/>
            <w:tcPrChange w:id="8920"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8921"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2"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23"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24"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25"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6"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27"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28"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8929"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8930" w:author="Brian Bohman" w:date="2021-10-27T05:58:00Z">
            <w:trPr>
              <w:trHeight w:val="165"/>
            </w:trPr>
          </w:trPrChange>
        </w:trPr>
        <w:tc>
          <w:tcPr>
            <w:tcW w:w="360" w:type="dxa"/>
            <w:vAlign w:val="center"/>
            <w:hideMark/>
            <w:tcPrChange w:id="8931"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8932"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33"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34"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35"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36"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37"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38"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39"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8940"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8941" w:author="Brian Bohman" w:date="2021-10-27T05:58:00Z">
            <w:trPr>
              <w:trHeight w:val="165"/>
            </w:trPr>
          </w:trPrChange>
        </w:trPr>
        <w:tc>
          <w:tcPr>
            <w:tcW w:w="360" w:type="dxa"/>
            <w:vAlign w:val="center"/>
            <w:hideMark/>
            <w:tcPrChange w:id="8942"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8943"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44"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45"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46"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47"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8"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49"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50"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8951"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8952" w:author="Brian Bohman" w:date="2021-10-27T05:58:00Z">
            <w:trPr>
              <w:trHeight w:val="165"/>
            </w:trPr>
          </w:trPrChange>
        </w:trPr>
        <w:tc>
          <w:tcPr>
            <w:tcW w:w="360" w:type="dxa"/>
            <w:vAlign w:val="center"/>
            <w:hideMark/>
            <w:tcPrChange w:id="8953"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8954"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5"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56"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57"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58"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9"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60"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61"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8962"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8963" w:author="Brian Bohman" w:date="2021-10-27T05:58:00Z">
            <w:trPr>
              <w:trHeight w:val="180"/>
            </w:trPr>
          </w:trPrChange>
        </w:trPr>
        <w:tc>
          <w:tcPr>
            <w:tcW w:w="360" w:type="dxa"/>
            <w:vAlign w:val="center"/>
            <w:hideMark/>
            <w:tcPrChange w:id="8964"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8965"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6"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67"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68"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69"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0"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71"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72"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8973"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8974" w:author="Brian Bohman" w:date="2021-10-27T05:58:00Z">
            <w:trPr>
              <w:trHeight w:val="165"/>
            </w:trPr>
          </w:trPrChange>
        </w:trPr>
        <w:tc>
          <w:tcPr>
            <w:tcW w:w="360" w:type="dxa"/>
            <w:vAlign w:val="center"/>
            <w:hideMark/>
            <w:tcPrChange w:id="8975"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8976"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77"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78"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79"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80"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1"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82"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83"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8984"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8985" w:author="Brian Bohman" w:date="2021-10-27T05:58:00Z">
            <w:trPr>
              <w:trHeight w:val="165"/>
            </w:trPr>
          </w:trPrChange>
        </w:trPr>
        <w:tc>
          <w:tcPr>
            <w:tcW w:w="360" w:type="dxa"/>
            <w:vAlign w:val="center"/>
            <w:hideMark/>
            <w:tcPrChange w:id="8986"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8987"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8"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89"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90"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91"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2"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93"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94"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8995"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8996" w:author="Brian Bohman" w:date="2021-10-27T05:58:00Z">
            <w:trPr>
              <w:trHeight w:val="165"/>
            </w:trPr>
          </w:trPrChange>
        </w:trPr>
        <w:tc>
          <w:tcPr>
            <w:tcW w:w="360" w:type="dxa"/>
            <w:vAlign w:val="center"/>
            <w:hideMark/>
            <w:tcPrChange w:id="8997"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8998"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9"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00"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01"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02"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03"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04"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05"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9006"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9007" w:author="Brian Bohman" w:date="2021-10-27T05:58:00Z">
            <w:trPr>
              <w:trHeight w:val="165"/>
            </w:trPr>
          </w:trPrChange>
        </w:trPr>
        <w:tc>
          <w:tcPr>
            <w:tcW w:w="360" w:type="dxa"/>
            <w:vAlign w:val="center"/>
            <w:hideMark/>
            <w:tcPrChange w:id="9008"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9009"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0"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11"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12"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13"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14"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15"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16"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9017"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9018" w:author="Brian Bohman" w:date="2021-10-27T05:58:00Z">
            <w:trPr>
              <w:trHeight w:val="165"/>
            </w:trPr>
          </w:trPrChange>
        </w:trPr>
        <w:tc>
          <w:tcPr>
            <w:tcW w:w="360" w:type="dxa"/>
            <w:vAlign w:val="center"/>
            <w:hideMark/>
            <w:tcPrChange w:id="9019"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9020"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1"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22"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23"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24"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5"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26"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27"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9028"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9029" w:author="Brian Bohman" w:date="2021-10-27T05:58:00Z">
            <w:trPr>
              <w:trHeight w:val="165"/>
            </w:trPr>
          </w:trPrChange>
        </w:trPr>
        <w:tc>
          <w:tcPr>
            <w:tcW w:w="360" w:type="dxa"/>
            <w:vAlign w:val="center"/>
            <w:hideMark/>
            <w:tcPrChange w:id="9030"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9031"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2"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33"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34"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35"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6"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37"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38"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039"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9040" w:author="Brian Bohman" w:date="2021-10-27T05:58:00Z">
            <w:trPr>
              <w:trHeight w:val="165"/>
            </w:trPr>
          </w:trPrChange>
        </w:trPr>
        <w:tc>
          <w:tcPr>
            <w:tcW w:w="360" w:type="dxa"/>
            <w:vAlign w:val="center"/>
            <w:hideMark/>
            <w:tcPrChange w:id="9041"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9042"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43"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44"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45"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46"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47"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48"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49"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9050"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9051" w:author="Brian Bohman" w:date="2021-10-27T05:58:00Z">
            <w:trPr>
              <w:trHeight w:val="165"/>
            </w:trPr>
          </w:trPrChange>
        </w:trPr>
        <w:tc>
          <w:tcPr>
            <w:tcW w:w="360" w:type="dxa"/>
            <w:vAlign w:val="center"/>
            <w:hideMark/>
            <w:tcPrChange w:id="9052"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9053"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54"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55"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56"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57"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8"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59"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60"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9061"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9062" w:author="Brian Bohman" w:date="2021-10-27T05:58:00Z">
            <w:trPr>
              <w:trHeight w:val="165"/>
            </w:trPr>
          </w:trPrChange>
        </w:trPr>
        <w:tc>
          <w:tcPr>
            <w:tcW w:w="360" w:type="dxa"/>
            <w:vAlign w:val="center"/>
            <w:hideMark/>
            <w:tcPrChange w:id="9063"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9064"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5"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66"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67"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68"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9"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70"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71"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9072"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9073" w:author="Brian Bohman" w:date="2021-10-27T05:58:00Z">
            <w:trPr>
              <w:trHeight w:val="165"/>
            </w:trPr>
          </w:trPrChange>
        </w:trPr>
        <w:tc>
          <w:tcPr>
            <w:tcW w:w="360" w:type="dxa"/>
            <w:vAlign w:val="center"/>
            <w:hideMark/>
            <w:tcPrChange w:id="9074"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9075"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6"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77"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78"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79"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0"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81"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82"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9083"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9084" w:author="Brian Bohman" w:date="2021-10-27T05:58:00Z">
            <w:trPr>
              <w:trHeight w:val="165"/>
            </w:trPr>
          </w:trPrChange>
        </w:trPr>
        <w:tc>
          <w:tcPr>
            <w:tcW w:w="360" w:type="dxa"/>
            <w:vAlign w:val="center"/>
            <w:hideMark/>
            <w:tcPrChange w:id="9085"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9086"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87"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88"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89"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90"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1"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92"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93"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094"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9095" w:author="Brian Bohman" w:date="2021-10-27T05:58:00Z">
            <w:trPr>
              <w:trHeight w:val="165"/>
            </w:trPr>
          </w:trPrChange>
        </w:trPr>
        <w:tc>
          <w:tcPr>
            <w:tcW w:w="360" w:type="dxa"/>
            <w:vAlign w:val="center"/>
            <w:hideMark/>
            <w:tcPrChange w:id="9096"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9097"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8"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99"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00"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01"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2"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03"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04"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105"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106" w:author="Brian Bohman" w:date="2021-10-27T05:58:00Z">
            <w:trPr>
              <w:trHeight w:val="165"/>
            </w:trPr>
          </w:trPrChange>
        </w:trPr>
        <w:tc>
          <w:tcPr>
            <w:tcW w:w="360" w:type="dxa"/>
            <w:vAlign w:val="center"/>
            <w:hideMark/>
            <w:tcPrChange w:id="9107"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108"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9"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10"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11"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12"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13"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14"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15"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116"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117" w:author="Brian Bohman" w:date="2021-10-27T05:58:00Z">
            <w:trPr>
              <w:trHeight w:val="180"/>
            </w:trPr>
          </w:trPrChange>
        </w:trPr>
        <w:tc>
          <w:tcPr>
            <w:tcW w:w="360" w:type="dxa"/>
            <w:vAlign w:val="center"/>
            <w:hideMark/>
            <w:tcPrChange w:id="9118"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119"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0"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21"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22"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23"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24"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25"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26"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127"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128" w:author="Brian Bohman" w:date="2021-10-27T05:58:00Z">
            <w:trPr>
              <w:trHeight w:val="165"/>
            </w:trPr>
          </w:trPrChange>
        </w:trPr>
        <w:tc>
          <w:tcPr>
            <w:tcW w:w="360" w:type="dxa"/>
            <w:vAlign w:val="center"/>
            <w:hideMark/>
            <w:tcPrChange w:id="9129"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130"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1"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32"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33"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34"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5"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36"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37"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138"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139" w:author="Brian Bohman" w:date="2021-10-27T05:58:00Z">
            <w:trPr>
              <w:trHeight w:val="165"/>
            </w:trPr>
          </w:trPrChange>
        </w:trPr>
        <w:tc>
          <w:tcPr>
            <w:tcW w:w="360" w:type="dxa"/>
            <w:vAlign w:val="center"/>
            <w:hideMark/>
            <w:tcPrChange w:id="9140"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141"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2"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43"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44"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45"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6"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47"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48"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149"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150" w:author="Brian Bohman" w:date="2021-10-27T05:58:00Z">
            <w:trPr>
              <w:trHeight w:val="165"/>
            </w:trPr>
          </w:trPrChange>
        </w:trPr>
        <w:tc>
          <w:tcPr>
            <w:tcW w:w="360" w:type="dxa"/>
            <w:vAlign w:val="center"/>
            <w:hideMark/>
            <w:tcPrChange w:id="9151"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152"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53"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54"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55"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56"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57"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58"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59"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160"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161" w:author="Brian Bohman" w:date="2021-10-27T05:58:00Z">
            <w:trPr>
              <w:trHeight w:val="165"/>
            </w:trPr>
          </w:trPrChange>
        </w:trPr>
        <w:tc>
          <w:tcPr>
            <w:tcW w:w="360" w:type="dxa"/>
            <w:vAlign w:val="center"/>
            <w:hideMark/>
            <w:tcPrChange w:id="9162"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163"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64"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65"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66"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67"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8"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69"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70"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171"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172" w:author="Brian Bohman" w:date="2021-10-27T05:58:00Z">
            <w:trPr>
              <w:trHeight w:val="165"/>
            </w:trPr>
          </w:trPrChange>
        </w:trPr>
        <w:tc>
          <w:tcPr>
            <w:tcW w:w="360" w:type="dxa"/>
            <w:vAlign w:val="center"/>
            <w:hideMark/>
            <w:tcPrChange w:id="9173"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174"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5"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76"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77"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78"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9"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80"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81"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182"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183" w:author="Brian Bohman" w:date="2021-10-27T05:58:00Z">
            <w:trPr>
              <w:trHeight w:val="165"/>
            </w:trPr>
          </w:trPrChange>
        </w:trPr>
        <w:tc>
          <w:tcPr>
            <w:tcW w:w="360" w:type="dxa"/>
            <w:vAlign w:val="center"/>
            <w:hideMark/>
            <w:tcPrChange w:id="9184"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185"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6"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87"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88"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89"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0"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91"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92"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193"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194" w:author="Brian Bohman" w:date="2021-10-27T05:58:00Z">
            <w:trPr>
              <w:trHeight w:val="165"/>
            </w:trPr>
          </w:trPrChange>
        </w:trPr>
        <w:tc>
          <w:tcPr>
            <w:tcW w:w="360" w:type="dxa"/>
            <w:vAlign w:val="center"/>
            <w:hideMark/>
            <w:tcPrChange w:id="9195"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196"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97"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98"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199"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00"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1"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02"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03"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04"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205" w:author="Brian Bohman" w:date="2021-10-27T05:58:00Z">
            <w:trPr>
              <w:trHeight w:val="165"/>
            </w:trPr>
          </w:trPrChange>
        </w:trPr>
        <w:tc>
          <w:tcPr>
            <w:tcW w:w="360" w:type="dxa"/>
            <w:vAlign w:val="center"/>
            <w:hideMark/>
            <w:tcPrChange w:id="9206"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207"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8"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09"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10"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11"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2"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13"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14"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215"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216" w:author="Brian Bohman" w:date="2021-10-27T05:58:00Z">
            <w:trPr>
              <w:trHeight w:val="165"/>
            </w:trPr>
          </w:trPrChange>
        </w:trPr>
        <w:tc>
          <w:tcPr>
            <w:tcW w:w="360" w:type="dxa"/>
            <w:vAlign w:val="center"/>
            <w:hideMark/>
            <w:tcPrChange w:id="9217"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218"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9"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0"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21"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22"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23"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24"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25"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226"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227" w:author="Brian Bohman" w:date="2021-10-27T05:58:00Z">
            <w:trPr>
              <w:trHeight w:val="165"/>
            </w:trPr>
          </w:trPrChange>
        </w:trPr>
        <w:tc>
          <w:tcPr>
            <w:tcW w:w="360" w:type="dxa"/>
            <w:vAlign w:val="center"/>
            <w:hideMark/>
            <w:tcPrChange w:id="9228"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229"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0"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1"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32"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33"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34"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35"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36"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237"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238" w:author="Brian Bohman" w:date="2021-10-27T05:58:00Z">
            <w:trPr>
              <w:trHeight w:val="165"/>
            </w:trPr>
          </w:trPrChange>
        </w:trPr>
        <w:tc>
          <w:tcPr>
            <w:tcW w:w="360" w:type="dxa"/>
            <w:vAlign w:val="center"/>
            <w:hideMark/>
            <w:tcPrChange w:id="9239"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240"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1"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2"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43"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44"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5"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46"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47"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248"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249" w:author="Brian Bohman" w:date="2021-10-27T05:58:00Z">
            <w:trPr>
              <w:trHeight w:val="165"/>
            </w:trPr>
          </w:trPrChange>
        </w:trPr>
        <w:tc>
          <w:tcPr>
            <w:tcW w:w="360" w:type="dxa"/>
            <w:vAlign w:val="center"/>
            <w:hideMark/>
            <w:tcPrChange w:id="9250"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251"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2"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53"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54"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55"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6"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57"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58"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259"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260" w:author="Brian Bohman" w:date="2021-10-27T05:58:00Z">
            <w:trPr>
              <w:trHeight w:val="165"/>
            </w:trPr>
          </w:trPrChange>
        </w:trPr>
        <w:tc>
          <w:tcPr>
            <w:tcW w:w="360" w:type="dxa"/>
            <w:vAlign w:val="center"/>
            <w:hideMark/>
            <w:tcPrChange w:id="9261"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262"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63"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64"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65"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66"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67"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68"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69"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270"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271" w:author="Brian Bohman" w:date="2021-10-27T05:58:00Z">
            <w:trPr>
              <w:trHeight w:val="180"/>
            </w:trPr>
          </w:trPrChange>
        </w:trPr>
        <w:tc>
          <w:tcPr>
            <w:tcW w:w="360" w:type="dxa"/>
            <w:vAlign w:val="center"/>
            <w:hideMark/>
            <w:tcPrChange w:id="9272"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273"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74"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75"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76"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77"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78"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79"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80"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281"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282" w:author="Brian Bohman" w:date="2021-10-27T05:58:00Z">
            <w:trPr>
              <w:trHeight w:val="165"/>
            </w:trPr>
          </w:trPrChange>
        </w:trPr>
        <w:tc>
          <w:tcPr>
            <w:tcW w:w="360" w:type="dxa"/>
            <w:vAlign w:val="center"/>
            <w:hideMark/>
            <w:tcPrChange w:id="9283"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284"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5"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86"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87"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88"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89"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90"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91"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292"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293" w:author="Brian Bohman" w:date="2021-10-27T05:58:00Z">
            <w:trPr>
              <w:trHeight w:val="165"/>
            </w:trPr>
          </w:trPrChange>
        </w:trPr>
        <w:tc>
          <w:tcPr>
            <w:tcW w:w="360" w:type="dxa"/>
            <w:vAlign w:val="center"/>
            <w:hideMark/>
            <w:tcPrChange w:id="9294"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295"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6"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97"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298"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299"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00"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01"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02"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303"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304" w:author="Brian Bohman" w:date="2021-10-27T05:58:00Z">
            <w:trPr>
              <w:trHeight w:val="165"/>
            </w:trPr>
          </w:trPrChange>
        </w:trPr>
        <w:tc>
          <w:tcPr>
            <w:tcW w:w="360" w:type="dxa"/>
            <w:vAlign w:val="center"/>
            <w:hideMark/>
            <w:tcPrChange w:id="9305"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306"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07"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08"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09"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10"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11"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12"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13"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314"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315" w:author="Brian Bohman" w:date="2021-10-27T05:58:00Z">
            <w:trPr>
              <w:trHeight w:val="165"/>
            </w:trPr>
          </w:trPrChange>
        </w:trPr>
        <w:tc>
          <w:tcPr>
            <w:tcW w:w="360" w:type="dxa"/>
            <w:vAlign w:val="center"/>
            <w:hideMark/>
            <w:tcPrChange w:id="9316"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317"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8"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19"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20"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21"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22"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23"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24"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325"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326" w:author="Brian Bohman" w:date="2021-10-27T05:58:00Z">
            <w:trPr>
              <w:trHeight w:val="165"/>
            </w:trPr>
          </w:trPrChange>
        </w:trPr>
        <w:tc>
          <w:tcPr>
            <w:tcW w:w="360" w:type="dxa"/>
            <w:vAlign w:val="center"/>
            <w:hideMark/>
            <w:tcPrChange w:id="9327"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328"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9"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30"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31"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32"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33"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34"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35"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336"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337" w:author="Brian Bohman" w:date="2021-10-27T05:58:00Z">
            <w:trPr>
              <w:trHeight w:val="165"/>
            </w:trPr>
          </w:trPrChange>
        </w:trPr>
        <w:tc>
          <w:tcPr>
            <w:tcW w:w="360" w:type="dxa"/>
            <w:vAlign w:val="center"/>
            <w:hideMark/>
            <w:tcPrChange w:id="9338"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339"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0"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41"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42"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43"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44"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45"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46"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347"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348" w:author="Brian Bohman" w:date="2021-10-27T05:58:00Z">
            <w:trPr>
              <w:trHeight w:val="165"/>
            </w:trPr>
          </w:trPrChange>
        </w:trPr>
        <w:tc>
          <w:tcPr>
            <w:tcW w:w="360" w:type="dxa"/>
            <w:vAlign w:val="center"/>
            <w:hideMark/>
            <w:tcPrChange w:id="9349"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350"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1"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52"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53"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54"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55"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56"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57"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358"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359" w:author="Brian Bohman" w:date="2021-10-27T05:58:00Z">
            <w:trPr>
              <w:trHeight w:val="165"/>
            </w:trPr>
          </w:trPrChange>
        </w:trPr>
        <w:tc>
          <w:tcPr>
            <w:tcW w:w="360" w:type="dxa"/>
            <w:vAlign w:val="center"/>
            <w:hideMark/>
            <w:tcPrChange w:id="9360"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361"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2"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63"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64"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65"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66"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67"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68"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69"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370" w:author="Brian Bohman" w:date="2021-10-27T05:58:00Z">
            <w:trPr>
              <w:trHeight w:val="165"/>
            </w:trPr>
          </w:trPrChange>
        </w:trPr>
        <w:tc>
          <w:tcPr>
            <w:tcW w:w="360" w:type="dxa"/>
            <w:vAlign w:val="center"/>
            <w:hideMark/>
            <w:tcPrChange w:id="9371"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372"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73"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74"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75"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76"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77"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78"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79"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80"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381" w:author="Brian Bohman" w:date="2021-10-27T05:58:00Z">
            <w:trPr>
              <w:trHeight w:val="165"/>
            </w:trPr>
          </w:trPrChange>
        </w:trPr>
        <w:tc>
          <w:tcPr>
            <w:tcW w:w="360" w:type="dxa"/>
            <w:vAlign w:val="center"/>
            <w:hideMark/>
            <w:tcPrChange w:id="9382"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383"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84"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85"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86"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87"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88"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89"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90"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391"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392" w:author="Brian Bohman" w:date="2021-10-27T05:58:00Z">
            <w:trPr>
              <w:trHeight w:val="165"/>
            </w:trPr>
          </w:trPrChange>
        </w:trPr>
        <w:tc>
          <w:tcPr>
            <w:tcW w:w="360" w:type="dxa"/>
            <w:vAlign w:val="center"/>
            <w:hideMark/>
            <w:tcPrChange w:id="9393"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394"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5"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96"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97"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98"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99"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00"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01"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402"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403" w:author="Brian Bohman" w:date="2021-10-27T05:58:00Z">
            <w:trPr>
              <w:trHeight w:val="165"/>
            </w:trPr>
          </w:trPrChange>
        </w:trPr>
        <w:tc>
          <w:tcPr>
            <w:tcW w:w="360" w:type="dxa"/>
            <w:vAlign w:val="center"/>
            <w:hideMark/>
            <w:tcPrChange w:id="9404"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t>669</w:t>
            </w:r>
          </w:p>
        </w:tc>
        <w:tc>
          <w:tcPr>
            <w:tcW w:w="864" w:type="dxa"/>
            <w:vAlign w:val="center"/>
            <w:hideMark/>
            <w:tcPrChange w:id="9405"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6"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07"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08"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09"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10"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11"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12"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413"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414" w:author="Brian Bohman" w:date="2021-10-27T05:58:00Z">
            <w:trPr>
              <w:trHeight w:val="165"/>
            </w:trPr>
          </w:trPrChange>
        </w:trPr>
        <w:tc>
          <w:tcPr>
            <w:tcW w:w="360" w:type="dxa"/>
            <w:vAlign w:val="center"/>
            <w:hideMark/>
            <w:tcPrChange w:id="9415"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416"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17"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18"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19"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20"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21"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22"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23"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424"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425" w:author="Brian Bohman" w:date="2021-10-27T05:58:00Z">
            <w:trPr>
              <w:trHeight w:val="180"/>
            </w:trPr>
          </w:trPrChange>
        </w:trPr>
        <w:tc>
          <w:tcPr>
            <w:tcW w:w="360" w:type="dxa"/>
            <w:vAlign w:val="center"/>
            <w:hideMark/>
            <w:tcPrChange w:id="9426"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427"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8"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29"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30"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31"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32"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33"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34"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435"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436" w:author="Brian Bohman" w:date="2021-10-27T05:58:00Z">
            <w:trPr>
              <w:trHeight w:val="165"/>
            </w:trPr>
          </w:trPrChange>
        </w:trPr>
        <w:tc>
          <w:tcPr>
            <w:tcW w:w="360" w:type="dxa"/>
            <w:vAlign w:val="center"/>
            <w:hideMark/>
            <w:tcPrChange w:id="9437"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438"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9"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40"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41"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42"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43"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44"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45"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446"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447" w:author="Brian Bohman" w:date="2021-10-27T05:58:00Z">
            <w:trPr>
              <w:trHeight w:val="165"/>
            </w:trPr>
          </w:trPrChange>
        </w:trPr>
        <w:tc>
          <w:tcPr>
            <w:tcW w:w="360" w:type="dxa"/>
            <w:vAlign w:val="center"/>
            <w:hideMark/>
            <w:tcPrChange w:id="9448"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449"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0"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51"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52"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53"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54"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55"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56"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457"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458" w:author="Brian Bohman" w:date="2021-10-27T05:58:00Z">
            <w:trPr>
              <w:trHeight w:val="165"/>
            </w:trPr>
          </w:trPrChange>
        </w:trPr>
        <w:tc>
          <w:tcPr>
            <w:tcW w:w="360" w:type="dxa"/>
            <w:vAlign w:val="center"/>
            <w:hideMark/>
            <w:tcPrChange w:id="9459"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460"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1"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62"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63"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64"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65"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66"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67"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468"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469" w:author="Brian Bohman" w:date="2021-10-27T05:58:00Z">
            <w:trPr>
              <w:trHeight w:val="165"/>
            </w:trPr>
          </w:trPrChange>
        </w:trPr>
        <w:tc>
          <w:tcPr>
            <w:tcW w:w="360" w:type="dxa"/>
            <w:vAlign w:val="center"/>
            <w:hideMark/>
            <w:tcPrChange w:id="9470"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471"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2"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73"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74"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75"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76"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77"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78"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479"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480" w:author="Brian Bohman" w:date="2021-10-27T05:58:00Z">
            <w:trPr>
              <w:trHeight w:val="165"/>
            </w:trPr>
          </w:trPrChange>
        </w:trPr>
        <w:tc>
          <w:tcPr>
            <w:tcW w:w="360" w:type="dxa"/>
            <w:vAlign w:val="center"/>
            <w:hideMark/>
            <w:tcPrChange w:id="9481"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482"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83"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84"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85"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86"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87"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88"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89"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490"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491" w:author="Brian Bohman" w:date="2021-10-27T05:58:00Z">
            <w:trPr>
              <w:trHeight w:val="165"/>
            </w:trPr>
          </w:trPrChange>
        </w:trPr>
        <w:tc>
          <w:tcPr>
            <w:tcW w:w="360" w:type="dxa"/>
            <w:vAlign w:val="center"/>
            <w:hideMark/>
            <w:tcPrChange w:id="9492"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493"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94"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95"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96"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97"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98"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99"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00"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501"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502" w:author="Brian Bohman" w:date="2021-10-27T05:58:00Z">
            <w:trPr>
              <w:trHeight w:val="165"/>
            </w:trPr>
          </w:trPrChange>
        </w:trPr>
        <w:tc>
          <w:tcPr>
            <w:tcW w:w="360" w:type="dxa"/>
            <w:vAlign w:val="center"/>
            <w:hideMark/>
            <w:tcPrChange w:id="9503"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504"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5"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06"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07"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08"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09"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10"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11"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512"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513" w:author="Brian Bohman" w:date="2021-10-27T05:58:00Z">
            <w:trPr>
              <w:trHeight w:val="165"/>
            </w:trPr>
          </w:trPrChange>
        </w:trPr>
        <w:tc>
          <w:tcPr>
            <w:tcW w:w="360" w:type="dxa"/>
            <w:vAlign w:val="center"/>
            <w:hideMark/>
            <w:tcPrChange w:id="9514"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515"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6"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17"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18"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19"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20"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21"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22"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523"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524" w:author="Brian Bohman" w:date="2021-10-27T05:58:00Z">
            <w:trPr>
              <w:trHeight w:val="165"/>
            </w:trPr>
          </w:trPrChange>
        </w:trPr>
        <w:tc>
          <w:tcPr>
            <w:tcW w:w="360" w:type="dxa"/>
            <w:vAlign w:val="center"/>
            <w:hideMark/>
            <w:tcPrChange w:id="9525"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526"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27"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28"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29"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30"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31"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32"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33"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534"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535" w:author="Brian Bohman" w:date="2021-10-27T05:58:00Z">
            <w:trPr>
              <w:trHeight w:val="165"/>
            </w:trPr>
          </w:trPrChange>
        </w:trPr>
        <w:tc>
          <w:tcPr>
            <w:tcW w:w="360" w:type="dxa"/>
            <w:vAlign w:val="center"/>
            <w:hideMark/>
            <w:tcPrChange w:id="9536"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537"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8"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39"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40"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41"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2"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43"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44"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545"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546" w:author="Brian Bohman" w:date="2021-10-27T05:58:00Z">
            <w:trPr>
              <w:trHeight w:val="165"/>
            </w:trPr>
          </w:trPrChange>
        </w:trPr>
        <w:tc>
          <w:tcPr>
            <w:tcW w:w="360" w:type="dxa"/>
            <w:vAlign w:val="center"/>
            <w:hideMark/>
            <w:tcPrChange w:id="9547"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548"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9"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0"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51"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52"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53"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54"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55"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556"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557" w:author="Brian Bohman" w:date="2021-10-27T05:58:00Z">
            <w:trPr>
              <w:trHeight w:val="165"/>
            </w:trPr>
          </w:trPrChange>
        </w:trPr>
        <w:tc>
          <w:tcPr>
            <w:tcW w:w="360" w:type="dxa"/>
            <w:vAlign w:val="center"/>
            <w:hideMark/>
            <w:tcPrChange w:id="9558"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559"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0"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1"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62"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63"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64"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5"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66"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567"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568" w:author="Brian Bohman" w:date="2021-10-27T05:58:00Z">
            <w:trPr>
              <w:trHeight w:val="165"/>
            </w:trPr>
          </w:trPrChange>
        </w:trPr>
        <w:tc>
          <w:tcPr>
            <w:tcW w:w="360" w:type="dxa"/>
            <w:vAlign w:val="center"/>
            <w:hideMark/>
            <w:tcPrChange w:id="9569"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570"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1"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2"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73"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74"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5"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6"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77"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578"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579" w:author="Brian Bohman" w:date="2021-10-27T05:58:00Z">
            <w:trPr>
              <w:trHeight w:val="165"/>
            </w:trPr>
          </w:trPrChange>
        </w:trPr>
        <w:tc>
          <w:tcPr>
            <w:tcW w:w="360" w:type="dxa"/>
            <w:vAlign w:val="center"/>
            <w:hideMark/>
            <w:tcPrChange w:id="9580"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581"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2"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83"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84"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85"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6"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87"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88"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589"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590" w:author="Brian Bohman" w:date="2021-10-27T05:58:00Z">
            <w:trPr>
              <w:trHeight w:val="180"/>
            </w:trPr>
          </w:trPrChange>
        </w:trPr>
        <w:tc>
          <w:tcPr>
            <w:tcW w:w="360" w:type="dxa"/>
            <w:vAlign w:val="center"/>
            <w:hideMark/>
            <w:tcPrChange w:id="9591"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592"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93"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94"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95"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96"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97"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8"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99"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600"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601" w:author="Brian Bohman" w:date="2021-10-27T05:58:00Z">
            <w:trPr>
              <w:trHeight w:val="165"/>
            </w:trPr>
          </w:trPrChange>
        </w:trPr>
        <w:tc>
          <w:tcPr>
            <w:tcW w:w="360" w:type="dxa"/>
            <w:vAlign w:val="center"/>
            <w:hideMark/>
            <w:tcPrChange w:id="9602"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603"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04"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5"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06"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07"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8"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9"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10"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611"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612" w:author="Brian Bohman" w:date="2021-10-27T05:58:00Z">
            <w:trPr>
              <w:trHeight w:val="165"/>
            </w:trPr>
          </w:trPrChange>
        </w:trPr>
        <w:tc>
          <w:tcPr>
            <w:tcW w:w="360" w:type="dxa"/>
            <w:vAlign w:val="center"/>
            <w:hideMark/>
            <w:tcPrChange w:id="9613"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614"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5"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6"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17"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18"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9"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0"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21"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622"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623" w:author="Brian Bohman" w:date="2021-10-27T05:58:00Z">
            <w:trPr>
              <w:trHeight w:val="165"/>
            </w:trPr>
          </w:trPrChange>
        </w:trPr>
        <w:tc>
          <w:tcPr>
            <w:tcW w:w="360" w:type="dxa"/>
            <w:vAlign w:val="center"/>
            <w:hideMark/>
            <w:tcPrChange w:id="9624"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625"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6"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27"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28"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29"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0"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1"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32"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33"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634" w:author="Brian Bohman" w:date="2021-10-27T05:58:00Z">
            <w:trPr>
              <w:trHeight w:val="165"/>
            </w:trPr>
          </w:trPrChange>
        </w:trPr>
        <w:tc>
          <w:tcPr>
            <w:tcW w:w="360" w:type="dxa"/>
            <w:vAlign w:val="center"/>
            <w:hideMark/>
            <w:tcPrChange w:id="9635"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636"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37"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8"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39"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40"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1"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42"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43"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644"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645" w:author="Brian Bohman" w:date="2021-10-27T05:58:00Z">
            <w:trPr>
              <w:trHeight w:val="165"/>
            </w:trPr>
          </w:trPrChange>
        </w:trPr>
        <w:tc>
          <w:tcPr>
            <w:tcW w:w="360" w:type="dxa"/>
            <w:vAlign w:val="center"/>
            <w:hideMark/>
            <w:tcPrChange w:id="9646"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647"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8"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9"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50"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51"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2"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53"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54"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655"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656" w:author="Brian Bohman" w:date="2021-10-27T05:58:00Z">
            <w:trPr>
              <w:trHeight w:val="165"/>
            </w:trPr>
          </w:trPrChange>
        </w:trPr>
        <w:tc>
          <w:tcPr>
            <w:tcW w:w="360" w:type="dxa"/>
            <w:vAlign w:val="center"/>
            <w:hideMark/>
            <w:tcPrChange w:id="9657"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658"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9"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0"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61"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62"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63"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64"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65"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666"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667" w:author="Brian Bohman" w:date="2021-10-27T05:58:00Z">
            <w:trPr>
              <w:trHeight w:val="165"/>
            </w:trPr>
          </w:trPrChange>
        </w:trPr>
        <w:tc>
          <w:tcPr>
            <w:tcW w:w="360" w:type="dxa"/>
            <w:vAlign w:val="center"/>
            <w:hideMark/>
            <w:tcPrChange w:id="9668"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669"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0"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1"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72"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73"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74"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75"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76"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677"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678" w:author="Brian Bohman" w:date="2021-10-27T05:58:00Z">
            <w:trPr>
              <w:trHeight w:val="165"/>
            </w:trPr>
          </w:trPrChange>
        </w:trPr>
        <w:tc>
          <w:tcPr>
            <w:tcW w:w="360" w:type="dxa"/>
            <w:vAlign w:val="center"/>
            <w:hideMark/>
            <w:tcPrChange w:id="9679"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680"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1"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2"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83"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84"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5"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86"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87"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88"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689" w:author="Brian Bohman" w:date="2021-10-27T05:58:00Z">
            <w:trPr>
              <w:trHeight w:val="165"/>
            </w:trPr>
          </w:trPrChange>
        </w:trPr>
        <w:tc>
          <w:tcPr>
            <w:tcW w:w="360" w:type="dxa"/>
            <w:vAlign w:val="center"/>
            <w:hideMark/>
            <w:tcPrChange w:id="9690"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691"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2"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93"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94"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95"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6"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97"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98"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699"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700" w:author="Brian Bohman" w:date="2021-10-27T05:58:00Z">
            <w:trPr>
              <w:trHeight w:val="165"/>
            </w:trPr>
          </w:trPrChange>
        </w:trPr>
        <w:tc>
          <w:tcPr>
            <w:tcW w:w="360" w:type="dxa"/>
            <w:vAlign w:val="center"/>
            <w:hideMark/>
            <w:tcPrChange w:id="9701"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702"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03"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04"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05"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06"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07"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08"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09"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710"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711" w:author="Brian Bohman" w:date="2021-10-27T05:58:00Z">
            <w:trPr>
              <w:trHeight w:val="165"/>
            </w:trPr>
          </w:trPrChange>
        </w:trPr>
        <w:tc>
          <w:tcPr>
            <w:tcW w:w="360" w:type="dxa"/>
            <w:vAlign w:val="center"/>
            <w:hideMark/>
            <w:tcPrChange w:id="9712"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713"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14"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5"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16"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17"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8"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19"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20"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721"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722" w:author="Brian Bohman" w:date="2021-10-27T05:58:00Z">
            <w:trPr>
              <w:trHeight w:val="165"/>
            </w:trPr>
          </w:trPrChange>
        </w:trPr>
        <w:tc>
          <w:tcPr>
            <w:tcW w:w="360" w:type="dxa"/>
            <w:vAlign w:val="center"/>
            <w:hideMark/>
            <w:tcPrChange w:id="9723"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724"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5"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6"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27"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28"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9"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30"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31"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732"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733" w:author="Brian Bohman" w:date="2021-10-27T05:58:00Z">
            <w:trPr>
              <w:trHeight w:val="165"/>
            </w:trPr>
          </w:trPrChange>
        </w:trPr>
        <w:tc>
          <w:tcPr>
            <w:tcW w:w="360" w:type="dxa"/>
            <w:vAlign w:val="center"/>
            <w:hideMark/>
            <w:tcPrChange w:id="9734"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735"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6"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37"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38"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39"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0"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41"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42"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743"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744" w:author="Brian Bohman" w:date="2021-10-27T05:58:00Z">
            <w:trPr>
              <w:trHeight w:val="180"/>
            </w:trPr>
          </w:trPrChange>
        </w:trPr>
        <w:tc>
          <w:tcPr>
            <w:tcW w:w="360" w:type="dxa"/>
            <w:vAlign w:val="center"/>
            <w:hideMark/>
            <w:tcPrChange w:id="9745"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746"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47"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8"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49"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50"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1"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52"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53"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754"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755" w:author="Brian Bohman" w:date="2021-10-27T05:58:00Z">
            <w:trPr>
              <w:trHeight w:val="165"/>
            </w:trPr>
          </w:trPrChange>
        </w:trPr>
        <w:tc>
          <w:tcPr>
            <w:tcW w:w="360" w:type="dxa"/>
            <w:vAlign w:val="center"/>
            <w:hideMark/>
            <w:tcPrChange w:id="9756"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757"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8"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9"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60"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61"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2"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63"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64"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765"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766" w:author="Brian Bohman" w:date="2021-10-27T05:58:00Z">
            <w:trPr>
              <w:trHeight w:val="165"/>
            </w:trPr>
          </w:trPrChange>
        </w:trPr>
        <w:tc>
          <w:tcPr>
            <w:tcW w:w="360" w:type="dxa"/>
            <w:vAlign w:val="center"/>
            <w:hideMark/>
            <w:tcPrChange w:id="9767"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768"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9"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0"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71"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72"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73"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74"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75"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776"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777" w:author="Brian Bohman" w:date="2021-10-27T05:58:00Z">
            <w:trPr>
              <w:trHeight w:val="165"/>
            </w:trPr>
          </w:trPrChange>
        </w:trPr>
        <w:tc>
          <w:tcPr>
            <w:tcW w:w="360" w:type="dxa"/>
            <w:vAlign w:val="center"/>
            <w:hideMark/>
            <w:tcPrChange w:id="9778"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779"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0"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1"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82"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83"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84"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85"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86"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787"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788" w:author="Brian Bohman" w:date="2021-10-27T05:58:00Z">
            <w:trPr>
              <w:trHeight w:val="165"/>
            </w:trPr>
          </w:trPrChange>
        </w:trPr>
        <w:tc>
          <w:tcPr>
            <w:tcW w:w="360" w:type="dxa"/>
            <w:vAlign w:val="center"/>
            <w:hideMark/>
            <w:tcPrChange w:id="9789"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790"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1"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2"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93"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94"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5"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96"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97"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798"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799" w:author="Brian Bohman" w:date="2021-10-27T05:58:00Z">
            <w:trPr>
              <w:trHeight w:val="165"/>
            </w:trPr>
          </w:trPrChange>
        </w:trPr>
        <w:tc>
          <w:tcPr>
            <w:tcW w:w="360" w:type="dxa"/>
            <w:vAlign w:val="center"/>
            <w:hideMark/>
            <w:tcPrChange w:id="9800"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801"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2"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03"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04"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05"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6"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07"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08"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809"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810" w:author="Brian Bohman" w:date="2021-10-27T05:58:00Z">
            <w:trPr>
              <w:trHeight w:val="165"/>
            </w:trPr>
          </w:trPrChange>
        </w:trPr>
        <w:tc>
          <w:tcPr>
            <w:tcW w:w="360" w:type="dxa"/>
            <w:vAlign w:val="center"/>
            <w:hideMark/>
            <w:tcPrChange w:id="9811"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812"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13"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14"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15"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16"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17"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18"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19"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9820"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9821" w:author="Brian Bohman" w:date="2021-10-27T05:58:00Z">
            <w:trPr>
              <w:trHeight w:val="165"/>
            </w:trPr>
          </w:trPrChange>
        </w:trPr>
        <w:tc>
          <w:tcPr>
            <w:tcW w:w="360" w:type="dxa"/>
            <w:vAlign w:val="center"/>
            <w:hideMark/>
            <w:tcPrChange w:id="9822"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9823"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24"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5"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26"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27"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8"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29"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30"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9831"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9832" w:author="Brian Bohman" w:date="2021-10-27T05:58:00Z">
            <w:trPr>
              <w:trHeight w:val="165"/>
            </w:trPr>
          </w:trPrChange>
        </w:trPr>
        <w:tc>
          <w:tcPr>
            <w:tcW w:w="360" w:type="dxa"/>
            <w:vAlign w:val="center"/>
            <w:hideMark/>
            <w:tcPrChange w:id="9833"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9834"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5"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6"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37"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38"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9"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40"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41"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9842"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9843" w:author="Brian Bohman" w:date="2021-10-27T05:58:00Z">
            <w:trPr>
              <w:trHeight w:val="165"/>
            </w:trPr>
          </w:trPrChange>
        </w:trPr>
        <w:tc>
          <w:tcPr>
            <w:tcW w:w="360" w:type="dxa"/>
            <w:vAlign w:val="center"/>
            <w:hideMark/>
            <w:tcPrChange w:id="9844"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9845"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6"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47"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48"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49"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0"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51"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52"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9853"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9854" w:author="Brian Bohman" w:date="2021-10-27T05:58:00Z">
            <w:trPr>
              <w:trHeight w:val="165"/>
            </w:trPr>
          </w:trPrChange>
        </w:trPr>
        <w:tc>
          <w:tcPr>
            <w:tcW w:w="360" w:type="dxa"/>
            <w:vAlign w:val="center"/>
            <w:hideMark/>
            <w:tcPrChange w:id="9855"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9856"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57"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8"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59"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60"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1"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62"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63"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9864"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9865" w:author="Brian Bohman" w:date="2021-10-27T05:58:00Z">
            <w:trPr>
              <w:trHeight w:val="165"/>
            </w:trPr>
          </w:trPrChange>
        </w:trPr>
        <w:tc>
          <w:tcPr>
            <w:tcW w:w="360" w:type="dxa"/>
            <w:vAlign w:val="center"/>
            <w:hideMark/>
            <w:tcPrChange w:id="9866"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9867"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8"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9"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70"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71"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2"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73"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74"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9875"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9876" w:author="Brian Bohman" w:date="2021-10-27T05:58:00Z">
            <w:trPr>
              <w:trHeight w:val="165"/>
            </w:trPr>
          </w:trPrChange>
        </w:trPr>
        <w:tc>
          <w:tcPr>
            <w:tcW w:w="360" w:type="dxa"/>
            <w:vAlign w:val="center"/>
            <w:hideMark/>
            <w:tcPrChange w:id="9877"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9878"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9"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0"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81"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82"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83"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84"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85"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9886"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9887" w:author="Brian Bohman" w:date="2021-10-27T05:58:00Z">
            <w:trPr>
              <w:trHeight w:val="165"/>
            </w:trPr>
          </w:trPrChange>
        </w:trPr>
        <w:tc>
          <w:tcPr>
            <w:tcW w:w="360" w:type="dxa"/>
            <w:vAlign w:val="center"/>
            <w:hideMark/>
            <w:tcPrChange w:id="9888"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9889"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0"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1"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92"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93"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94"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95"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96"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9897"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9898" w:author="Brian Bohman" w:date="2021-10-27T05:58:00Z">
            <w:trPr>
              <w:trHeight w:val="180"/>
            </w:trPr>
          </w:trPrChange>
        </w:trPr>
        <w:tc>
          <w:tcPr>
            <w:tcW w:w="360" w:type="dxa"/>
            <w:vAlign w:val="center"/>
            <w:hideMark/>
            <w:tcPrChange w:id="9899"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9900"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1"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2"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903"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904"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5"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06"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07"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908"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9909" w:author="Brian Bohman" w:date="2021-10-27T05:58:00Z">
            <w:trPr>
              <w:trHeight w:val="165"/>
            </w:trPr>
          </w:trPrChange>
        </w:trPr>
        <w:tc>
          <w:tcPr>
            <w:tcW w:w="360" w:type="dxa"/>
            <w:vAlign w:val="center"/>
            <w:hideMark/>
            <w:tcPrChange w:id="9910"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9911"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2"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13"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14"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15"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6"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17"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18"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9919"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9920" w:author="Brian Bohman" w:date="2021-10-27T05:58:00Z">
            <w:trPr>
              <w:trHeight w:val="165"/>
            </w:trPr>
          </w:trPrChange>
        </w:trPr>
        <w:tc>
          <w:tcPr>
            <w:tcW w:w="360" w:type="dxa"/>
            <w:vAlign w:val="center"/>
            <w:hideMark/>
            <w:tcPrChange w:id="9921"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9922"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23"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24"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25"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26"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27"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28"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29"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930"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9931" w:author="Brian Bohman" w:date="2021-10-27T05:58:00Z">
            <w:trPr>
              <w:trHeight w:val="165"/>
            </w:trPr>
          </w:trPrChange>
        </w:trPr>
        <w:tc>
          <w:tcPr>
            <w:tcW w:w="360" w:type="dxa"/>
            <w:vAlign w:val="center"/>
            <w:hideMark/>
            <w:tcPrChange w:id="9932"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9933"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34"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5"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36"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37"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8"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9"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40"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9941"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9942" w:author="Brian Bohman" w:date="2021-10-27T05:58:00Z">
            <w:trPr>
              <w:trHeight w:val="165"/>
            </w:trPr>
          </w:trPrChange>
        </w:trPr>
        <w:tc>
          <w:tcPr>
            <w:tcW w:w="360" w:type="dxa"/>
            <w:vAlign w:val="center"/>
            <w:hideMark/>
            <w:tcPrChange w:id="9943"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9944"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5"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6"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47"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48"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9"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0"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51"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9952"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9953" w:author="Brian Bohman" w:date="2021-10-27T05:58:00Z">
            <w:trPr>
              <w:trHeight w:val="165"/>
            </w:trPr>
          </w:trPrChange>
        </w:trPr>
        <w:tc>
          <w:tcPr>
            <w:tcW w:w="360" w:type="dxa"/>
            <w:vAlign w:val="center"/>
            <w:hideMark/>
            <w:tcPrChange w:id="9954"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9955"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6"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57"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58"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59"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0"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1"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62"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9963"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9964" w:author="Brian Bohman" w:date="2021-10-27T05:58:00Z">
            <w:trPr>
              <w:trHeight w:val="165"/>
            </w:trPr>
          </w:trPrChange>
        </w:trPr>
        <w:tc>
          <w:tcPr>
            <w:tcW w:w="360" w:type="dxa"/>
            <w:vAlign w:val="center"/>
            <w:hideMark/>
            <w:tcPrChange w:id="9965"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9966"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67"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8"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69"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70"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1"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2"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73"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9974"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9975" w:author="Brian Bohman" w:date="2021-10-27T05:58:00Z">
            <w:trPr>
              <w:trHeight w:val="165"/>
            </w:trPr>
          </w:trPrChange>
        </w:trPr>
        <w:tc>
          <w:tcPr>
            <w:tcW w:w="360" w:type="dxa"/>
            <w:vAlign w:val="center"/>
            <w:hideMark/>
            <w:tcPrChange w:id="9976"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9977"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8"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9"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80"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81"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2"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83"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84"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9985"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9986" w:author="Brian Bohman" w:date="2021-10-27T05:58:00Z">
            <w:trPr>
              <w:trHeight w:val="165"/>
            </w:trPr>
          </w:trPrChange>
        </w:trPr>
        <w:tc>
          <w:tcPr>
            <w:tcW w:w="360" w:type="dxa"/>
            <w:vAlign w:val="center"/>
            <w:hideMark/>
            <w:tcPrChange w:id="9987"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9988"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9"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0"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91"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92"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93"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94"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95"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9996"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9997" w:author="Brian Bohman" w:date="2021-10-27T05:58:00Z">
            <w:trPr>
              <w:trHeight w:val="165"/>
            </w:trPr>
          </w:trPrChange>
        </w:trPr>
        <w:tc>
          <w:tcPr>
            <w:tcW w:w="360" w:type="dxa"/>
            <w:vAlign w:val="center"/>
            <w:hideMark/>
            <w:tcPrChange w:id="9998"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9999"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0"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1"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02"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03"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04"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5"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06"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10007"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10008" w:author="Brian Bohman" w:date="2021-10-27T05:58:00Z">
            <w:trPr>
              <w:trHeight w:val="165"/>
            </w:trPr>
          </w:trPrChange>
        </w:trPr>
        <w:tc>
          <w:tcPr>
            <w:tcW w:w="360" w:type="dxa"/>
            <w:vAlign w:val="center"/>
            <w:hideMark/>
            <w:tcPrChange w:id="10009"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10010"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1"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2"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13"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14"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5"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6"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17"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10018"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10019" w:author="Brian Bohman" w:date="2021-10-27T05:58:00Z">
            <w:trPr>
              <w:trHeight w:val="165"/>
            </w:trPr>
          </w:trPrChange>
        </w:trPr>
        <w:tc>
          <w:tcPr>
            <w:tcW w:w="360" w:type="dxa"/>
            <w:vAlign w:val="center"/>
            <w:hideMark/>
            <w:tcPrChange w:id="10020"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10021"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2"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23"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24"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25"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6"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27"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28"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029"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10030" w:author="Brian Bohman" w:date="2021-10-27T05:58:00Z">
            <w:trPr>
              <w:trHeight w:val="165"/>
            </w:trPr>
          </w:trPrChange>
        </w:trPr>
        <w:tc>
          <w:tcPr>
            <w:tcW w:w="360" w:type="dxa"/>
            <w:vAlign w:val="center"/>
            <w:hideMark/>
            <w:tcPrChange w:id="10031"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10032"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33"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34"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35"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36"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37"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38"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39"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10040"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10041" w:author="Brian Bohman" w:date="2021-10-27T05:58:00Z">
            <w:trPr>
              <w:trHeight w:val="165"/>
            </w:trPr>
          </w:trPrChange>
        </w:trPr>
        <w:tc>
          <w:tcPr>
            <w:tcW w:w="360" w:type="dxa"/>
            <w:vAlign w:val="center"/>
            <w:hideMark/>
            <w:tcPrChange w:id="10042"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10043"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44"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45"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46"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47"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8"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49"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50"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10051"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10052" w:author="Brian Bohman" w:date="2021-10-27T05:58:00Z">
            <w:trPr>
              <w:trHeight w:val="165"/>
            </w:trPr>
          </w:trPrChange>
        </w:trPr>
        <w:tc>
          <w:tcPr>
            <w:tcW w:w="360" w:type="dxa"/>
            <w:vAlign w:val="center"/>
            <w:hideMark/>
            <w:tcPrChange w:id="10053"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10054"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5"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56"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57"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58"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9"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60"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61"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10062"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10063" w:author="Brian Bohman" w:date="2021-10-27T05:58:00Z">
            <w:trPr>
              <w:trHeight w:val="180"/>
            </w:trPr>
          </w:trPrChange>
        </w:trPr>
        <w:tc>
          <w:tcPr>
            <w:tcW w:w="360" w:type="dxa"/>
            <w:vAlign w:val="center"/>
            <w:hideMark/>
            <w:tcPrChange w:id="10064"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10065"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6"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67"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68"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69"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0"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71"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72"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073"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10074" w:author="Brian Bohman" w:date="2021-10-27T05:58:00Z">
            <w:trPr>
              <w:trHeight w:val="165"/>
            </w:trPr>
          </w:trPrChange>
        </w:trPr>
        <w:tc>
          <w:tcPr>
            <w:tcW w:w="360" w:type="dxa"/>
            <w:vAlign w:val="center"/>
            <w:hideMark/>
            <w:tcPrChange w:id="10075"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10076"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77"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78"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79"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80"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1"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82"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83"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10084"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10085" w:author="Brian Bohman" w:date="2021-10-27T05:58:00Z">
            <w:trPr>
              <w:trHeight w:val="165"/>
            </w:trPr>
          </w:trPrChange>
        </w:trPr>
        <w:tc>
          <w:tcPr>
            <w:tcW w:w="360" w:type="dxa"/>
            <w:vAlign w:val="center"/>
            <w:hideMark/>
            <w:tcPrChange w:id="10086"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10087"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8"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89"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90"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91"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2"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93"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94"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0095"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10096" w:author="Brian Bohman" w:date="2021-10-27T05:58:00Z">
            <w:trPr>
              <w:trHeight w:val="165"/>
            </w:trPr>
          </w:trPrChange>
        </w:trPr>
        <w:tc>
          <w:tcPr>
            <w:tcW w:w="360" w:type="dxa"/>
            <w:vAlign w:val="center"/>
            <w:hideMark/>
            <w:tcPrChange w:id="10097"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10098"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9"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00"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01"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02"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03"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04"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05"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106"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107" w:author="Brian Bohman" w:date="2021-10-27T05:58:00Z">
            <w:trPr>
              <w:trHeight w:val="165"/>
            </w:trPr>
          </w:trPrChange>
        </w:trPr>
        <w:tc>
          <w:tcPr>
            <w:tcW w:w="360" w:type="dxa"/>
            <w:vAlign w:val="center"/>
            <w:hideMark/>
            <w:tcPrChange w:id="10108"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109"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0"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11"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12"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13"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14"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15"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16"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117"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118" w:author="Brian Bohman" w:date="2021-10-27T05:58:00Z">
            <w:trPr>
              <w:trHeight w:val="165"/>
            </w:trPr>
          </w:trPrChange>
        </w:trPr>
        <w:tc>
          <w:tcPr>
            <w:tcW w:w="360" w:type="dxa"/>
            <w:vAlign w:val="center"/>
            <w:hideMark/>
            <w:tcPrChange w:id="10119"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120"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1"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22"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23"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24"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5"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26"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27"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128"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129" w:author="Brian Bohman" w:date="2021-10-27T05:58:00Z">
            <w:trPr>
              <w:trHeight w:val="165"/>
            </w:trPr>
          </w:trPrChange>
        </w:trPr>
        <w:tc>
          <w:tcPr>
            <w:tcW w:w="360" w:type="dxa"/>
            <w:vAlign w:val="center"/>
            <w:hideMark/>
            <w:tcPrChange w:id="10130"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131"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2"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33"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34"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35"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6"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37"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38"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139"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140" w:author="Brian Bohman" w:date="2021-10-27T05:58:00Z">
            <w:trPr>
              <w:trHeight w:val="165"/>
            </w:trPr>
          </w:trPrChange>
        </w:trPr>
        <w:tc>
          <w:tcPr>
            <w:tcW w:w="360" w:type="dxa"/>
            <w:vAlign w:val="center"/>
            <w:hideMark/>
            <w:tcPrChange w:id="10141"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t>736</w:t>
            </w:r>
          </w:p>
        </w:tc>
        <w:tc>
          <w:tcPr>
            <w:tcW w:w="864" w:type="dxa"/>
            <w:vAlign w:val="center"/>
            <w:hideMark/>
            <w:tcPrChange w:id="10142"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43"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44"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45"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46"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47"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48"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49"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150"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151" w:author="Brian Bohman" w:date="2021-10-27T05:58:00Z">
            <w:trPr>
              <w:trHeight w:val="165"/>
            </w:trPr>
          </w:trPrChange>
        </w:trPr>
        <w:tc>
          <w:tcPr>
            <w:tcW w:w="360" w:type="dxa"/>
            <w:vAlign w:val="center"/>
            <w:hideMark/>
            <w:tcPrChange w:id="10152"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153"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54"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55"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56"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57"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8"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59"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60"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161"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162" w:author="Brian Bohman" w:date="2021-10-27T05:58:00Z">
            <w:trPr>
              <w:trHeight w:val="165"/>
            </w:trPr>
          </w:trPrChange>
        </w:trPr>
        <w:tc>
          <w:tcPr>
            <w:tcW w:w="360" w:type="dxa"/>
            <w:vAlign w:val="center"/>
            <w:hideMark/>
            <w:tcPrChange w:id="10163"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164"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5"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66"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67"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68"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9"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70"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71"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172"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173" w:author="Brian Bohman" w:date="2021-10-27T05:58:00Z">
            <w:trPr>
              <w:trHeight w:val="165"/>
            </w:trPr>
          </w:trPrChange>
        </w:trPr>
        <w:tc>
          <w:tcPr>
            <w:tcW w:w="360" w:type="dxa"/>
            <w:vAlign w:val="center"/>
            <w:hideMark/>
            <w:tcPrChange w:id="10174"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175"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6"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77"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78"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79"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0"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81"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82"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183"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184" w:author="Brian Bohman" w:date="2021-10-27T05:58:00Z">
            <w:trPr>
              <w:trHeight w:val="165"/>
            </w:trPr>
          </w:trPrChange>
        </w:trPr>
        <w:tc>
          <w:tcPr>
            <w:tcW w:w="360" w:type="dxa"/>
            <w:vAlign w:val="center"/>
            <w:hideMark/>
            <w:tcPrChange w:id="10185"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186"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87"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88"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89"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90"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1"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92"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93"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194"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195" w:author="Brian Bohman" w:date="2021-10-27T05:58:00Z">
            <w:trPr>
              <w:trHeight w:val="165"/>
            </w:trPr>
          </w:trPrChange>
        </w:trPr>
        <w:tc>
          <w:tcPr>
            <w:tcW w:w="360" w:type="dxa"/>
            <w:vAlign w:val="center"/>
            <w:hideMark/>
            <w:tcPrChange w:id="10196"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197"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8"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99"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00"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01"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2"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03"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04"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205"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206" w:author="Brian Bohman" w:date="2021-10-27T05:58:00Z">
            <w:trPr>
              <w:trHeight w:val="165"/>
            </w:trPr>
          </w:trPrChange>
        </w:trPr>
        <w:tc>
          <w:tcPr>
            <w:tcW w:w="360" w:type="dxa"/>
            <w:vAlign w:val="center"/>
            <w:hideMark/>
            <w:tcPrChange w:id="10207"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208"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9"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10"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11"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12"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13"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14"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15"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216"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217" w:author="Brian Bohman" w:date="2021-10-27T05:58:00Z">
            <w:trPr>
              <w:trHeight w:val="180"/>
            </w:trPr>
          </w:trPrChange>
        </w:trPr>
        <w:tc>
          <w:tcPr>
            <w:tcW w:w="360" w:type="dxa"/>
            <w:vAlign w:val="center"/>
            <w:hideMark/>
            <w:tcPrChange w:id="10218"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219"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0"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21"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22"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23"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24"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25"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26"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227"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228" w:author="Brian Bohman" w:date="2021-10-27T05:58:00Z">
            <w:trPr>
              <w:trHeight w:val="165"/>
            </w:trPr>
          </w:trPrChange>
        </w:trPr>
        <w:tc>
          <w:tcPr>
            <w:tcW w:w="360" w:type="dxa"/>
            <w:vAlign w:val="center"/>
            <w:hideMark/>
            <w:tcPrChange w:id="10229"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230"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1"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32"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33"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34"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5"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36"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37"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238"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239" w:author="Brian Bohman" w:date="2021-10-27T05:58:00Z">
            <w:trPr>
              <w:trHeight w:val="165"/>
            </w:trPr>
          </w:trPrChange>
        </w:trPr>
        <w:tc>
          <w:tcPr>
            <w:tcW w:w="360" w:type="dxa"/>
            <w:vAlign w:val="center"/>
            <w:hideMark/>
            <w:tcPrChange w:id="10240"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241"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2"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43"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44"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45"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6"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47"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48"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249"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250" w:author="Brian Bohman" w:date="2021-10-27T05:58:00Z">
            <w:trPr>
              <w:trHeight w:val="165"/>
            </w:trPr>
          </w:trPrChange>
        </w:trPr>
        <w:tc>
          <w:tcPr>
            <w:tcW w:w="360" w:type="dxa"/>
            <w:vAlign w:val="center"/>
            <w:hideMark/>
            <w:tcPrChange w:id="10251"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252"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53"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54"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55"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56"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57"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58"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59"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260"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261" w:author="Brian Bohman" w:date="2021-10-27T05:58:00Z">
            <w:trPr>
              <w:trHeight w:val="165"/>
            </w:trPr>
          </w:trPrChange>
        </w:trPr>
        <w:tc>
          <w:tcPr>
            <w:tcW w:w="360" w:type="dxa"/>
            <w:vAlign w:val="center"/>
            <w:hideMark/>
            <w:tcPrChange w:id="10262"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263"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64"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65"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66"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67"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8"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69"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70"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271"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272" w:author="Brian Bohman" w:date="2021-10-27T05:58:00Z">
            <w:trPr>
              <w:trHeight w:val="165"/>
            </w:trPr>
          </w:trPrChange>
        </w:trPr>
        <w:tc>
          <w:tcPr>
            <w:tcW w:w="360" w:type="dxa"/>
            <w:vAlign w:val="center"/>
            <w:hideMark/>
            <w:tcPrChange w:id="10273"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274"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5"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76"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77"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78"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9"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80"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81"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282"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283" w:author="Brian Bohman" w:date="2021-10-27T05:58:00Z">
            <w:trPr>
              <w:trHeight w:val="165"/>
            </w:trPr>
          </w:trPrChange>
        </w:trPr>
        <w:tc>
          <w:tcPr>
            <w:tcW w:w="360" w:type="dxa"/>
            <w:vAlign w:val="center"/>
            <w:hideMark/>
            <w:tcPrChange w:id="10284"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285"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6"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87"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88"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89"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0"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91"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92"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293"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294" w:author="Brian Bohman" w:date="2021-10-27T05:58:00Z">
            <w:trPr>
              <w:trHeight w:val="165"/>
            </w:trPr>
          </w:trPrChange>
        </w:trPr>
        <w:tc>
          <w:tcPr>
            <w:tcW w:w="360" w:type="dxa"/>
            <w:vAlign w:val="center"/>
            <w:hideMark/>
            <w:tcPrChange w:id="10295"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296"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97"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98"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99"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00"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1"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02"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03"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304"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305" w:author="Brian Bohman" w:date="2021-10-27T05:58:00Z">
            <w:trPr>
              <w:trHeight w:val="165"/>
            </w:trPr>
          </w:trPrChange>
        </w:trPr>
        <w:tc>
          <w:tcPr>
            <w:tcW w:w="360" w:type="dxa"/>
            <w:vAlign w:val="center"/>
            <w:hideMark/>
            <w:tcPrChange w:id="10306"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307"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8"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09"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10"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11"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2"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13"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14"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315"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316" w:author="Brian Bohman" w:date="2021-10-27T05:58:00Z">
            <w:trPr>
              <w:trHeight w:val="165"/>
            </w:trPr>
          </w:trPrChange>
        </w:trPr>
        <w:tc>
          <w:tcPr>
            <w:tcW w:w="360" w:type="dxa"/>
            <w:vAlign w:val="center"/>
            <w:hideMark/>
            <w:tcPrChange w:id="10317"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318"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9"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0"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21"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22"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23"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24"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25"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326"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327" w:author="Brian Bohman" w:date="2021-10-27T05:58:00Z">
            <w:trPr>
              <w:trHeight w:val="165"/>
            </w:trPr>
          </w:trPrChange>
        </w:trPr>
        <w:tc>
          <w:tcPr>
            <w:tcW w:w="360" w:type="dxa"/>
            <w:vAlign w:val="center"/>
            <w:hideMark/>
            <w:tcPrChange w:id="10328"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329"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0"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1"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32"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33"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34"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5"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36"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337"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338" w:author="Brian Bohman" w:date="2021-10-27T05:58:00Z">
            <w:trPr>
              <w:trHeight w:val="165"/>
            </w:trPr>
          </w:trPrChange>
        </w:trPr>
        <w:tc>
          <w:tcPr>
            <w:tcW w:w="360" w:type="dxa"/>
            <w:vAlign w:val="center"/>
            <w:hideMark/>
            <w:tcPrChange w:id="10339"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340"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1"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2"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43"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44"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5"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6"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47"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348"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349" w:author="Brian Bohman" w:date="2021-10-27T05:58:00Z">
            <w:trPr>
              <w:trHeight w:val="165"/>
            </w:trPr>
          </w:trPrChange>
        </w:trPr>
        <w:tc>
          <w:tcPr>
            <w:tcW w:w="360" w:type="dxa"/>
            <w:vAlign w:val="center"/>
            <w:hideMark/>
            <w:tcPrChange w:id="10350"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351"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2"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53"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54"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55"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6"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57"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58"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359"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360" w:author="Brian Bohman" w:date="2021-10-27T05:58:00Z">
            <w:trPr>
              <w:trHeight w:val="165"/>
            </w:trPr>
          </w:trPrChange>
        </w:trPr>
        <w:tc>
          <w:tcPr>
            <w:tcW w:w="360" w:type="dxa"/>
            <w:vAlign w:val="center"/>
            <w:hideMark/>
            <w:tcPrChange w:id="10361"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362"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63"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64"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65"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66"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67"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8"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69"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370"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371" w:author="Brian Bohman" w:date="2021-10-27T05:58:00Z">
            <w:trPr>
              <w:trHeight w:val="180"/>
            </w:trPr>
          </w:trPrChange>
        </w:trPr>
        <w:tc>
          <w:tcPr>
            <w:tcW w:w="360" w:type="dxa"/>
            <w:vAlign w:val="center"/>
            <w:hideMark/>
            <w:tcPrChange w:id="10372"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373"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74"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5"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76"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77"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8"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9"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80"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381"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382" w:author="Brian Bohman" w:date="2021-10-27T05:58:00Z">
            <w:trPr>
              <w:trHeight w:val="165"/>
            </w:trPr>
          </w:trPrChange>
        </w:trPr>
        <w:tc>
          <w:tcPr>
            <w:tcW w:w="360" w:type="dxa"/>
            <w:vAlign w:val="center"/>
            <w:hideMark/>
            <w:tcPrChange w:id="10383"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384"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5"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6"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87"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88"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9"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0"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91"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392"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393" w:author="Brian Bohman" w:date="2021-10-27T05:58:00Z">
            <w:trPr>
              <w:trHeight w:val="165"/>
            </w:trPr>
          </w:trPrChange>
        </w:trPr>
        <w:tc>
          <w:tcPr>
            <w:tcW w:w="360" w:type="dxa"/>
            <w:vAlign w:val="center"/>
            <w:hideMark/>
            <w:tcPrChange w:id="10394"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395"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6"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97"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98"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99"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0"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1"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02"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403"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404" w:author="Brian Bohman" w:date="2021-10-27T05:58:00Z">
            <w:trPr>
              <w:trHeight w:val="165"/>
            </w:trPr>
          </w:trPrChange>
        </w:trPr>
        <w:tc>
          <w:tcPr>
            <w:tcW w:w="360" w:type="dxa"/>
            <w:vAlign w:val="center"/>
            <w:hideMark/>
            <w:tcPrChange w:id="10405"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406"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07"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8"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09"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10"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1"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12"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13"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414"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415" w:author="Brian Bohman" w:date="2021-10-27T05:58:00Z">
            <w:trPr>
              <w:trHeight w:val="165"/>
            </w:trPr>
          </w:trPrChange>
        </w:trPr>
        <w:tc>
          <w:tcPr>
            <w:tcW w:w="360" w:type="dxa"/>
            <w:vAlign w:val="center"/>
            <w:hideMark/>
            <w:tcPrChange w:id="10416"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417"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8"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9"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20"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21"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2"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23"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24"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425"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426" w:author="Brian Bohman" w:date="2021-10-27T05:58:00Z">
            <w:trPr>
              <w:trHeight w:val="165"/>
            </w:trPr>
          </w:trPrChange>
        </w:trPr>
        <w:tc>
          <w:tcPr>
            <w:tcW w:w="360" w:type="dxa"/>
            <w:vAlign w:val="center"/>
            <w:hideMark/>
            <w:tcPrChange w:id="10427"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428"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9"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0"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31"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32"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33"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34"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35"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436"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437" w:author="Brian Bohman" w:date="2021-10-27T05:58:00Z">
            <w:trPr>
              <w:trHeight w:val="165"/>
            </w:trPr>
          </w:trPrChange>
        </w:trPr>
        <w:tc>
          <w:tcPr>
            <w:tcW w:w="360" w:type="dxa"/>
            <w:vAlign w:val="center"/>
            <w:hideMark/>
            <w:tcPrChange w:id="10438"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439"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0"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1"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42"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43"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44"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45"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46"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447"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448" w:author="Brian Bohman" w:date="2021-10-27T05:58:00Z">
            <w:trPr>
              <w:trHeight w:val="165"/>
            </w:trPr>
          </w:trPrChange>
        </w:trPr>
        <w:tc>
          <w:tcPr>
            <w:tcW w:w="360" w:type="dxa"/>
            <w:vAlign w:val="center"/>
            <w:hideMark/>
            <w:tcPrChange w:id="10449"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450"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1"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2"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53"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54"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5"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56"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57"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458"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459" w:author="Brian Bohman" w:date="2021-10-27T05:58:00Z">
            <w:trPr>
              <w:trHeight w:val="165"/>
            </w:trPr>
          </w:trPrChange>
        </w:trPr>
        <w:tc>
          <w:tcPr>
            <w:tcW w:w="360" w:type="dxa"/>
            <w:vAlign w:val="center"/>
            <w:hideMark/>
            <w:tcPrChange w:id="10460"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461"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2"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63"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64"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65"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6"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67"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68"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469"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470" w:author="Brian Bohman" w:date="2021-10-27T05:58:00Z">
            <w:trPr>
              <w:trHeight w:val="165"/>
            </w:trPr>
          </w:trPrChange>
        </w:trPr>
        <w:tc>
          <w:tcPr>
            <w:tcW w:w="360" w:type="dxa"/>
            <w:vAlign w:val="center"/>
            <w:hideMark/>
            <w:tcPrChange w:id="10471"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472"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73"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74"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75"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76"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77"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78"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79"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480"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481" w:author="Brian Bohman" w:date="2021-10-27T05:58:00Z">
            <w:trPr>
              <w:trHeight w:val="165"/>
            </w:trPr>
          </w:trPrChange>
        </w:trPr>
        <w:tc>
          <w:tcPr>
            <w:tcW w:w="360" w:type="dxa"/>
            <w:vAlign w:val="center"/>
            <w:hideMark/>
            <w:tcPrChange w:id="10482"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483"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84"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5"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86"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87"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8"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89"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90"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491"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492" w:author="Brian Bohman" w:date="2021-10-27T05:58:00Z">
            <w:trPr>
              <w:trHeight w:val="165"/>
            </w:trPr>
          </w:trPrChange>
        </w:trPr>
        <w:tc>
          <w:tcPr>
            <w:tcW w:w="360" w:type="dxa"/>
            <w:vAlign w:val="center"/>
            <w:hideMark/>
            <w:tcPrChange w:id="10493"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494"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5"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6"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97"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98"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9"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00"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01"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502"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503" w:author="Brian Bohman" w:date="2021-10-27T05:58:00Z">
            <w:trPr>
              <w:trHeight w:val="165"/>
            </w:trPr>
          </w:trPrChange>
        </w:trPr>
        <w:tc>
          <w:tcPr>
            <w:tcW w:w="360" w:type="dxa"/>
            <w:vAlign w:val="center"/>
            <w:hideMark/>
            <w:tcPrChange w:id="10504"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505"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6"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07"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08"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09"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0"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11"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12"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513"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514" w:author="Brian Bohman" w:date="2021-10-27T05:58:00Z">
            <w:trPr>
              <w:trHeight w:val="165"/>
            </w:trPr>
          </w:trPrChange>
        </w:trPr>
        <w:tc>
          <w:tcPr>
            <w:tcW w:w="360" w:type="dxa"/>
            <w:vAlign w:val="center"/>
            <w:hideMark/>
            <w:tcPrChange w:id="10515"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516"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17"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8"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19"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20"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1"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22"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23"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524"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525" w:author="Brian Bohman" w:date="2021-10-27T05:58:00Z">
            <w:trPr>
              <w:trHeight w:val="180"/>
            </w:trPr>
          </w:trPrChange>
        </w:trPr>
        <w:tc>
          <w:tcPr>
            <w:tcW w:w="360" w:type="dxa"/>
            <w:vAlign w:val="center"/>
            <w:hideMark/>
            <w:tcPrChange w:id="10526"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527"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8"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9"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30"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31"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2"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33"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34"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535"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536" w:author="Brian Bohman" w:date="2021-10-27T05:58:00Z">
            <w:trPr>
              <w:trHeight w:val="165"/>
            </w:trPr>
          </w:trPrChange>
        </w:trPr>
        <w:tc>
          <w:tcPr>
            <w:tcW w:w="360" w:type="dxa"/>
            <w:vAlign w:val="center"/>
            <w:hideMark/>
            <w:tcPrChange w:id="10537"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538"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9"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0"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41"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42"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43"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44"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45"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546"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547" w:author="Brian Bohman" w:date="2021-10-27T05:58:00Z">
            <w:trPr>
              <w:trHeight w:val="165"/>
            </w:trPr>
          </w:trPrChange>
        </w:trPr>
        <w:tc>
          <w:tcPr>
            <w:tcW w:w="360" w:type="dxa"/>
            <w:vAlign w:val="center"/>
            <w:hideMark/>
            <w:tcPrChange w:id="10548"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549"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0"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1"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52"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53"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54"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55"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56"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557"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558" w:author="Brian Bohman" w:date="2021-10-27T05:58:00Z">
            <w:trPr>
              <w:trHeight w:val="165"/>
            </w:trPr>
          </w:trPrChange>
        </w:trPr>
        <w:tc>
          <w:tcPr>
            <w:tcW w:w="360" w:type="dxa"/>
            <w:vAlign w:val="center"/>
            <w:hideMark/>
            <w:tcPrChange w:id="10559"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560"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1"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2"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63"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64"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5"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66"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67"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568"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569" w:author="Brian Bohman" w:date="2021-10-27T05:58:00Z">
            <w:trPr>
              <w:trHeight w:val="165"/>
            </w:trPr>
          </w:trPrChange>
        </w:trPr>
        <w:tc>
          <w:tcPr>
            <w:tcW w:w="360" w:type="dxa"/>
            <w:vAlign w:val="center"/>
            <w:hideMark/>
            <w:tcPrChange w:id="10570"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571"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2"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73"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74"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75"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6"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77"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78"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579"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580" w:author="Brian Bohman" w:date="2021-10-27T05:58:00Z">
            <w:trPr>
              <w:trHeight w:val="165"/>
            </w:trPr>
          </w:trPrChange>
        </w:trPr>
        <w:tc>
          <w:tcPr>
            <w:tcW w:w="360" w:type="dxa"/>
            <w:vAlign w:val="center"/>
            <w:hideMark/>
            <w:tcPrChange w:id="10581"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582"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83"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84"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85"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86"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87"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88"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89"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590"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591" w:author="Brian Bohman" w:date="2021-10-27T05:58:00Z">
            <w:trPr>
              <w:trHeight w:val="165"/>
            </w:trPr>
          </w:trPrChange>
        </w:trPr>
        <w:tc>
          <w:tcPr>
            <w:tcW w:w="360" w:type="dxa"/>
            <w:vAlign w:val="center"/>
            <w:hideMark/>
            <w:tcPrChange w:id="10592"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593"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94"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5"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96"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97"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8"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99"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00"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601"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602" w:author="Brian Bohman" w:date="2021-10-27T05:58:00Z">
            <w:trPr>
              <w:trHeight w:val="165"/>
            </w:trPr>
          </w:trPrChange>
        </w:trPr>
        <w:tc>
          <w:tcPr>
            <w:tcW w:w="360" w:type="dxa"/>
            <w:vAlign w:val="center"/>
            <w:hideMark/>
            <w:tcPrChange w:id="10603"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604"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5"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6"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07"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08"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9"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10"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11"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612"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613" w:author="Brian Bohman" w:date="2021-10-27T05:58:00Z">
            <w:trPr>
              <w:trHeight w:val="165"/>
            </w:trPr>
          </w:trPrChange>
        </w:trPr>
        <w:tc>
          <w:tcPr>
            <w:tcW w:w="360" w:type="dxa"/>
            <w:vAlign w:val="center"/>
            <w:hideMark/>
            <w:tcPrChange w:id="10614"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615"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6"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17"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18"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19"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0"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21"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22"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623"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624" w:author="Brian Bohman" w:date="2021-10-27T05:58:00Z">
            <w:trPr>
              <w:trHeight w:val="165"/>
            </w:trPr>
          </w:trPrChange>
        </w:trPr>
        <w:tc>
          <w:tcPr>
            <w:tcW w:w="360" w:type="dxa"/>
            <w:vAlign w:val="center"/>
            <w:hideMark/>
            <w:tcPrChange w:id="10625"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626"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27"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8"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29"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30"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1"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32"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33"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634"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635" w:author="Brian Bohman" w:date="2021-10-27T05:58:00Z">
            <w:trPr>
              <w:trHeight w:val="165"/>
            </w:trPr>
          </w:trPrChange>
        </w:trPr>
        <w:tc>
          <w:tcPr>
            <w:tcW w:w="360" w:type="dxa"/>
            <w:vAlign w:val="center"/>
            <w:hideMark/>
            <w:tcPrChange w:id="10636"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637"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8"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9"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40"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41"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2"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43"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44"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645"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646" w:author="Brian Bohman" w:date="2021-10-27T05:58:00Z">
            <w:trPr>
              <w:trHeight w:val="165"/>
            </w:trPr>
          </w:trPrChange>
        </w:trPr>
        <w:tc>
          <w:tcPr>
            <w:tcW w:w="360" w:type="dxa"/>
            <w:vAlign w:val="center"/>
            <w:hideMark/>
            <w:tcPrChange w:id="10647"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648"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9"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0"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51"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52"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53"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54"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55"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656"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657" w:author="Brian Bohman" w:date="2021-10-27T05:58:00Z">
            <w:trPr>
              <w:trHeight w:val="165"/>
            </w:trPr>
          </w:trPrChange>
        </w:trPr>
        <w:tc>
          <w:tcPr>
            <w:tcW w:w="360" w:type="dxa"/>
            <w:vAlign w:val="center"/>
            <w:hideMark/>
            <w:tcPrChange w:id="10658"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659"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0"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1"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62"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63"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64"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65"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66"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667"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668" w:author="Brian Bohman" w:date="2021-10-27T05:58:00Z">
            <w:trPr>
              <w:trHeight w:val="165"/>
            </w:trPr>
          </w:trPrChange>
        </w:trPr>
        <w:tc>
          <w:tcPr>
            <w:tcW w:w="360" w:type="dxa"/>
            <w:vAlign w:val="center"/>
            <w:hideMark/>
            <w:tcPrChange w:id="10669"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670"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1"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2"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73"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74"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5"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76"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77"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678"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679" w:author="Brian Bohman" w:date="2021-10-27T05:58:00Z">
            <w:trPr>
              <w:trHeight w:val="165"/>
            </w:trPr>
          </w:trPrChange>
        </w:trPr>
        <w:tc>
          <w:tcPr>
            <w:tcW w:w="360" w:type="dxa"/>
            <w:vAlign w:val="center"/>
            <w:hideMark/>
            <w:tcPrChange w:id="10680"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681"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2"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83"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84"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85"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6"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87"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88"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689"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690" w:author="Brian Bohman" w:date="2021-10-27T05:58:00Z">
            <w:trPr>
              <w:trHeight w:val="180"/>
            </w:trPr>
          </w:trPrChange>
        </w:trPr>
        <w:tc>
          <w:tcPr>
            <w:tcW w:w="360" w:type="dxa"/>
            <w:vAlign w:val="center"/>
            <w:hideMark/>
            <w:tcPrChange w:id="10691"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692"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93"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94"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95"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96"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97"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98"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99"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700"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701" w:author="Brian Bohman" w:date="2021-10-27T05:58:00Z">
            <w:trPr>
              <w:trHeight w:val="165"/>
            </w:trPr>
          </w:trPrChange>
        </w:trPr>
        <w:tc>
          <w:tcPr>
            <w:tcW w:w="360" w:type="dxa"/>
            <w:vAlign w:val="center"/>
            <w:hideMark/>
            <w:tcPrChange w:id="10702"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703"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04"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5"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06"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07"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8"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9"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10"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711"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712" w:author="Brian Bohman" w:date="2021-10-27T05:58:00Z">
            <w:trPr>
              <w:trHeight w:val="165"/>
            </w:trPr>
          </w:trPrChange>
        </w:trPr>
        <w:tc>
          <w:tcPr>
            <w:tcW w:w="360" w:type="dxa"/>
            <w:vAlign w:val="center"/>
            <w:hideMark/>
            <w:tcPrChange w:id="10713"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714"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5"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6"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17"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18"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9"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0"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21"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722"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723" w:author="Brian Bohman" w:date="2021-10-27T05:58:00Z">
            <w:trPr>
              <w:trHeight w:val="165"/>
            </w:trPr>
          </w:trPrChange>
        </w:trPr>
        <w:tc>
          <w:tcPr>
            <w:tcW w:w="360" w:type="dxa"/>
            <w:vAlign w:val="center"/>
            <w:hideMark/>
            <w:tcPrChange w:id="10724"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725"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6"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27"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28"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29"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0"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1"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32"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733"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734" w:author="Brian Bohman" w:date="2021-10-27T05:58:00Z">
            <w:trPr>
              <w:trHeight w:val="165"/>
            </w:trPr>
          </w:trPrChange>
        </w:trPr>
        <w:tc>
          <w:tcPr>
            <w:tcW w:w="360" w:type="dxa"/>
            <w:vAlign w:val="center"/>
            <w:hideMark/>
            <w:tcPrChange w:id="10735"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736"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37"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8"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39"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40"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1"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2"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43"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744"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745" w:author="Brian Bohman" w:date="2021-10-27T05:58:00Z">
            <w:trPr>
              <w:trHeight w:val="165"/>
            </w:trPr>
          </w:trPrChange>
        </w:trPr>
        <w:tc>
          <w:tcPr>
            <w:tcW w:w="360" w:type="dxa"/>
            <w:vAlign w:val="center"/>
            <w:hideMark/>
            <w:tcPrChange w:id="10746"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747"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8"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9"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50"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51"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2"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53"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54"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755"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756" w:author="Brian Bohman" w:date="2021-10-27T05:58:00Z">
            <w:trPr>
              <w:trHeight w:val="165"/>
            </w:trPr>
          </w:trPrChange>
        </w:trPr>
        <w:tc>
          <w:tcPr>
            <w:tcW w:w="360" w:type="dxa"/>
            <w:vAlign w:val="center"/>
            <w:hideMark/>
            <w:tcPrChange w:id="10757"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758"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9"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0"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61"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62"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63"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64"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65"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766"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767" w:author="Brian Bohman" w:date="2021-10-27T05:58:00Z">
            <w:trPr>
              <w:trHeight w:val="165"/>
            </w:trPr>
          </w:trPrChange>
        </w:trPr>
        <w:tc>
          <w:tcPr>
            <w:tcW w:w="360" w:type="dxa"/>
            <w:vAlign w:val="center"/>
            <w:hideMark/>
            <w:tcPrChange w:id="10768"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769"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0"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1"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72"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73"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74"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5"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76"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777"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778" w:author="Brian Bohman" w:date="2021-10-27T05:58:00Z">
            <w:trPr>
              <w:trHeight w:val="165"/>
            </w:trPr>
          </w:trPrChange>
        </w:trPr>
        <w:tc>
          <w:tcPr>
            <w:tcW w:w="360" w:type="dxa"/>
            <w:vAlign w:val="center"/>
            <w:hideMark/>
            <w:tcPrChange w:id="10779"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780"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1"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2"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83"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84"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5"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6"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87"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788"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789" w:author="Brian Bohman" w:date="2021-10-27T05:58:00Z">
            <w:trPr>
              <w:trHeight w:val="165"/>
            </w:trPr>
          </w:trPrChange>
        </w:trPr>
        <w:tc>
          <w:tcPr>
            <w:tcW w:w="360" w:type="dxa"/>
            <w:vAlign w:val="center"/>
            <w:hideMark/>
            <w:tcPrChange w:id="10790"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791"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2"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93"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94"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95"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6"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97"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98"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799"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800" w:author="Brian Bohman" w:date="2021-10-27T05:58:00Z">
            <w:trPr>
              <w:trHeight w:val="165"/>
            </w:trPr>
          </w:trPrChange>
        </w:trPr>
        <w:tc>
          <w:tcPr>
            <w:tcW w:w="360" w:type="dxa"/>
            <w:vAlign w:val="center"/>
            <w:hideMark/>
            <w:tcPrChange w:id="10801"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802"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03"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04"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05"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06"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07"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08"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09"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810"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811" w:author="Brian Bohman" w:date="2021-10-27T05:58:00Z">
            <w:trPr>
              <w:trHeight w:val="165"/>
            </w:trPr>
          </w:trPrChange>
        </w:trPr>
        <w:tc>
          <w:tcPr>
            <w:tcW w:w="360" w:type="dxa"/>
            <w:vAlign w:val="center"/>
            <w:hideMark/>
            <w:tcPrChange w:id="10812"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813"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14"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15"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16"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17"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8"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19"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20"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0821"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0822" w:author="Brian Bohman" w:date="2021-10-27T05:58:00Z">
            <w:trPr>
              <w:trHeight w:val="165"/>
            </w:trPr>
          </w:trPrChange>
        </w:trPr>
        <w:tc>
          <w:tcPr>
            <w:tcW w:w="360" w:type="dxa"/>
            <w:vAlign w:val="center"/>
            <w:hideMark/>
            <w:tcPrChange w:id="10823"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0824"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5"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26"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27"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28"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9"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30"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31"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0832"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0833" w:author="Brian Bohman" w:date="2021-10-27T05:58:00Z">
            <w:trPr>
              <w:trHeight w:val="165"/>
            </w:trPr>
          </w:trPrChange>
        </w:trPr>
        <w:tc>
          <w:tcPr>
            <w:tcW w:w="360" w:type="dxa"/>
            <w:vAlign w:val="center"/>
            <w:hideMark/>
            <w:tcPrChange w:id="10834"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0835"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6"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37"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38"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39"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0"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41"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42"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0843"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0844" w:author="Brian Bohman" w:date="2021-10-27T05:58:00Z">
            <w:trPr>
              <w:trHeight w:val="180"/>
            </w:trPr>
          </w:trPrChange>
        </w:trPr>
        <w:tc>
          <w:tcPr>
            <w:tcW w:w="360" w:type="dxa"/>
            <w:vAlign w:val="center"/>
            <w:hideMark/>
            <w:tcPrChange w:id="10845"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0846"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47"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48"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49"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50"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1"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52"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53"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0854"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0855" w:author="Brian Bohman" w:date="2021-10-27T05:58:00Z">
            <w:trPr>
              <w:trHeight w:val="165"/>
            </w:trPr>
          </w:trPrChange>
        </w:trPr>
        <w:tc>
          <w:tcPr>
            <w:tcW w:w="360" w:type="dxa"/>
            <w:vAlign w:val="center"/>
            <w:hideMark/>
            <w:tcPrChange w:id="10856"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0857"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8"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59"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60"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61"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2"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63"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64"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0865"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0866" w:author="Brian Bohman" w:date="2021-10-27T05:58:00Z">
            <w:trPr>
              <w:trHeight w:val="165"/>
            </w:trPr>
          </w:trPrChange>
        </w:trPr>
        <w:tc>
          <w:tcPr>
            <w:tcW w:w="360" w:type="dxa"/>
            <w:vAlign w:val="center"/>
            <w:hideMark/>
            <w:tcPrChange w:id="10867"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0868"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9"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70"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71"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72"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73"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74"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75"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0876"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0877" w:author="Brian Bohman" w:date="2021-10-27T05:58:00Z">
            <w:trPr>
              <w:trHeight w:val="165"/>
            </w:trPr>
          </w:trPrChange>
        </w:trPr>
        <w:tc>
          <w:tcPr>
            <w:tcW w:w="360" w:type="dxa"/>
            <w:vAlign w:val="center"/>
            <w:hideMark/>
            <w:tcPrChange w:id="10878"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t>803</w:t>
            </w:r>
          </w:p>
        </w:tc>
        <w:tc>
          <w:tcPr>
            <w:tcW w:w="864" w:type="dxa"/>
            <w:vAlign w:val="center"/>
            <w:hideMark/>
            <w:tcPrChange w:id="10879"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0"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81"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82"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83"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84"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85"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86"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0887"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0888" w:author="Brian Bohman" w:date="2021-10-27T05:58:00Z">
            <w:trPr>
              <w:trHeight w:val="165"/>
            </w:trPr>
          </w:trPrChange>
        </w:trPr>
        <w:tc>
          <w:tcPr>
            <w:tcW w:w="360" w:type="dxa"/>
            <w:vAlign w:val="center"/>
            <w:hideMark/>
            <w:tcPrChange w:id="10889"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0890"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1"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92"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93"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94"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5"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96"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97"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0898"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0899" w:author="Brian Bohman" w:date="2021-10-27T05:58:00Z">
            <w:trPr>
              <w:trHeight w:val="165"/>
            </w:trPr>
          </w:trPrChange>
        </w:trPr>
        <w:tc>
          <w:tcPr>
            <w:tcW w:w="360" w:type="dxa"/>
            <w:vAlign w:val="center"/>
            <w:hideMark/>
            <w:tcPrChange w:id="10900"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0901"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2"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03"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04"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05"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6"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07"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08"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0909"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0910" w:author="Brian Bohman" w:date="2021-10-27T05:58:00Z">
            <w:trPr>
              <w:trHeight w:val="165"/>
            </w:trPr>
          </w:trPrChange>
        </w:trPr>
        <w:tc>
          <w:tcPr>
            <w:tcW w:w="360" w:type="dxa"/>
            <w:vAlign w:val="center"/>
            <w:hideMark/>
            <w:tcPrChange w:id="10911"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0912"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13"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14"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15"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16"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17"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18"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19"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0920"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0921" w:author="Brian Bohman" w:date="2021-10-27T05:58:00Z">
            <w:trPr>
              <w:trHeight w:val="165"/>
            </w:trPr>
          </w:trPrChange>
        </w:trPr>
        <w:tc>
          <w:tcPr>
            <w:tcW w:w="360" w:type="dxa"/>
            <w:vAlign w:val="center"/>
            <w:hideMark/>
            <w:tcPrChange w:id="10922"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0923"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24"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25"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26"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27"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8"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29"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30"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0931"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0932" w:author="Brian Bohman" w:date="2021-10-27T05:58:00Z">
            <w:trPr>
              <w:trHeight w:val="165"/>
            </w:trPr>
          </w:trPrChange>
        </w:trPr>
        <w:tc>
          <w:tcPr>
            <w:tcW w:w="360" w:type="dxa"/>
            <w:vAlign w:val="center"/>
            <w:hideMark/>
            <w:tcPrChange w:id="10933"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0934"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5"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36"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37"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38"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9"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40"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41"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0942"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0943" w:author="Brian Bohman" w:date="2021-10-27T05:58:00Z">
            <w:trPr>
              <w:trHeight w:val="165"/>
            </w:trPr>
          </w:trPrChange>
        </w:trPr>
        <w:tc>
          <w:tcPr>
            <w:tcW w:w="360" w:type="dxa"/>
            <w:vAlign w:val="center"/>
            <w:hideMark/>
            <w:tcPrChange w:id="10944"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0945"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6"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47"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48"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49"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0"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51"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52"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0953"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0954" w:author="Brian Bohman" w:date="2021-10-27T05:58:00Z">
            <w:trPr>
              <w:trHeight w:val="165"/>
            </w:trPr>
          </w:trPrChange>
        </w:trPr>
        <w:tc>
          <w:tcPr>
            <w:tcW w:w="360" w:type="dxa"/>
            <w:vAlign w:val="center"/>
            <w:hideMark/>
            <w:tcPrChange w:id="10955"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0956"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57"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58"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59"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60"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1"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62"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63"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0964"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0965" w:author="Brian Bohman" w:date="2021-10-27T05:58:00Z">
            <w:trPr>
              <w:trHeight w:val="165"/>
            </w:trPr>
          </w:trPrChange>
        </w:trPr>
        <w:tc>
          <w:tcPr>
            <w:tcW w:w="360" w:type="dxa"/>
            <w:vAlign w:val="center"/>
            <w:hideMark/>
            <w:tcPrChange w:id="10966"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0967"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8"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69"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70"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71"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2"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73"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74"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0975"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0976" w:author="Brian Bohman" w:date="2021-10-27T05:58:00Z">
            <w:trPr>
              <w:trHeight w:val="165"/>
            </w:trPr>
          </w:trPrChange>
        </w:trPr>
        <w:tc>
          <w:tcPr>
            <w:tcW w:w="360" w:type="dxa"/>
            <w:vAlign w:val="center"/>
            <w:hideMark/>
            <w:tcPrChange w:id="10977"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0978"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9"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80"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81"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82"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83"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84"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85"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0986"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0987" w:author="Brian Bohman" w:date="2021-10-27T05:58:00Z">
            <w:trPr>
              <w:trHeight w:val="165"/>
            </w:trPr>
          </w:trPrChange>
        </w:trPr>
        <w:tc>
          <w:tcPr>
            <w:tcW w:w="360" w:type="dxa"/>
            <w:vAlign w:val="center"/>
            <w:hideMark/>
            <w:tcPrChange w:id="10988"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0989"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0"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91"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92"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93"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94"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95"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96"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0997"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0998" w:author="Brian Bohman" w:date="2021-10-27T05:58:00Z">
            <w:trPr>
              <w:trHeight w:val="180"/>
            </w:trPr>
          </w:trPrChange>
        </w:trPr>
        <w:tc>
          <w:tcPr>
            <w:tcW w:w="360" w:type="dxa"/>
            <w:vAlign w:val="center"/>
            <w:hideMark/>
            <w:tcPrChange w:id="10999"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1000"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1"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02"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003"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004"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5"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06"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07"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1008"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1009" w:author="Brian Bohman" w:date="2021-10-27T05:58:00Z">
            <w:trPr>
              <w:trHeight w:val="165"/>
            </w:trPr>
          </w:trPrChange>
        </w:trPr>
        <w:tc>
          <w:tcPr>
            <w:tcW w:w="360" w:type="dxa"/>
            <w:vAlign w:val="center"/>
            <w:hideMark/>
            <w:tcPrChange w:id="11010"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1011"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2"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13"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14"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15"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6"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17"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18"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1019"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1020" w:author="Brian Bohman" w:date="2021-10-27T05:58:00Z">
            <w:trPr>
              <w:trHeight w:val="165"/>
            </w:trPr>
          </w:trPrChange>
        </w:trPr>
        <w:tc>
          <w:tcPr>
            <w:tcW w:w="360" w:type="dxa"/>
            <w:vAlign w:val="center"/>
            <w:hideMark/>
            <w:tcPrChange w:id="11021"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1022"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23"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24"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25"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26"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27"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28"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29"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1030"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1031" w:author="Brian Bohman" w:date="2021-10-27T05:58:00Z">
            <w:trPr>
              <w:trHeight w:val="165"/>
            </w:trPr>
          </w:trPrChange>
        </w:trPr>
        <w:tc>
          <w:tcPr>
            <w:tcW w:w="360" w:type="dxa"/>
            <w:vAlign w:val="center"/>
            <w:hideMark/>
            <w:tcPrChange w:id="11032"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1033"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34"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35"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36"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37"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8"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39"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40"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1041"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1042" w:author="Brian Bohman" w:date="2021-10-27T05:58:00Z">
            <w:trPr>
              <w:trHeight w:val="165"/>
            </w:trPr>
          </w:trPrChange>
        </w:trPr>
        <w:tc>
          <w:tcPr>
            <w:tcW w:w="360" w:type="dxa"/>
            <w:vAlign w:val="center"/>
            <w:hideMark/>
            <w:tcPrChange w:id="11043"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1044"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5"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46"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47"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48"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9"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50"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51"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1052"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1053" w:author="Brian Bohman" w:date="2021-10-27T05:58:00Z">
            <w:trPr>
              <w:trHeight w:val="165"/>
            </w:trPr>
          </w:trPrChange>
        </w:trPr>
        <w:tc>
          <w:tcPr>
            <w:tcW w:w="360" w:type="dxa"/>
            <w:vAlign w:val="center"/>
            <w:hideMark/>
            <w:tcPrChange w:id="11054"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1055"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6"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57"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58"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59"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0"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61"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62"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1063"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1064" w:author="Brian Bohman" w:date="2021-10-27T05:58:00Z">
            <w:trPr>
              <w:trHeight w:val="165"/>
            </w:trPr>
          </w:trPrChange>
        </w:trPr>
        <w:tc>
          <w:tcPr>
            <w:tcW w:w="360" w:type="dxa"/>
            <w:vAlign w:val="center"/>
            <w:hideMark/>
            <w:tcPrChange w:id="11065"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1066"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67"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68"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69"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70"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1"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72"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73"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1074"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1075" w:author="Brian Bohman" w:date="2021-10-27T05:58:00Z">
            <w:trPr>
              <w:trHeight w:val="165"/>
            </w:trPr>
          </w:trPrChange>
        </w:trPr>
        <w:tc>
          <w:tcPr>
            <w:tcW w:w="360" w:type="dxa"/>
            <w:vAlign w:val="center"/>
            <w:hideMark/>
            <w:tcPrChange w:id="11076"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1077"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8"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79"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80"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81"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2"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83"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84"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1085"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1086" w:author="Brian Bohman" w:date="2021-10-27T05:58:00Z">
            <w:trPr>
              <w:trHeight w:val="165"/>
            </w:trPr>
          </w:trPrChange>
        </w:trPr>
        <w:tc>
          <w:tcPr>
            <w:tcW w:w="360" w:type="dxa"/>
            <w:vAlign w:val="center"/>
            <w:hideMark/>
            <w:tcPrChange w:id="11087"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1088"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9"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0"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91"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92"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93"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94"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95"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1096"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1097" w:author="Brian Bohman" w:date="2021-10-27T05:58:00Z">
            <w:trPr>
              <w:trHeight w:val="165"/>
            </w:trPr>
          </w:trPrChange>
        </w:trPr>
        <w:tc>
          <w:tcPr>
            <w:tcW w:w="360" w:type="dxa"/>
            <w:vAlign w:val="center"/>
            <w:hideMark/>
            <w:tcPrChange w:id="11098"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1099"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0"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1"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02"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03"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04"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5"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06"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107"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108" w:author="Brian Bohman" w:date="2021-10-27T05:58:00Z">
            <w:trPr>
              <w:trHeight w:val="165"/>
            </w:trPr>
          </w:trPrChange>
        </w:trPr>
        <w:tc>
          <w:tcPr>
            <w:tcW w:w="360" w:type="dxa"/>
            <w:vAlign w:val="center"/>
            <w:hideMark/>
            <w:tcPrChange w:id="11109"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110"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1"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2"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13"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14"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5"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6"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17"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118"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119" w:author="Brian Bohman" w:date="2021-10-27T05:58:00Z">
            <w:trPr>
              <w:trHeight w:val="165"/>
            </w:trPr>
          </w:trPrChange>
        </w:trPr>
        <w:tc>
          <w:tcPr>
            <w:tcW w:w="360" w:type="dxa"/>
            <w:vAlign w:val="center"/>
            <w:hideMark/>
            <w:tcPrChange w:id="11120"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121"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2"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23"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24"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25"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6"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27"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28"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129"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130" w:author="Brian Bohman" w:date="2021-10-27T05:58:00Z">
            <w:trPr>
              <w:trHeight w:val="165"/>
            </w:trPr>
          </w:trPrChange>
        </w:trPr>
        <w:tc>
          <w:tcPr>
            <w:tcW w:w="360" w:type="dxa"/>
            <w:vAlign w:val="center"/>
            <w:hideMark/>
            <w:tcPrChange w:id="11131"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132"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33"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34"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35"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36"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37"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8"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39"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140"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141" w:author="Brian Bohman" w:date="2021-10-27T05:58:00Z">
            <w:trPr>
              <w:trHeight w:val="165"/>
            </w:trPr>
          </w:trPrChange>
        </w:trPr>
        <w:tc>
          <w:tcPr>
            <w:tcW w:w="360" w:type="dxa"/>
            <w:vAlign w:val="center"/>
            <w:hideMark/>
            <w:tcPrChange w:id="11142"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143"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44"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5"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46"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47"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8"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9"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50"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151"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152" w:author="Brian Bohman" w:date="2021-10-27T05:58:00Z">
            <w:trPr>
              <w:trHeight w:val="165"/>
            </w:trPr>
          </w:trPrChange>
        </w:trPr>
        <w:tc>
          <w:tcPr>
            <w:tcW w:w="360" w:type="dxa"/>
            <w:vAlign w:val="center"/>
            <w:hideMark/>
            <w:tcPrChange w:id="11153"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154"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5"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6"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57"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58"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9"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0"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61"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162"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163" w:author="Brian Bohman" w:date="2021-10-27T05:58:00Z">
            <w:trPr>
              <w:trHeight w:val="180"/>
            </w:trPr>
          </w:trPrChange>
        </w:trPr>
        <w:tc>
          <w:tcPr>
            <w:tcW w:w="360" w:type="dxa"/>
            <w:vAlign w:val="center"/>
            <w:hideMark/>
            <w:tcPrChange w:id="11164"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165"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6"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67"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68"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69"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0"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1"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72"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173"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174" w:author="Brian Bohman" w:date="2021-10-27T05:58:00Z">
            <w:trPr>
              <w:trHeight w:val="165"/>
            </w:trPr>
          </w:trPrChange>
        </w:trPr>
        <w:tc>
          <w:tcPr>
            <w:tcW w:w="360" w:type="dxa"/>
            <w:vAlign w:val="center"/>
            <w:hideMark/>
            <w:tcPrChange w:id="11175"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176"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77"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8"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79"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80"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1"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82"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83"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184"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185" w:author="Brian Bohman" w:date="2021-10-27T05:58:00Z">
            <w:trPr>
              <w:trHeight w:val="165"/>
            </w:trPr>
          </w:trPrChange>
        </w:trPr>
        <w:tc>
          <w:tcPr>
            <w:tcW w:w="360" w:type="dxa"/>
            <w:vAlign w:val="center"/>
            <w:hideMark/>
            <w:tcPrChange w:id="11186"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187"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8"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9"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90"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91"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2"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93"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94"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195"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196" w:author="Brian Bohman" w:date="2021-10-27T05:58:00Z">
            <w:trPr>
              <w:trHeight w:val="165"/>
            </w:trPr>
          </w:trPrChange>
        </w:trPr>
        <w:tc>
          <w:tcPr>
            <w:tcW w:w="360" w:type="dxa"/>
            <w:vAlign w:val="center"/>
            <w:hideMark/>
            <w:tcPrChange w:id="11197"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198"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9"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0"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01"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02"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03"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04"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05"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206"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207" w:author="Brian Bohman" w:date="2021-10-27T05:58:00Z">
            <w:trPr>
              <w:trHeight w:val="165"/>
            </w:trPr>
          </w:trPrChange>
        </w:trPr>
        <w:tc>
          <w:tcPr>
            <w:tcW w:w="360" w:type="dxa"/>
            <w:vAlign w:val="center"/>
            <w:hideMark/>
            <w:tcPrChange w:id="11208"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209"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0"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1"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12"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13"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14"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15"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16"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217"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218" w:author="Brian Bohman" w:date="2021-10-27T05:58:00Z">
            <w:trPr>
              <w:trHeight w:val="165"/>
            </w:trPr>
          </w:trPrChange>
        </w:trPr>
        <w:tc>
          <w:tcPr>
            <w:tcW w:w="360" w:type="dxa"/>
            <w:vAlign w:val="center"/>
            <w:hideMark/>
            <w:tcPrChange w:id="11219"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220"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1"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2"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23"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24"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5"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26"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27"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228"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229" w:author="Brian Bohman" w:date="2021-10-27T05:58:00Z">
            <w:trPr>
              <w:trHeight w:val="165"/>
            </w:trPr>
          </w:trPrChange>
        </w:trPr>
        <w:tc>
          <w:tcPr>
            <w:tcW w:w="360" w:type="dxa"/>
            <w:vAlign w:val="center"/>
            <w:hideMark/>
            <w:tcPrChange w:id="11230"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231"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2"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33"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34"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35"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6"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37"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38"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239"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240" w:author="Brian Bohman" w:date="2021-10-27T05:58:00Z">
            <w:trPr>
              <w:trHeight w:val="165"/>
            </w:trPr>
          </w:trPrChange>
        </w:trPr>
        <w:tc>
          <w:tcPr>
            <w:tcW w:w="360" w:type="dxa"/>
            <w:vAlign w:val="center"/>
            <w:hideMark/>
            <w:tcPrChange w:id="11241"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242"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43"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44"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45"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46"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47"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48"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49"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250"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251" w:author="Brian Bohman" w:date="2021-10-27T05:58:00Z">
            <w:trPr>
              <w:trHeight w:val="165"/>
            </w:trPr>
          </w:trPrChange>
        </w:trPr>
        <w:tc>
          <w:tcPr>
            <w:tcW w:w="360" w:type="dxa"/>
            <w:vAlign w:val="center"/>
            <w:hideMark/>
            <w:tcPrChange w:id="11252"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253"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54"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5"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56"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57"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8"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59"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60"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261"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262" w:author="Brian Bohman" w:date="2021-10-27T05:58:00Z">
            <w:trPr>
              <w:trHeight w:val="165"/>
            </w:trPr>
          </w:trPrChange>
        </w:trPr>
        <w:tc>
          <w:tcPr>
            <w:tcW w:w="360" w:type="dxa"/>
            <w:vAlign w:val="center"/>
            <w:hideMark/>
            <w:tcPrChange w:id="11263"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264"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5"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6"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67"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68"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9"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70"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71"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272"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273" w:author="Brian Bohman" w:date="2021-10-27T05:58:00Z">
            <w:trPr>
              <w:trHeight w:val="165"/>
            </w:trPr>
          </w:trPrChange>
        </w:trPr>
        <w:tc>
          <w:tcPr>
            <w:tcW w:w="360" w:type="dxa"/>
            <w:vAlign w:val="center"/>
            <w:hideMark/>
            <w:tcPrChange w:id="11274"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275"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6"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77"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78"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79"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0"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81"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82"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283"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284" w:author="Brian Bohman" w:date="2021-10-27T05:58:00Z">
            <w:trPr>
              <w:trHeight w:val="165"/>
            </w:trPr>
          </w:trPrChange>
        </w:trPr>
        <w:tc>
          <w:tcPr>
            <w:tcW w:w="360" w:type="dxa"/>
            <w:vAlign w:val="center"/>
            <w:hideMark/>
            <w:tcPrChange w:id="11285"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286"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87"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8"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89"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90"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1"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92"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93"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294"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295" w:author="Brian Bohman" w:date="2021-10-27T05:58:00Z">
            <w:trPr>
              <w:trHeight w:val="165"/>
            </w:trPr>
          </w:trPrChange>
        </w:trPr>
        <w:tc>
          <w:tcPr>
            <w:tcW w:w="360" w:type="dxa"/>
            <w:vAlign w:val="center"/>
            <w:hideMark/>
            <w:tcPrChange w:id="11296"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297"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8"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9"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00"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01"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2"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03"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04"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305"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306" w:author="Brian Bohman" w:date="2021-10-27T05:58:00Z">
            <w:trPr>
              <w:trHeight w:val="165"/>
            </w:trPr>
          </w:trPrChange>
        </w:trPr>
        <w:tc>
          <w:tcPr>
            <w:tcW w:w="360" w:type="dxa"/>
            <w:vAlign w:val="center"/>
            <w:hideMark/>
            <w:tcPrChange w:id="11307"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308"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9"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0"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11"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12"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13"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14"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15"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316"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317" w:author="Brian Bohman" w:date="2021-10-27T05:58:00Z">
            <w:trPr>
              <w:trHeight w:val="180"/>
            </w:trPr>
          </w:trPrChange>
        </w:trPr>
        <w:tc>
          <w:tcPr>
            <w:tcW w:w="360" w:type="dxa"/>
            <w:vAlign w:val="center"/>
            <w:hideMark/>
            <w:tcPrChange w:id="11318"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319"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0"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1"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22"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23"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24"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25"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26"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327"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328" w:author="Brian Bohman" w:date="2021-10-27T05:58:00Z">
            <w:trPr>
              <w:trHeight w:val="165"/>
            </w:trPr>
          </w:trPrChange>
        </w:trPr>
        <w:tc>
          <w:tcPr>
            <w:tcW w:w="360" w:type="dxa"/>
            <w:vAlign w:val="center"/>
            <w:hideMark/>
            <w:tcPrChange w:id="11329"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330"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1"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2"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33"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34"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5"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36"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37"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338"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339" w:author="Brian Bohman" w:date="2021-10-27T05:58:00Z">
            <w:trPr>
              <w:trHeight w:val="165"/>
            </w:trPr>
          </w:trPrChange>
        </w:trPr>
        <w:tc>
          <w:tcPr>
            <w:tcW w:w="360" w:type="dxa"/>
            <w:vAlign w:val="center"/>
            <w:hideMark/>
            <w:tcPrChange w:id="11340"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341"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2"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43"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44"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45"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6"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47"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48"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349"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350" w:author="Brian Bohman" w:date="2021-10-27T05:58:00Z">
            <w:trPr>
              <w:trHeight w:val="165"/>
            </w:trPr>
          </w:trPrChange>
        </w:trPr>
        <w:tc>
          <w:tcPr>
            <w:tcW w:w="360" w:type="dxa"/>
            <w:vAlign w:val="center"/>
            <w:hideMark/>
            <w:tcPrChange w:id="11351"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352"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53"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54"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55"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56"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57"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58"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59"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360"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361" w:author="Brian Bohman" w:date="2021-10-27T05:58:00Z">
            <w:trPr>
              <w:trHeight w:val="165"/>
            </w:trPr>
          </w:trPrChange>
        </w:trPr>
        <w:tc>
          <w:tcPr>
            <w:tcW w:w="360" w:type="dxa"/>
            <w:vAlign w:val="center"/>
            <w:hideMark/>
            <w:tcPrChange w:id="11362"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363"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64"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5"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66"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67"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8"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69"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70"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371"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372" w:author="Brian Bohman" w:date="2021-10-27T05:58:00Z">
            <w:trPr>
              <w:trHeight w:val="165"/>
            </w:trPr>
          </w:trPrChange>
        </w:trPr>
        <w:tc>
          <w:tcPr>
            <w:tcW w:w="360" w:type="dxa"/>
            <w:vAlign w:val="center"/>
            <w:hideMark/>
            <w:tcPrChange w:id="11373"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374"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5"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6"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77"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78"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9"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80"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81"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382"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383" w:author="Brian Bohman" w:date="2021-10-27T05:58:00Z">
            <w:trPr>
              <w:trHeight w:val="165"/>
            </w:trPr>
          </w:trPrChange>
        </w:trPr>
        <w:tc>
          <w:tcPr>
            <w:tcW w:w="360" w:type="dxa"/>
            <w:vAlign w:val="center"/>
            <w:hideMark/>
            <w:tcPrChange w:id="11384"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385"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6"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87"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88"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89"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0"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91"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92"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393"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394" w:author="Brian Bohman" w:date="2021-10-27T05:58:00Z">
            <w:trPr>
              <w:trHeight w:val="165"/>
            </w:trPr>
          </w:trPrChange>
        </w:trPr>
        <w:tc>
          <w:tcPr>
            <w:tcW w:w="360" w:type="dxa"/>
            <w:vAlign w:val="center"/>
            <w:hideMark/>
            <w:tcPrChange w:id="11395"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396"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97"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8"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99"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00"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1"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02"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03"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404"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405" w:author="Brian Bohman" w:date="2021-10-27T05:58:00Z">
            <w:trPr>
              <w:trHeight w:val="165"/>
            </w:trPr>
          </w:trPrChange>
        </w:trPr>
        <w:tc>
          <w:tcPr>
            <w:tcW w:w="360" w:type="dxa"/>
            <w:vAlign w:val="center"/>
            <w:hideMark/>
            <w:tcPrChange w:id="11406"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407"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8"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9"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10"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11"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2"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13"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14"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415"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416" w:author="Brian Bohman" w:date="2021-10-27T05:58:00Z">
            <w:trPr>
              <w:trHeight w:val="165"/>
            </w:trPr>
          </w:trPrChange>
        </w:trPr>
        <w:tc>
          <w:tcPr>
            <w:tcW w:w="360" w:type="dxa"/>
            <w:vAlign w:val="center"/>
            <w:hideMark/>
            <w:tcPrChange w:id="11417"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418"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9"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0"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21"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22"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23"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24"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25"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426"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427" w:author="Brian Bohman" w:date="2021-10-27T05:58:00Z">
            <w:trPr>
              <w:trHeight w:val="165"/>
            </w:trPr>
          </w:trPrChange>
        </w:trPr>
        <w:tc>
          <w:tcPr>
            <w:tcW w:w="360" w:type="dxa"/>
            <w:vAlign w:val="center"/>
            <w:hideMark/>
            <w:tcPrChange w:id="11428"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429"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0"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1"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32"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33"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34"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35"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36"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437"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438" w:author="Brian Bohman" w:date="2021-10-27T05:58:00Z">
            <w:trPr>
              <w:trHeight w:val="165"/>
            </w:trPr>
          </w:trPrChange>
        </w:trPr>
        <w:tc>
          <w:tcPr>
            <w:tcW w:w="360" w:type="dxa"/>
            <w:vAlign w:val="center"/>
            <w:hideMark/>
            <w:tcPrChange w:id="11439"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440"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1"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2"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43"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44"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5"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46"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47"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448"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449" w:author="Brian Bohman" w:date="2021-10-27T05:58:00Z">
            <w:trPr>
              <w:trHeight w:val="165"/>
            </w:trPr>
          </w:trPrChange>
        </w:trPr>
        <w:tc>
          <w:tcPr>
            <w:tcW w:w="360" w:type="dxa"/>
            <w:vAlign w:val="center"/>
            <w:hideMark/>
            <w:tcPrChange w:id="11450"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451"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2"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53"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54"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55"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6"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57"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58"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459"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460" w:author="Brian Bohman" w:date="2021-10-27T05:58:00Z">
            <w:trPr>
              <w:trHeight w:val="165"/>
            </w:trPr>
          </w:trPrChange>
        </w:trPr>
        <w:tc>
          <w:tcPr>
            <w:tcW w:w="360" w:type="dxa"/>
            <w:vAlign w:val="center"/>
            <w:hideMark/>
            <w:tcPrChange w:id="11461"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462"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63"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64"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65"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66"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67"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68"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69"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470"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471" w:author="Brian Bohman" w:date="2021-10-27T05:58:00Z">
            <w:trPr>
              <w:trHeight w:val="180"/>
            </w:trPr>
          </w:trPrChange>
        </w:trPr>
        <w:tc>
          <w:tcPr>
            <w:tcW w:w="360" w:type="dxa"/>
            <w:vAlign w:val="center"/>
            <w:hideMark/>
            <w:tcPrChange w:id="11472"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473"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74"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5"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76"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77"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8"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9"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80"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481"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482" w:author="Brian Bohman" w:date="2021-10-27T05:58:00Z">
            <w:trPr>
              <w:trHeight w:val="165"/>
            </w:trPr>
          </w:trPrChange>
        </w:trPr>
        <w:tc>
          <w:tcPr>
            <w:tcW w:w="360" w:type="dxa"/>
            <w:vAlign w:val="center"/>
            <w:hideMark/>
            <w:tcPrChange w:id="11483"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484"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5"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6"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87"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88"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9"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0"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91"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492"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493" w:author="Brian Bohman" w:date="2021-10-27T05:58:00Z">
            <w:trPr>
              <w:trHeight w:val="165"/>
            </w:trPr>
          </w:trPrChange>
        </w:trPr>
        <w:tc>
          <w:tcPr>
            <w:tcW w:w="360" w:type="dxa"/>
            <w:vAlign w:val="center"/>
            <w:hideMark/>
            <w:tcPrChange w:id="11494"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495"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6"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97"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98"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99"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0"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1"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02"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503"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504" w:author="Brian Bohman" w:date="2021-10-27T05:58:00Z">
            <w:trPr>
              <w:trHeight w:val="165"/>
            </w:trPr>
          </w:trPrChange>
        </w:trPr>
        <w:tc>
          <w:tcPr>
            <w:tcW w:w="360" w:type="dxa"/>
            <w:vAlign w:val="center"/>
            <w:hideMark/>
            <w:tcPrChange w:id="11505"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506"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07"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8"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09"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10"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1"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2"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13"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514"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515" w:author="Brian Bohman" w:date="2021-10-27T05:58:00Z">
            <w:trPr>
              <w:trHeight w:val="165"/>
            </w:trPr>
          </w:trPrChange>
        </w:trPr>
        <w:tc>
          <w:tcPr>
            <w:tcW w:w="360" w:type="dxa"/>
            <w:vAlign w:val="center"/>
            <w:hideMark/>
            <w:tcPrChange w:id="11516"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517"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8"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9"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20"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21"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2"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23"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24"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525"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526" w:author="Brian Bohman" w:date="2021-10-27T05:58:00Z">
            <w:trPr>
              <w:trHeight w:val="165"/>
            </w:trPr>
          </w:trPrChange>
        </w:trPr>
        <w:tc>
          <w:tcPr>
            <w:tcW w:w="360" w:type="dxa"/>
            <w:vAlign w:val="center"/>
            <w:hideMark/>
            <w:tcPrChange w:id="11527"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528"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9"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0"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31"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32"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33"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34"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35"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536"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537" w:author="Brian Bohman" w:date="2021-10-27T05:58:00Z">
            <w:trPr>
              <w:trHeight w:val="165"/>
            </w:trPr>
          </w:trPrChange>
        </w:trPr>
        <w:tc>
          <w:tcPr>
            <w:tcW w:w="360" w:type="dxa"/>
            <w:vAlign w:val="center"/>
            <w:hideMark/>
            <w:tcPrChange w:id="11538"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539"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0"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1"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42"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43"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44"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5"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46"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547"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548" w:author="Brian Bohman" w:date="2021-10-27T05:58:00Z">
            <w:trPr>
              <w:trHeight w:val="165"/>
            </w:trPr>
          </w:trPrChange>
        </w:trPr>
        <w:tc>
          <w:tcPr>
            <w:tcW w:w="360" w:type="dxa"/>
            <w:vAlign w:val="center"/>
            <w:hideMark/>
            <w:tcPrChange w:id="11549"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550"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1"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2"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53"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54"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5"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6"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57"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558"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559" w:author="Brian Bohman" w:date="2021-10-27T05:58:00Z">
            <w:trPr>
              <w:trHeight w:val="165"/>
            </w:trPr>
          </w:trPrChange>
        </w:trPr>
        <w:tc>
          <w:tcPr>
            <w:tcW w:w="360" w:type="dxa"/>
            <w:vAlign w:val="center"/>
            <w:hideMark/>
            <w:tcPrChange w:id="11560"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561"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2"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63"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64"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65"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6"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67"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68"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569"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570" w:author="Brian Bohman" w:date="2021-10-27T05:58:00Z">
            <w:trPr>
              <w:trHeight w:val="165"/>
            </w:trPr>
          </w:trPrChange>
        </w:trPr>
        <w:tc>
          <w:tcPr>
            <w:tcW w:w="360" w:type="dxa"/>
            <w:vAlign w:val="center"/>
            <w:hideMark/>
            <w:tcPrChange w:id="11571"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572"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73"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74"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75"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76"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77"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8"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79"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580"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581" w:author="Brian Bohman" w:date="2021-10-27T05:58:00Z">
            <w:trPr>
              <w:trHeight w:val="165"/>
            </w:trPr>
          </w:trPrChange>
        </w:trPr>
        <w:tc>
          <w:tcPr>
            <w:tcW w:w="360" w:type="dxa"/>
            <w:vAlign w:val="center"/>
            <w:hideMark/>
            <w:tcPrChange w:id="11582"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583"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84"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5"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86"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87"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8"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9"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90"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591"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592" w:author="Brian Bohman" w:date="2021-10-27T05:58:00Z">
            <w:trPr>
              <w:trHeight w:val="165"/>
            </w:trPr>
          </w:trPrChange>
        </w:trPr>
        <w:tc>
          <w:tcPr>
            <w:tcW w:w="360" w:type="dxa"/>
            <w:vAlign w:val="center"/>
            <w:hideMark/>
            <w:tcPrChange w:id="11593"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594"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5"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6"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97"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98"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9"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0"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01"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602"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603" w:author="Brian Bohman" w:date="2021-10-27T05:58:00Z">
            <w:trPr>
              <w:trHeight w:val="165"/>
            </w:trPr>
          </w:trPrChange>
        </w:trPr>
        <w:tc>
          <w:tcPr>
            <w:tcW w:w="360" w:type="dxa"/>
            <w:vAlign w:val="center"/>
            <w:hideMark/>
            <w:tcPrChange w:id="11604"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605"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6"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07"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08"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09"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0"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1"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12"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613"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614" w:author="Brian Bohman" w:date="2021-10-27T05:58:00Z">
            <w:trPr>
              <w:trHeight w:val="165"/>
            </w:trPr>
          </w:trPrChange>
        </w:trPr>
        <w:tc>
          <w:tcPr>
            <w:tcW w:w="360" w:type="dxa"/>
            <w:vAlign w:val="center"/>
            <w:hideMark/>
            <w:tcPrChange w:id="11615"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t>870</w:t>
            </w:r>
          </w:p>
        </w:tc>
        <w:tc>
          <w:tcPr>
            <w:tcW w:w="864" w:type="dxa"/>
            <w:vAlign w:val="center"/>
            <w:hideMark/>
            <w:tcPrChange w:id="11616"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17"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8"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19"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20"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1"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2"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23"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624"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625" w:author="Brian Bohman" w:date="2021-10-27T05:58:00Z">
            <w:trPr>
              <w:trHeight w:val="180"/>
            </w:trPr>
          </w:trPrChange>
        </w:trPr>
        <w:tc>
          <w:tcPr>
            <w:tcW w:w="360" w:type="dxa"/>
            <w:vAlign w:val="center"/>
            <w:hideMark/>
            <w:tcPrChange w:id="11626"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627"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8"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9"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30"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31"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32"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33"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34"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635"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636" w:author="Brian Bohman" w:date="2021-10-27T05:58:00Z">
            <w:trPr>
              <w:trHeight w:val="165"/>
            </w:trPr>
          </w:trPrChange>
        </w:trPr>
        <w:tc>
          <w:tcPr>
            <w:tcW w:w="360" w:type="dxa"/>
            <w:vAlign w:val="center"/>
            <w:hideMark/>
            <w:tcPrChange w:id="11637"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638"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39"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0"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41"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42"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43"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44"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45"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646"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647" w:author="Brian Bohman" w:date="2021-10-27T05:58:00Z">
            <w:trPr>
              <w:trHeight w:val="165"/>
            </w:trPr>
          </w:trPrChange>
        </w:trPr>
        <w:tc>
          <w:tcPr>
            <w:tcW w:w="360" w:type="dxa"/>
            <w:vAlign w:val="center"/>
            <w:hideMark/>
            <w:tcPrChange w:id="11648"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649"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50"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1"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52"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53"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54"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55"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56"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657"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658" w:author="Brian Bohman" w:date="2021-10-27T05:58:00Z">
            <w:trPr>
              <w:trHeight w:val="165"/>
            </w:trPr>
          </w:trPrChange>
        </w:trPr>
        <w:tc>
          <w:tcPr>
            <w:tcW w:w="360" w:type="dxa"/>
            <w:vAlign w:val="center"/>
            <w:hideMark/>
            <w:tcPrChange w:id="11659"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660"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61"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2"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63"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64"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65"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66"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67"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668"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669" w:author="Brian Bohman" w:date="2021-10-27T05:58:00Z">
            <w:trPr>
              <w:trHeight w:val="165"/>
            </w:trPr>
          </w:trPrChange>
        </w:trPr>
        <w:tc>
          <w:tcPr>
            <w:tcW w:w="360" w:type="dxa"/>
            <w:vAlign w:val="center"/>
            <w:hideMark/>
            <w:tcPrChange w:id="11670"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671"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72"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73"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74"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75"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76"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77"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78"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679"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680" w:author="Brian Bohman" w:date="2021-10-27T05:58:00Z">
            <w:trPr>
              <w:trHeight w:val="165"/>
            </w:trPr>
          </w:trPrChange>
        </w:trPr>
        <w:tc>
          <w:tcPr>
            <w:tcW w:w="360" w:type="dxa"/>
            <w:vAlign w:val="center"/>
            <w:hideMark/>
            <w:tcPrChange w:id="11681"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682"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83"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84"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85"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86"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87"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88"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89"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690"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691" w:author="Brian Bohman" w:date="2021-10-27T05:58:00Z">
            <w:trPr>
              <w:trHeight w:val="165"/>
            </w:trPr>
          </w:trPrChange>
        </w:trPr>
        <w:tc>
          <w:tcPr>
            <w:tcW w:w="360" w:type="dxa"/>
            <w:vAlign w:val="center"/>
            <w:hideMark/>
            <w:tcPrChange w:id="11692"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693"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94"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5"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96"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97"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98"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99"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700"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701"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702" w:author="Brian Bohman" w:date="2021-10-27T05:58:00Z">
            <w:trPr>
              <w:trHeight w:val="165"/>
            </w:trPr>
          </w:trPrChange>
        </w:trPr>
        <w:tc>
          <w:tcPr>
            <w:tcW w:w="360" w:type="dxa"/>
            <w:vAlign w:val="center"/>
            <w:hideMark/>
            <w:tcPrChange w:id="11703"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704"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05"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6"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07"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08"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09"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10"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711"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712"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713" w:author="Brian Bohman" w:date="2021-10-27T05:58:00Z">
            <w:trPr>
              <w:trHeight w:val="165"/>
            </w:trPr>
          </w:trPrChange>
        </w:trPr>
        <w:tc>
          <w:tcPr>
            <w:tcW w:w="360" w:type="dxa"/>
            <w:vAlign w:val="center"/>
            <w:hideMark/>
            <w:tcPrChange w:id="11714"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715"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16"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17"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18"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19"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20"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21"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22"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723"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724" w:author="Brian Bohman" w:date="2021-10-27T05:58:00Z">
            <w:trPr>
              <w:trHeight w:val="165"/>
            </w:trPr>
          </w:trPrChange>
        </w:trPr>
        <w:tc>
          <w:tcPr>
            <w:tcW w:w="360" w:type="dxa"/>
            <w:vAlign w:val="center"/>
            <w:hideMark/>
            <w:tcPrChange w:id="11725"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726"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27"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8"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29"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30"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31"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32"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33"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734"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735" w:author="Brian Bohman" w:date="2021-10-27T05:58:00Z">
            <w:trPr>
              <w:trHeight w:val="165"/>
            </w:trPr>
          </w:trPrChange>
        </w:trPr>
        <w:tc>
          <w:tcPr>
            <w:tcW w:w="360" w:type="dxa"/>
            <w:vAlign w:val="center"/>
            <w:hideMark/>
            <w:tcPrChange w:id="11736"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737"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38"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9"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40"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41"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42"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43"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44"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745"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746" w:author="Brian Bohman" w:date="2021-10-27T05:58:00Z">
            <w:trPr>
              <w:trHeight w:val="165"/>
            </w:trPr>
          </w:trPrChange>
        </w:trPr>
        <w:tc>
          <w:tcPr>
            <w:tcW w:w="360" w:type="dxa"/>
            <w:vAlign w:val="center"/>
            <w:hideMark/>
            <w:tcPrChange w:id="11747"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748"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49"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0"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51"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52"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53"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54"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55"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756"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757" w:author="Brian Bohman" w:date="2021-10-27T05:58:00Z">
            <w:trPr>
              <w:trHeight w:val="165"/>
            </w:trPr>
          </w:trPrChange>
        </w:trPr>
        <w:tc>
          <w:tcPr>
            <w:tcW w:w="360" w:type="dxa"/>
            <w:vAlign w:val="center"/>
            <w:hideMark/>
            <w:tcPrChange w:id="11758"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759"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60"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1"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62"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63"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64"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65"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66"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767"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768" w:author="Brian Bohman" w:date="2021-10-27T05:58:00Z">
            <w:trPr>
              <w:trHeight w:val="165"/>
            </w:trPr>
          </w:trPrChange>
        </w:trPr>
        <w:tc>
          <w:tcPr>
            <w:tcW w:w="360" w:type="dxa"/>
            <w:vAlign w:val="center"/>
            <w:hideMark/>
            <w:tcPrChange w:id="11769"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770"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71"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2"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73"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74"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75"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76"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77"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778"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779" w:author="Brian Bohman" w:date="2021-10-27T05:58:00Z">
            <w:trPr>
              <w:trHeight w:val="165"/>
            </w:trPr>
          </w:trPrChange>
        </w:trPr>
        <w:tc>
          <w:tcPr>
            <w:tcW w:w="360" w:type="dxa"/>
            <w:vAlign w:val="center"/>
            <w:hideMark/>
            <w:tcPrChange w:id="11780"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781"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82"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83"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84"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85"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86"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87"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88"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789"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790" w:author="Brian Bohman" w:date="2021-10-27T05:58:00Z">
            <w:trPr>
              <w:trHeight w:val="180"/>
            </w:trPr>
          </w:trPrChange>
        </w:trPr>
        <w:tc>
          <w:tcPr>
            <w:tcW w:w="360" w:type="dxa"/>
            <w:vAlign w:val="center"/>
            <w:hideMark/>
            <w:tcPrChange w:id="11791"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792"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93"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94"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95"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96"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97"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98"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99"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800"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801" w:author="Brian Bohman" w:date="2021-10-27T05:58:00Z">
            <w:trPr>
              <w:trHeight w:val="165"/>
            </w:trPr>
          </w:trPrChange>
        </w:trPr>
        <w:tc>
          <w:tcPr>
            <w:tcW w:w="360" w:type="dxa"/>
            <w:vAlign w:val="center"/>
            <w:hideMark/>
            <w:tcPrChange w:id="11802"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803"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04"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5"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06"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07"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08"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09"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10"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811"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812" w:author="Brian Bohman" w:date="2021-10-27T05:58:00Z">
            <w:trPr>
              <w:trHeight w:val="165"/>
            </w:trPr>
          </w:trPrChange>
        </w:trPr>
        <w:tc>
          <w:tcPr>
            <w:tcW w:w="360" w:type="dxa"/>
            <w:vAlign w:val="center"/>
            <w:hideMark/>
            <w:tcPrChange w:id="11813"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814"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15"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6"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17"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18"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19"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20"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21"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1822"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1823" w:author="Brian Bohman" w:date="2021-10-27T05:58:00Z">
            <w:trPr>
              <w:trHeight w:val="165"/>
            </w:trPr>
          </w:trPrChange>
        </w:trPr>
        <w:tc>
          <w:tcPr>
            <w:tcW w:w="360" w:type="dxa"/>
            <w:vAlign w:val="center"/>
            <w:hideMark/>
            <w:tcPrChange w:id="11824"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1825"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26"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27"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28"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29"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30"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31"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32"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1833"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1834" w:author="Brian Bohman" w:date="2021-10-27T05:58:00Z">
            <w:trPr>
              <w:trHeight w:val="165"/>
            </w:trPr>
          </w:trPrChange>
        </w:trPr>
        <w:tc>
          <w:tcPr>
            <w:tcW w:w="360" w:type="dxa"/>
            <w:vAlign w:val="center"/>
            <w:hideMark/>
            <w:tcPrChange w:id="11835"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1836"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37"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8"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39"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40"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41"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42"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43"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1844"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1845" w:author="Brian Bohman" w:date="2021-10-27T05:58:00Z">
            <w:trPr>
              <w:trHeight w:val="165"/>
            </w:trPr>
          </w:trPrChange>
        </w:trPr>
        <w:tc>
          <w:tcPr>
            <w:tcW w:w="360" w:type="dxa"/>
            <w:vAlign w:val="center"/>
            <w:hideMark/>
            <w:tcPrChange w:id="11846"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1847"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48"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9"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50"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51"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52"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53"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54"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1855"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1856" w:author="Brian Bohman" w:date="2021-10-27T05:58:00Z">
            <w:trPr>
              <w:trHeight w:val="165"/>
            </w:trPr>
          </w:trPrChange>
        </w:trPr>
        <w:tc>
          <w:tcPr>
            <w:tcW w:w="360" w:type="dxa"/>
            <w:vAlign w:val="center"/>
            <w:hideMark/>
            <w:tcPrChange w:id="11857"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1858"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59"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0"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61"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62"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63"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64"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65"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1866"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1867" w:author="Brian Bohman" w:date="2021-10-27T05:58:00Z">
            <w:trPr>
              <w:trHeight w:val="165"/>
            </w:trPr>
          </w:trPrChange>
        </w:trPr>
        <w:tc>
          <w:tcPr>
            <w:tcW w:w="360" w:type="dxa"/>
            <w:vAlign w:val="center"/>
            <w:hideMark/>
            <w:tcPrChange w:id="11868"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1869"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70"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1"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72"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73"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74"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75"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76"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1877"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1878" w:author="Brian Bohman" w:date="2021-10-27T05:58:00Z">
            <w:trPr>
              <w:trHeight w:val="165"/>
            </w:trPr>
          </w:trPrChange>
        </w:trPr>
        <w:tc>
          <w:tcPr>
            <w:tcW w:w="360" w:type="dxa"/>
            <w:vAlign w:val="center"/>
            <w:hideMark/>
            <w:tcPrChange w:id="11879"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1880"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81"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2"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83"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84"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85"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86"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87"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1888"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1889" w:author="Brian Bohman" w:date="2021-10-27T05:58:00Z">
            <w:trPr>
              <w:trHeight w:val="165"/>
            </w:trPr>
          </w:trPrChange>
        </w:trPr>
        <w:tc>
          <w:tcPr>
            <w:tcW w:w="360" w:type="dxa"/>
            <w:vAlign w:val="center"/>
            <w:hideMark/>
            <w:tcPrChange w:id="11890"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1891"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92"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93"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94"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95"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96"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97"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98"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1899"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1900" w:author="Brian Bohman" w:date="2021-10-27T05:58:00Z">
            <w:trPr>
              <w:trHeight w:val="165"/>
            </w:trPr>
          </w:trPrChange>
        </w:trPr>
        <w:tc>
          <w:tcPr>
            <w:tcW w:w="360" w:type="dxa"/>
            <w:vAlign w:val="center"/>
            <w:hideMark/>
            <w:tcPrChange w:id="11901"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1902"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03"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04"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905"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906"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07"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08"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09"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1910"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1911" w:author="Brian Bohman" w:date="2021-10-27T05:58:00Z">
            <w:trPr>
              <w:trHeight w:val="165"/>
            </w:trPr>
          </w:trPrChange>
        </w:trPr>
        <w:tc>
          <w:tcPr>
            <w:tcW w:w="360" w:type="dxa"/>
            <w:vAlign w:val="center"/>
            <w:hideMark/>
            <w:tcPrChange w:id="11912"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1913"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14"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5"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16"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17"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18"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19"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20"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1921"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1922" w:author="Brian Bohman" w:date="2021-10-27T05:58:00Z">
            <w:trPr>
              <w:trHeight w:val="165"/>
            </w:trPr>
          </w:trPrChange>
        </w:trPr>
        <w:tc>
          <w:tcPr>
            <w:tcW w:w="360" w:type="dxa"/>
            <w:vAlign w:val="center"/>
            <w:hideMark/>
            <w:tcPrChange w:id="11923"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1924"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5"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6"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27"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28"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9"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0"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31"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932"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1933" w:author="Brian Bohman" w:date="2021-10-27T05:58:00Z">
            <w:trPr>
              <w:trHeight w:val="165"/>
            </w:trPr>
          </w:trPrChange>
        </w:trPr>
        <w:tc>
          <w:tcPr>
            <w:tcW w:w="360" w:type="dxa"/>
            <w:vAlign w:val="center"/>
            <w:hideMark/>
            <w:tcPrChange w:id="11934"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1935"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6"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37"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38"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39"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0"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1"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42"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1943"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1944" w:author="Brian Bohman" w:date="2021-10-27T05:58:00Z">
            <w:trPr>
              <w:trHeight w:val="180"/>
            </w:trPr>
          </w:trPrChange>
        </w:trPr>
        <w:tc>
          <w:tcPr>
            <w:tcW w:w="360" w:type="dxa"/>
            <w:vAlign w:val="center"/>
            <w:hideMark/>
            <w:tcPrChange w:id="11945"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1946"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47"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48"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49"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50"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1"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2"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53"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954"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1955" w:author="Brian Bohman" w:date="2021-10-27T05:58:00Z">
            <w:trPr>
              <w:trHeight w:val="165"/>
            </w:trPr>
          </w:trPrChange>
        </w:trPr>
        <w:tc>
          <w:tcPr>
            <w:tcW w:w="360" w:type="dxa"/>
            <w:vAlign w:val="center"/>
            <w:hideMark/>
            <w:tcPrChange w:id="11956"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1957"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8"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59"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60"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61"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2"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63"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64"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1965"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1966" w:author="Brian Bohman" w:date="2021-10-27T05:58:00Z">
            <w:trPr>
              <w:trHeight w:val="165"/>
            </w:trPr>
          </w:trPrChange>
        </w:trPr>
        <w:tc>
          <w:tcPr>
            <w:tcW w:w="360" w:type="dxa"/>
            <w:vAlign w:val="center"/>
            <w:hideMark/>
            <w:tcPrChange w:id="11967"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1968"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9"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70"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71"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72"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73"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74"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75"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1976"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1977" w:author="Brian Bohman" w:date="2021-10-27T05:58:00Z">
            <w:trPr>
              <w:trHeight w:val="165"/>
            </w:trPr>
          </w:trPrChange>
        </w:trPr>
        <w:tc>
          <w:tcPr>
            <w:tcW w:w="360" w:type="dxa"/>
            <w:vAlign w:val="center"/>
            <w:hideMark/>
            <w:tcPrChange w:id="11978"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1979"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0"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81"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82"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83"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84"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5"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86"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1987"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1988" w:author="Brian Bohman" w:date="2021-10-27T05:58:00Z">
            <w:trPr>
              <w:trHeight w:val="165"/>
            </w:trPr>
          </w:trPrChange>
        </w:trPr>
        <w:tc>
          <w:tcPr>
            <w:tcW w:w="360" w:type="dxa"/>
            <w:vAlign w:val="center"/>
            <w:hideMark/>
            <w:tcPrChange w:id="11989"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1990"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1"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92"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93"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94"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5"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6"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97"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1998"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1999" w:author="Brian Bohman" w:date="2021-10-27T05:58:00Z">
            <w:trPr>
              <w:trHeight w:val="165"/>
            </w:trPr>
          </w:trPrChange>
        </w:trPr>
        <w:tc>
          <w:tcPr>
            <w:tcW w:w="360" w:type="dxa"/>
            <w:vAlign w:val="center"/>
            <w:hideMark/>
            <w:tcPrChange w:id="12000"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2001"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2"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03"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04"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05"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6"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07"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08"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009"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2010" w:author="Brian Bohman" w:date="2021-10-27T05:58:00Z">
            <w:trPr>
              <w:trHeight w:val="165"/>
            </w:trPr>
          </w:trPrChange>
        </w:trPr>
        <w:tc>
          <w:tcPr>
            <w:tcW w:w="360" w:type="dxa"/>
            <w:vAlign w:val="center"/>
            <w:hideMark/>
            <w:tcPrChange w:id="12011"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2012"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13"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14"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15"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16"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17"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8"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19"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2020"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2021" w:author="Brian Bohman" w:date="2021-10-27T05:58:00Z">
            <w:trPr>
              <w:trHeight w:val="165"/>
            </w:trPr>
          </w:trPrChange>
        </w:trPr>
        <w:tc>
          <w:tcPr>
            <w:tcW w:w="360" w:type="dxa"/>
            <w:vAlign w:val="center"/>
            <w:hideMark/>
            <w:tcPrChange w:id="12022"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2023"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24"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25"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26"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27"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8"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9"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30"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2031"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2032" w:author="Brian Bohman" w:date="2021-10-27T05:58:00Z">
            <w:trPr>
              <w:trHeight w:val="165"/>
            </w:trPr>
          </w:trPrChange>
        </w:trPr>
        <w:tc>
          <w:tcPr>
            <w:tcW w:w="360" w:type="dxa"/>
            <w:vAlign w:val="center"/>
            <w:hideMark/>
            <w:tcPrChange w:id="12033"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2034"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5"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36"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37"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38"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9"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0"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41"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2042"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2043" w:author="Brian Bohman" w:date="2021-10-27T05:58:00Z">
            <w:trPr>
              <w:trHeight w:val="165"/>
            </w:trPr>
          </w:trPrChange>
        </w:trPr>
        <w:tc>
          <w:tcPr>
            <w:tcW w:w="360" w:type="dxa"/>
            <w:vAlign w:val="center"/>
            <w:hideMark/>
            <w:tcPrChange w:id="12044"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2045"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6"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047"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48"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49"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0"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1"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52"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53"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2054" w:author="Brian Bohman" w:date="2021-10-27T05:58:00Z">
            <w:trPr>
              <w:trHeight w:val="165"/>
            </w:trPr>
          </w:trPrChange>
        </w:trPr>
        <w:tc>
          <w:tcPr>
            <w:tcW w:w="360" w:type="dxa"/>
            <w:vAlign w:val="center"/>
            <w:hideMark/>
            <w:tcPrChange w:id="12055"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2056"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57"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058"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59"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60"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1"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2"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63"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2064"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2065" w:author="Brian Bohman" w:date="2021-10-27T05:58:00Z">
            <w:trPr>
              <w:trHeight w:val="165"/>
            </w:trPr>
          </w:trPrChange>
        </w:trPr>
        <w:tc>
          <w:tcPr>
            <w:tcW w:w="360" w:type="dxa"/>
            <w:vAlign w:val="center"/>
            <w:hideMark/>
            <w:tcPrChange w:id="12066"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2067"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8"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069"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70"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71"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2"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73"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74"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2075"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2076" w:author="Brian Bohman" w:date="2021-10-27T05:58:00Z">
            <w:trPr>
              <w:trHeight w:val="165"/>
            </w:trPr>
          </w:trPrChange>
        </w:trPr>
        <w:tc>
          <w:tcPr>
            <w:tcW w:w="360" w:type="dxa"/>
            <w:vAlign w:val="center"/>
            <w:hideMark/>
            <w:tcPrChange w:id="12077"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2078"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9"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080"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81"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82"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83"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84"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85"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86"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2087" w:author="Brian Bohman" w:date="2021-10-27T05:58:00Z">
            <w:trPr>
              <w:trHeight w:val="165"/>
            </w:trPr>
          </w:trPrChange>
        </w:trPr>
        <w:tc>
          <w:tcPr>
            <w:tcW w:w="360" w:type="dxa"/>
            <w:vAlign w:val="center"/>
            <w:hideMark/>
            <w:tcPrChange w:id="12088"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2089"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0"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091"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092"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93"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94"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5"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96"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2097"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2098" w:author="Brian Bohman" w:date="2021-10-27T05:58:00Z">
            <w:trPr>
              <w:trHeight w:val="180"/>
            </w:trPr>
          </w:trPrChange>
        </w:trPr>
        <w:tc>
          <w:tcPr>
            <w:tcW w:w="360" w:type="dxa"/>
            <w:vAlign w:val="center"/>
            <w:hideMark/>
            <w:tcPrChange w:id="12099"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2100"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1"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02"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03"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04"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5"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6"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07"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08"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109" w:author="Brian Bohman" w:date="2021-10-27T05:58:00Z">
            <w:trPr>
              <w:trHeight w:val="165"/>
            </w:trPr>
          </w:trPrChange>
        </w:trPr>
        <w:tc>
          <w:tcPr>
            <w:tcW w:w="360" w:type="dxa"/>
            <w:vAlign w:val="center"/>
            <w:hideMark/>
            <w:tcPrChange w:id="12110"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111"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2"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13"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14"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15"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6"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17"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18"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119"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120" w:author="Brian Bohman" w:date="2021-10-27T05:58:00Z">
            <w:trPr>
              <w:trHeight w:val="165"/>
            </w:trPr>
          </w:trPrChange>
        </w:trPr>
        <w:tc>
          <w:tcPr>
            <w:tcW w:w="360" w:type="dxa"/>
            <w:vAlign w:val="center"/>
            <w:hideMark/>
            <w:tcPrChange w:id="12121"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122"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23"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24"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25"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26"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27"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8"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29"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30"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131" w:author="Brian Bohman" w:date="2021-10-27T05:58:00Z">
            <w:trPr>
              <w:trHeight w:val="165"/>
            </w:trPr>
          </w:trPrChange>
        </w:trPr>
        <w:tc>
          <w:tcPr>
            <w:tcW w:w="360" w:type="dxa"/>
            <w:vAlign w:val="center"/>
            <w:hideMark/>
            <w:tcPrChange w:id="12132"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133"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34"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35"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36"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37"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8"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9"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40"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141"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142" w:author="Brian Bohman" w:date="2021-10-27T05:58:00Z">
            <w:trPr>
              <w:trHeight w:val="165"/>
            </w:trPr>
          </w:trPrChange>
        </w:trPr>
        <w:tc>
          <w:tcPr>
            <w:tcW w:w="360" w:type="dxa"/>
            <w:vAlign w:val="center"/>
            <w:hideMark/>
            <w:tcPrChange w:id="12143"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144"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5"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46"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47"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48"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9"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0"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51"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152"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153" w:author="Brian Bohman" w:date="2021-10-27T05:58:00Z">
            <w:trPr>
              <w:trHeight w:val="165"/>
            </w:trPr>
          </w:trPrChange>
        </w:trPr>
        <w:tc>
          <w:tcPr>
            <w:tcW w:w="360" w:type="dxa"/>
            <w:vAlign w:val="center"/>
            <w:hideMark/>
            <w:tcPrChange w:id="12154"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155"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6"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57"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58"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59"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0"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1"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62"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63"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164" w:author="Brian Bohman" w:date="2021-10-27T05:58:00Z">
            <w:trPr>
              <w:trHeight w:val="165"/>
            </w:trPr>
          </w:trPrChange>
        </w:trPr>
        <w:tc>
          <w:tcPr>
            <w:tcW w:w="360" w:type="dxa"/>
            <w:vAlign w:val="center"/>
            <w:hideMark/>
            <w:tcPrChange w:id="12165"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166"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67"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68"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69"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70"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1"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2"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73"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174"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175" w:author="Brian Bohman" w:date="2021-10-27T05:58:00Z">
            <w:trPr>
              <w:trHeight w:val="165"/>
            </w:trPr>
          </w:trPrChange>
        </w:trPr>
        <w:tc>
          <w:tcPr>
            <w:tcW w:w="360" w:type="dxa"/>
            <w:vAlign w:val="center"/>
            <w:hideMark/>
            <w:tcPrChange w:id="12176"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177"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8"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79"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80"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81"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2"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83"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84"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85"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186" w:author="Brian Bohman" w:date="2021-10-27T05:58:00Z">
            <w:trPr>
              <w:trHeight w:val="165"/>
            </w:trPr>
          </w:trPrChange>
        </w:trPr>
        <w:tc>
          <w:tcPr>
            <w:tcW w:w="360" w:type="dxa"/>
            <w:vAlign w:val="center"/>
            <w:hideMark/>
            <w:tcPrChange w:id="12187"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188"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9"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190"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91"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92"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93"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94"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95"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196"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197" w:author="Brian Bohman" w:date="2021-10-27T05:58:00Z">
            <w:trPr>
              <w:trHeight w:val="165"/>
            </w:trPr>
          </w:trPrChange>
        </w:trPr>
        <w:tc>
          <w:tcPr>
            <w:tcW w:w="360" w:type="dxa"/>
            <w:vAlign w:val="center"/>
            <w:hideMark/>
            <w:tcPrChange w:id="12198"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199"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0"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01"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02"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03"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04"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5"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06"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07"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208" w:author="Brian Bohman" w:date="2021-10-27T05:58:00Z">
            <w:trPr>
              <w:trHeight w:val="165"/>
            </w:trPr>
          </w:trPrChange>
        </w:trPr>
        <w:tc>
          <w:tcPr>
            <w:tcW w:w="360" w:type="dxa"/>
            <w:vAlign w:val="center"/>
            <w:hideMark/>
            <w:tcPrChange w:id="12209"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210"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1"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12"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13"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14"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5"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6"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17"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218"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219" w:author="Brian Bohman" w:date="2021-10-27T05:58:00Z">
            <w:trPr>
              <w:trHeight w:val="165"/>
            </w:trPr>
          </w:trPrChange>
        </w:trPr>
        <w:tc>
          <w:tcPr>
            <w:tcW w:w="360" w:type="dxa"/>
            <w:vAlign w:val="center"/>
            <w:hideMark/>
            <w:tcPrChange w:id="12220"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221"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2"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23"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24"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25"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6"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27"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28"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29"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230" w:author="Brian Bohman" w:date="2021-10-27T05:58:00Z">
            <w:trPr>
              <w:trHeight w:val="165"/>
            </w:trPr>
          </w:trPrChange>
        </w:trPr>
        <w:tc>
          <w:tcPr>
            <w:tcW w:w="360" w:type="dxa"/>
            <w:vAlign w:val="center"/>
            <w:hideMark/>
            <w:tcPrChange w:id="12231"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232"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33"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34"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35"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36"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37"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8"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39"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40"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241" w:author="Brian Bohman" w:date="2021-10-27T05:58:00Z">
            <w:trPr>
              <w:trHeight w:val="165"/>
            </w:trPr>
          </w:trPrChange>
        </w:trPr>
        <w:tc>
          <w:tcPr>
            <w:tcW w:w="360" w:type="dxa"/>
            <w:vAlign w:val="center"/>
            <w:hideMark/>
            <w:tcPrChange w:id="12242"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243"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44"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45"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46"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47"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8"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9"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50"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251"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252" w:author="Brian Bohman" w:date="2021-10-27T05:58:00Z">
            <w:trPr>
              <w:trHeight w:val="165"/>
            </w:trPr>
          </w:trPrChange>
        </w:trPr>
        <w:tc>
          <w:tcPr>
            <w:tcW w:w="360" w:type="dxa"/>
            <w:vAlign w:val="center"/>
            <w:hideMark/>
            <w:tcPrChange w:id="12253"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254"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5"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56"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57"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58"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9"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0"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61"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262"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263" w:author="Brian Bohman" w:date="2021-10-27T05:58:00Z">
            <w:trPr>
              <w:trHeight w:val="180"/>
            </w:trPr>
          </w:trPrChange>
        </w:trPr>
        <w:tc>
          <w:tcPr>
            <w:tcW w:w="360" w:type="dxa"/>
            <w:vAlign w:val="center"/>
            <w:hideMark/>
            <w:tcPrChange w:id="12264"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265"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6"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67"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68"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69"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0"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1"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72"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273"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274" w:author="Brian Bohman" w:date="2021-10-27T05:58:00Z">
            <w:trPr>
              <w:trHeight w:val="165"/>
            </w:trPr>
          </w:trPrChange>
        </w:trPr>
        <w:tc>
          <w:tcPr>
            <w:tcW w:w="360" w:type="dxa"/>
            <w:vAlign w:val="center"/>
            <w:hideMark/>
            <w:tcPrChange w:id="12275"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276"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77"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78"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79"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80"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1"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2"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83"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284"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285" w:author="Brian Bohman" w:date="2021-10-27T05:58:00Z">
            <w:trPr>
              <w:trHeight w:val="165"/>
            </w:trPr>
          </w:trPrChange>
        </w:trPr>
        <w:tc>
          <w:tcPr>
            <w:tcW w:w="360" w:type="dxa"/>
            <w:vAlign w:val="center"/>
            <w:hideMark/>
            <w:tcPrChange w:id="12286"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287"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8"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289"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90"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91"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92"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93"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94"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295"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296" w:author="Brian Bohman" w:date="2021-10-27T05:58:00Z">
            <w:trPr>
              <w:trHeight w:val="165"/>
            </w:trPr>
          </w:trPrChange>
        </w:trPr>
        <w:tc>
          <w:tcPr>
            <w:tcW w:w="360" w:type="dxa"/>
            <w:vAlign w:val="center"/>
            <w:hideMark/>
            <w:tcPrChange w:id="12297"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298"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99"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00"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301"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302"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03"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04"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05"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306"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307" w:author="Brian Bohman" w:date="2021-10-27T05:58:00Z">
            <w:trPr>
              <w:trHeight w:val="165"/>
            </w:trPr>
          </w:trPrChange>
        </w:trPr>
        <w:tc>
          <w:tcPr>
            <w:tcW w:w="360" w:type="dxa"/>
            <w:vAlign w:val="center"/>
            <w:hideMark/>
            <w:tcPrChange w:id="12308"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309"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10"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11"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12"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13"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14"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15"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16"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317"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318" w:author="Brian Bohman" w:date="2021-10-27T05:58:00Z">
            <w:trPr>
              <w:trHeight w:val="165"/>
            </w:trPr>
          </w:trPrChange>
        </w:trPr>
        <w:tc>
          <w:tcPr>
            <w:tcW w:w="360" w:type="dxa"/>
            <w:vAlign w:val="center"/>
            <w:hideMark/>
            <w:tcPrChange w:id="12319"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320"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21"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22"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23"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24"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25"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26"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27"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328"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329" w:author="Brian Bohman" w:date="2021-10-27T05:58:00Z">
            <w:trPr>
              <w:trHeight w:val="165"/>
            </w:trPr>
          </w:trPrChange>
        </w:trPr>
        <w:tc>
          <w:tcPr>
            <w:tcW w:w="360" w:type="dxa"/>
            <w:vAlign w:val="center"/>
            <w:hideMark/>
            <w:tcPrChange w:id="12330"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331"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32"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33"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34"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35"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36"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37"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38"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339"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340" w:author="Brian Bohman" w:date="2021-10-27T05:58:00Z">
            <w:trPr>
              <w:trHeight w:val="165"/>
            </w:trPr>
          </w:trPrChange>
        </w:trPr>
        <w:tc>
          <w:tcPr>
            <w:tcW w:w="360" w:type="dxa"/>
            <w:vAlign w:val="center"/>
            <w:hideMark/>
            <w:tcPrChange w:id="12341"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342"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43"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44"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45"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46"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47"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48"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49"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350"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351" w:author="Brian Bohman" w:date="2021-10-27T05:58:00Z">
            <w:trPr>
              <w:trHeight w:val="165"/>
            </w:trPr>
          </w:trPrChange>
        </w:trPr>
        <w:tc>
          <w:tcPr>
            <w:tcW w:w="360" w:type="dxa"/>
            <w:vAlign w:val="center"/>
            <w:hideMark/>
            <w:tcPrChange w:id="12352"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t>937</w:t>
            </w:r>
          </w:p>
        </w:tc>
        <w:tc>
          <w:tcPr>
            <w:tcW w:w="864" w:type="dxa"/>
            <w:vAlign w:val="center"/>
            <w:hideMark/>
            <w:tcPrChange w:id="12353"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54"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55"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56"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57"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58"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59"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60"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361"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362" w:author="Brian Bohman" w:date="2021-10-27T05:58:00Z">
            <w:trPr>
              <w:trHeight w:val="165"/>
            </w:trPr>
          </w:trPrChange>
        </w:trPr>
        <w:tc>
          <w:tcPr>
            <w:tcW w:w="360" w:type="dxa"/>
            <w:vAlign w:val="center"/>
            <w:hideMark/>
            <w:tcPrChange w:id="12363"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364"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65"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66"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67"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68"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69"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70"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71"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372"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373" w:author="Brian Bohman" w:date="2021-10-27T05:58:00Z">
            <w:trPr>
              <w:trHeight w:val="165"/>
            </w:trPr>
          </w:trPrChange>
        </w:trPr>
        <w:tc>
          <w:tcPr>
            <w:tcW w:w="360" w:type="dxa"/>
            <w:vAlign w:val="center"/>
            <w:hideMark/>
            <w:tcPrChange w:id="12374"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375"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76"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77"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78"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79"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80"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81"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82"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383"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384" w:author="Brian Bohman" w:date="2021-10-27T05:58:00Z">
            <w:trPr>
              <w:trHeight w:val="165"/>
            </w:trPr>
          </w:trPrChange>
        </w:trPr>
        <w:tc>
          <w:tcPr>
            <w:tcW w:w="360" w:type="dxa"/>
            <w:vAlign w:val="center"/>
            <w:hideMark/>
            <w:tcPrChange w:id="12385"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386"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87"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2388"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89"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90"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91"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92"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93"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394"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395" w:author="Brian Bohman" w:date="2021-10-27T05:58:00Z">
            <w:trPr>
              <w:trHeight w:val="165"/>
            </w:trPr>
          </w:trPrChange>
        </w:trPr>
        <w:tc>
          <w:tcPr>
            <w:tcW w:w="360" w:type="dxa"/>
            <w:vAlign w:val="center"/>
            <w:hideMark/>
            <w:tcPrChange w:id="12396"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397"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98"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99"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00"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401"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402"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03"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04"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405"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406" w:author="Brian Bohman" w:date="2021-10-27T05:58:00Z">
            <w:trPr>
              <w:trHeight w:val="165"/>
            </w:trPr>
          </w:trPrChange>
        </w:trPr>
        <w:tc>
          <w:tcPr>
            <w:tcW w:w="360" w:type="dxa"/>
            <w:vAlign w:val="center"/>
            <w:hideMark/>
            <w:tcPrChange w:id="12407"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408"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09"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10"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11"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12"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13"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14"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15"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416"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417" w:author="Brian Bohman" w:date="2021-10-27T05:58:00Z">
            <w:trPr>
              <w:trHeight w:val="180"/>
            </w:trPr>
          </w:trPrChange>
        </w:trPr>
        <w:tc>
          <w:tcPr>
            <w:tcW w:w="360" w:type="dxa"/>
            <w:vAlign w:val="center"/>
            <w:hideMark/>
            <w:tcPrChange w:id="12418"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419"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20"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21"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22"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23"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24"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25"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26"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427"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428" w:author="Brian Bohman" w:date="2021-10-27T05:58:00Z">
            <w:trPr>
              <w:trHeight w:val="165"/>
            </w:trPr>
          </w:trPrChange>
        </w:trPr>
        <w:tc>
          <w:tcPr>
            <w:tcW w:w="360" w:type="dxa"/>
            <w:vAlign w:val="center"/>
            <w:hideMark/>
            <w:tcPrChange w:id="12429"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430"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31"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32"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33"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34"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35"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36"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37"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38"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439" w:author="Brian Bohman" w:date="2021-10-27T05:58:00Z">
            <w:trPr>
              <w:trHeight w:val="165"/>
            </w:trPr>
          </w:trPrChange>
        </w:trPr>
        <w:tc>
          <w:tcPr>
            <w:tcW w:w="360" w:type="dxa"/>
            <w:vAlign w:val="center"/>
            <w:hideMark/>
            <w:tcPrChange w:id="12440"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441"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42"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43"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44"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45"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46"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47"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48"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449"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450" w:author="Brian Bohman" w:date="2021-10-27T05:58:00Z">
            <w:trPr>
              <w:trHeight w:val="165"/>
            </w:trPr>
          </w:trPrChange>
        </w:trPr>
        <w:tc>
          <w:tcPr>
            <w:tcW w:w="360" w:type="dxa"/>
            <w:vAlign w:val="center"/>
            <w:hideMark/>
            <w:tcPrChange w:id="12451"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452"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53"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54"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55"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56"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57"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58"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59"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460"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461" w:author="Brian Bohman" w:date="2021-10-27T05:58:00Z">
            <w:trPr>
              <w:trHeight w:val="165"/>
            </w:trPr>
          </w:trPrChange>
        </w:trPr>
        <w:tc>
          <w:tcPr>
            <w:tcW w:w="360" w:type="dxa"/>
            <w:vAlign w:val="center"/>
            <w:hideMark/>
            <w:tcPrChange w:id="12462"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463"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64"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65"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66"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67"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68"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69"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70"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471"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472" w:author="Brian Bohman" w:date="2021-10-27T05:58:00Z">
            <w:trPr>
              <w:trHeight w:val="165"/>
            </w:trPr>
          </w:trPrChange>
        </w:trPr>
        <w:tc>
          <w:tcPr>
            <w:tcW w:w="360" w:type="dxa"/>
            <w:vAlign w:val="center"/>
            <w:hideMark/>
            <w:tcPrChange w:id="12473"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474"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75"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76"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77"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78"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79"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80"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81"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482"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483" w:author="Brian Bohman" w:date="2021-10-27T05:58:00Z">
            <w:trPr>
              <w:trHeight w:val="165"/>
            </w:trPr>
          </w:trPrChange>
        </w:trPr>
        <w:tc>
          <w:tcPr>
            <w:tcW w:w="360" w:type="dxa"/>
            <w:vAlign w:val="center"/>
            <w:hideMark/>
            <w:tcPrChange w:id="12484"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485"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86"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87"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88"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489"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90"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91"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92"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93"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494" w:author="Brian Bohman" w:date="2021-10-27T05:58:00Z">
            <w:trPr>
              <w:trHeight w:val="165"/>
            </w:trPr>
          </w:trPrChange>
        </w:trPr>
        <w:tc>
          <w:tcPr>
            <w:tcW w:w="360" w:type="dxa"/>
            <w:vAlign w:val="center"/>
            <w:hideMark/>
            <w:tcPrChange w:id="12495"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496"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97"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98"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99"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00"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01"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02"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03"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504"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505" w:author="Brian Bohman" w:date="2021-10-27T05:58:00Z">
            <w:trPr>
              <w:trHeight w:val="165"/>
            </w:trPr>
          </w:trPrChange>
        </w:trPr>
        <w:tc>
          <w:tcPr>
            <w:tcW w:w="360" w:type="dxa"/>
            <w:vAlign w:val="center"/>
            <w:hideMark/>
            <w:tcPrChange w:id="12506"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507"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08"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09"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10"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11"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12"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13"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14"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515"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516" w:author="Brian Bohman" w:date="2021-10-27T05:58:00Z">
            <w:trPr>
              <w:trHeight w:val="165"/>
            </w:trPr>
          </w:trPrChange>
        </w:trPr>
        <w:tc>
          <w:tcPr>
            <w:tcW w:w="360" w:type="dxa"/>
            <w:vAlign w:val="center"/>
            <w:hideMark/>
            <w:tcPrChange w:id="12517"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518"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19"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20"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21"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22"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23"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24"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25"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526"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527" w:author="Brian Bohman" w:date="2021-10-27T05:58:00Z">
            <w:trPr>
              <w:trHeight w:val="165"/>
            </w:trPr>
          </w:trPrChange>
        </w:trPr>
        <w:tc>
          <w:tcPr>
            <w:tcW w:w="360" w:type="dxa"/>
            <w:vAlign w:val="center"/>
            <w:hideMark/>
            <w:tcPrChange w:id="12528"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529"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30"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31"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32"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33"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34"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35"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36"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537"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538" w:author="Brian Bohman" w:date="2021-10-27T05:58:00Z">
            <w:trPr>
              <w:trHeight w:val="165"/>
            </w:trPr>
          </w:trPrChange>
        </w:trPr>
        <w:tc>
          <w:tcPr>
            <w:tcW w:w="360" w:type="dxa"/>
            <w:vAlign w:val="center"/>
            <w:hideMark/>
            <w:tcPrChange w:id="12539"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540"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41"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42"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43"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44"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45"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46"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47"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548"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549" w:author="Brian Bohman" w:date="2021-10-27T05:58:00Z">
            <w:trPr>
              <w:trHeight w:val="165"/>
            </w:trPr>
          </w:trPrChange>
        </w:trPr>
        <w:tc>
          <w:tcPr>
            <w:tcW w:w="360" w:type="dxa"/>
            <w:vAlign w:val="center"/>
            <w:hideMark/>
            <w:tcPrChange w:id="12550"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551"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52"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53"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54"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55"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56"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57"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58"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559"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560" w:author="Brian Bohman" w:date="2021-10-27T05:58:00Z">
            <w:trPr>
              <w:trHeight w:val="165"/>
            </w:trPr>
          </w:trPrChange>
        </w:trPr>
        <w:tc>
          <w:tcPr>
            <w:tcW w:w="360" w:type="dxa"/>
            <w:vAlign w:val="center"/>
            <w:hideMark/>
            <w:tcPrChange w:id="12561"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562"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63"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64"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65"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66"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67"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68"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69"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570"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571" w:author="Brian Bohman" w:date="2021-10-27T05:58:00Z">
            <w:trPr>
              <w:trHeight w:val="180"/>
            </w:trPr>
          </w:trPrChange>
        </w:trPr>
        <w:tc>
          <w:tcPr>
            <w:tcW w:w="360" w:type="dxa"/>
            <w:vAlign w:val="center"/>
            <w:hideMark/>
            <w:tcPrChange w:id="12572"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573"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74"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75"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76"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77"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78"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79"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80"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581"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582" w:author="Brian Bohman" w:date="2021-10-27T05:58:00Z">
            <w:trPr>
              <w:trHeight w:val="165"/>
            </w:trPr>
          </w:trPrChange>
        </w:trPr>
        <w:tc>
          <w:tcPr>
            <w:tcW w:w="360" w:type="dxa"/>
            <w:vAlign w:val="center"/>
            <w:hideMark/>
            <w:tcPrChange w:id="12583"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584"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5"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6"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87"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88"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89"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90"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91"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592"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593" w:author="Brian Bohman" w:date="2021-10-27T05:58:00Z">
            <w:trPr>
              <w:trHeight w:val="165"/>
            </w:trPr>
          </w:trPrChange>
        </w:trPr>
        <w:tc>
          <w:tcPr>
            <w:tcW w:w="360" w:type="dxa"/>
            <w:vAlign w:val="center"/>
            <w:hideMark/>
            <w:tcPrChange w:id="12594"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595"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6"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97"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98"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99"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0"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01"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02"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603"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604" w:author="Brian Bohman" w:date="2021-10-27T05:58:00Z">
            <w:trPr>
              <w:trHeight w:val="165"/>
            </w:trPr>
          </w:trPrChange>
        </w:trPr>
        <w:tc>
          <w:tcPr>
            <w:tcW w:w="360" w:type="dxa"/>
            <w:vAlign w:val="center"/>
            <w:hideMark/>
            <w:tcPrChange w:id="12605"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606"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07"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8"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09"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10"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1"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12"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13"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14"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615" w:author="Brian Bohman" w:date="2021-10-27T05:58:00Z">
            <w:trPr>
              <w:trHeight w:val="165"/>
            </w:trPr>
          </w:trPrChange>
        </w:trPr>
        <w:tc>
          <w:tcPr>
            <w:tcW w:w="360" w:type="dxa"/>
            <w:vAlign w:val="center"/>
            <w:hideMark/>
            <w:tcPrChange w:id="12616"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617"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8"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9"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20"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21"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2"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23"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24"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25"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626" w:author="Brian Bohman" w:date="2021-10-27T05:58:00Z">
            <w:trPr>
              <w:trHeight w:val="165"/>
            </w:trPr>
          </w:trPrChange>
        </w:trPr>
        <w:tc>
          <w:tcPr>
            <w:tcW w:w="360" w:type="dxa"/>
            <w:vAlign w:val="center"/>
            <w:hideMark/>
            <w:tcPrChange w:id="12627"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628"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9"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0"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31"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32"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33"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34"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35"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636"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637" w:author="Brian Bohman" w:date="2021-10-27T05:58:00Z">
            <w:trPr>
              <w:trHeight w:val="165"/>
            </w:trPr>
          </w:trPrChange>
        </w:trPr>
        <w:tc>
          <w:tcPr>
            <w:tcW w:w="360" w:type="dxa"/>
            <w:vAlign w:val="center"/>
            <w:hideMark/>
            <w:tcPrChange w:id="12638"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639"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0"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1"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42"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43"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44"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45"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46"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647"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648" w:author="Brian Bohman" w:date="2021-10-27T05:58:00Z">
            <w:trPr>
              <w:trHeight w:val="165"/>
            </w:trPr>
          </w:trPrChange>
        </w:trPr>
        <w:tc>
          <w:tcPr>
            <w:tcW w:w="360" w:type="dxa"/>
            <w:vAlign w:val="center"/>
            <w:hideMark/>
            <w:tcPrChange w:id="12649"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650"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1"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2"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53"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54"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5"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56"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57"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658"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659" w:author="Brian Bohman" w:date="2021-10-27T05:58:00Z">
            <w:trPr>
              <w:trHeight w:val="165"/>
            </w:trPr>
          </w:trPrChange>
        </w:trPr>
        <w:tc>
          <w:tcPr>
            <w:tcW w:w="360" w:type="dxa"/>
            <w:vAlign w:val="center"/>
            <w:hideMark/>
            <w:tcPrChange w:id="12660"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661"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2"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63"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64"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65"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6"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67"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68"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669"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670" w:author="Brian Bohman" w:date="2021-10-27T05:58:00Z">
            <w:trPr>
              <w:trHeight w:val="165"/>
            </w:trPr>
          </w:trPrChange>
        </w:trPr>
        <w:tc>
          <w:tcPr>
            <w:tcW w:w="360" w:type="dxa"/>
            <w:vAlign w:val="center"/>
            <w:hideMark/>
            <w:tcPrChange w:id="12671"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672"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73"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74"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75"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76"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77"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78"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79"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680"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681" w:author="Brian Bohman" w:date="2021-10-27T05:58:00Z">
            <w:trPr>
              <w:trHeight w:val="165"/>
            </w:trPr>
          </w:trPrChange>
        </w:trPr>
        <w:tc>
          <w:tcPr>
            <w:tcW w:w="360" w:type="dxa"/>
            <w:vAlign w:val="center"/>
            <w:hideMark/>
            <w:tcPrChange w:id="12682"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683"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84"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5"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86"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87"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8"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89"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90"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691"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692" w:author="Brian Bohman" w:date="2021-10-27T05:58:00Z">
            <w:trPr>
              <w:trHeight w:val="165"/>
            </w:trPr>
          </w:trPrChange>
        </w:trPr>
        <w:tc>
          <w:tcPr>
            <w:tcW w:w="360" w:type="dxa"/>
            <w:vAlign w:val="center"/>
            <w:hideMark/>
            <w:tcPrChange w:id="12693"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694"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5"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6"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97"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98"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9"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00"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01"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702"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703" w:author="Brian Bohman" w:date="2021-10-27T05:58:00Z">
            <w:trPr>
              <w:trHeight w:val="165"/>
            </w:trPr>
          </w:trPrChange>
        </w:trPr>
        <w:tc>
          <w:tcPr>
            <w:tcW w:w="360" w:type="dxa"/>
            <w:vAlign w:val="center"/>
            <w:hideMark/>
            <w:tcPrChange w:id="12704"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705"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6"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07"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08"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09"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0"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11"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12"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713"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714" w:author="Brian Bohman" w:date="2021-10-27T05:58:00Z">
            <w:trPr>
              <w:trHeight w:val="165"/>
            </w:trPr>
          </w:trPrChange>
        </w:trPr>
        <w:tc>
          <w:tcPr>
            <w:tcW w:w="360" w:type="dxa"/>
            <w:vAlign w:val="center"/>
            <w:hideMark/>
            <w:tcPrChange w:id="12715"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716"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17"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8"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19"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20"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1"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22"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23"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724"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725" w:author="Brian Bohman" w:date="2021-10-27T05:58:00Z">
            <w:trPr>
              <w:trHeight w:val="180"/>
            </w:trPr>
          </w:trPrChange>
        </w:trPr>
        <w:tc>
          <w:tcPr>
            <w:tcW w:w="360" w:type="dxa"/>
            <w:vAlign w:val="center"/>
            <w:hideMark/>
            <w:tcPrChange w:id="12726"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727"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8"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9"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30"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31"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2"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33"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34"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735"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736" w:author="Brian Bohman" w:date="2021-10-27T05:58:00Z">
            <w:trPr>
              <w:trHeight w:val="165"/>
            </w:trPr>
          </w:trPrChange>
        </w:trPr>
        <w:tc>
          <w:tcPr>
            <w:tcW w:w="360" w:type="dxa"/>
            <w:vAlign w:val="center"/>
            <w:hideMark/>
            <w:tcPrChange w:id="12737"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738"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9"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0"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41"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42"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43"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44"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45"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746"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747" w:author="Brian Bohman" w:date="2021-10-27T05:58:00Z">
            <w:trPr>
              <w:trHeight w:val="165"/>
            </w:trPr>
          </w:trPrChange>
        </w:trPr>
        <w:tc>
          <w:tcPr>
            <w:tcW w:w="360" w:type="dxa"/>
            <w:vAlign w:val="center"/>
            <w:hideMark/>
            <w:tcPrChange w:id="12748"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749"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0"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1"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52"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53"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54"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55"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56"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757"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758" w:author="Brian Bohman" w:date="2021-10-27T05:58:00Z">
            <w:trPr>
              <w:trHeight w:val="165"/>
            </w:trPr>
          </w:trPrChange>
        </w:trPr>
        <w:tc>
          <w:tcPr>
            <w:tcW w:w="360" w:type="dxa"/>
            <w:vAlign w:val="center"/>
            <w:hideMark/>
            <w:tcPrChange w:id="12759"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760"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1"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2"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63"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64"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5"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66"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67"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68"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769" w:author="Brian Bohman" w:date="2021-10-27T05:58:00Z">
            <w:trPr>
              <w:trHeight w:val="165"/>
            </w:trPr>
          </w:trPrChange>
        </w:trPr>
        <w:tc>
          <w:tcPr>
            <w:tcW w:w="360" w:type="dxa"/>
            <w:vAlign w:val="center"/>
            <w:hideMark/>
            <w:tcPrChange w:id="12770"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771"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2"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73"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74"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75"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6"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77"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78"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79"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780" w:author="Brian Bohman" w:date="2021-10-27T05:58:00Z">
            <w:trPr>
              <w:trHeight w:val="165"/>
            </w:trPr>
          </w:trPrChange>
        </w:trPr>
        <w:tc>
          <w:tcPr>
            <w:tcW w:w="360" w:type="dxa"/>
            <w:vAlign w:val="center"/>
            <w:hideMark/>
            <w:tcPrChange w:id="12781"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782"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83"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84"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85"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86"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87"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88"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89"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790"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791" w:author="Brian Bohman" w:date="2021-10-27T05:58:00Z">
            <w:trPr>
              <w:trHeight w:val="165"/>
            </w:trPr>
          </w:trPrChange>
        </w:trPr>
        <w:tc>
          <w:tcPr>
            <w:tcW w:w="360" w:type="dxa"/>
            <w:vAlign w:val="center"/>
            <w:hideMark/>
            <w:tcPrChange w:id="12792"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793"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94"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5"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96"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97"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8"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99"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00"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801"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802" w:author="Brian Bohman" w:date="2021-10-27T05:58:00Z">
            <w:trPr>
              <w:trHeight w:val="165"/>
            </w:trPr>
          </w:trPrChange>
        </w:trPr>
        <w:tc>
          <w:tcPr>
            <w:tcW w:w="360" w:type="dxa"/>
            <w:vAlign w:val="center"/>
            <w:hideMark/>
            <w:tcPrChange w:id="12803"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804"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5"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6"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07"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08"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9"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10"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11"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812"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813" w:author="Brian Bohman" w:date="2021-10-27T05:58:00Z">
            <w:trPr>
              <w:trHeight w:val="165"/>
            </w:trPr>
          </w:trPrChange>
        </w:trPr>
        <w:tc>
          <w:tcPr>
            <w:tcW w:w="360" w:type="dxa"/>
            <w:vAlign w:val="center"/>
            <w:hideMark/>
            <w:tcPrChange w:id="12814"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815"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6"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17"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18"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19"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0"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21"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22"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2823"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2824" w:author="Brian Bohman" w:date="2021-10-27T05:58:00Z">
            <w:trPr>
              <w:trHeight w:val="165"/>
            </w:trPr>
          </w:trPrChange>
        </w:trPr>
        <w:tc>
          <w:tcPr>
            <w:tcW w:w="360" w:type="dxa"/>
            <w:vAlign w:val="center"/>
            <w:hideMark/>
            <w:tcPrChange w:id="12825"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2826"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27"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8"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29"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30"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1"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32"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33"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2834"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2835" w:author="Brian Bohman" w:date="2021-10-27T05:58:00Z">
            <w:trPr>
              <w:trHeight w:val="165"/>
            </w:trPr>
          </w:trPrChange>
        </w:trPr>
        <w:tc>
          <w:tcPr>
            <w:tcW w:w="360" w:type="dxa"/>
            <w:vAlign w:val="center"/>
            <w:hideMark/>
            <w:tcPrChange w:id="12836"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2837"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8"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9"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40"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41"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2"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43"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44"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2845"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2846" w:author="Brian Bohman" w:date="2021-10-27T05:58:00Z">
            <w:trPr>
              <w:trHeight w:val="165"/>
            </w:trPr>
          </w:trPrChange>
        </w:trPr>
        <w:tc>
          <w:tcPr>
            <w:tcW w:w="360" w:type="dxa"/>
            <w:vAlign w:val="center"/>
            <w:hideMark/>
            <w:tcPrChange w:id="12847"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2848"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9"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0"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51"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52"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53"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54"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55"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856"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2857" w:author="Brian Bohman" w:date="2021-10-27T05:58:00Z">
            <w:trPr>
              <w:trHeight w:val="165"/>
            </w:trPr>
          </w:trPrChange>
        </w:trPr>
        <w:tc>
          <w:tcPr>
            <w:tcW w:w="360" w:type="dxa"/>
            <w:vAlign w:val="center"/>
            <w:hideMark/>
            <w:tcPrChange w:id="12858"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2859"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0"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61"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62"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63"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64"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65"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66"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2867"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2868" w:author="Brian Bohman" w:date="2021-10-27T05:58:00Z">
            <w:trPr>
              <w:trHeight w:val="165"/>
            </w:trPr>
          </w:trPrChange>
        </w:trPr>
        <w:tc>
          <w:tcPr>
            <w:tcW w:w="360" w:type="dxa"/>
            <w:vAlign w:val="center"/>
            <w:hideMark/>
            <w:tcPrChange w:id="12869"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2870"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1"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72"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73"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74"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5"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76"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77"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2878"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2879" w:author="Brian Bohman" w:date="2021-10-27T05:58:00Z">
            <w:trPr>
              <w:trHeight w:val="165"/>
            </w:trPr>
          </w:trPrChange>
        </w:trPr>
        <w:tc>
          <w:tcPr>
            <w:tcW w:w="360" w:type="dxa"/>
            <w:vAlign w:val="center"/>
            <w:hideMark/>
            <w:tcPrChange w:id="12880"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2881"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2"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83"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84"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85"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6"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87"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88"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889"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2890" w:author="Brian Bohman" w:date="2021-10-27T05:58:00Z">
            <w:trPr>
              <w:trHeight w:val="180"/>
            </w:trPr>
          </w:trPrChange>
        </w:trPr>
        <w:tc>
          <w:tcPr>
            <w:tcW w:w="360" w:type="dxa"/>
            <w:vAlign w:val="center"/>
            <w:hideMark/>
            <w:tcPrChange w:id="12891"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2892"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93"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94"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95"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96"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97"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98"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99"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2900"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2901" w:author="Brian Bohman" w:date="2021-10-27T05:58:00Z">
            <w:trPr>
              <w:trHeight w:val="165"/>
            </w:trPr>
          </w:trPrChange>
        </w:trPr>
        <w:tc>
          <w:tcPr>
            <w:tcW w:w="360" w:type="dxa"/>
            <w:vAlign w:val="center"/>
            <w:hideMark/>
            <w:tcPrChange w:id="12902"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2903"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04"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05"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06"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07"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8"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09"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10"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911"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2912" w:author="Brian Bohman" w:date="2021-10-27T05:58:00Z">
            <w:trPr>
              <w:trHeight w:val="165"/>
            </w:trPr>
          </w:trPrChange>
        </w:trPr>
        <w:tc>
          <w:tcPr>
            <w:tcW w:w="360" w:type="dxa"/>
            <w:vAlign w:val="center"/>
            <w:hideMark/>
            <w:tcPrChange w:id="12913"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2914"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5"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16"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17"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18"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9"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20"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21"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2922"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2923" w:author="Brian Bohman" w:date="2021-10-27T05:58:00Z">
            <w:trPr>
              <w:trHeight w:val="165"/>
            </w:trPr>
          </w:trPrChange>
        </w:trPr>
        <w:tc>
          <w:tcPr>
            <w:tcW w:w="360" w:type="dxa"/>
            <w:vAlign w:val="center"/>
            <w:hideMark/>
            <w:tcPrChange w:id="12924"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2925"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6"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27"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28"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29"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0"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31"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32"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2933"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2934" w:author="Brian Bohman" w:date="2021-10-27T05:58:00Z">
            <w:trPr>
              <w:trHeight w:val="165"/>
            </w:trPr>
          </w:trPrChange>
        </w:trPr>
        <w:tc>
          <w:tcPr>
            <w:tcW w:w="360" w:type="dxa"/>
            <w:vAlign w:val="center"/>
            <w:hideMark/>
            <w:tcPrChange w:id="12935"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2936"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37"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38"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39"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40"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1"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42"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43"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2944"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2945" w:author="Brian Bohman" w:date="2021-10-27T05:58:00Z">
            <w:trPr>
              <w:trHeight w:val="165"/>
            </w:trPr>
          </w:trPrChange>
        </w:trPr>
        <w:tc>
          <w:tcPr>
            <w:tcW w:w="360" w:type="dxa"/>
            <w:vAlign w:val="center"/>
            <w:hideMark/>
            <w:tcPrChange w:id="12946"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2947"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8"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49"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50"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51"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2"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53"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54"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2955"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2956" w:author="Brian Bohman" w:date="2021-10-27T05:58:00Z">
            <w:trPr>
              <w:trHeight w:val="165"/>
            </w:trPr>
          </w:trPrChange>
        </w:trPr>
        <w:tc>
          <w:tcPr>
            <w:tcW w:w="360" w:type="dxa"/>
            <w:vAlign w:val="center"/>
            <w:hideMark/>
            <w:tcPrChange w:id="12957"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2958"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9"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60"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61"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62"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63"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64"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65"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2966"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2967" w:author="Brian Bohman" w:date="2021-10-27T05:58:00Z">
            <w:trPr>
              <w:trHeight w:val="165"/>
            </w:trPr>
          </w:trPrChange>
        </w:trPr>
        <w:tc>
          <w:tcPr>
            <w:tcW w:w="360" w:type="dxa"/>
            <w:vAlign w:val="center"/>
            <w:hideMark/>
            <w:tcPrChange w:id="12968"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2969"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0"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71"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72"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73"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74"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75"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76"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2977"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2978" w:author="Brian Bohman" w:date="2021-10-27T05:58:00Z">
            <w:trPr>
              <w:trHeight w:val="165"/>
            </w:trPr>
          </w:trPrChange>
        </w:trPr>
        <w:tc>
          <w:tcPr>
            <w:tcW w:w="360" w:type="dxa"/>
            <w:vAlign w:val="center"/>
            <w:hideMark/>
            <w:tcPrChange w:id="12979"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2980"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1"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82"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83"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84"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5"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86"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87"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2988"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2989" w:author="Brian Bohman" w:date="2021-10-27T05:58:00Z">
            <w:trPr>
              <w:trHeight w:val="165"/>
            </w:trPr>
          </w:trPrChange>
        </w:trPr>
        <w:tc>
          <w:tcPr>
            <w:tcW w:w="360" w:type="dxa"/>
            <w:vAlign w:val="center"/>
            <w:hideMark/>
            <w:tcPrChange w:id="12990"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2991"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2"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93"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94"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95"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6"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97"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98"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999"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3000" w:author="Brian Bohman" w:date="2021-10-27T05:58:00Z">
            <w:trPr>
              <w:trHeight w:val="165"/>
            </w:trPr>
          </w:trPrChange>
        </w:trPr>
        <w:tc>
          <w:tcPr>
            <w:tcW w:w="360" w:type="dxa"/>
            <w:vAlign w:val="center"/>
            <w:hideMark/>
            <w:tcPrChange w:id="13001"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3002"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03"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04"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005"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006"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07"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08"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09"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3010"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3011" w:author="Brian Bohman" w:date="2021-10-27T05:58:00Z">
            <w:trPr>
              <w:trHeight w:val="165"/>
            </w:trPr>
          </w:trPrChange>
        </w:trPr>
        <w:tc>
          <w:tcPr>
            <w:tcW w:w="360" w:type="dxa"/>
            <w:vAlign w:val="center"/>
            <w:hideMark/>
            <w:tcPrChange w:id="13012"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3013"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14"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15"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16"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17"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8"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19"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20"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3021"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3022" w:author="Brian Bohman" w:date="2021-10-27T05:58:00Z">
            <w:trPr>
              <w:trHeight w:val="165"/>
            </w:trPr>
          </w:trPrChange>
        </w:trPr>
        <w:tc>
          <w:tcPr>
            <w:tcW w:w="360" w:type="dxa"/>
            <w:vAlign w:val="center"/>
            <w:hideMark/>
            <w:tcPrChange w:id="13023"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3024"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5"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26"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27"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28"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9"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30"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31"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032"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3033" w:author="Brian Bohman" w:date="2021-10-27T05:58:00Z">
            <w:trPr>
              <w:trHeight w:val="165"/>
            </w:trPr>
          </w:trPrChange>
        </w:trPr>
        <w:tc>
          <w:tcPr>
            <w:tcW w:w="360" w:type="dxa"/>
            <w:vAlign w:val="center"/>
            <w:hideMark/>
            <w:tcPrChange w:id="13034"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3035"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6"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37"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38"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39"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0"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41"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42"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3043"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3044" w:author="Brian Bohman" w:date="2021-10-27T05:58:00Z">
            <w:trPr>
              <w:trHeight w:val="180"/>
            </w:trPr>
          </w:trPrChange>
        </w:trPr>
        <w:tc>
          <w:tcPr>
            <w:tcW w:w="360" w:type="dxa"/>
            <w:vAlign w:val="center"/>
            <w:hideMark/>
            <w:tcPrChange w:id="13045"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3046"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47"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48"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49"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50"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1"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52"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53"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3054"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3055" w:author="Brian Bohman" w:date="2021-10-27T05:58:00Z">
            <w:trPr>
              <w:trHeight w:val="165"/>
            </w:trPr>
          </w:trPrChange>
        </w:trPr>
        <w:tc>
          <w:tcPr>
            <w:tcW w:w="360" w:type="dxa"/>
            <w:vAlign w:val="center"/>
            <w:hideMark/>
            <w:tcPrChange w:id="13056"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3057"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8"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59"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60"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61"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2"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63"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64"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065"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3066" w:author="Brian Bohman" w:date="2021-10-27T05:58:00Z">
            <w:trPr>
              <w:trHeight w:val="165"/>
            </w:trPr>
          </w:trPrChange>
        </w:trPr>
        <w:tc>
          <w:tcPr>
            <w:tcW w:w="360" w:type="dxa"/>
            <w:vAlign w:val="center"/>
            <w:hideMark/>
            <w:tcPrChange w:id="13067"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3068"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9"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70"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71"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72"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73"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74"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75"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3076"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3077" w:author="Brian Bohman" w:date="2021-10-27T05:58:00Z">
            <w:trPr>
              <w:trHeight w:val="165"/>
            </w:trPr>
          </w:trPrChange>
        </w:trPr>
        <w:tc>
          <w:tcPr>
            <w:tcW w:w="360" w:type="dxa"/>
            <w:vAlign w:val="center"/>
            <w:hideMark/>
            <w:tcPrChange w:id="13078"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3079"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0"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81"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82"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83"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84"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85"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86"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087"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3088" w:author="Brian Bohman" w:date="2021-10-27T05:58:00Z">
            <w:trPr>
              <w:trHeight w:val="165"/>
            </w:trPr>
          </w:trPrChange>
        </w:trPr>
        <w:tc>
          <w:tcPr>
            <w:tcW w:w="360" w:type="dxa"/>
            <w:vAlign w:val="center"/>
            <w:hideMark/>
            <w:tcPrChange w:id="13089"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t>1004</w:t>
            </w:r>
          </w:p>
        </w:tc>
        <w:tc>
          <w:tcPr>
            <w:tcW w:w="864" w:type="dxa"/>
            <w:vAlign w:val="center"/>
            <w:hideMark/>
            <w:tcPrChange w:id="13090"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1"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92"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93"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94"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5"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96"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97"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3098"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3099" w:author="Brian Bohman" w:date="2021-10-27T05:58:00Z">
            <w:trPr>
              <w:trHeight w:val="165"/>
            </w:trPr>
          </w:trPrChange>
        </w:trPr>
        <w:tc>
          <w:tcPr>
            <w:tcW w:w="360" w:type="dxa"/>
            <w:vAlign w:val="center"/>
            <w:hideMark/>
            <w:tcPrChange w:id="13100"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3101"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2"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03"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04"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05"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6"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07"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08"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109"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110" w:author="Brian Bohman" w:date="2021-10-27T05:58:00Z">
            <w:trPr>
              <w:trHeight w:val="165"/>
            </w:trPr>
          </w:trPrChange>
        </w:trPr>
        <w:tc>
          <w:tcPr>
            <w:tcW w:w="360" w:type="dxa"/>
            <w:vAlign w:val="center"/>
            <w:hideMark/>
            <w:tcPrChange w:id="13111"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112"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13"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14"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15"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16"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17"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18"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19"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120"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121" w:author="Brian Bohman" w:date="2021-10-27T05:58:00Z">
            <w:trPr>
              <w:trHeight w:val="165"/>
            </w:trPr>
          </w:trPrChange>
        </w:trPr>
        <w:tc>
          <w:tcPr>
            <w:tcW w:w="360" w:type="dxa"/>
            <w:vAlign w:val="center"/>
            <w:hideMark/>
            <w:tcPrChange w:id="13122"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123"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24"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25"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26"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27"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8"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29"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30"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131"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132" w:author="Brian Bohman" w:date="2021-10-27T05:58:00Z">
            <w:trPr>
              <w:trHeight w:val="165"/>
            </w:trPr>
          </w:trPrChange>
        </w:trPr>
        <w:tc>
          <w:tcPr>
            <w:tcW w:w="360" w:type="dxa"/>
            <w:vAlign w:val="center"/>
            <w:hideMark/>
            <w:tcPrChange w:id="13133"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134"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5"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36"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37"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38"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9"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40"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41"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142"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143" w:author="Brian Bohman" w:date="2021-10-27T05:58:00Z">
            <w:trPr>
              <w:trHeight w:val="165"/>
            </w:trPr>
          </w:trPrChange>
        </w:trPr>
        <w:tc>
          <w:tcPr>
            <w:tcW w:w="360" w:type="dxa"/>
            <w:vAlign w:val="center"/>
            <w:hideMark/>
            <w:tcPrChange w:id="13144"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145"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6"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47"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48"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49"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0"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51"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52"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153"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154" w:author="Brian Bohman" w:date="2021-10-27T05:58:00Z">
            <w:trPr>
              <w:trHeight w:val="165"/>
            </w:trPr>
          </w:trPrChange>
        </w:trPr>
        <w:tc>
          <w:tcPr>
            <w:tcW w:w="360" w:type="dxa"/>
            <w:vAlign w:val="center"/>
            <w:hideMark/>
            <w:tcPrChange w:id="13155"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156"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57"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8"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59"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60"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1"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62"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63"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164"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165" w:author="Brian Bohman" w:date="2021-10-27T05:58:00Z">
            <w:trPr>
              <w:trHeight w:val="165"/>
            </w:trPr>
          </w:trPrChange>
        </w:trPr>
        <w:tc>
          <w:tcPr>
            <w:tcW w:w="360" w:type="dxa"/>
            <w:vAlign w:val="center"/>
            <w:hideMark/>
            <w:tcPrChange w:id="13166"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167"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8"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9"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70"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71"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2"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73"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74"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75"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176" w:author="Brian Bohman" w:date="2021-10-27T05:58:00Z">
            <w:trPr>
              <w:trHeight w:val="165"/>
            </w:trPr>
          </w:trPrChange>
        </w:trPr>
        <w:tc>
          <w:tcPr>
            <w:tcW w:w="360" w:type="dxa"/>
            <w:vAlign w:val="center"/>
            <w:hideMark/>
            <w:tcPrChange w:id="13177"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178"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9"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0"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81"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82"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83"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84"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85"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86"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187" w:author="Brian Bohman" w:date="2021-10-27T05:58:00Z">
            <w:trPr>
              <w:trHeight w:val="165"/>
            </w:trPr>
          </w:trPrChange>
        </w:trPr>
        <w:tc>
          <w:tcPr>
            <w:tcW w:w="360" w:type="dxa"/>
            <w:vAlign w:val="center"/>
            <w:hideMark/>
            <w:tcPrChange w:id="13188"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189"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0"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1"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192"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93"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94"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95"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96"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197"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198" w:author="Brian Bohman" w:date="2021-10-27T05:58:00Z">
            <w:trPr>
              <w:trHeight w:val="180"/>
            </w:trPr>
          </w:trPrChange>
        </w:trPr>
        <w:tc>
          <w:tcPr>
            <w:tcW w:w="360" w:type="dxa"/>
            <w:vAlign w:val="center"/>
            <w:hideMark/>
            <w:tcPrChange w:id="13199"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200"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1"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2"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03"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04"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5"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06"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07"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208"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209" w:author="Brian Bohman" w:date="2021-10-27T05:58:00Z">
            <w:trPr>
              <w:trHeight w:val="165"/>
            </w:trPr>
          </w:trPrChange>
        </w:trPr>
        <w:tc>
          <w:tcPr>
            <w:tcW w:w="360" w:type="dxa"/>
            <w:vAlign w:val="center"/>
            <w:hideMark/>
            <w:tcPrChange w:id="13210"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211"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2"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13"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14"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15"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6"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17"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18"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219"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220" w:author="Brian Bohman" w:date="2021-10-27T05:58:00Z">
            <w:trPr>
              <w:trHeight w:val="165"/>
            </w:trPr>
          </w:trPrChange>
        </w:trPr>
        <w:tc>
          <w:tcPr>
            <w:tcW w:w="360" w:type="dxa"/>
            <w:vAlign w:val="center"/>
            <w:hideMark/>
            <w:tcPrChange w:id="13221"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222"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23"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24"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25"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26"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27"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28"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29"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230"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231" w:author="Brian Bohman" w:date="2021-10-27T05:58:00Z">
            <w:trPr>
              <w:trHeight w:val="165"/>
            </w:trPr>
          </w:trPrChange>
        </w:trPr>
        <w:tc>
          <w:tcPr>
            <w:tcW w:w="360" w:type="dxa"/>
            <w:vAlign w:val="center"/>
            <w:hideMark/>
            <w:tcPrChange w:id="13232"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233"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34"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5"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36"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37"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8"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39"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40"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241"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242" w:author="Brian Bohman" w:date="2021-10-27T05:58:00Z">
            <w:trPr>
              <w:trHeight w:val="165"/>
            </w:trPr>
          </w:trPrChange>
        </w:trPr>
        <w:tc>
          <w:tcPr>
            <w:tcW w:w="360" w:type="dxa"/>
            <w:vAlign w:val="center"/>
            <w:hideMark/>
            <w:tcPrChange w:id="13243"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244"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5"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6"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47"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48"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9"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50"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51"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252"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253" w:author="Brian Bohman" w:date="2021-10-27T05:58:00Z">
            <w:trPr>
              <w:trHeight w:val="165"/>
            </w:trPr>
          </w:trPrChange>
        </w:trPr>
        <w:tc>
          <w:tcPr>
            <w:tcW w:w="360" w:type="dxa"/>
            <w:vAlign w:val="center"/>
            <w:hideMark/>
            <w:tcPrChange w:id="13254"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255"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6"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57"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58"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59"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0"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61"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62"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263"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264" w:author="Brian Bohman" w:date="2021-10-27T05:58:00Z">
            <w:trPr>
              <w:trHeight w:val="165"/>
            </w:trPr>
          </w:trPrChange>
        </w:trPr>
        <w:tc>
          <w:tcPr>
            <w:tcW w:w="360" w:type="dxa"/>
            <w:vAlign w:val="center"/>
            <w:hideMark/>
            <w:tcPrChange w:id="13265"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266"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67"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8"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69"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70"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1"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72"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73"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274"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275" w:author="Brian Bohman" w:date="2021-10-27T05:58:00Z">
            <w:trPr>
              <w:trHeight w:val="165"/>
            </w:trPr>
          </w:trPrChange>
        </w:trPr>
        <w:tc>
          <w:tcPr>
            <w:tcW w:w="360" w:type="dxa"/>
            <w:vAlign w:val="center"/>
            <w:hideMark/>
            <w:tcPrChange w:id="13276"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277"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8"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9"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80"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81"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2"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83"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84"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285"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286" w:author="Brian Bohman" w:date="2021-10-27T05:58:00Z">
            <w:trPr>
              <w:trHeight w:val="165"/>
            </w:trPr>
          </w:trPrChange>
        </w:trPr>
        <w:tc>
          <w:tcPr>
            <w:tcW w:w="360" w:type="dxa"/>
            <w:vAlign w:val="center"/>
            <w:hideMark/>
            <w:tcPrChange w:id="13287"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288"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9"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0"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91"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92"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93"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94"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95"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296"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297" w:author="Brian Bohman" w:date="2021-10-27T05:58:00Z">
            <w:trPr>
              <w:trHeight w:val="165"/>
            </w:trPr>
          </w:trPrChange>
        </w:trPr>
        <w:tc>
          <w:tcPr>
            <w:tcW w:w="360" w:type="dxa"/>
            <w:vAlign w:val="center"/>
            <w:hideMark/>
            <w:tcPrChange w:id="13298"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299"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0"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1"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02"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03"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04"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05"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06"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307"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308" w:author="Brian Bohman" w:date="2021-10-27T05:58:00Z">
            <w:trPr>
              <w:trHeight w:val="165"/>
            </w:trPr>
          </w:trPrChange>
        </w:trPr>
        <w:tc>
          <w:tcPr>
            <w:tcW w:w="360" w:type="dxa"/>
            <w:vAlign w:val="center"/>
            <w:hideMark/>
            <w:tcPrChange w:id="13309"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310"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1"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2"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13"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14"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5"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16"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17"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318"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319" w:author="Brian Bohman" w:date="2021-10-27T05:58:00Z">
            <w:trPr>
              <w:trHeight w:val="165"/>
            </w:trPr>
          </w:trPrChange>
        </w:trPr>
        <w:tc>
          <w:tcPr>
            <w:tcW w:w="360" w:type="dxa"/>
            <w:vAlign w:val="center"/>
            <w:hideMark/>
            <w:tcPrChange w:id="13320"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321"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2"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23"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24"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25"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6"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27"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28"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29"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330" w:author="Brian Bohman" w:date="2021-10-27T05:58:00Z">
            <w:trPr>
              <w:trHeight w:val="165"/>
            </w:trPr>
          </w:trPrChange>
        </w:trPr>
        <w:tc>
          <w:tcPr>
            <w:tcW w:w="360" w:type="dxa"/>
            <w:vAlign w:val="center"/>
            <w:hideMark/>
            <w:tcPrChange w:id="13331"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332"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33"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34"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35"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36"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37"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38"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39"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40"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341" w:author="Brian Bohman" w:date="2021-10-27T05:58:00Z">
            <w:trPr>
              <w:trHeight w:val="165"/>
            </w:trPr>
          </w:trPrChange>
        </w:trPr>
        <w:tc>
          <w:tcPr>
            <w:tcW w:w="360" w:type="dxa"/>
            <w:vAlign w:val="center"/>
            <w:hideMark/>
            <w:tcPrChange w:id="13342"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343"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44"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5"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46"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47"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8"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49"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50"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51"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352" w:author="Brian Bohman" w:date="2021-10-27T05:58:00Z">
            <w:trPr>
              <w:trHeight w:val="165"/>
            </w:trPr>
          </w:trPrChange>
        </w:trPr>
        <w:tc>
          <w:tcPr>
            <w:tcW w:w="360" w:type="dxa"/>
            <w:vAlign w:val="center"/>
            <w:hideMark/>
            <w:tcPrChange w:id="13353"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354"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5"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6"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57"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58"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9"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60"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61"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62"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363" w:author="Brian Bohman" w:date="2021-10-27T05:58:00Z">
            <w:trPr>
              <w:trHeight w:val="180"/>
            </w:trPr>
          </w:trPrChange>
        </w:trPr>
        <w:tc>
          <w:tcPr>
            <w:tcW w:w="360" w:type="dxa"/>
            <w:vAlign w:val="center"/>
            <w:hideMark/>
            <w:tcPrChange w:id="13364"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365"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6"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67"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68"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69"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0"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71"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72"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373"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374" w:author="Brian Bohman" w:date="2021-10-27T05:58:00Z">
            <w:trPr>
              <w:trHeight w:val="165"/>
            </w:trPr>
          </w:trPrChange>
        </w:trPr>
        <w:tc>
          <w:tcPr>
            <w:tcW w:w="360" w:type="dxa"/>
            <w:vAlign w:val="center"/>
            <w:hideMark/>
            <w:tcPrChange w:id="13375"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376"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77"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8"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79"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80"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1"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82"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83"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384"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385" w:author="Brian Bohman" w:date="2021-10-27T05:58:00Z">
            <w:trPr>
              <w:trHeight w:val="165"/>
            </w:trPr>
          </w:trPrChange>
        </w:trPr>
        <w:tc>
          <w:tcPr>
            <w:tcW w:w="360" w:type="dxa"/>
            <w:vAlign w:val="center"/>
            <w:hideMark/>
            <w:tcPrChange w:id="13386"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387"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8"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9"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90"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91"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2"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93"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94"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395"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396" w:author="Brian Bohman" w:date="2021-10-27T05:58:00Z">
            <w:trPr>
              <w:trHeight w:val="165"/>
            </w:trPr>
          </w:trPrChange>
        </w:trPr>
        <w:tc>
          <w:tcPr>
            <w:tcW w:w="360" w:type="dxa"/>
            <w:vAlign w:val="center"/>
            <w:hideMark/>
            <w:tcPrChange w:id="13397"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398"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9"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0"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401"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402"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03"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04"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05"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406"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407" w:author="Brian Bohman" w:date="2021-10-27T05:58:00Z">
            <w:trPr>
              <w:trHeight w:val="165"/>
            </w:trPr>
          </w:trPrChange>
        </w:trPr>
        <w:tc>
          <w:tcPr>
            <w:tcW w:w="360" w:type="dxa"/>
            <w:vAlign w:val="center"/>
            <w:hideMark/>
            <w:tcPrChange w:id="13408"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409"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0"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1"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12"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13"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14"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15"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16"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417"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418" w:author="Brian Bohman" w:date="2021-10-27T05:58:00Z">
            <w:trPr>
              <w:trHeight w:val="165"/>
            </w:trPr>
          </w:trPrChange>
        </w:trPr>
        <w:tc>
          <w:tcPr>
            <w:tcW w:w="360" w:type="dxa"/>
            <w:vAlign w:val="center"/>
            <w:hideMark/>
            <w:tcPrChange w:id="13419"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420"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1"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2"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23"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24"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5"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26"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27"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428"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429" w:author="Brian Bohman" w:date="2021-10-27T05:58:00Z">
            <w:trPr>
              <w:trHeight w:val="165"/>
            </w:trPr>
          </w:trPrChange>
        </w:trPr>
        <w:tc>
          <w:tcPr>
            <w:tcW w:w="360" w:type="dxa"/>
            <w:vAlign w:val="center"/>
            <w:hideMark/>
            <w:tcPrChange w:id="13430"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431"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2"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33"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34"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35"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6"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37"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38"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439"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440" w:author="Brian Bohman" w:date="2021-10-27T05:58:00Z">
            <w:trPr>
              <w:trHeight w:val="165"/>
            </w:trPr>
          </w:trPrChange>
        </w:trPr>
        <w:tc>
          <w:tcPr>
            <w:tcW w:w="360" w:type="dxa"/>
            <w:vAlign w:val="center"/>
            <w:hideMark/>
            <w:tcPrChange w:id="13441"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442"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43"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44"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45"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46"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47"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48"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49"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450"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451" w:author="Brian Bohman" w:date="2021-10-27T05:58:00Z">
            <w:trPr>
              <w:trHeight w:val="165"/>
            </w:trPr>
          </w:trPrChange>
        </w:trPr>
        <w:tc>
          <w:tcPr>
            <w:tcW w:w="360" w:type="dxa"/>
            <w:vAlign w:val="center"/>
            <w:hideMark/>
            <w:tcPrChange w:id="13452"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453"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54"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5"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56"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57"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8"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59"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60"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461"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462" w:author="Brian Bohman" w:date="2021-10-27T05:58:00Z">
            <w:trPr>
              <w:trHeight w:val="165"/>
            </w:trPr>
          </w:trPrChange>
        </w:trPr>
        <w:tc>
          <w:tcPr>
            <w:tcW w:w="360" w:type="dxa"/>
            <w:vAlign w:val="center"/>
            <w:hideMark/>
            <w:tcPrChange w:id="13463"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464"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5"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6"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67"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68"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9"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70"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71"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472"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473" w:author="Brian Bohman" w:date="2021-10-27T05:58:00Z">
            <w:trPr>
              <w:trHeight w:val="165"/>
            </w:trPr>
          </w:trPrChange>
        </w:trPr>
        <w:tc>
          <w:tcPr>
            <w:tcW w:w="360" w:type="dxa"/>
            <w:vAlign w:val="center"/>
            <w:hideMark/>
            <w:tcPrChange w:id="13474"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475"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6"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77"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78"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79"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0"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81"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82"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483"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484" w:author="Brian Bohman" w:date="2021-10-27T05:58:00Z">
            <w:trPr>
              <w:trHeight w:val="165"/>
            </w:trPr>
          </w:trPrChange>
        </w:trPr>
        <w:tc>
          <w:tcPr>
            <w:tcW w:w="360" w:type="dxa"/>
            <w:vAlign w:val="center"/>
            <w:hideMark/>
            <w:tcPrChange w:id="13485"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486"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87"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8"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89"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90"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1"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92"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93"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494"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495" w:author="Brian Bohman" w:date="2021-10-27T05:58:00Z">
            <w:trPr>
              <w:trHeight w:val="165"/>
            </w:trPr>
          </w:trPrChange>
        </w:trPr>
        <w:tc>
          <w:tcPr>
            <w:tcW w:w="360" w:type="dxa"/>
            <w:vAlign w:val="center"/>
            <w:hideMark/>
            <w:tcPrChange w:id="13496"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497"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8"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9"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00"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01"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2"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03"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04"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505"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506" w:author="Brian Bohman" w:date="2021-10-27T05:58:00Z">
            <w:trPr>
              <w:trHeight w:val="165"/>
            </w:trPr>
          </w:trPrChange>
        </w:trPr>
        <w:tc>
          <w:tcPr>
            <w:tcW w:w="360" w:type="dxa"/>
            <w:vAlign w:val="center"/>
            <w:hideMark/>
            <w:tcPrChange w:id="13507"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508"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9"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0"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11"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12"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13"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14"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15"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516"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517" w:author="Brian Bohman" w:date="2021-10-27T05:58:00Z">
            <w:trPr>
              <w:trHeight w:val="180"/>
            </w:trPr>
          </w:trPrChange>
        </w:trPr>
        <w:tc>
          <w:tcPr>
            <w:tcW w:w="360" w:type="dxa"/>
            <w:vAlign w:val="center"/>
            <w:hideMark/>
            <w:tcPrChange w:id="13518"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519"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0"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1"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22"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23"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24"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25"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26"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527"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528" w:author="Brian Bohman" w:date="2021-10-27T05:58:00Z">
            <w:trPr>
              <w:trHeight w:val="165"/>
            </w:trPr>
          </w:trPrChange>
        </w:trPr>
        <w:tc>
          <w:tcPr>
            <w:tcW w:w="360" w:type="dxa"/>
            <w:vAlign w:val="center"/>
            <w:hideMark/>
            <w:tcPrChange w:id="13529"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530"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1"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2"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33"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34"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5"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36"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37"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538"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539" w:author="Brian Bohman" w:date="2021-10-27T05:58:00Z">
            <w:trPr>
              <w:trHeight w:val="165"/>
            </w:trPr>
          </w:trPrChange>
        </w:trPr>
        <w:tc>
          <w:tcPr>
            <w:tcW w:w="360" w:type="dxa"/>
            <w:vAlign w:val="center"/>
            <w:hideMark/>
            <w:tcPrChange w:id="13540"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541"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2"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43"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44"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45"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6"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47"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48"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49"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550" w:author="Brian Bohman" w:date="2021-10-27T05:58:00Z">
            <w:trPr>
              <w:trHeight w:val="165"/>
            </w:trPr>
          </w:trPrChange>
        </w:trPr>
        <w:tc>
          <w:tcPr>
            <w:tcW w:w="360" w:type="dxa"/>
            <w:vAlign w:val="center"/>
            <w:hideMark/>
            <w:tcPrChange w:id="13551"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552"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53"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54"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55"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56"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57"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58"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59"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60"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561" w:author="Brian Bohman" w:date="2021-10-27T05:58:00Z">
            <w:trPr>
              <w:trHeight w:val="165"/>
            </w:trPr>
          </w:trPrChange>
        </w:trPr>
        <w:tc>
          <w:tcPr>
            <w:tcW w:w="360" w:type="dxa"/>
            <w:vAlign w:val="center"/>
            <w:hideMark/>
            <w:tcPrChange w:id="13562"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563"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64"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5"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66"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67"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8"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69"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70"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71"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572" w:author="Brian Bohman" w:date="2021-10-27T05:58:00Z">
            <w:trPr>
              <w:trHeight w:val="165"/>
            </w:trPr>
          </w:trPrChange>
        </w:trPr>
        <w:tc>
          <w:tcPr>
            <w:tcW w:w="360" w:type="dxa"/>
            <w:vAlign w:val="center"/>
            <w:hideMark/>
            <w:tcPrChange w:id="13573"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574"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5"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6"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77"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78"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9"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80"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81"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582"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583" w:author="Brian Bohman" w:date="2021-10-27T05:58:00Z">
            <w:trPr>
              <w:trHeight w:val="165"/>
            </w:trPr>
          </w:trPrChange>
        </w:trPr>
        <w:tc>
          <w:tcPr>
            <w:tcW w:w="360" w:type="dxa"/>
            <w:vAlign w:val="center"/>
            <w:hideMark/>
            <w:tcPrChange w:id="13584"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585"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6"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87"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88"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589"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0"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91"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92"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593"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594" w:author="Brian Bohman" w:date="2021-10-27T05:58:00Z">
            <w:trPr>
              <w:trHeight w:val="165"/>
            </w:trPr>
          </w:trPrChange>
        </w:trPr>
        <w:tc>
          <w:tcPr>
            <w:tcW w:w="360" w:type="dxa"/>
            <w:vAlign w:val="center"/>
            <w:hideMark/>
            <w:tcPrChange w:id="13595"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596"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97"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8"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99"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00"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1"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02"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03"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604"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605" w:author="Brian Bohman" w:date="2021-10-27T05:58:00Z">
            <w:trPr>
              <w:trHeight w:val="165"/>
            </w:trPr>
          </w:trPrChange>
        </w:trPr>
        <w:tc>
          <w:tcPr>
            <w:tcW w:w="360" w:type="dxa"/>
            <w:vAlign w:val="center"/>
            <w:hideMark/>
            <w:tcPrChange w:id="13606"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607"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8"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9"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10"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11"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2"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13"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14"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615"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616" w:author="Brian Bohman" w:date="2021-10-27T05:58:00Z">
            <w:trPr>
              <w:trHeight w:val="165"/>
            </w:trPr>
          </w:trPrChange>
        </w:trPr>
        <w:tc>
          <w:tcPr>
            <w:tcW w:w="360" w:type="dxa"/>
            <w:vAlign w:val="center"/>
            <w:hideMark/>
            <w:tcPrChange w:id="13617"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618"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9"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0"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21"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22"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23"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24"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25"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626"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627" w:author="Brian Bohman" w:date="2021-10-27T05:58:00Z">
            <w:trPr>
              <w:trHeight w:val="165"/>
            </w:trPr>
          </w:trPrChange>
        </w:trPr>
        <w:tc>
          <w:tcPr>
            <w:tcW w:w="360" w:type="dxa"/>
            <w:vAlign w:val="center"/>
            <w:hideMark/>
            <w:tcPrChange w:id="13628"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629"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0"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1"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32"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33"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34"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35"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36"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637"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638" w:author="Brian Bohman" w:date="2021-10-27T05:58:00Z">
            <w:trPr>
              <w:trHeight w:val="165"/>
            </w:trPr>
          </w:trPrChange>
        </w:trPr>
        <w:tc>
          <w:tcPr>
            <w:tcW w:w="360" w:type="dxa"/>
            <w:vAlign w:val="center"/>
            <w:hideMark/>
            <w:tcPrChange w:id="13639"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640"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1"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2"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43"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44"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5"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46"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47"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648"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649" w:author="Brian Bohman" w:date="2021-10-27T05:58:00Z">
            <w:trPr>
              <w:trHeight w:val="165"/>
            </w:trPr>
          </w:trPrChange>
        </w:trPr>
        <w:tc>
          <w:tcPr>
            <w:tcW w:w="360" w:type="dxa"/>
            <w:vAlign w:val="center"/>
            <w:hideMark/>
            <w:tcPrChange w:id="13650"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651"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2"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53"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54"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55"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6"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57"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58"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659"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660" w:author="Brian Bohman" w:date="2021-10-27T05:58:00Z">
            <w:trPr>
              <w:trHeight w:val="165"/>
            </w:trPr>
          </w:trPrChange>
        </w:trPr>
        <w:tc>
          <w:tcPr>
            <w:tcW w:w="360" w:type="dxa"/>
            <w:vAlign w:val="center"/>
            <w:hideMark/>
            <w:tcPrChange w:id="13661"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662"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63"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64"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65"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66"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67"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68"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69"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670"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671" w:author="Brian Bohman" w:date="2021-10-27T05:58:00Z">
            <w:trPr>
              <w:trHeight w:val="180"/>
            </w:trPr>
          </w:trPrChange>
        </w:trPr>
        <w:tc>
          <w:tcPr>
            <w:tcW w:w="360" w:type="dxa"/>
            <w:vAlign w:val="center"/>
            <w:hideMark/>
            <w:tcPrChange w:id="13672"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673"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74"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75"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76"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77"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8"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79"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80"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681"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682" w:author="Brian Bohman" w:date="2021-10-27T05:58:00Z">
            <w:trPr>
              <w:trHeight w:val="165"/>
            </w:trPr>
          </w:trPrChange>
        </w:trPr>
        <w:tc>
          <w:tcPr>
            <w:tcW w:w="360" w:type="dxa"/>
            <w:vAlign w:val="center"/>
            <w:hideMark/>
            <w:tcPrChange w:id="13683"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684"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5"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86"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87"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88"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9"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90"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91"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692"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693" w:author="Brian Bohman" w:date="2021-10-27T05:58:00Z">
            <w:trPr>
              <w:trHeight w:val="165"/>
            </w:trPr>
          </w:trPrChange>
        </w:trPr>
        <w:tc>
          <w:tcPr>
            <w:tcW w:w="360" w:type="dxa"/>
            <w:vAlign w:val="center"/>
            <w:hideMark/>
            <w:tcPrChange w:id="13694"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695"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6"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97"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98"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99"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0"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01"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02"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703"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704" w:author="Brian Bohman" w:date="2021-10-27T05:58:00Z">
            <w:trPr>
              <w:trHeight w:val="165"/>
            </w:trPr>
          </w:trPrChange>
        </w:trPr>
        <w:tc>
          <w:tcPr>
            <w:tcW w:w="360" w:type="dxa"/>
            <w:vAlign w:val="center"/>
            <w:hideMark/>
            <w:tcPrChange w:id="13705"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706"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07"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08"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09"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10"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1"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12"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13"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714"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715" w:author="Brian Bohman" w:date="2021-10-27T05:58:00Z">
            <w:trPr>
              <w:trHeight w:val="165"/>
            </w:trPr>
          </w:trPrChange>
        </w:trPr>
        <w:tc>
          <w:tcPr>
            <w:tcW w:w="360" w:type="dxa"/>
            <w:vAlign w:val="center"/>
            <w:hideMark/>
            <w:tcPrChange w:id="13716"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717"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8"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19"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20"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21"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2"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23"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24"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725"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726" w:author="Brian Bohman" w:date="2021-10-27T05:58:00Z">
            <w:trPr>
              <w:trHeight w:val="165"/>
            </w:trPr>
          </w:trPrChange>
        </w:trPr>
        <w:tc>
          <w:tcPr>
            <w:tcW w:w="360" w:type="dxa"/>
            <w:vAlign w:val="center"/>
            <w:hideMark/>
            <w:tcPrChange w:id="13727"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728"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9"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30"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31"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32"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33"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34"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35"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736"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737" w:author="Brian Bohman" w:date="2021-10-27T05:58:00Z">
            <w:trPr>
              <w:trHeight w:val="165"/>
            </w:trPr>
          </w:trPrChange>
        </w:trPr>
        <w:tc>
          <w:tcPr>
            <w:tcW w:w="360" w:type="dxa"/>
            <w:vAlign w:val="center"/>
            <w:hideMark/>
            <w:tcPrChange w:id="13738"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739"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0"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41"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42"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43"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44"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45"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46"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747"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748" w:author="Brian Bohman" w:date="2021-10-27T05:58:00Z">
            <w:trPr>
              <w:trHeight w:val="165"/>
            </w:trPr>
          </w:trPrChange>
        </w:trPr>
        <w:tc>
          <w:tcPr>
            <w:tcW w:w="360" w:type="dxa"/>
            <w:vAlign w:val="center"/>
            <w:hideMark/>
            <w:tcPrChange w:id="13749"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750"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1"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52"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53"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54"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5"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56"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57"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758"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759" w:author="Brian Bohman" w:date="2021-10-27T05:58:00Z">
            <w:trPr>
              <w:trHeight w:val="165"/>
            </w:trPr>
          </w:trPrChange>
        </w:trPr>
        <w:tc>
          <w:tcPr>
            <w:tcW w:w="360" w:type="dxa"/>
            <w:vAlign w:val="center"/>
            <w:hideMark/>
            <w:tcPrChange w:id="13760"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761"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2"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63"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64"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65"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6"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67"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68"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769"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770" w:author="Brian Bohman" w:date="2021-10-27T05:58:00Z">
            <w:trPr>
              <w:trHeight w:val="165"/>
            </w:trPr>
          </w:trPrChange>
        </w:trPr>
        <w:tc>
          <w:tcPr>
            <w:tcW w:w="360" w:type="dxa"/>
            <w:vAlign w:val="center"/>
            <w:hideMark/>
            <w:tcPrChange w:id="13771"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772"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73"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74"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75"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76"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77"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78"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79"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780"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781" w:author="Brian Bohman" w:date="2021-10-27T05:58:00Z">
            <w:trPr>
              <w:trHeight w:val="165"/>
            </w:trPr>
          </w:trPrChange>
        </w:trPr>
        <w:tc>
          <w:tcPr>
            <w:tcW w:w="360" w:type="dxa"/>
            <w:vAlign w:val="center"/>
            <w:hideMark/>
            <w:tcPrChange w:id="13782"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783"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84"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85"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86"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87"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8"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89"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90"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791"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792" w:author="Brian Bohman" w:date="2021-10-27T05:58:00Z">
            <w:trPr>
              <w:trHeight w:val="165"/>
            </w:trPr>
          </w:trPrChange>
        </w:trPr>
        <w:tc>
          <w:tcPr>
            <w:tcW w:w="360" w:type="dxa"/>
            <w:vAlign w:val="center"/>
            <w:hideMark/>
            <w:tcPrChange w:id="13793"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794"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5"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96"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97"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98"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9"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800"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01"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802"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803" w:author="Brian Bohman" w:date="2021-10-27T05:58:00Z">
            <w:trPr>
              <w:trHeight w:val="165"/>
            </w:trPr>
          </w:trPrChange>
        </w:trPr>
        <w:tc>
          <w:tcPr>
            <w:tcW w:w="360" w:type="dxa"/>
            <w:vAlign w:val="center"/>
            <w:hideMark/>
            <w:tcPrChange w:id="13804"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805"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6"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07"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08"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09"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0"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11"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12"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813"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814" w:author="Brian Bohman" w:date="2021-10-27T05:58:00Z">
            <w:trPr>
              <w:trHeight w:val="165"/>
            </w:trPr>
          </w:trPrChange>
        </w:trPr>
        <w:tc>
          <w:tcPr>
            <w:tcW w:w="360" w:type="dxa"/>
            <w:vAlign w:val="center"/>
            <w:hideMark/>
            <w:tcPrChange w:id="13815"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816"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17"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18"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19"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20"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1"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22"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23"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3824"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3825" w:author="Brian Bohman" w:date="2021-10-27T05:58:00Z">
            <w:trPr>
              <w:trHeight w:val="180"/>
            </w:trPr>
          </w:trPrChange>
        </w:trPr>
        <w:tc>
          <w:tcPr>
            <w:tcW w:w="360" w:type="dxa"/>
            <w:vAlign w:val="center"/>
            <w:hideMark/>
            <w:tcPrChange w:id="13826"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t>1071</w:t>
            </w:r>
          </w:p>
        </w:tc>
        <w:tc>
          <w:tcPr>
            <w:tcW w:w="864" w:type="dxa"/>
            <w:vAlign w:val="center"/>
            <w:hideMark/>
            <w:tcPrChange w:id="13827"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8"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29"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30"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31"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2"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33"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34"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3835"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3836" w:author="Brian Bohman" w:date="2021-10-27T05:58:00Z">
            <w:trPr>
              <w:trHeight w:val="165"/>
            </w:trPr>
          </w:trPrChange>
        </w:trPr>
        <w:tc>
          <w:tcPr>
            <w:tcW w:w="360" w:type="dxa"/>
            <w:vAlign w:val="center"/>
            <w:hideMark/>
            <w:tcPrChange w:id="13837"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3838"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9"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40"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41"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42"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43"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44"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45"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3846"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3847" w:author="Brian Bohman" w:date="2021-10-27T05:58:00Z">
            <w:trPr>
              <w:trHeight w:val="165"/>
            </w:trPr>
          </w:trPrChange>
        </w:trPr>
        <w:tc>
          <w:tcPr>
            <w:tcW w:w="360" w:type="dxa"/>
            <w:vAlign w:val="center"/>
            <w:hideMark/>
            <w:tcPrChange w:id="13848"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3849"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0"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51"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52"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53"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54"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55"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56"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3857"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3858" w:author="Brian Bohman" w:date="2021-10-27T05:58:00Z">
            <w:trPr>
              <w:trHeight w:val="165"/>
            </w:trPr>
          </w:trPrChange>
        </w:trPr>
        <w:tc>
          <w:tcPr>
            <w:tcW w:w="360" w:type="dxa"/>
            <w:vAlign w:val="center"/>
            <w:hideMark/>
            <w:tcPrChange w:id="13859"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3860"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1"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62"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63"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64"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5"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66"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67"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3868"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3869" w:author="Brian Bohman" w:date="2021-10-27T05:58:00Z">
            <w:trPr>
              <w:trHeight w:val="165"/>
            </w:trPr>
          </w:trPrChange>
        </w:trPr>
        <w:tc>
          <w:tcPr>
            <w:tcW w:w="360" w:type="dxa"/>
            <w:vAlign w:val="center"/>
            <w:hideMark/>
            <w:tcPrChange w:id="13870"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3871"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2"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73"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74"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75"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6"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77"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78"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3879"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3880" w:author="Brian Bohman" w:date="2021-10-27T05:58:00Z">
            <w:trPr>
              <w:trHeight w:val="165"/>
            </w:trPr>
          </w:trPrChange>
        </w:trPr>
        <w:tc>
          <w:tcPr>
            <w:tcW w:w="360" w:type="dxa"/>
            <w:vAlign w:val="center"/>
            <w:hideMark/>
            <w:tcPrChange w:id="13881"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3882"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83"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84"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85"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86"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87"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88"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89"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3890"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3891" w:author="Brian Bohman" w:date="2021-10-27T05:58:00Z">
            <w:trPr>
              <w:trHeight w:val="165"/>
            </w:trPr>
          </w:trPrChange>
        </w:trPr>
        <w:tc>
          <w:tcPr>
            <w:tcW w:w="360" w:type="dxa"/>
            <w:vAlign w:val="center"/>
            <w:hideMark/>
            <w:tcPrChange w:id="13892"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3893"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94"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95"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96"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97"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8"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99"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00"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901"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3902" w:author="Brian Bohman" w:date="2021-10-27T05:58:00Z">
            <w:trPr>
              <w:trHeight w:val="165"/>
            </w:trPr>
          </w:trPrChange>
        </w:trPr>
        <w:tc>
          <w:tcPr>
            <w:tcW w:w="360" w:type="dxa"/>
            <w:vAlign w:val="center"/>
            <w:hideMark/>
            <w:tcPrChange w:id="13903"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3904"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5"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06"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07"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08"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9"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10"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11"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12"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3913" w:author="Brian Bohman" w:date="2021-10-27T05:58:00Z">
            <w:trPr>
              <w:trHeight w:val="165"/>
            </w:trPr>
          </w:trPrChange>
        </w:trPr>
        <w:tc>
          <w:tcPr>
            <w:tcW w:w="360" w:type="dxa"/>
            <w:vAlign w:val="center"/>
            <w:hideMark/>
            <w:tcPrChange w:id="13914"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3915"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6"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17"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18"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19"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0"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21"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22"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23"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3924" w:author="Brian Bohman" w:date="2021-10-27T05:58:00Z">
            <w:trPr>
              <w:trHeight w:val="165"/>
            </w:trPr>
          </w:trPrChange>
        </w:trPr>
        <w:tc>
          <w:tcPr>
            <w:tcW w:w="360" w:type="dxa"/>
            <w:vAlign w:val="center"/>
            <w:hideMark/>
            <w:tcPrChange w:id="13925"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3926"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27"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28"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29"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30"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1"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32"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33"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3934"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3935" w:author="Brian Bohman" w:date="2021-10-27T05:58:00Z">
            <w:trPr>
              <w:trHeight w:val="165"/>
            </w:trPr>
          </w:trPrChange>
        </w:trPr>
        <w:tc>
          <w:tcPr>
            <w:tcW w:w="360" w:type="dxa"/>
            <w:vAlign w:val="center"/>
            <w:hideMark/>
            <w:tcPrChange w:id="13936"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3937"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8"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39"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40"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41"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2"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43"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44"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3945"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3946" w:author="Brian Bohman" w:date="2021-10-27T05:58:00Z">
            <w:trPr>
              <w:trHeight w:val="165"/>
            </w:trPr>
          </w:trPrChange>
        </w:trPr>
        <w:tc>
          <w:tcPr>
            <w:tcW w:w="360" w:type="dxa"/>
            <w:vAlign w:val="center"/>
            <w:hideMark/>
            <w:tcPrChange w:id="13947"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3948"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9"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0"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51"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52"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53"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54"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55"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56"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3957" w:author="Brian Bohman" w:date="2021-10-27T05:58:00Z">
            <w:trPr>
              <w:trHeight w:val="165"/>
            </w:trPr>
          </w:trPrChange>
        </w:trPr>
        <w:tc>
          <w:tcPr>
            <w:tcW w:w="360" w:type="dxa"/>
            <w:vAlign w:val="center"/>
            <w:hideMark/>
            <w:tcPrChange w:id="13958"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3959"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0"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1"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62"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63"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64"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65"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66"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67"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3968" w:author="Brian Bohman" w:date="2021-10-27T05:58:00Z">
            <w:trPr>
              <w:trHeight w:val="165"/>
            </w:trPr>
          </w:trPrChange>
        </w:trPr>
        <w:tc>
          <w:tcPr>
            <w:tcW w:w="360" w:type="dxa"/>
            <w:vAlign w:val="center"/>
            <w:hideMark/>
            <w:tcPrChange w:id="13969"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3970"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1"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2"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73"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74"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5"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76"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77"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3978"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3979" w:author="Brian Bohman" w:date="2021-10-27T05:58:00Z">
            <w:trPr>
              <w:trHeight w:val="165"/>
            </w:trPr>
          </w:trPrChange>
        </w:trPr>
        <w:tc>
          <w:tcPr>
            <w:tcW w:w="360" w:type="dxa"/>
            <w:vAlign w:val="center"/>
            <w:hideMark/>
            <w:tcPrChange w:id="13980"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3981"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2"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83"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84"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85"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6"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87"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88"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989"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3990" w:author="Brian Bohman" w:date="2021-10-27T05:58:00Z">
            <w:trPr>
              <w:trHeight w:val="180"/>
            </w:trPr>
          </w:trPrChange>
        </w:trPr>
        <w:tc>
          <w:tcPr>
            <w:tcW w:w="360" w:type="dxa"/>
            <w:vAlign w:val="center"/>
            <w:hideMark/>
            <w:tcPrChange w:id="13991"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3992"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93"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94"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95"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96"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97"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98"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99"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000"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4001" w:author="Brian Bohman" w:date="2021-10-27T05:58:00Z">
            <w:trPr>
              <w:trHeight w:val="165"/>
            </w:trPr>
          </w:trPrChange>
        </w:trPr>
        <w:tc>
          <w:tcPr>
            <w:tcW w:w="360" w:type="dxa"/>
            <w:vAlign w:val="center"/>
            <w:hideMark/>
            <w:tcPrChange w:id="14002"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4003"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04"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5"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06"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07"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8"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09"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10"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4011"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4012" w:author="Brian Bohman" w:date="2021-10-27T05:58:00Z">
            <w:trPr>
              <w:trHeight w:val="165"/>
            </w:trPr>
          </w:trPrChange>
        </w:trPr>
        <w:tc>
          <w:tcPr>
            <w:tcW w:w="360" w:type="dxa"/>
            <w:vAlign w:val="center"/>
            <w:hideMark/>
            <w:tcPrChange w:id="14013"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4014"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5"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6"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17"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18"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9"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20"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21"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4022"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4023" w:author="Brian Bohman" w:date="2021-10-27T05:58:00Z">
            <w:trPr>
              <w:trHeight w:val="165"/>
            </w:trPr>
          </w:trPrChange>
        </w:trPr>
        <w:tc>
          <w:tcPr>
            <w:tcW w:w="360" w:type="dxa"/>
            <w:vAlign w:val="center"/>
            <w:hideMark/>
            <w:tcPrChange w:id="14024"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4025"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6"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27"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28"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29"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0"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31"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32"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4033"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4034" w:author="Brian Bohman" w:date="2021-10-27T05:58:00Z">
            <w:trPr>
              <w:trHeight w:val="165"/>
            </w:trPr>
          </w:trPrChange>
        </w:trPr>
        <w:tc>
          <w:tcPr>
            <w:tcW w:w="360" w:type="dxa"/>
            <w:vAlign w:val="center"/>
            <w:hideMark/>
            <w:tcPrChange w:id="14035"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4036"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37"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8"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39"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40"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1"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42"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43"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4044"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4045" w:author="Brian Bohman" w:date="2021-10-27T05:58:00Z">
            <w:trPr>
              <w:trHeight w:val="165"/>
            </w:trPr>
          </w:trPrChange>
        </w:trPr>
        <w:tc>
          <w:tcPr>
            <w:tcW w:w="360" w:type="dxa"/>
            <w:vAlign w:val="center"/>
            <w:hideMark/>
            <w:tcPrChange w:id="14046"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4047"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8"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9"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50"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51"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2"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53"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54"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4055"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4056" w:author="Brian Bohman" w:date="2021-10-27T05:58:00Z">
            <w:trPr>
              <w:trHeight w:val="165"/>
            </w:trPr>
          </w:trPrChange>
        </w:trPr>
        <w:tc>
          <w:tcPr>
            <w:tcW w:w="360" w:type="dxa"/>
            <w:vAlign w:val="center"/>
            <w:hideMark/>
            <w:tcPrChange w:id="14057"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4058"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9"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0"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61"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62"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63"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64"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65"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4066"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4067" w:author="Brian Bohman" w:date="2021-10-27T05:58:00Z">
            <w:trPr>
              <w:trHeight w:val="165"/>
            </w:trPr>
          </w:trPrChange>
        </w:trPr>
        <w:tc>
          <w:tcPr>
            <w:tcW w:w="360" w:type="dxa"/>
            <w:vAlign w:val="center"/>
            <w:hideMark/>
            <w:tcPrChange w:id="14068"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4069"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0"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1"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72"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73"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74"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75"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76"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077"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4078" w:author="Brian Bohman" w:date="2021-10-27T05:58:00Z">
            <w:trPr>
              <w:trHeight w:val="165"/>
            </w:trPr>
          </w:trPrChange>
        </w:trPr>
        <w:tc>
          <w:tcPr>
            <w:tcW w:w="360" w:type="dxa"/>
            <w:vAlign w:val="center"/>
            <w:hideMark/>
            <w:tcPrChange w:id="14079"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4080"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1"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2"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83"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84"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5"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86"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87"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4088"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4089" w:author="Brian Bohman" w:date="2021-10-27T05:58:00Z">
            <w:trPr>
              <w:trHeight w:val="165"/>
            </w:trPr>
          </w:trPrChange>
        </w:trPr>
        <w:tc>
          <w:tcPr>
            <w:tcW w:w="360" w:type="dxa"/>
            <w:vAlign w:val="center"/>
            <w:hideMark/>
            <w:tcPrChange w:id="14090"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4091"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2"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93"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94"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95"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6"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97"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98"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4099"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4100" w:author="Brian Bohman" w:date="2021-10-27T05:58:00Z">
            <w:trPr>
              <w:trHeight w:val="165"/>
            </w:trPr>
          </w:trPrChange>
        </w:trPr>
        <w:tc>
          <w:tcPr>
            <w:tcW w:w="360" w:type="dxa"/>
            <w:vAlign w:val="center"/>
            <w:hideMark/>
            <w:tcPrChange w:id="14101"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4102"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03"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04"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105"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106"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07"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08"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09"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110"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111" w:author="Brian Bohman" w:date="2021-10-27T05:58:00Z">
            <w:trPr>
              <w:trHeight w:val="165"/>
            </w:trPr>
          </w:trPrChange>
        </w:trPr>
        <w:tc>
          <w:tcPr>
            <w:tcW w:w="360" w:type="dxa"/>
            <w:vAlign w:val="center"/>
            <w:hideMark/>
            <w:tcPrChange w:id="14112"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113"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14"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5"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16"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17"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8"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19"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20"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21"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122" w:author="Brian Bohman" w:date="2021-10-27T05:58:00Z">
            <w:trPr>
              <w:trHeight w:val="165"/>
            </w:trPr>
          </w:trPrChange>
        </w:trPr>
        <w:tc>
          <w:tcPr>
            <w:tcW w:w="360" w:type="dxa"/>
            <w:vAlign w:val="center"/>
            <w:hideMark/>
            <w:tcPrChange w:id="14123"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124"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5"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6"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27"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28"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9"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30"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31"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32"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133" w:author="Brian Bohman" w:date="2021-10-27T05:58:00Z">
            <w:trPr>
              <w:trHeight w:val="165"/>
            </w:trPr>
          </w:trPrChange>
        </w:trPr>
        <w:tc>
          <w:tcPr>
            <w:tcW w:w="360" w:type="dxa"/>
            <w:vAlign w:val="center"/>
            <w:hideMark/>
            <w:tcPrChange w:id="14134"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135"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6"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37"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38"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39"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0"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41"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42"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143"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144" w:author="Brian Bohman" w:date="2021-10-27T05:58:00Z">
            <w:trPr>
              <w:trHeight w:val="180"/>
            </w:trPr>
          </w:trPrChange>
        </w:trPr>
        <w:tc>
          <w:tcPr>
            <w:tcW w:w="360" w:type="dxa"/>
            <w:vAlign w:val="center"/>
            <w:hideMark/>
            <w:tcPrChange w:id="14145"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146"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47"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8"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49"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50"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1"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52"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53"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154"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155" w:author="Brian Bohman" w:date="2021-10-27T05:58:00Z">
            <w:trPr>
              <w:trHeight w:val="165"/>
            </w:trPr>
          </w:trPrChange>
        </w:trPr>
        <w:tc>
          <w:tcPr>
            <w:tcW w:w="360" w:type="dxa"/>
            <w:vAlign w:val="center"/>
            <w:hideMark/>
            <w:tcPrChange w:id="14156"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157"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8"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9"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60"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61"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2"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63"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64"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165"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166" w:author="Brian Bohman" w:date="2021-10-27T05:58:00Z">
            <w:trPr>
              <w:trHeight w:val="165"/>
            </w:trPr>
          </w:trPrChange>
        </w:trPr>
        <w:tc>
          <w:tcPr>
            <w:tcW w:w="360" w:type="dxa"/>
            <w:vAlign w:val="center"/>
            <w:hideMark/>
            <w:tcPrChange w:id="14167"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168"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9"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0"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71"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72"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73"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74"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75"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176"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177" w:author="Brian Bohman" w:date="2021-10-27T05:58:00Z">
            <w:trPr>
              <w:trHeight w:val="165"/>
            </w:trPr>
          </w:trPrChange>
        </w:trPr>
        <w:tc>
          <w:tcPr>
            <w:tcW w:w="360" w:type="dxa"/>
            <w:vAlign w:val="center"/>
            <w:hideMark/>
            <w:tcPrChange w:id="14178"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179"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0"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1"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82"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83"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84"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85"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86"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187"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188" w:author="Brian Bohman" w:date="2021-10-27T05:58:00Z">
            <w:trPr>
              <w:trHeight w:val="165"/>
            </w:trPr>
          </w:trPrChange>
        </w:trPr>
        <w:tc>
          <w:tcPr>
            <w:tcW w:w="360" w:type="dxa"/>
            <w:vAlign w:val="center"/>
            <w:hideMark/>
            <w:tcPrChange w:id="14189"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190"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1"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2"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93"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94"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5"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96"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97"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198"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199" w:author="Brian Bohman" w:date="2021-10-27T05:58:00Z">
            <w:trPr>
              <w:trHeight w:val="165"/>
            </w:trPr>
          </w:trPrChange>
        </w:trPr>
        <w:tc>
          <w:tcPr>
            <w:tcW w:w="360" w:type="dxa"/>
            <w:vAlign w:val="center"/>
            <w:hideMark/>
            <w:tcPrChange w:id="14200"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201"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2"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03"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04"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05"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6"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07"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08"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209"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210" w:author="Brian Bohman" w:date="2021-10-27T05:58:00Z">
            <w:trPr>
              <w:trHeight w:val="165"/>
            </w:trPr>
          </w:trPrChange>
        </w:trPr>
        <w:tc>
          <w:tcPr>
            <w:tcW w:w="360" w:type="dxa"/>
            <w:vAlign w:val="center"/>
            <w:hideMark/>
            <w:tcPrChange w:id="14211"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212"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13"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14"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15"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16"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17"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18"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19"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220"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221" w:author="Brian Bohman" w:date="2021-10-27T05:58:00Z">
            <w:trPr>
              <w:trHeight w:val="165"/>
            </w:trPr>
          </w:trPrChange>
        </w:trPr>
        <w:tc>
          <w:tcPr>
            <w:tcW w:w="360" w:type="dxa"/>
            <w:vAlign w:val="center"/>
            <w:hideMark/>
            <w:tcPrChange w:id="14222"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223"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24"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5"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26"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27"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8"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29"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30"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231"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232" w:author="Brian Bohman" w:date="2021-10-27T05:58:00Z">
            <w:trPr>
              <w:trHeight w:val="165"/>
            </w:trPr>
          </w:trPrChange>
        </w:trPr>
        <w:tc>
          <w:tcPr>
            <w:tcW w:w="360" w:type="dxa"/>
            <w:vAlign w:val="center"/>
            <w:hideMark/>
            <w:tcPrChange w:id="14233"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234"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5"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6"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37"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38"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9"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40"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41"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242"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243" w:author="Brian Bohman" w:date="2021-10-27T05:58:00Z">
            <w:trPr>
              <w:trHeight w:val="165"/>
            </w:trPr>
          </w:trPrChange>
        </w:trPr>
        <w:tc>
          <w:tcPr>
            <w:tcW w:w="360" w:type="dxa"/>
            <w:vAlign w:val="center"/>
            <w:hideMark/>
            <w:tcPrChange w:id="14244"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245"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6"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47"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48"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49"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0"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51"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52"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253"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254" w:author="Brian Bohman" w:date="2021-10-27T05:58:00Z">
            <w:trPr>
              <w:trHeight w:val="165"/>
            </w:trPr>
          </w:trPrChange>
        </w:trPr>
        <w:tc>
          <w:tcPr>
            <w:tcW w:w="360" w:type="dxa"/>
            <w:vAlign w:val="center"/>
            <w:hideMark/>
            <w:tcPrChange w:id="14255"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256"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57"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8"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59"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60"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1"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62"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63"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264"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265" w:author="Brian Bohman" w:date="2021-10-27T05:58:00Z">
            <w:trPr>
              <w:trHeight w:val="165"/>
            </w:trPr>
          </w:trPrChange>
        </w:trPr>
        <w:tc>
          <w:tcPr>
            <w:tcW w:w="360" w:type="dxa"/>
            <w:vAlign w:val="center"/>
            <w:hideMark/>
            <w:tcPrChange w:id="14266"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267"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8"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9"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70"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71"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2"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73"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74"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275"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276" w:author="Brian Bohman" w:date="2021-10-27T05:58:00Z">
            <w:trPr>
              <w:trHeight w:val="165"/>
            </w:trPr>
          </w:trPrChange>
        </w:trPr>
        <w:tc>
          <w:tcPr>
            <w:tcW w:w="360" w:type="dxa"/>
            <w:vAlign w:val="center"/>
            <w:hideMark/>
            <w:tcPrChange w:id="14277"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278"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9"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0"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81"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82"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83"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84"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85"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286"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287" w:author="Brian Bohman" w:date="2021-10-27T05:58:00Z">
            <w:trPr>
              <w:trHeight w:val="165"/>
            </w:trPr>
          </w:trPrChange>
        </w:trPr>
        <w:tc>
          <w:tcPr>
            <w:tcW w:w="360" w:type="dxa"/>
            <w:vAlign w:val="center"/>
            <w:hideMark/>
            <w:tcPrChange w:id="14288"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289"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0"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1"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292"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93"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94"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95"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96"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297"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298" w:author="Brian Bohman" w:date="2021-10-27T05:58:00Z">
            <w:trPr>
              <w:trHeight w:val="180"/>
            </w:trPr>
          </w:trPrChange>
        </w:trPr>
        <w:tc>
          <w:tcPr>
            <w:tcW w:w="360" w:type="dxa"/>
            <w:vAlign w:val="center"/>
            <w:hideMark/>
            <w:tcPrChange w:id="14299"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300"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1"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2"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03"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04"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5"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06"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07"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308"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309" w:author="Brian Bohman" w:date="2021-10-27T05:58:00Z">
            <w:trPr>
              <w:trHeight w:val="165"/>
            </w:trPr>
          </w:trPrChange>
        </w:trPr>
        <w:tc>
          <w:tcPr>
            <w:tcW w:w="360" w:type="dxa"/>
            <w:vAlign w:val="center"/>
            <w:hideMark/>
            <w:tcPrChange w:id="14310"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311"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2"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13"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14"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15"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6"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17"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18"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319"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320" w:author="Brian Bohman" w:date="2021-10-27T05:58:00Z">
            <w:trPr>
              <w:trHeight w:val="165"/>
            </w:trPr>
          </w:trPrChange>
        </w:trPr>
        <w:tc>
          <w:tcPr>
            <w:tcW w:w="360" w:type="dxa"/>
            <w:vAlign w:val="center"/>
            <w:hideMark/>
            <w:tcPrChange w:id="14321"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322"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23"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24"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25"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26"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27"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28"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29"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330"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331" w:author="Brian Bohman" w:date="2021-10-27T05:58:00Z">
            <w:trPr>
              <w:trHeight w:val="165"/>
            </w:trPr>
          </w:trPrChange>
        </w:trPr>
        <w:tc>
          <w:tcPr>
            <w:tcW w:w="360" w:type="dxa"/>
            <w:vAlign w:val="center"/>
            <w:hideMark/>
            <w:tcPrChange w:id="14332"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333"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34"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5"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36"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37"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8"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39"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40"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341"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342" w:author="Brian Bohman" w:date="2021-10-27T05:58:00Z">
            <w:trPr>
              <w:trHeight w:val="165"/>
            </w:trPr>
          </w:trPrChange>
        </w:trPr>
        <w:tc>
          <w:tcPr>
            <w:tcW w:w="360" w:type="dxa"/>
            <w:vAlign w:val="center"/>
            <w:hideMark/>
            <w:tcPrChange w:id="14343"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344"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5"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6"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47"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48"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9"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50"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51"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352"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353" w:author="Brian Bohman" w:date="2021-10-27T05:58:00Z">
            <w:trPr>
              <w:trHeight w:val="165"/>
            </w:trPr>
          </w:trPrChange>
        </w:trPr>
        <w:tc>
          <w:tcPr>
            <w:tcW w:w="360" w:type="dxa"/>
            <w:vAlign w:val="center"/>
            <w:hideMark/>
            <w:tcPrChange w:id="14354"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355"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6"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57"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58"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59"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0"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61"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62"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363"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364" w:author="Brian Bohman" w:date="2021-10-27T05:58:00Z">
            <w:trPr>
              <w:trHeight w:val="165"/>
            </w:trPr>
          </w:trPrChange>
        </w:trPr>
        <w:tc>
          <w:tcPr>
            <w:tcW w:w="360" w:type="dxa"/>
            <w:vAlign w:val="center"/>
            <w:hideMark/>
            <w:tcPrChange w:id="14365"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366"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67"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8"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69"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70"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1"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72"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73"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374"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375" w:author="Brian Bohman" w:date="2021-10-27T05:58:00Z">
            <w:trPr>
              <w:trHeight w:val="165"/>
            </w:trPr>
          </w:trPrChange>
        </w:trPr>
        <w:tc>
          <w:tcPr>
            <w:tcW w:w="360" w:type="dxa"/>
            <w:vAlign w:val="center"/>
            <w:hideMark/>
            <w:tcPrChange w:id="14376"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377"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8"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9"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80"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81"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2"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83"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84"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385"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386" w:author="Brian Bohman" w:date="2021-10-27T05:58:00Z">
            <w:trPr>
              <w:trHeight w:val="165"/>
            </w:trPr>
          </w:trPrChange>
        </w:trPr>
        <w:tc>
          <w:tcPr>
            <w:tcW w:w="360" w:type="dxa"/>
            <w:vAlign w:val="center"/>
            <w:hideMark/>
            <w:tcPrChange w:id="14387"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388"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9"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0"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91"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92"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93"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94"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95"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396"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397" w:author="Brian Bohman" w:date="2021-10-27T05:58:00Z">
            <w:trPr>
              <w:trHeight w:val="165"/>
            </w:trPr>
          </w:trPrChange>
        </w:trPr>
        <w:tc>
          <w:tcPr>
            <w:tcW w:w="360" w:type="dxa"/>
            <w:vAlign w:val="center"/>
            <w:hideMark/>
            <w:tcPrChange w:id="14398"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399"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0"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1"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02"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03"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04"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05"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06"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407"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408" w:author="Brian Bohman" w:date="2021-10-27T05:58:00Z">
            <w:trPr>
              <w:trHeight w:val="165"/>
            </w:trPr>
          </w:trPrChange>
        </w:trPr>
        <w:tc>
          <w:tcPr>
            <w:tcW w:w="360" w:type="dxa"/>
            <w:vAlign w:val="center"/>
            <w:hideMark/>
            <w:tcPrChange w:id="14409"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410"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1"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2"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13"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14"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5"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16"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17"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418"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419" w:author="Brian Bohman" w:date="2021-10-27T05:58:00Z">
            <w:trPr>
              <w:trHeight w:val="165"/>
            </w:trPr>
          </w:trPrChange>
        </w:trPr>
        <w:tc>
          <w:tcPr>
            <w:tcW w:w="360" w:type="dxa"/>
            <w:vAlign w:val="center"/>
            <w:hideMark/>
            <w:tcPrChange w:id="14420"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421"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2"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23"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24"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25"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6"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27"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28"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429"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430" w:author="Brian Bohman" w:date="2021-10-27T05:58:00Z">
            <w:trPr>
              <w:trHeight w:val="165"/>
            </w:trPr>
          </w:trPrChange>
        </w:trPr>
        <w:tc>
          <w:tcPr>
            <w:tcW w:w="360" w:type="dxa"/>
            <w:vAlign w:val="center"/>
            <w:hideMark/>
            <w:tcPrChange w:id="14431"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432"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33"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34"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35"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36"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37"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38"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39"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440"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441" w:author="Brian Bohman" w:date="2021-10-27T05:58:00Z">
            <w:trPr>
              <w:trHeight w:val="165"/>
            </w:trPr>
          </w:trPrChange>
        </w:trPr>
        <w:tc>
          <w:tcPr>
            <w:tcW w:w="360" w:type="dxa"/>
            <w:vAlign w:val="center"/>
            <w:hideMark/>
            <w:tcPrChange w:id="14442"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443"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44"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5"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46"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47"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8"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49"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50"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451"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452" w:author="Brian Bohman" w:date="2021-10-27T05:58:00Z">
            <w:trPr>
              <w:trHeight w:val="165"/>
            </w:trPr>
          </w:trPrChange>
        </w:trPr>
        <w:tc>
          <w:tcPr>
            <w:tcW w:w="360" w:type="dxa"/>
            <w:vAlign w:val="center"/>
            <w:hideMark/>
            <w:tcPrChange w:id="14453"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454"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5"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56"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57"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58"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9"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60"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61"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462"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463" w:author="Brian Bohman" w:date="2021-10-27T05:58:00Z">
            <w:trPr>
              <w:trHeight w:val="180"/>
            </w:trPr>
          </w:trPrChange>
        </w:trPr>
        <w:tc>
          <w:tcPr>
            <w:tcW w:w="360" w:type="dxa"/>
            <w:vAlign w:val="center"/>
            <w:hideMark/>
            <w:tcPrChange w:id="14464"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465"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6"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67"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68"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69"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0"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71"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72"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473"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474" w:author="Brian Bohman" w:date="2021-10-27T05:58:00Z">
            <w:trPr>
              <w:trHeight w:val="165"/>
            </w:trPr>
          </w:trPrChange>
        </w:trPr>
        <w:tc>
          <w:tcPr>
            <w:tcW w:w="360" w:type="dxa"/>
            <w:vAlign w:val="center"/>
            <w:hideMark/>
            <w:tcPrChange w:id="14475"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476"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77"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78"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79"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80"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1"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82"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83"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484"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485" w:author="Brian Bohman" w:date="2021-10-27T05:58:00Z">
            <w:trPr>
              <w:trHeight w:val="165"/>
            </w:trPr>
          </w:trPrChange>
        </w:trPr>
        <w:tc>
          <w:tcPr>
            <w:tcW w:w="360" w:type="dxa"/>
            <w:vAlign w:val="center"/>
            <w:hideMark/>
            <w:tcPrChange w:id="14486"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487"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8"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89"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90"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91"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2"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93"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94"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495"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496" w:author="Brian Bohman" w:date="2021-10-27T05:58:00Z">
            <w:trPr>
              <w:trHeight w:val="165"/>
            </w:trPr>
          </w:trPrChange>
        </w:trPr>
        <w:tc>
          <w:tcPr>
            <w:tcW w:w="360" w:type="dxa"/>
            <w:vAlign w:val="center"/>
            <w:hideMark/>
            <w:tcPrChange w:id="14497"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498"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9"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00"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501"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502"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03"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04"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05"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506"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507" w:author="Brian Bohman" w:date="2021-10-27T05:58:00Z">
            <w:trPr>
              <w:trHeight w:val="165"/>
            </w:trPr>
          </w:trPrChange>
        </w:trPr>
        <w:tc>
          <w:tcPr>
            <w:tcW w:w="360" w:type="dxa"/>
            <w:vAlign w:val="center"/>
            <w:hideMark/>
            <w:tcPrChange w:id="14508"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509"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0"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11"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12"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13"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14"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15"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16"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517"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518" w:author="Brian Bohman" w:date="2021-10-27T05:58:00Z">
            <w:trPr>
              <w:trHeight w:val="165"/>
            </w:trPr>
          </w:trPrChange>
        </w:trPr>
        <w:tc>
          <w:tcPr>
            <w:tcW w:w="360" w:type="dxa"/>
            <w:vAlign w:val="center"/>
            <w:hideMark/>
            <w:tcPrChange w:id="14519"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520"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1"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22"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23"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24"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5"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26"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27"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528"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529" w:author="Brian Bohman" w:date="2021-10-27T05:58:00Z">
            <w:trPr>
              <w:trHeight w:val="165"/>
            </w:trPr>
          </w:trPrChange>
        </w:trPr>
        <w:tc>
          <w:tcPr>
            <w:tcW w:w="360" w:type="dxa"/>
            <w:vAlign w:val="center"/>
            <w:hideMark/>
            <w:tcPrChange w:id="14530"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531"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2"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33"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34"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35"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6"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37"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38"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539"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540" w:author="Brian Bohman" w:date="2021-10-27T05:58:00Z">
            <w:trPr>
              <w:trHeight w:val="165"/>
            </w:trPr>
          </w:trPrChange>
        </w:trPr>
        <w:tc>
          <w:tcPr>
            <w:tcW w:w="360" w:type="dxa"/>
            <w:vAlign w:val="center"/>
            <w:hideMark/>
            <w:tcPrChange w:id="14541"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542"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43"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44"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45"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46"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47"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48"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49"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550"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551" w:author="Brian Bohman" w:date="2021-10-27T05:58:00Z">
            <w:trPr>
              <w:trHeight w:val="165"/>
            </w:trPr>
          </w:trPrChange>
        </w:trPr>
        <w:tc>
          <w:tcPr>
            <w:tcW w:w="360" w:type="dxa"/>
            <w:vAlign w:val="center"/>
            <w:hideMark/>
            <w:tcPrChange w:id="14552"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553"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54"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555"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56"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57"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8"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59"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60"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561"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562" w:author="Brian Bohman" w:date="2021-10-27T05:58:00Z">
            <w:trPr>
              <w:trHeight w:val="165"/>
            </w:trPr>
          </w:trPrChange>
        </w:trPr>
        <w:tc>
          <w:tcPr>
            <w:tcW w:w="360" w:type="dxa"/>
            <w:vAlign w:val="center"/>
            <w:hideMark/>
            <w:tcPrChange w:id="14563"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t>1138</w:t>
            </w:r>
          </w:p>
        </w:tc>
        <w:tc>
          <w:tcPr>
            <w:tcW w:w="864" w:type="dxa"/>
            <w:vAlign w:val="center"/>
            <w:hideMark/>
            <w:tcPrChange w:id="14564"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5"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566"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67"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68"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9"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70"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71"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572"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573" w:author="Brian Bohman" w:date="2021-10-27T05:58:00Z">
            <w:trPr>
              <w:trHeight w:val="165"/>
            </w:trPr>
          </w:trPrChange>
        </w:trPr>
        <w:tc>
          <w:tcPr>
            <w:tcW w:w="360" w:type="dxa"/>
            <w:vAlign w:val="center"/>
            <w:hideMark/>
            <w:tcPrChange w:id="14574"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575"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6"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577"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78"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79"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0"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81"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82"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583"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584" w:author="Brian Bohman" w:date="2021-10-27T05:58:00Z">
            <w:trPr>
              <w:trHeight w:val="165"/>
            </w:trPr>
          </w:trPrChange>
        </w:trPr>
        <w:tc>
          <w:tcPr>
            <w:tcW w:w="360" w:type="dxa"/>
            <w:vAlign w:val="center"/>
            <w:hideMark/>
            <w:tcPrChange w:id="14585"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586"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87"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588"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89"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90"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1"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92"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93"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594"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595" w:author="Brian Bohman" w:date="2021-10-27T05:58:00Z">
            <w:trPr>
              <w:trHeight w:val="165"/>
            </w:trPr>
          </w:trPrChange>
        </w:trPr>
        <w:tc>
          <w:tcPr>
            <w:tcW w:w="360" w:type="dxa"/>
            <w:vAlign w:val="center"/>
            <w:hideMark/>
            <w:tcPrChange w:id="14596"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597"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8"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599"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00"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01"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2"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03"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04"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605"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606" w:author="Brian Bohman" w:date="2021-10-27T05:58:00Z">
            <w:trPr>
              <w:trHeight w:val="165"/>
            </w:trPr>
          </w:trPrChange>
        </w:trPr>
        <w:tc>
          <w:tcPr>
            <w:tcW w:w="360" w:type="dxa"/>
            <w:vAlign w:val="center"/>
            <w:hideMark/>
            <w:tcPrChange w:id="14607"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608"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9"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10"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11"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12"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13"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14"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15"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616"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617" w:author="Brian Bohman" w:date="2021-10-27T05:58:00Z">
            <w:trPr>
              <w:trHeight w:val="180"/>
            </w:trPr>
          </w:trPrChange>
        </w:trPr>
        <w:tc>
          <w:tcPr>
            <w:tcW w:w="360" w:type="dxa"/>
            <w:vAlign w:val="center"/>
            <w:hideMark/>
            <w:tcPrChange w:id="14618"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619"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0"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21"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22"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23"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24"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25"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26"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627"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628" w:author="Brian Bohman" w:date="2021-10-27T05:58:00Z">
            <w:trPr>
              <w:trHeight w:val="165"/>
            </w:trPr>
          </w:trPrChange>
        </w:trPr>
        <w:tc>
          <w:tcPr>
            <w:tcW w:w="360" w:type="dxa"/>
            <w:vAlign w:val="center"/>
            <w:hideMark/>
            <w:tcPrChange w:id="14629"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630"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1"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32"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33"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34"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5"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36"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37"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638"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639" w:author="Brian Bohman" w:date="2021-10-27T05:58:00Z">
            <w:trPr>
              <w:trHeight w:val="165"/>
            </w:trPr>
          </w:trPrChange>
        </w:trPr>
        <w:tc>
          <w:tcPr>
            <w:tcW w:w="360" w:type="dxa"/>
            <w:vAlign w:val="center"/>
            <w:hideMark/>
            <w:tcPrChange w:id="14640"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641"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2"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43"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44"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45"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6"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47"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48"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649"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650" w:author="Brian Bohman" w:date="2021-10-27T05:58:00Z">
            <w:trPr>
              <w:trHeight w:val="165"/>
            </w:trPr>
          </w:trPrChange>
        </w:trPr>
        <w:tc>
          <w:tcPr>
            <w:tcW w:w="360" w:type="dxa"/>
            <w:vAlign w:val="center"/>
            <w:hideMark/>
            <w:tcPrChange w:id="14651"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652"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53"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54"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55"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56"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57"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58"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59"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660"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661" w:author="Brian Bohman" w:date="2021-10-27T05:58:00Z">
            <w:trPr>
              <w:trHeight w:val="165"/>
            </w:trPr>
          </w:trPrChange>
        </w:trPr>
        <w:tc>
          <w:tcPr>
            <w:tcW w:w="360" w:type="dxa"/>
            <w:vAlign w:val="center"/>
            <w:hideMark/>
            <w:tcPrChange w:id="14662"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663"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64"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65"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66"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67"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8"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69"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70"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671"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672" w:author="Brian Bohman" w:date="2021-10-27T05:58:00Z">
            <w:trPr>
              <w:trHeight w:val="165"/>
            </w:trPr>
          </w:trPrChange>
        </w:trPr>
        <w:tc>
          <w:tcPr>
            <w:tcW w:w="360" w:type="dxa"/>
            <w:vAlign w:val="center"/>
            <w:hideMark/>
            <w:tcPrChange w:id="14673"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674"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5"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76"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77"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78"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9"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80"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81"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682"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683" w:author="Brian Bohman" w:date="2021-10-27T05:58:00Z">
            <w:trPr>
              <w:trHeight w:val="165"/>
            </w:trPr>
          </w:trPrChange>
        </w:trPr>
        <w:tc>
          <w:tcPr>
            <w:tcW w:w="360" w:type="dxa"/>
            <w:vAlign w:val="center"/>
            <w:hideMark/>
            <w:tcPrChange w:id="14684"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685"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6"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87"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88"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689"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0"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91"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92"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693"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694" w:author="Brian Bohman" w:date="2021-10-27T05:58:00Z">
            <w:trPr>
              <w:trHeight w:val="165"/>
            </w:trPr>
          </w:trPrChange>
        </w:trPr>
        <w:tc>
          <w:tcPr>
            <w:tcW w:w="360" w:type="dxa"/>
            <w:vAlign w:val="center"/>
            <w:hideMark/>
            <w:tcPrChange w:id="14695"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696"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97"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698"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99"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00"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1"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02"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03"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704"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705" w:author="Brian Bohman" w:date="2021-10-27T05:58:00Z">
            <w:trPr>
              <w:trHeight w:val="165"/>
            </w:trPr>
          </w:trPrChange>
        </w:trPr>
        <w:tc>
          <w:tcPr>
            <w:tcW w:w="360" w:type="dxa"/>
            <w:vAlign w:val="center"/>
            <w:hideMark/>
            <w:tcPrChange w:id="14706"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707"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8"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09"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10"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11"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2"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13"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14"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715"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716" w:author="Brian Bohman" w:date="2021-10-27T05:58:00Z">
            <w:trPr>
              <w:trHeight w:val="165"/>
            </w:trPr>
          </w:trPrChange>
        </w:trPr>
        <w:tc>
          <w:tcPr>
            <w:tcW w:w="360" w:type="dxa"/>
            <w:vAlign w:val="center"/>
            <w:hideMark/>
            <w:tcPrChange w:id="14717"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718"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9"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20"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21"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22"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23"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24"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25"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726"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727" w:author="Brian Bohman" w:date="2021-10-27T05:58:00Z">
            <w:trPr>
              <w:trHeight w:val="165"/>
            </w:trPr>
          </w:trPrChange>
        </w:trPr>
        <w:tc>
          <w:tcPr>
            <w:tcW w:w="360" w:type="dxa"/>
            <w:vAlign w:val="center"/>
            <w:hideMark/>
            <w:tcPrChange w:id="14728"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729"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0"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31"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32"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33"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34"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35"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36"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737"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738" w:author="Brian Bohman" w:date="2021-10-27T05:58:00Z">
            <w:trPr>
              <w:trHeight w:val="165"/>
            </w:trPr>
          </w:trPrChange>
        </w:trPr>
        <w:tc>
          <w:tcPr>
            <w:tcW w:w="360" w:type="dxa"/>
            <w:vAlign w:val="center"/>
            <w:hideMark/>
            <w:tcPrChange w:id="14739"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740"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1"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42"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43"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44"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5"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46"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47"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748"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749" w:author="Brian Bohman" w:date="2021-10-27T05:58:00Z">
            <w:trPr>
              <w:trHeight w:val="165"/>
            </w:trPr>
          </w:trPrChange>
        </w:trPr>
        <w:tc>
          <w:tcPr>
            <w:tcW w:w="360" w:type="dxa"/>
            <w:vAlign w:val="center"/>
            <w:hideMark/>
            <w:tcPrChange w:id="14750"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751"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2"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53"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54"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55"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6"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57"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58"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59"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760" w:author="Brian Bohman" w:date="2021-10-27T05:58:00Z">
            <w:trPr>
              <w:trHeight w:val="165"/>
            </w:trPr>
          </w:trPrChange>
        </w:trPr>
        <w:tc>
          <w:tcPr>
            <w:tcW w:w="360" w:type="dxa"/>
            <w:vAlign w:val="center"/>
            <w:hideMark/>
            <w:tcPrChange w:id="14761"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762"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63"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64"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65"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66"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67"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68"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69"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70"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771" w:author="Brian Bohman" w:date="2021-10-27T05:58:00Z">
            <w:trPr>
              <w:trHeight w:val="180"/>
            </w:trPr>
          </w:trPrChange>
        </w:trPr>
        <w:tc>
          <w:tcPr>
            <w:tcW w:w="360" w:type="dxa"/>
            <w:vAlign w:val="center"/>
            <w:hideMark/>
            <w:tcPrChange w:id="14772"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773"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74"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75"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76"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77"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8"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79"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80"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781"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782" w:author="Brian Bohman" w:date="2021-10-27T05:58:00Z">
            <w:trPr>
              <w:trHeight w:val="165"/>
            </w:trPr>
          </w:trPrChange>
        </w:trPr>
        <w:tc>
          <w:tcPr>
            <w:tcW w:w="360" w:type="dxa"/>
            <w:vAlign w:val="center"/>
            <w:hideMark/>
            <w:tcPrChange w:id="14783"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784"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5"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86"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87"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88"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9"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90"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91"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792"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793" w:author="Brian Bohman" w:date="2021-10-27T05:58:00Z">
            <w:trPr>
              <w:trHeight w:val="165"/>
            </w:trPr>
          </w:trPrChange>
        </w:trPr>
        <w:tc>
          <w:tcPr>
            <w:tcW w:w="360" w:type="dxa"/>
            <w:vAlign w:val="center"/>
            <w:hideMark/>
            <w:tcPrChange w:id="14794"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795"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6"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797"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98"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99"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0"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01"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02"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803"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804" w:author="Brian Bohman" w:date="2021-10-27T05:58:00Z">
            <w:trPr>
              <w:trHeight w:val="165"/>
            </w:trPr>
          </w:trPrChange>
        </w:trPr>
        <w:tc>
          <w:tcPr>
            <w:tcW w:w="360" w:type="dxa"/>
            <w:vAlign w:val="center"/>
            <w:hideMark/>
            <w:tcPrChange w:id="14805"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806"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07"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08"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09"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10"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1"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12"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13"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814"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815" w:author="Brian Bohman" w:date="2021-10-27T05:58:00Z">
            <w:trPr>
              <w:trHeight w:val="165"/>
            </w:trPr>
          </w:trPrChange>
        </w:trPr>
        <w:tc>
          <w:tcPr>
            <w:tcW w:w="360" w:type="dxa"/>
            <w:vAlign w:val="center"/>
            <w:hideMark/>
            <w:tcPrChange w:id="14816"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4817"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8"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19"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20"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21"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2"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23"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24"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825"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4826" w:author="Brian Bohman" w:date="2021-10-27T05:58:00Z">
            <w:trPr>
              <w:trHeight w:val="165"/>
            </w:trPr>
          </w:trPrChange>
        </w:trPr>
        <w:tc>
          <w:tcPr>
            <w:tcW w:w="360" w:type="dxa"/>
            <w:vAlign w:val="center"/>
            <w:hideMark/>
            <w:tcPrChange w:id="14827"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4828"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9"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30"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31"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32"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33"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34"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35"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4836"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4837" w:author="Brian Bohman" w:date="2021-10-27T05:58:00Z">
            <w:trPr>
              <w:trHeight w:val="165"/>
            </w:trPr>
          </w:trPrChange>
        </w:trPr>
        <w:tc>
          <w:tcPr>
            <w:tcW w:w="360" w:type="dxa"/>
            <w:vAlign w:val="center"/>
            <w:hideMark/>
            <w:tcPrChange w:id="14838"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4839"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0"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41"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42"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43"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44"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45"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46"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847"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4848" w:author="Brian Bohman" w:date="2021-10-27T05:58:00Z">
            <w:trPr>
              <w:trHeight w:val="165"/>
            </w:trPr>
          </w:trPrChange>
        </w:trPr>
        <w:tc>
          <w:tcPr>
            <w:tcW w:w="360" w:type="dxa"/>
            <w:vAlign w:val="center"/>
            <w:hideMark/>
            <w:tcPrChange w:id="14849"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4850"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1"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52"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53"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54"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5"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56"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57"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858"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4859" w:author="Brian Bohman" w:date="2021-10-27T05:58:00Z">
            <w:trPr>
              <w:trHeight w:val="165"/>
            </w:trPr>
          </w:trPrChange>
        </w:trPr>
        <w:tc>
          <w:tcPr>
            <w:tcW w:w="360" w:type="dxa"/>
            <w:vAlign w:val="center"/>
            <w:hideMark/>
            <w:tcPrChange w:id="14860"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4861"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2"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63"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64"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65"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6"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67"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68"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869"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4870" w:author="Brian Bohman" w:date="2021-10-27T05:58:00Z">
            <w:trPr>
              <w:trHeight w:val="165"/>
            </w:trPr>
          </w:trPrChange>
        </w:trPr>
        <w:tc>
          <w:tcPr>
            <w:tcW w:w="360" w:type="dxa"/>
            <w:vAlign w:val="center"/>
            <w:hideMark/>
            <w:tcPrChange w:id="14871"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4872"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73"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74"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75"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76"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77"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78"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79"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880"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4881" w:author="Brian Bohman" w:date="2021-10-27T05:58:00Z">
            <w:trPr>
              <w:trHeight w:val="165"/>
            </w:trPr>
          </w:trPrChange>
        </w:trPr>
        <w:tc>
          <w:tcPr>
            <w:tcW w:w="360" w:type="dxa"/>
            <w:vAlign w:val="center"/>
            <w:hideMark/>
            <w:tcPrChange w:id="14882"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4883"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84"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85"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86"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87"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8"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89"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90"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891"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4892" w:author="Brian Bohman" w:date="2021-10-27T05:58:00Z">
            <w:trPr>
              <w:trHeight w:val="165"/>
            </w:trPr>
          </w:trPrChange>
        </w:trPr>
        <w:tc>
          <w:tcPr>
            <w:tcW w:w="360" w:type="dxa"/>
            <w:vAlign w:val="center"/>
            <w:hideMark/>
            <w:tcPrChange w:id="14893"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4894"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5"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896"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97"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98"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9"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00"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01"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4902"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4903" w:author="Brian Bohman" w:date="2021-10-27T05:58:00Z">
            <w:trPr>
              <w:trHeight w:val="165"/>
            </w:trPr>
          </w:trPrChange>
        </w:trPr>
        <w:tc>
          <w:tcPr>
            <w:tcW w:w="360" w:type="dxa"/>
            <w:vAlign w:val="center"/>
            <w:hideMark/>
            <w:tcPrChange w:id="14904"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4905"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6"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907"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08"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09"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0"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11"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12"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913"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4914" w:author="Brian Bohman" w:date="2021-10-27T05:58:00Z">
            <w:trPr>
              <w:trHeight w:val="165"/>
            </w:trPr>
          </w:trPrChange>
        </w:trPr>
        <w:tc>
          <w:tcPr>
            <w:tcW w:w="360" w:type="dxa"/>
            <w:vAlign w:val="center"/>
            <w:hideMark/>
            <w:tcPrChange w:id="14915"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4916"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17"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918"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19"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20"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1"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22"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23"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4924"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4925" w:author="Brian Bohman" w:date="2021-10-27T05:58:00Z">
            <w:trPr>
              <w:trHeight w:val="180"/>
            </w:trPr>
          </w:trPrChange>
        </w:trPr>
        <w:tc>
          <w:tcPr>
            <w:tcW w:w="360" w:type="dxa"/>
            <w:vAlign w:val="center"/>
            <w:hideMark/>
            <w:tcPrChange w:id="14926"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4927"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8"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929"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30"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31"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2"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33"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34"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4935"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4936" w:author="Brian Bohman" w:date="2021-10-27T05:58:00Z">
            <w:trPr>
              <w:trHeight w:val="165"/>
            </w:trPr>
          </w:trPrChange>
        </w:trPr>
        <w:tc>
          <w:tcPr>
            <w:tcW w:w="360" w:type="dxa"/>
            <w:vAlign w:val="center"/>
            <w:hideMark/>
            <w:tcPrChange w:id="14937"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4938"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9"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r w:rsidRPr="00266687">
              <w:rPr>
                <w:color w:val="000000"/>
                <w:sz w:val="16"/>
                <w:szCs w:val="16"/>
              </w:rPr>
              <w:t>Markies Russet</w:t>
            </w:r>
          </w:p>
        </w:tc>
        <w:tc>
          <w:tcPr>
            <w:tcW w:w="504" w:type="dxa"/>
            <w:vAlign w:val="center"/>
            <w:hideMark/>
            <w:tcPrChange w:id="14940"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41"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42"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43"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44"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45"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4946"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4947" w:author="Brian Bohman" w:date="2021-10-27T05:58:00Z">
            <w:trPr>
              <w:trHeight w:val="165"/>
            </w:trPr>
          </w:trPrChange>
        </w:trPr>
        <w:tc>
          <w:tcPr>
            <w:tcW w:w="360" w:type="dxa"/>
            <w:vAlign w:val="center"/>
            <w:hideMark/>
            <w:tcPrChange w:id="14948"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4949"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0"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51"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52"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53"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54"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55"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56"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957"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4958" w:author="Brian Bohman" w:date="2021-10-27T05:58:00Z">
            <w:trPr>
              <w:trHeight w:val="165"/>
            </w:trPr>
          </w:trPrChange>
        </w:trPr>
        <w:tc>
          <w:tcPr>
            <w:tcW w:w="360" w:type="dxa"/>
            <w:vAlign w:val="center"/>
            <w:hideMark/>
            <w:tcPrChange w:id="14959"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4960"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1"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62"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63"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64"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5"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66"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67"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4968"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4969" w:author="Brian Bohman" w:date="2021-10-27T05:58:00Z">
            <w:trPr>
              <w:trHeight w:val="165"/>
            </w:trPr>
          </w:trPrChange>
        </w:trPr>
        <w:tc>
          <w:tcPr>
            <w:tcW w:w="360" w:type="dxa"/>
            <w:vAlign w:val="center"/>
            <w:hideMark/>
            <w:tcPrChange w:id="14970"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4971"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2"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73"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74"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75"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6"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77"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78"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979"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4980" w:author="Brian Bohman" w:date="2021-10-27T05:58:00Z">
            <w:trPr>
              <w:trHeight w:val="165"/>
            </w:trPr>
          </w:trPrChange>
        </w:trPr>
        <w:tc>
          <w:tcPr>
            <w:tcW w:w="360" w:type="dxa"/>
            <w:vAlign w:val="center"/>
            <w:hideMark/>
            <w:tcPrChange w:id="14981"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4982"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83"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84"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85"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86"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87"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88"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89"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4990"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4991" w:author="Brian Bohman" w:date="2021-10-27T05:58:00Z">
            <w:trPr>
              <w:trHeight w:val="165"/>
            </w:trPr>
          </w:trPrChange>
        </w:trPr>
        <w:tc>
          <w:tcPr>
            <w:tcW w:w="360" w:type="dxa"/>
            <w:vAlign w:val="center"/>
            <w:hideMark/>
            <w:tcPrChange w:id="14992"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4993"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94"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95"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96"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97"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8"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99"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00"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5001"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5002" w:author="Brian Bohman" w:date="2021-10-27T05:58:00Z">
            <w:trPr>
              <w:trHeight w:val="165"/>
            </w:trPr>
          </w:trPrChange>
        </w:trPr>
        <w:tc>
          <w:tcPr>
            <w:tcW w:w="360" w:type="dxa"/>
            <w:vAlign w:val="center"/>
            <w:hideMark/>
            <w:tcPrChange w:id="15003"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5004"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5"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06"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07"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08"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9"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10"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11"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5012"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5013" w:author="Brian Bohman" w:date="2021-10-27T05:58:00Z">
            <w:trPr>
              <w:trHeight w:val="165"/>
            </w:trPr>
          </w:trPrChange>
        </w:trPr>
        <w:tc>
          <w:tcPr>
            <w:tcW w:w="360" w:type="dxa"/>
            <w:vAlign w:val="center"/>
            <w:hideMark/>
            <w:tcPrChange w:id="15014"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5015"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6"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17"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18"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19"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0"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21"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22"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023"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5024" w:author="Brian Bohman" w:date="2021-10-27T05:58:00Z">
            <w:trPr>
              <w:trHeight w:val="165"/>
            </w:trPr>
          </w:trPrChange>
        </w:trPr>
        <w:tc>
          <w:tcPr>
            <w:tcW w:w="360" w:type="dxa"/>
            <w:vAlign w:val="center"/>
            <w:hideMark/>
            <w:tcPrChange w:id="15025"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5026"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27"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28"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29"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30"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1"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32"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33"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5034"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5035" w:author="Brian Bohman" w:date="2021-10-27T05:58:00Z">
            <w:trPr>
              <w:trHeight w:val="165"/>
            </w:trPr>
          </w:trPrChange>
        </w:trPr>
        <w:tc>
          <w:tcPr>
            <w:tcW w:w="360" w:type="dxa"/>
            <w:vAlign w:val="center"/>
            <w:hideMark/>
            <w:tcPrChange w:id="15036"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5037"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8"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39"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40"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41"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2"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43"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44"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5045"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5046" w:author="Brian Bohman" w:date="2021-10-27T05:58:00Z">
            <w:trPr>
              <w:trHeight w:val="165"/>
            </w:trPr>
          </w:trPrChange>
        </w:trPr>
        <w:tc>
          <w:tcPr>
            <w:tcW w:w="360" w:type="dxa"/>
            <w:vAlign w:val="center"/>
            <w:hideMark/>
            <w:tcPrChange w:id="15047"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5048"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9"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50"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51"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52"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53"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54"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55"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056"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5057" w:author="Brian Bohman" w:date="2021-10-27T05:58:00Z">
            <w:trPr>
              <w:trHeight w:val="165"/>
            </w:trPr>
          </w:trPrChange>
        </w:trPr>
        <w:tc>
          <w:tcPr>
            <w:tcW w:w="360" w:type="dxa"/>
            <w:vAlign w:val="center"/>
            <w:hideMark/>
            <w:tcPrChange w:id="15058"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5059"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0"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61"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62"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63"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64"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65"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66"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5067"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5068" w:author="Brian Bohman" w:date="2021-10-27T05:58:00Z">
            <w:trPr>
              <w:trHeight w:val="165"/>
            </w:trPr>
          </w:trPrChange>
        </w:trPr>
        <w:tc>
          <w:tcPr>
            <w:tcW w:w="360" w:type="dxa"/>
            <w:vAlign w:val="center"/>
            <w:hideMark/>
            <w:tcPrChange w:id="15069"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5070"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1"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72"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73"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74"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5"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76"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77"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5078"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5079" w:author="Brian Bohman" w:date="2021-10-27T05:58:00Z">
            <w:trPr>
              <w:trHeight w:val="165"/>
            </w:trPr>
          </w:trPrChange>
        </w:trPr>
        <w:tc>
          <w:tcPr>
            <w:tcW w:w="360" w:type="dxa"/>
            <w:vAlign w:val="center"/>
            <w:hideMark/>
            <w:tcPrChange w:id="15080"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5081"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2"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83"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84"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85"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6"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87"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88"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5089"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5090" w:author="Brian Bohman" w:date="2021-10-27T05:58:00Z">
            <w:trPr>
              <w:trHeight w:val="180"/>
            </w:trPr>
          </w:trPrChange>
        </w:trPr>
        <w:tc>
          <w:tcPr>
            <w:tcW w:w="360" w:type="dxa"/>
            <w:vAlign w:val="center"/>
            <w:hideMark/>
            <w:tcPrChange w:id="15091"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5092"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93"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94"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95"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96"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97"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98"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99"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5100"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5101" w:author="Brian Bohman" w:date="2021-10-27T05:58:00Z">
            <w:trPr>
              <w:trHeight w:val="165"/>
            </w:trPr>
          </w:trPrChange>
        </w:trPr>
        <w:tc>
          <w:tcPr>
            <w:tcW w:w="360" w:type="dxa"/>
            <w:vAlign w:val="center"/>
            <w:hideMark/>
            <w:tcPrChange w:id="15102"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5103"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04"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05"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06"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07"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8"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09"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10"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111"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112" w:author="Brian Bohman" w:date="2021-10-27T05:58:00Z">
            <w:trPr>
              <w:trHeight w:val="165"/>
            </w:trPr>
          </w:trPrChange>
        </w:trPr>
        <w:tc>
          <w:tcPr>
            <w:tcW w:w="360" w:type="dxa"/>
            <w:vAlign w:val="center"/>
            <w:hideMark/>
            <w:tcPrChange w:id="15113"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114"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5"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16"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17"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18"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9"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20"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21"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122"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123" w:author="Brian Bohman" w:date="2021-10-27T05:58:00Z">
            <w:trPr>
              <w:trHeight w:val="165"/>
            </w:trPr>
          </w:trPrChange>
        </w:trPr>
        <w:tc>
          <w:tcPr>
            <w:tcW w:w="360" w:type="dxa"/>
            <w:vAlign w:val="center"/>
            <w:hideMark/>
            <w:tcPrChange w:id="15124"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125"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6"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27"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28"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29"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0"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31"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32"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133"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134" w:author="Brian Bohman" w:date="2021-10-27T05:58:00Z">
            <w:trPr>
              <w:trHeight w:val="165"/>
            </w:trPr>
          </w:trPrChange>
        </w:trPr>
        <w:tc>
          <w:tcPr>
            <w:tcW w:w="360" w:type="dxa"/>
            <w:vAlign w:val="center"/>
            <w:hideMark/>
            <w:tcPrChange w:id="15135"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136"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37"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8"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39"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40"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1"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42"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43"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144"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145" w:author="Brian Bohman" w:date="2021-10-27T05:58:00Z">
            <w:trPr>
              <w:trHeight w:val="165"/>
            </w:trPr>
          </w:trPrChange>
        </w:trPr>
        <w:tc>
          <w:tcPr>
            <w:tcW w:w="360" w:type="dxa"/>
            <w:vAlign w:val="center"/>
            <w:hideMark/>
            <w:tcPrChange w:id="15146"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147"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8"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9"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50"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51"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2"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53"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54"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155"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156" w:author="Brian Bohman" w:date="2021-10-27T05:58:00Z">
            <w:trPr>
              <w:trHeight w:val="165"/>
            </w:trPr>
          </w:trPrChange>
        </w:trPr>
        <w:tc>
          <w:tcPr>
            <w:tcW w:w="360" w:type="dxa"/>
            <w:vAlign w:val="center"/>
            <w:hideMark/>
            <w:tcPrChange w:id="15157"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158"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9"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0"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61"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62"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63"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64"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65"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166"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167" w:author="Brian Bohman" w:date="2021-10-27T05:58:00Z">
            <w:trPr>
              <w:trHeight w:val="165"/>
            </w:trPr>
          </w:trPrChange>
        </w:trPr>
        <w:tc>
          <w:tcPr>
            <w:tcW w:w="360" w:type="dxa"/>
            <w:vAlign w:val="center"/>
            <w:hideMark/>
            <w:tcPrChange w:id="15168"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169"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0"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1"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72"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73"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74"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75"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76"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177"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178" w:author="Brian Bohman" w:date="2021-10-27T05:58:00Z">
            <w:trPr>
              <w:trHeight w:val="165"/>
            </w:trPr>
          </w:trPrChange>
        </w:trPr>
        <w:tc>
          <w:tcPr>
            <w:tcW w:w="360" w:type="dxa"/>
            <w:vAlign w:val="center"/>
            <w:hideMark/>
            <w:tcPrChange w:id="15179"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180"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1"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2"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83"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84"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5"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86"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87"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188"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189" w:author="Brian Bohman" w:date="2021-10-27T05:58:00Z">
            <w:trPr>
              <w:trHeight w:val="165"/>
            </w:trPr>
          </w:trPrChange>
        </w:trPr>
        <w:tc>
          <w:tcPr>
            <w:tcW w:w="360" w:type="dxa"/>
            <w:vAlign w:val="center"/>
            <w:hideMark/>
            <w:tcPrChange w:id="15190"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191"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2"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93"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94"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95"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6"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97"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98"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199"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200" w:author="Brian Bohman" w:date="2021-10-27T05:58:00Z">
            <w:trPr>
              <w:trHeight w:val="165"/>
            </w:trPr>
          </w:trPrChange>
        </w:trPr>
        <w:tc>
          <w:tcPr>
            <w:tcW w:w="360" w:type="dxa"/>
            <w:vAlign w:val="center"/>
            <w:hideMark/>
            <w:tcPrChange w:id="15201"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202"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03"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04"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205"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206"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07"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08"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09"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210"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211" w:author="Brian Bohman" w:date="2021-10-27T05:58:00Z">
            <w:trPr>
              <w:trHeight w:val="165"/>
            </w:trPr>
          </w:trPrChange>
        </w:trPr>
        <w:tc>
          <w:tcPr>
            <w:tcW w:w="360" w:type="dxa"/>
            <w:vAlign w:val="center"/>
            <w:hideMark/>
            <w:tcPrChange w:id="15212"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213"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14"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5"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16"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17"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8"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19"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20"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221"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222" w:author="Brian Bohman" w:date="2021-10-27T05:58:00Z">
            <w:trPr>
              <w:trHeight w:val="165"/>
            </w:trPr>
          </w:trPrChange>
        </w:trPr>
        <w:tc>
          <w:tcPr>
            <w:tcW w:w="360" w:type="dxa"/>
            <w:vAlign w:val="center"/>
            <w:hideMark/>
            <w:tcPrChange w:id="15223"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224"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5"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6"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27"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28"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9"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30"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31"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232"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233" w:author="Brian Bohman" w:date="2021-10-27T05:58:00Z">
            <w:trPr>
              <w:trHeight w:val="165"/>
            </w:trPr>
          </w:trPrChange>
        </w:trPr>
        <w:tc>
          <w:tcPr>
            <w:tcW w:w="360" w:type="dxa"/>
            <w:vAlign w:val="center"/>
            <w:hideMark/>
            <w:tcPrChange w:id="15234"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235"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6"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37"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38"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39"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0"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41"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42"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243"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244" w:author="Brian Bohman" w:date="2021-10-27T05:58:00Z">
            <w:trPr>
              <w:trHeight w:val="180"/>
            </w:trPr>
          </w:trPrChange>
        </w:trPr>
        <w:tc>
          <w:tcPr>
            <w:tcW w:w="360" w:type="dxa"/>
            <w:vAlign w:val="center"/>
            <w:hideMark/>
            <w:tcPrChange w:id="15245"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246"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47"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8"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49"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50"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1"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52"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53"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254"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255" w:author="Brian Bohman" w:date="2021-10-27T05:58:00Z">
            <w:trPr>
              <w:trHeight w:val="165"/>
            </w:trPr>
          </w:trPrChange>
        </w:trPr>
        <w:tc>
          <w:tcPr>
            <w:tcW w:w="360" w:type="dxa"/>
            <w:vAlign w:val="center"/>
            <w:hideMark/>
            <w:tcPrChange w:id="15256"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257"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8"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9"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60"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61"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2"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63"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64"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265"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266" w:author="Brian Bohman" w:date="2021-10-27T05:58:00Z">
            <w:trPr>
              <w:trHeight w:val="165"/>
            </w:trPr>
          </w:trPrChange>
        </w:trPr>
        <w:tc>
          <w:tcPr>
            <w:tcW w:w="360" w:type="dxa"/>
            <w:vAlign w:val="center"/>
            <w:hideMark/>
            <w:tcPrChange w:id="15267"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268"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9"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0"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71"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72"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73"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74"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75"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276"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277" w:author="Brian Bohman" w:date="2021-10-27T05:58:00Z">
            <w:trPr>
              <w:trHeight w:val="165"/>
            </w:trPr>
          </w:trPrChange>
        </w:trPr>
        <w:tc>
          <w:tcPr>
            <w:tcW w:w="360" w:type="dxa"/>
            <w:vAlign w:val="center"/>
            <w:hideMark/>
            <w:tcPrChange w:id="15278"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279"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0"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1"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82"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83"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84"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85"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86"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287"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288" w:author="Brian Bohman" w:date="2021-10-27T05:58:00Z">
            <w:trPr>
              <w:trHeight w:val="165"/>
            </w:trPr>
          </w:trPrChange>
        </w:trPr>
        <w:tc>
          <w:tcPr>
            <w:tcW w:w="360" w:type="dxa"/>
            <w:vAlign w:val="center"/>
            <w:hideMark/>
            <w:tcPrChange w:id="15289"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290"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1"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2"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93"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94"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5"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96"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97"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298"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299" w:author="Brian Bohman" w:date="2021-10-27T05:58:00Z">
            <w:trPr>
              <w:trHeight w:val="165"/>
            </w:trPr>
          </w:trPrChange>
        </w:trPr>
        <w:tc>
          <w:tcPr>
            <w:tcW w:w="360" w:type="dxa"/>
            <w:vAlign w:val="center"/>
            <w:hideMark/>
            <w:tcPrChange w:id="15300"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t>1205</w:t>
            </w:r>
          </w:p>
        </w:tc>
        <w:tc>
          <w:tcPr>
            <w:tcW w:w="864" w:type="dxa"/>
            <w:vAlign w:val="center"/>
            <w:hideMark/>
            <w:tcPrChange w:id="15301"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2"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03"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04"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05"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6"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07"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08"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309"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310" w:author="Brian Bohman" w:date="2021-10-27T05:58:00Z">
            <w:trPr>
              <w:trHeight w:val="165"/>
            </w:trPr>
          </w:trPrChange>
        </w:trPr>
        <w:tc>
          <w:tcPr>
            <w:tcW w:w="360" w:type="dxa"/>
            <w:vAlign w:val="center"/>
            <w:hideMark/>
            <w:tcPrChange w:id="15311"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312"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13"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14"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15"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16"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17"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18"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19"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320"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321" w:author="Brian Bohman" w:date="2021-10-27T05:58:00Z">
            <w:trPr>
              <w:trHeight w:val="165"/>
            </w:trPr>
          </w:trPrChange>
        </w:trPr>
        <w:tc>
          <w:tcPr>
            <w:tcW w:w="360" w:type="dxa"/>
            <w:vAlign w:val="center"/>
            <w:hideMark/>
            <w:tcPrChange w:id="15322"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323"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24"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5"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26"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27"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8"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29"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30"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331"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332" w:author="Brian Bohman" w:date="2021-10-27T05:58:00Z">
            <w:trPr>
              <w:trHeight w:val="165"/>
            </w:trPr>
          </w:trPrChange>
        </w:trPr>
        <w:tc>
          <w:tcPr>
            <w:tcW w:w="360" w:type="dxa"/>
            <w:vAlign w:val="center"/>
            <w:hideMark/>
            <w:tcPrChange w:id="15333"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334"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5"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6"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37"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38"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9"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40"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41"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342"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343" w:author="Brian Bohman" w:date="2021-10-27T05:58:00Z">
            <w:trPr>
              <w:trHeight w:val="165"/>
            </w:trPr>
          </w:trPrChange>
        </w:trPr>
        <w:tc>
          <w:tcPr>
            <w:tcW w:w="360" w:type="dxa"/>
            <w:vAlign w:val="center"/>
            <w:hideMark/>
            <w:tcPrChange w:id="15344"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345"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6"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47"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48"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49"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0"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51"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52"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353"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354" w:author="Brian Bohman" w:date="2021-10-27T05:58:00Z">
            <w:trPr>
              <w:trHeight w:val="165"/>
            </w:trPr>
          </w:trPrChange>
        </w:trPr>
        <w:tc>
          <w:tcPr>
            <w:tcW w:w="360" w:type="dxa"/>
            <w:vAlign w:val="center"/>
            <w:hideMark/>
            <w:tcPrChange w:id="15355"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356"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57"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8"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59"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60"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1"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62"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63"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364"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365" w:author="Brian Bohman" w:date="2021-10-27T05:58:00Z">
            <w:trPr>
              <w:trHeight w:val="165"/>
            </w:trPr>
          </w:trPrChange>
        </w:trPr>
        <w:tc>
          <w:tcPr>
            <w:tcW w:w="360" w:type="dxa"/>
            <w:vAlign w:val="center"/>
            <w:hideMark/>
            <w:tcPrChange w:id="15366"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367"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8"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9"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70"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71"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2"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73"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74"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375"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376" w:author="Brian Bohman" w:date="2021-10-27T05:58:00Z">
            <w:trPr>
              <w:trHeight w:val="165"/>
            </w:trPr>
          </w:trPrChange>
        </w:trPr>
        <w:tc>
          <w:tcPr>
            <w:tcW w:w="360" w:type="dxa"/>
            <w:vAlign w:val="center"/>
            <w:hideMark/>
            <w:tcPrChange w:id="15377"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378"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9"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0"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81"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82"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83"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84"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85"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386"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387" w:author="Brian Bohman" w:date="2021-10-27T05:58:00Z">
            <w:trPr>
              <w:trHeight w:val="165"/>
            </w:trPr>
          </w:trPrChange>
        </w:trPr>
        <w:tc>
          <w:tcPr>
            <w:tcW w:w="360" w:type="dxa"/>
            <w:vAlign w:val="center"/>
            <w:hideMark/>
            <w:tcPrChange w:id="15388"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389"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0"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1"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392"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93"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94"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95"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96"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397"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398" w:author="Brian Bohman" w:date="2021-10-27T05:58:00Z">
            <w:trPr>
              <w:trHeight w:val="180"/>
            </w:trPr>
          </w:trPrChange>
        </w:trPr>
        <w:tc>
          <w:tcPr>
            <w:tcW w:w="360" w:type="dxa"/>
            <w:vAlign w:val="center"/>
            <w:hideMark/>
            <w:tcPrChange w:id="15399"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400"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1"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2"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03"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04"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5"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06"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07"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408"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409" w:author="Brian Bohman" w:date="2021-10-27T05:58:00Z">
            <w:trPr>
              <w:trHeight w:val="165"/>
            </w:trPr>
          </w:trPrChange>
        </w:trPr>
        <w:tc>
          <w:tcPr>
            <w:tcW w:w="360" w:type="dxa"/>
            <w:vAlign w:val="center"/>
            <w:hideMark/>
            <w:tcPrChange w:id="15410"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411"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2"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13"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14"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15"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6"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17"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18"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419"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420" w:author="Brian Bohman" w:date="2021-10-27T05:58:00Z">
            <w:trPr>
              <w:trHeight w:val="165"/>
            </w:trPr>
          </w:trPrChange>
        </w:trPr>
        <w:tc>
          <w:tcPr>
            <w:tcW w:w="360" w:type="dxa"/>
            <w:vAlign w:val="center"/>
            <w:hideMark/>
            <w:tcPrChange w:id="15421"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422"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23"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24"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25"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26"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27"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28"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29"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430"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431" w:author="Brian Bohman" w:date="2021-10-27T05:58:00Z">
            <w:trPr>
              <w:trHeight w:val="165"/>
            </w:trPr>
          </w:trPrChange>
        </w:trPr>
        <w:tc>
          <w:tcPr>
            <w:tcW w:w="360" w:type="dxa"/>
            <w:vAlign w:val="center"/>
            <w:hideMark/>
            <w:tcPrChange w:id="15432"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433"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34"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5"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36"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37"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8"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39"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40"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441"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442" w:author="Brian Bohman" w:date="2021-10-27T05:58:00Z">
            <w:trPr>
              <w:trHeight w:val="165"/>
            </w:trPr>
          </w:trPrChange>
        </w:trPr>
        <w:tc>
          <w:tcPr>
            <w:tcW w:w="360" w:type="dxa"/>
            <w:vAlign w:val="center"/>
            <w:hideMark/>
            <w:tcPrChange w:id="15443"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444"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5"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6"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47"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48"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9"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50"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51"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452"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453" w:author="Brian Bohman" w:date="2021-10-27T05:58:00Z">
            <w:trPr>
              <w:trHeight w:val="165"/>
            </w:trPr>
          </w:trPrChange>
        </w:trPr>
        <w:tc>
          <w:tcPr>
            <w:tcW w:w="360" w:type="dxa"/>
            <w:vAlign w:val="center"/>
            <w:hideMark/>
            <w:tcPrChange w:id="15454"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455"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6"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57"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58"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59"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60"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61"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62"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463"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464" w:author="Brian Bohman" w:date="2021-10-27T05:58:00Z">
            <w:trPr>
              <w:trHeight w:val="165"/>
            </w:trPr>
          </w:trPrChange>
        </w:trPr>
        <w:tc>
          <w:tcPr>
            <w:tcW w:w="360" w:type="dxa"/>
            <w:vAlign w:val="center"/>
            <w:hideMark/>
            <w:tcPrChange w:id="15465"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466"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67"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68"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69"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70"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71"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72"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73"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474"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475" w:author="Brian Bohman" w:date="2021-10-27T05:58:00Z">
            <w:trPr>
              <w:trHeight w:val="165"/>
            </w:trPr>
          </w:trPrChange>
        </w:trPr>
        <w:tc>
          <w:tcPr>
            <w:tcW w:w="360" w:type="dxa"/>
            <w:vAlign w:val="center"/>
            <w:hideMark/>
            <w:tcPrChange w:id="15476"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477"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78"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79"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80"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81"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82"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83"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84"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485"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486" w:author="Brian Bohman" w:date="2021-10-27T05:58:00Z">
            <w:trPr>
              <w:trHeight w:val="165"/>
            </w:trPr>
          </w:trPrChange>
        </w:trPr>
        <w:tc>
          <w:tcPr>
            <w:tcW w:w="360" w:type="dxa"/>
            <w:vAlign w:val="center"/>
            <w:hideMark/>
            <w:tcPrChange w:id="15487"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488"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89"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90"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91"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92"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93"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94"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95"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496"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497" w:author="Brian Bohman" w:date="2021-10-27T05:58:00Z">
            <w:trPr>
              <w:trHeight w:val="165"/>
            </w:trPr>
          </w:trPrChange>
        </w:trPr>
        <w:tc>
          <w:tcPr>
            <w:tcW w:w="360" w:type="dxa"/>
            <w:vAlign w:val="center"/>
            <w:hideMark/>
            <w:tcPrChange w:id="15498"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499"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00"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01"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02"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03"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04"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05"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06"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507"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508" w:author="Brian Bohman" w:date="2021-10-27T05:58:00Z">
            <w:trPr>
              <w:trHeight w:val="165"/>
            </w:trPr>
          </w:trPrChange>
        </w:trPr>
        <w:tc>
          <w:tcPr>
            <w:tcW w:w="360" w:type="dxa"/>
            <w:vAlign w:val="center"/>
            <w:hideMark/>
            <w:tcPrChange w:id="15509"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510"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11"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12"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13"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14"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15"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16"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17"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518"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519" w:author="Brian Bohman" w:date="2021-10-27T05:58:00Z">
            <w:trPr>
              <w:trHeight w:val="165"/>
            </w:trPr>
          </w:trPrChange>
        </w:trPr>
        <w:tc>
          <w:tcPr>
            <w:tcW w:w="360" w:type="dxa"/>
            <w:vAlign w:val="center"/>
            <w:hideMark/>
            <w:tcPrChange w:id="15520"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521"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22"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23"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24"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25"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26"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27"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28"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529"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530" w:author="Brian Bohman" w:date="2021-10-27T05:58:00Z">
            <w:trPr>
              <w:trHeight w:val="165"/>
            </w:trPr>
          </w:trPrChange>
        </w:trPr>
        <w:tc>
          <w:tcPr>
            <w:tcW w:w="360" w:type="dxa"/>
            <w:vAlign w:val="center"/>
            <w:hideMark/>
            <w:tcPrChange w:id="15531"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532"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33"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34"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35"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36"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37"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38"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39"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540"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541" w:author="Brian Bohman" w:date="2021-10-27T05:58:00Z">
            <w:trPr>
              <w:trHeight w:val="165"/>
            </w:trPr>
          </w:trPrChange>
        </w:trPr>
        <w:tc>
          <w:tcPr>
            <w:tcW w:w="360" w:type="dxa"/>
            <w:vAlign w:val="center"/>
            <w:hideMark/>
            <w:tcPrChange w:id="15542"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543"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44"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45"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46"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47"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48"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49"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50"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551"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552" w:author="Brian Bohman" w:date="2021-10-27T05:58:00Z">
            <w:trPr>
              <w:trHeight w:val="165"/>
            </w:trPr>
          </w:trPrChange>
        </w:trPr>
        <w:tc>
          <w:tcPr>
            <w:tcW w:w="360" w:type="dxa"/>
            <w:vAlign w:val="center"/>
            <w:hideMark/>
            <w:tcPrChange w:id="15553"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554"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55"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56"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57"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58"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59"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60"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61"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562"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563" w:author="Brian Bohman" w:date="2021-10-27T05:58:00Z">
            <w:trPr>
              <w:trHeight w:val="180"/>
            </w:trPr>
          </w:trPrChange>
        </w:trPr>
        <w:tc>
          <w:tcPr>
            <w:tcW w:w="360" w:type="dxa"/>
            <w:vAlign w:val="center"/>
            <w:hideMark/>
            <w:tcPrChange w:id="15564"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565"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66"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67"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68"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69"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70"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71"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72"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573"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574" w:author="Brian Bohman" w:date="2021-10-27T05:58:00Z">
            <w:trPr>
              <w:trHeight w:val="165"/>
            </w:trPr>
          </w:trPrChange>
        </w:trPr>
        <w:tc>
          <w:tcPr>
            <w:tcW w:w="360" w:type="dxa"/>
            <w:vAlign w:val="center"/>
            <w:hideMark/>
            <w:tcPrChange w:id="15575"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576"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77"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78"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79"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80"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81"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82"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83"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84"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585" w:author="Brian Bohman" w:date="2021-10-27T05:58:00Z">
            <w:trPr>
              <w:trHeight w:val="165"/>
            </w:trPr>
          </w:trPrChange>
        </w:trPr>
        <w:tc>
          <w:tcPr>
            <w:tcW w:w="360" w:type="dxa"/>
            <w:vAlign w:val="center"/>
            <w:hideMark/>
            <w:tcPrChange w:id="15586"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587"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88"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89"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90"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91"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92"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93"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594"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95"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596" w:author="Brian Bohman" w:date="2021-10-27T05:58:00Z">
            <w:trPr>
              <w:trHeight w:val="165"/>
            </w:trPr>
          </w:trPrChange>
        </w:trPr>
        <w:tc>
          <w:tcPr>
            <w:tcW w:w="360" w:type="dxa"/>
            <w:vAlign w:val="center"/>
            <w:hideMark/>
            <w:tcPrChange w:id="15597"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598"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99"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00"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601"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602"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03"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04"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05"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606"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607" w:author="Brian Bohman" w:date="2021-10-27T05:58:00Z">
            <w:trPr>
              <w:trHeight w:val="165"/>
            </w:trPr>
          </w:trPrChange>
        </w:trPr>
        <w:tc>
          <w:tcPr>
            <w:tcW w:w="360" w:type="dxa"/>
            <w:vAlign w:val="center"/>
            <w:hideMark/>
            <w:tcPrChange w:id="15608"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609"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10"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11"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12"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13"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14"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15"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16"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617"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618" w:author="Brian Bohman" w:date="2021-10-27T05:58:00Z">
            <w:trPr>
              <w:trHeight w:val="165"/>
            </w:trPr>
          </w:trPrChange>
        </w:trPr>
        <w:tc>
          <w:tcPr>
            <w:tcW w:w="360" w:type="dxa"/>
            <w:vAlign w:val="center"/>
            <w:hideMark/>
            <w:tcPrChange w:id="15619"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620"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21"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22"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23"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24"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25"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26"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27"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628"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629" w:author="Brian Bohman" w:date="2021-10-27T05:58:00Z">
            <w:trPr>
              <w:trHeight w:val="165"/>
            </w:trPr>
          </w:trPrChange>
        </w:trPr>
        <w:tc>
          <w:tcPr>
            <w:tcW w:w="360" w:type="dxa"/>
            <w:vAlign w:val="center"/>
            <w:hideMark/>
            <w:tcPrChange w:id="15630"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631"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32"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33"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34"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35"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36"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37"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38"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639"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640" w:author="Brian Bohman" w:date="2021-10-27T05:58:00Z">
            <w:trPr>
              <w:trHeight w:val="165"/>
            </w:trPr>
          </w:trPrChange>
        </w:trPr>
        <w:tc>
          <w:tcPr>
            <w:tcW w:w="360" w:type="dxa"/>
            <w:vAlign w:val="center"/>
            <w:hideMark/>
            <w:tcPrChange w:id="15641"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642"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43"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44"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45"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46"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47"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48"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49"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50"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651" w:author="Brian Bohman" w:date="2021-10-27T05:58:00Z">
            <w:trPr>
              <w:trHeight w:val="165"/>
            </w:trPr>
          </w:trPrChange>
        </w:trPr>
        <w:tc>
          <w:tcPr>
            <w:tcW w:w="360" w:type="dxa"/>
            <w:vAlign w:val="center"/>
            <w:hideMark/>
            <w:tcPrChange w:id="15652"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653"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54"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55"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56"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57"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58"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59"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60"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61"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662" w:author="Brian Bohman" w:date="2021-10-27T05:58:00Z">
            <w:trPr>
              <w:trHeight w:val="165"/>
            </w:trPr>
          </w:trPrChange>
        </w:trPr>
        <w:tc>
          <w:tcPr>
            <w:tcW w:w="360" w:type="dxa"/>
            <w:vAlign w:val="center"/>
            <w:hideMark/>
            <w:tcPrChange w:id="15663"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664"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65"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66"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67"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68"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69"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70"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71"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672"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673" w:author="Brian Bohman" w:date="2021-10-27T05:58:00Z">
            <w:trPr>
              <w:trHeight w:val="165"/>
            </w:trPr>
          </w:trPrChange>
        </w:trPr>
        <w:tc>
          <w:tcPr>
            <w:tcW w:w="360" w:type="dxa"/>
            <w:vAlign w:val="center"/>
            <w:hideMark/>
            <w:tcPrChange w:id="15674"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675"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76"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77"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78"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79"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80"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81"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82"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683"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684" w:author="Brian Bohman" w:date="2021-10-27T05:58:00Z">
            <w:trPr>
              <w:trHeight w:val="165"/>
            </w:trPr>
          </w:trPrChange>
        </w:trPr>
        <w:tc>
          <w:tcPr>
            <w:tcW w:w="360" w:type="dxa"/>
            <w:vAlign w:val="center"/>
            <w:hideMark/>
            <w:tcPrChange w:id="15685"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686"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87"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88"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89"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90"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91"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92"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93"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694"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695" w:author="Brian Bohman" w:date="2021-10-27T05:58:00Z">
            <w:trPr>
              <w:trHeight w:val="165"/>
            </w:trPr>
          </w:trPrChange>
        </w:trPr>
        <w:tc>
          <w:tcPr>
            <w:tcW w:w="360" w:type="dxa"/>
            <w:vAlign w:val="center"/>
            <w:hideMark/>
            <w:tcPrChange w:id="15696"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697"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98"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99"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00"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01"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02"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03"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04"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705"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706" w:author="Brian Bohman" w:date="2021-10-27T05:58:00Z">
            <w:trPr>
              <w:trHeight w:val="165"/>
            </w:trPr>
          </w:trPrChange>
        </w:trPr>
        <w:tc>
          <w:tcPr>
            <w:tcW w:w="360" w:type="dxa"/>
            <w:vAlign w:val="center"/>
            <w:hideMark/>
            <w:tcPrChange w:id="15707"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708"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09"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10"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11"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12"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13"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14"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15"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716"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717" w:author="Brian Bohman" w:date="2021-10-27T05:58:00Z">
            <w:trPr>
              <w:trHeight w:val="180"/>
            </w:trPr>
          </w:trPrChange>
        </w:trPr>
        <w:tc>
          <w:tcPr>
            <w:tcW w:w="360" w:type="dxa"/>
            <w:vAlign w:val="center"/>
            <w:hideMark/>
            <w:tcPrChange w:id="15718"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719"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20"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21"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22"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23"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24"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25"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26"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727"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728" w:author="Brian Bohman" w:date="2021-10-27T05:58:00Z">
            <w:trPr>
              <w:trHeight w:val="165"/>
            </w:trPr>
          </w:trPrChange>
        </w:trPr>
        <w:tc>
          <w:tcPr>
            <w:tcW w:w="360" w:type="dxa"/>
            <w:vAlign w:val="center"/>
            <w:hideMark/>
            <w:tcPrChange w:id="15729"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730"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31"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32"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33"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34"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35"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36"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37"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738"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739" w:author="Brian Bohman" w:date="2021-10-27T05:58:00Z">
            <w:trPr>
              <w:trHeight w:val="165"/>
            </w:trPr>
          </w:trPrChange>
        </w:trPr>
        <w:tc>
          <w:tcPr>
            <w:tcW w:w="360" w:type="dxa"/>
            <w:vAlign w:val="center"/>
            <w:hideMark/>
            <w:tcPrChange w:id="15740"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741"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2"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43"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44"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45"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46"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47"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48"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749"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750" w:author="Brian Bohman" w:date="2021-10-27T05:58:00Z">
            <w:trPr>
              <w:trHeight w:val="165"/>
            </w:trPr>
          </w:trPrChange>
        </w:trPr>
        <w:tc>
          <w:tcPr>
            <w:tcW w:w="360" w:type="dxa"/>
            <w:vAlign w:val="center"/>
            <w:hideMark/>
            <w:tcPrChange w:id="15751"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752"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53"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54"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55"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56"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57"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8"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59"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760"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761" w:author="Brian Bohman" w:date="2021-10-27T05:58:00Z">
            <w:trPr>
              <w:trHeight w:val="165"/>
            </w:trPr>
          </w:trPrChange>
        </w:trPr>
        <w:tc>
          <w:tcPr>
            <w:tcW w:w="360" w:type="dxa"/>
            <w:vAlign w:val="center"/>
            <w:hideMark/>
            <w:tcPrChange w:id="15762"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763"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64"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5"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66"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67"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8"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9"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70"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771"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772" w:author="Brian Bohman" w:date="2021-10-27T05:58:00Z">
            <w:trPr>
              <w:trHeight w:val="165"/>
            </w:trPr>
          </w:trPrChange>
        </w:trPr>
        <w:tc>
          <w:tcPr>
            <w:tcW w:w="360" w:type="dxa"/>
            <w:vAlign w:val="center"/>
            <w:hideMark/>
            <w:tcPrChange w:id="15773"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774"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5"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76"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77"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78"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9"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0"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81"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782"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783" w:author="Brian Bohman" w:date="2021-10-27T05:58:00Z">
            <w:trPr>
              <w:trHeight w:val="165"/>
            </w:trPr>
          </w:trPrChange>
        </w:trPr>
        <w:tc>
          <w:tcPr>
            <w:tcW w:w="360" w:type="dxa"/>
            <w:vAlign w:val="center"/>
            <w:hideMark/>
            <w:tcPrChange w:id="15784"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785"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6"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87"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88"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789"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0"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1"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92"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793"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794" w:author="Brian Bohman" w:date="2021-10-27T05:58:00Z">
            <w:trPr>
              <w:trHeight w:val="165"/>
            </w:trPr>
          </w:trPrChange>
        </w:trPr>
        <w:tc>
          <w:tcPr>
            <w:tcW w:w="360" w:type="dxa"/>
            <w:vAlign w:val="center"/>
            <w:hideMark/>
            <w:tcPrChange w:id="15795"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796"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97"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98"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99"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00"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1"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2"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03"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804"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805" w:author="Brian Bohman" w:date="2021-10-27T05:58:00Z">
            <w:trPr>
              <w:trHeight w:val="165"/>
            </w:trPr>
          </w:trPrChange>
        </w:trPr>
        <w:tc>
          <w:tcPr>
            <w:tcW w:w="360" w:type="dxa"/>
            <w:vAlign w:val="center"/>
            <w:hideMark/>
            <w:tcPrChange w:id="15806"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807"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8"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09"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10"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11"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2"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13"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14"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815"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816" w:author="Brian Bohman" w:date="2021-10-27T05:58:00Z">
            <w:trPr>
              <w:trHeight w:val="165"/>
            </w:trPr>
          </w:trPrChange>
        </w:trPr>
        <w:tc>
          <w:tcPr>
            <w:tcW w:w="360" w:type="dxa"/>
            <w:vAlign w:val="center"/>
            <w:hideMark/>
            <w:tcPrChange w:id="15817"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5818"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9"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20"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21"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22"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23"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24"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25"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5826"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5827" w:author="Brian Bohman" w:date="2021-10-27T05:58:00Z">
            <w:trPr>
              <w:trHeight w:val="165"/>
            </w:trPr>
          </w:trPrChange>
        </w:trPr>
        <w:tc>
          <w:tcPr>
            <w:tcW w:w="360" w:type="dxa"/>
            <w:vAlign w:val="center"/>
            <w:hideMark/>
            <w:tcPrChange w:id="15828"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5829"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0"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31"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32"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33"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34"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5"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36"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837"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5838" w:author="Brian Bohman" w:date="2021-10-27T05:58:00Z">
            <w:trPr>
              <w:trHeight w:val="165"/>
            </w:trPr>
          </w:trPrChange>
        </w:trPr>
        <w:tc>
          <w:tcPr>
            <w:tcW w:w="360" w:type="dxa"/>
            <w:vAlign w:val="center"/>
            <w:hideMark/>
            <w:tcPrChange w:id="15839"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5840"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1"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42"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43"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44"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5"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6"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47"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5848"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5849" w:author="Brian Bohman" w:date="2021-10-27T05:58:00Z">
            <w:trPr>
              <w:trHeight w:val="165"/>
            </w:trPr>
          </w:trPrChange>
        </w:trPr>
        <w:tc>
          <w:tcPr>
            <w:tcW w:w="360" w:type="dxa"/>
            <w:vAlign w:val="center"/>
            <w:hideMark/>
            <w:tcPrChange w:id="15850"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5851"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2"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53"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54"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55"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6"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57"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58"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5859"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5860" w:author="Brian Bohman" w:date="2021-10-27T05:58:00Z">
            <w:trPr>
              <w:trHeight w:val="165"/>
            </w:trPr>
          </w:trPrChange>
        </w:trPr>
        <w:tc>
          <w:tcPr>
            <w:tcW w:w="360" w:type="dxa"/>
            <w:vAlign w:val="center"/>
            <w:hideMark/>
            <w:tcPrChange w:id="15861"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5862"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63"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64"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65"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66"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67"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8"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69"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5870"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5871" w:author="Brian Bohman" w:date="2021-10-27T05:58:00Z">
            <w:trPr>
              <w:trHeight w:val="180"/>
            </w:trPr>
          </w:trPrChange>
        </w:trPr>
        <w:tc>
          <w:tcPr>
            <w:tcW w:w="360" w:type="dxa"/>
            <w:vAlign w:val="center"/>
            <w:hideMark/>
            <w:tcPrChange w:id="15872"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5873"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74"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875"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76"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77"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8"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9"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80"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5881"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5882" w:author="Brian Bohman" w:date="2021-10-27T05:58:00Z">
            <w:trPr>
              <w:trHeight w:val="165"/>
            </w:trPr>
          </w:trPrChange>
        </w:trPr>
        <w:tc>
          <w:tcPr>
            <w:tcW w:w="360" w:type="dxa"/>
            <w:vAlign w:val="center"/>
            <w:hideMark/>
            <w:tcPrChange w:id="15883"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5884"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5"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886"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87"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88"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9"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0"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91"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892"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5893" w:author="Brian Bohman" w:date="2021-10-27T05:58:00Z">
            <w:trPr>
              <w:trHeight w:val="165"/>
            </w:trPr>
          </w:trPrChange>
        </w:trPr>
        <w:tc>
          <w:tcPr>
            <w:tcW w:w="360" w:type="dxa"/>
            <w:vAlign w:val="center"/>
            <w:hideMark/>
            <w:tcPrChange w:id="15894"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5895"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6"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897"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98"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99"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0"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1"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02"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903"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5904" w:author="Brian Bohman" w:date="2021-10-27T05:58:00Z">
            <w:trPr>
              <w:trHeight w:val="165"/>
            </w:trPr>
          </w:trPrChange>
        </w:trPr>
        <w:tc>
          <w:tcPr>
            <w:tcW w:w="360" w:type="dxa"/>
            <w:vAlign w:val="center"/>
            <w:hideMark/>
            <w:tcPrChange w:id="15905"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5906"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07"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08"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09"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10"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1"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2"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13"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914"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5915" w:author="Brian Bohman" w:date="2021-10-27T05:58:00Z">
            <w:trPr>
              <w:trHeight w:val="165"/>
            </w:trPr>
          </w:trPrChange>
        </w:trPr>
        <w:tc>
          <w:tcPr>
            <w:tcW w:w="360" w:type="dxa"/>
            <w:vAlign w:val="center"/>
            <w:hideMark/>
            <w:tcPrChange w:id="15916"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5917"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8"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19"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20"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21"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2"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23"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24"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5925"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5926" w:author="Brian Bohman" w:date="2021-10-27T05:58:00Z">
            <w:trPr>
              <w:trHeight w:val="165"/>
            </w:trPr>
          </w:trPrChange>
        </w:trPr>
        <w:tc>
          <w:tcPr>
            <w:tcW w:w="360" w:type="dxa"/>
            <w:vAlign w:val="center"/>
            <w:hideMark/>
            <w:tcPrChange w:id="15927"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5928"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9"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30"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31"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32"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33"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34"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35"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936"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5937" w:author="Brian Bohman" w:date="2021-10-27T05:58:00Z">
            <w:trPr>
              <w:trHeight w:val="165"/>
            </w:trPr>
          </w:trPrChange>
        </w:trPr>
        <w:tc>
          <w:tcPr>
            <w:tcW w:w="360" w:type="dxa"/>
            <w:vAlign w:val="center"/>
            <w:hideMark/>
            <w:tcPrChange w:id="15938"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5939"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0"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41"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42"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43"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44"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5"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46"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947"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5948" w:author="Brian Bohman" w:date="2021-10-27T05:58:00Z">
            <w:trPr>
              <w:trHeight w:val="165"/>
            </w:trPr>
          </w:trPrChange>
        </w:trPr>
        <w:tc>
          <w:tcPr>
            <w:tcW w:w="360" w:type="dxa"/>
            <w:vAlign w:val="center"/>
            <w:hideMark/>
            <w:tcPrChange w:id="15949"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5950"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1"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52"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53"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54"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5"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6"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57"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958"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5959" w:author="Brian Bohman" w:date="2021-10-27T05:58:00Z">
            <w:trPr>
              <w:trHeight w:val="165"/>
            </w:trPr>
          </w:trPrChange>
        </w:trPr>
        <w:tc>
          <w:tcPr>
            <w:tcW w:w="360" w:type="dxa"/>
            <w:vAlign w:val="center"/>
            <w:hideMark/>
            <w:tcPrChange w:id="15960"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5961"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2"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63"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64"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65"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6"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67"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68"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5969"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5970" w:author="Brian Bohman" w:date="2021-10-27T05:58:00Z">
            <w:trPr>
              <w:trHeight w:val="165"/>
            </w:trPr>
          </w:trPrChange>
        </w:trPr>
        <w:tc>
          <w:tcPr>
            <w:tcW w:w="360" w:type="dxa"/>
            <w:vAlign w:val="center"/>
            <w:hideMark/>
            <w:tcPrChange w:id="15971"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5972"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73"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74"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75"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76"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77"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8"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79"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980"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5981" w:author="Brian Bohman" w:date="2021-10-27T05:58:00Z">
            <w:trPr>
              <w:trHeight w:val="165"/>
            </w:trPr>
          </w:trPrChange>
        </w:trPr>
        <w:tc>
          <w:tcPr>
            <w:tcW w:w="360" w:type="dxa"/>
            <w:vAlign w:val="center"/>
            <w:hideMark/>
            <w:tcPrChange w:id="15982"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5983"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84"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85"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86"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87"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8"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9"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90"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5991"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5992" w:author="Brian Bohman" w:date="2021-10-27T05:58:00Z">
            <w:trPr>
              <w:trHeight w:val="165"/>
            </w:trPr>
          </w:trPrChange>
        </w:trPr>
        <w:tc>
          <w:tcPr>
            <w:tcW w:w="360" w:type="dxa"/>
            <w:vAlign w:val="center"/>
            <w:hideMark/>
            <w:tcPrChange w:id="15993"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5994"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5"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5996"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97"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98"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9"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0"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01"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6002"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6003" w:author="Brian Bohman" w:date="2021-10-27T05:58:00Z">
            <w:trPr>
              <w:trHeight w:val="165"/>
            </w:trPr>
          </w:trPrChange>
        </w:trPr>
        <w:tc>
          <w:tcPr>
            <w:tcW w:w="360" w:type="dxa"/>
            <w:vAlign w:val="center"/>
            <w:hideMark/>
            <w:tcPrChange w:id="16004"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6005"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6"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07"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08"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09"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0"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1"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12"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6013"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6014" w:author="Brian Bohman" w:date="2021-10-27T05:58:00Z">
            <w:trPr>
              <w:trHeight w:val="165"/>
            </w:trPr>
          </w:trPrChange>
        </w:trPr>
        <w:tc>
          <w:tcPr>
            <w:tcW w:w="360" w:type="dxa"/>
            <w:vAlign w:val="center"/>
            <w:hideMark/>
            <w:tcPrChange w:id="16015"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6016"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17"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18"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19"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20"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1"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2"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23"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024"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6025" w:author="Brian Bohman" w:date="2021-10-27T05:58:00Z">
            <w:trPr>
              <w:trHeight w:val="180"/>
            </w:trPr>
          </w:trPrChange>
        </w:trPr>
        <w:tc>
          <w:tcPr>
            <w:tcW w:w="360" w:type="dxa"/>
            <w:vAlign w:val="center"/>
            <w:hideMark/>
            <w:tcPrChange w:id="16026"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6027"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8"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29"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30"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31"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2"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33"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34"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6035"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6036" w:author="Brian Bohman" w:date="2021-10-27T05:58:00Z">
            <w:trPr>
              <w:trHeight w:val="165"/>
            </w:trPr>
          </w:trPrChange>
        </w:trPr>
        <w:tc>
          <w:tcPr>
            <w:tcW w:w="360" w:type="dxa"/>
            <w:vAlign w:val="center"/>
            <w:hideMark/>
            <w:tcPrChange w:id="16037"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t>1272</w:t>
            </w:r>
          </w:p>
        </w:tc>
        <w:tc>
          <w:tcPr>
            <w:tcW w:w="864" w:type="dxa"/>
            <w:vAlign w:val="center"/>
            <w:hideMark/>
            <w:tcPrChange w:id="16038"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9"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40"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41"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42"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43"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44"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45"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046"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6047" w:author="Brian Bohman" w:date="2021-10-27T05:58:00Z">
            <w:trPr>
              <w:trHeight w:val="165"/>
            </w:trPr>
          </w:trPrChange>
        </w:trPr>
        <w:tc>
          <w:tcPr>
            <w:tcW w:w="360" w:type="dxa"/>
            <w:vAlign w:val="center"/>
            <w:hideMark/>
            <w:tcPrChange w:id="16048"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6049"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0"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51"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52"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53"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54"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5"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56"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057"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6058" w:author="Brian Bohman" w:date="2021-10-27T05:58:00Z">
            <w:trPr>
              <w:trHeight w:val="165"/>
            </w:trPr>
          </w:trPrChange>
        </w:trPr>
        <w:tc>
          <w:tcPr>
            <w:tcW w:w="360" w:type="dxa"/>
            <w:vAlign w:val="center"/>
            <w:hideMark/>
            <w:tcPrChange w:id="16059"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6060"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1"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62"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63"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64"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5"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6"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67"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068"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6069" w:author="Brian Bohman" w:date="2021-10-27T05:58:00Z">
            <w:trPr>
              <w:trHeight w:val="165"/>
            </w:trPr>
          </w:trPrChange>
        </w:trPr>
        <w:tc>
          <w:tcPr>
            <w:tcW w:w="360" w:type="dxa"/>
            <w:vAlign w:val="center"/>
            <w:hideMark/>
            <w:tcPrChange w:id="16070"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6071"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2"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73"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74"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75"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6"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77"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78"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6079"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6080" w:author="Brian Bohman" w:date="2021-10-27T05:58:00Z">
            <w:trPr>
              <w:trHeight w:val="165"/>
            </w:trPr>
          </w:trPrChange>
        </w:trPr>
        <w:tc>
          <w:tcPr>
            <w:tcW w:w="360" w:type="dxa"/>
            <w:vAlign w:val="center"/>
            <w:hideMark/>
            <w:tcPrChange w:id="16081"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6082"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83"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84"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85"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86"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87"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88"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89"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090"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6091" w:author="Brian Bohman" w:date="2021-10-27T05:58:00Z">
            <w:trPr>
              <w:trHeight w:val="165"/>
            </w:trPr>
          </w:trPrChange>
        </w:trPr>
        <w:tc>
          <w:tcPr>
            <w:tcW w:w="360" w:type="dxa"/>
            <w:vAlign w:val="center"/>
            <w:hideMark/>
            <w:tcPrChange w:id="16092"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6093"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94"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095"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96"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97"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98"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99"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00"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101"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6102" w:author="Brian Bohman" w:date="2021-10-27T05:58:00Z">
            <w:trPr>
              <w:trHeight w:val="165"/>
            </w:trPr>
          </w:trPrChange>
        </w:trPr>
        <w:tc>
          <w:tcPr>
            <w:tcW w:w="360" w:type="dxa"/>
            <w:vAlign w:val="center"/>
            <w:hideMark/>
            <w:tcPrChange w:id="16103"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104"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5"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06"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07"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08"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09"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10"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11"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112"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113" w:author="Brian Bohman" w:date="2021-10-27T05:58:00Z">
            <w:trPr>
              <w:trHeight w:val="165"/>
            </w:trPr>
          </w:trPrChange>
        </w:trPr>
        <w:tc>
          <w:tcPr>
            <w:tcW w:w="360" w:type="dxa"/>
            <w:vAlign w:val="center"/>
            <w:hideMark/>
            <w:tcPrChange w:id="16114"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115"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6"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17"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18"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19"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20"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21"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22"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123"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124" w:author="Brian Bohman" w:date="2021-10-27T05:58:00Z">
            <w:trPr>
              <w:trHeight w:val="165"/>
            </w:trPr>
          </w:trPrChange>
        </w:trPr>
        <w:tc>
          <w:tcPr>
            <w:tcW w:w="360" w:type="dxa"/>
            <w:vAlign w:val="center"/>
            <w:hideMark/>
            <w:tcPrChange w:id="16125"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126"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27"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28"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29"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30"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31"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32"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33"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134"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135" w:author="Brian Bohman" w:date="2021-10-27T05:58:00Z">
            <w:trPr>
              <w:trHeight w:val="165"/>
            </w:trPr>
          </w:trPrChange>
        </w:trPr>
        <w:tc>
          <w:tcPr>
            <w:tcW w:w="360" w:type="dxa"/>
            <w:vAlign w:val="center"/>
            <w:hideMark/>
            <w:tcPrChange w:id="16136"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137"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8"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39"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40"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41"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42"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43"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44"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145"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146" w:author="Brian Bohman" w:date="2021-10-27T05:58:00Z">
            <w:trPr>
              <w:trHeight w:val="165"/>
            </w:trPr>
          </w:trPrChange>
        </w:trPr>
        <w:tc>
          <w:tcPr>
            <w:tcW w:w="360" w:type="dxa"/>
            <w:vAlign w:val="center"/>
            <w:hideMark/>
            <w:tcPrChange w:id="16147"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148"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9"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50"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51"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52"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53"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54"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55"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156"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157" w:author="Brian Bohman" w:date="2021-10-27T05:58:00Z">
            <w:trPr>
              <w:trHeight w:val="165"/>
            </w:trPr>
          </w:trPrChange>
        </w:trPr>
        <w:tc>
          <w:tcPr>
            <w:tcW w:w="360" w:type="dxa"/>
            <w:vAlign w:val="center"/>
            <w:hideMark/>
            <w:tcPrChange w:id="16158"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159"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0"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61"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62"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63"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64"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65"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66"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167"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168" w:author="Brian Bohman" w:date="2021-10-27T05:58:00Z">
            <w:trPr>
              <w:trHeight w:val="165"/>
            </w:trPr>
          </w:trPrChange>
        </w:trPr>
        <w:tc>
          <w:tcPr>
            <w:tcW w:w="360" w:type="dxa"/>
            <w:vAlign w:val="center"/>
            <w:hideMark/>
            <w:tcPrChange w:id="16169"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170"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1"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172"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73"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74"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75"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76"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77"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178"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179" w:author="Brian Bohman" w:date="2021-10-27T05:58:00Z">
            <w:trPr>
              <w:trHeight w:val="165"/>
            </w:trPr>
          </w:trPrChange>
        </w:trPr>
        <w:tc>
          <w:tcPr>
            <w:tcW w:w="360" w:type="dxa"/>
            <w:vAlign w:val="center"/>
            <w:hideMark/>
            <w:tcPrChange w:id="16180"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181"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2"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83"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84"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85"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86"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87"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88"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189"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190" w:author="Brian Bohman" w:date="2021-10-27T05:58:00Z">
            <w:trPr>
              <w:trHeight w:val="180"/>
            </w:trPr>
          </w:trPrChange>
        </w:trPr>
        <w:tc>
          <w:tcPr>
            <w:tcW w:w="360" w:type="dxa"/>
            <w:vAlign w:val="center"/>
            <w:hideMark/>
            <w:tcPrChange w:id="16191"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192"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93"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94"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95"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96"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97"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98"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99"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200"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201" w:author="Brian Bohman" w:date="2021-10-27T05:58:00Z">
            <w:trPr>
              <w:trHeight w:val="165"/>
            </w:trPr>
          </w:trPrChange>
        </w:trPr>
        <w:tc>
          <w:tcPr>
            <w:tcW w:w="360" w:type="dxa"/>
            <w:vAlign w:val="center"/>
            <w:hideMark/>
            <w:tcPrChange w:id="16202"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203"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04"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05"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206"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207"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08"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09"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10"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11"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212" w:author="Brian Bohman" w:date="2021-10-27T05:58:00Z">
            <w:trPr>
              <w:trHeight w:val="165"/>
            </w:trPr>
          </w:trPrChange>
        </w:trPr>
        <w:tc>
          <w:tcPr>
            <w:tcW w:w="360" w:type="dxa"/>
            <w:vAlign w:val="center"/>
            <w:hideMark/>
            <w:tcPrChange w:id="16213"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214"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5"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16"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17"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18"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19"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20"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21"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22"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223" w:author="Brian Bohman" w:date="2021-10-27T05:58:00Z">
            <w:trPr>
              <w:trHeight w:val="165"/>
            </w:trPr>
          </w:trPrChange>
        </w:trPr>
        <w:tc>
          <w:tcPr>
            <w:tcW w:w="360" w:type="dxa"/>
            <w:vAlign w:val="center"/>
            <w:hideMark/>
            <w:tcPrChange w:id="16224"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225"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6"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27"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28"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29"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30"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31"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32"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233"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234" w:author="Brian Bohman" w:date="2021-10-27T05:58:00Z">
            <w:trPr>
              <w:trHeight w:val="165"/>
            </w:trPr>
          </w:trPrChange>
        </w:trPr>
        <w:tc>
          <w:tcPr>
            <w:tcW w:w="360" w:type="dxa"/>
            <w:vAlign w:val="center"/>
            <w:hideMark/>
            <w:tcPrChange w:id="16235"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236"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37"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38"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39"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40"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41"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42"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43"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244"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245" w:author="Brian Bohman" w:date="2021-10-27T05:58:00Z">
            <w:trPr>
              <w:trHeight w:val="165"/>
            </w:trPr>
          </w:trPrChange>
        </w:trPr>
        <w:tc>
          <w:tcPr>
            <w:tcW w:w="360" w:type="dxa"/>
            <w:vAlign w:val="center"/>
            <w:hideMark/>
            <w:tcPrChange w:id="16246"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247"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8"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49"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50"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51"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52"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53"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54"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255"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256" w:author="Brian Bohman" w:date="2021-10-27T05:58:00Z">
            <w:trPr>
              <w:trHeight w:val="165"/>
            </w:trPr>
          </w:trPrChange>
        </w:trPr>
        <w:tc>
          <w:tcPr>
            <w:tcW w:w="360" w:type="dxa"/>
            <w:vAlign w:val="center"/>
            <w:hideMark/>
            <w:tcPrChange w:id="16257"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258"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9"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60"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61"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62"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63"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64"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65"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266"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267" w:author="Brian Bohman" w:date="2021-10-27T05:58:00Z">
            <w:trPr>
              <w:trHeight w:val="165"/>
            </w:trPr>
          </w:trPrChange>
        </w:trPr>
        <w:tc>
          <w:tcPr>
            <w:tcW w:w="360" w:type="dxa"/>
            <w:vAlign w:val="center"/>
            <w:hideMark/>
            <w:tcPrChange w:id="16268"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269"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0"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71"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72"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73"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74"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75"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76"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277"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278" w:author="Brian Bohman" w:date="2021-10-27T05:58:00Z">
            <w:trPr>
              <w:trHeight w:val="165"/>
            </w:trPr>
          </w:trPrChange>
        </w:trPr>
        <w:tc>
          <w:tcPr>
            <w:tcW w:w="360" w:type="dxa"/>
            <w:vAlign w:val="center"/>
            <w:hideMark/>
            <w:tcPrChange w:id="16279"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280"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1"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82"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83"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84"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85"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86"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87"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288"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289" w:author="Brian Bohman" w:date="2021-10-27T05:58:00Z">
            <w:trPr>
              <w:trHeight w:val="165"/>
            </w:trPr>
          </w:trPrChange>
        </w:trPr>
        <w:tc>
          <w:tcPr>
            <w:tcW w:w="360" w:type="dxa"/>
            <w:vAlign w:val="center"/>
            <w:hideMark/>
            <w:tcPrChange w:id="16290"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291"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2"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93"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94"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95"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96"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97"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98"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299"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300" w:author="Brian Bohman" w:date="2021-10-27T05:58:00Z">
            <w:trPr>
              <w:trHeight w:val="165"/>
            </w:trPr>
          </w:trPrChange>
        </w:trPr>
        <w:tc>
          <w:tcPr>
            <w:tcW w:w="360" w:type="dxa"/>
            <w:vAlign w:val="center"/>
            <w:hideMark/>
            <w:tcPrChange w:id="16301"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302"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03"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04"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305"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306"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07"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08"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09"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310"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311" w:author="Brian Bohman" w:date="2021-10-27T05:58:00Z">
            <w:trPr>
              <w:trHeight w:val="165"/>
            </w:trPr>
          </w:trPrChange>
        </w:trPr>
        <w:tc>
          <w:tcPr>
            <w:tcW w:w="360" w:type="dxa"/>
            <w:vAlign w:val="center"/>
            <w:hideMark/>
            <w:tcPrChange w:id="16312"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313"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14"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15"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16"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17"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18"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19"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20"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321"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322" w:author="Brian Bohman" w:date="2021-10-27T05:58:00Z">
            <w:trPr>
              <w:trHeight w:val="165"/>
            </w:trPr>
          </w:trPrChange>
        </w:trPr>
        <w:tc>
          <w:tcPr>
            <w:tcW w:w="360" w:type="dxa"/>
            <w:vAlign w:val="center"/>
            <w:hideMark/>
            <w:tcPrChange w:id="16323"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324"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5"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26"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27"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28"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29"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30"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31"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332"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333" w:author="Brian Bohman" w:date="2021-10-27T05:58:00Z">
            <w:trPr>
              <w:trHeight w:val="165"/>
            </w:trPr>
          </w:trPrChange>
        </w:trPr>
        <w:tc>
          <w:tcPr>
            <w:tcW w:w="360" w:type="dxa"/>
            <w:vAlign w:val="center"/>
            <w:hideMark/>
            <w:tcPrChange w:id="16334"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335"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6"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37"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38"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39"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40"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41"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42"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343"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344" w:author="Brian Bohman" w:date="2021-10-27T05:58:00Z">
            <w:trPr>
              <w:trHeight w:val="180"/>
            </w:trPr>
          </w:trPrChange>
        </w:trPr>
        <w:tc>
          <w:tcPr>
            <w:tcW w:w="360" w:type="dxa"/>
            <w:vAlign w:val="center"/>
            <w:hideMark/>
            <w:tcPrChange w:id="16345"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346"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47"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48"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49"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50"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51"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52"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53"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354"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355" w:author="Brian Bohman" w:date="2021-10-27T05:58:00Z">
            <w:trPr>
              <w:trHeight w:val="165"/>
            </w:trPr>
          </w:trPrChange>
        </w:trPr>
        <w:tc>
          <w:tcPr>
            <w:tcW w:w="360" w:type="dxa"/>
            <w:vAlign w:val="center"/>
            <w:hideMark/>
            <w:tcPrChange w:id="16356"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357"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8"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59"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60"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61"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2"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63"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64"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365"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366" w:author="Brian Bohman" w:date="2021-10-27T05:58:00Z">
            <w:trPr>
              <w:trHeight w:val="165"/>
            </w:trPr>
          </w:trPrChange>
        </w:trPr>
        <w:tc>
          <w:tcPr>
            <w:tcW w:w="360" w:type="dxa"/>
            <w:vAlign w:val="center"/>
            <w:hideMark/>
            <w:tcPrChange w:id="16367"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368"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9"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70"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71"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72"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73"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74"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75"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376"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377" w:author="Brian Bohman" w:date="2021-10-27T05:58:00Z">
            <w:trPr>
              <w:trHeight w:val="165"/>
            </w:trPr>
          </w:trPrChange>
        </w:trPr>
        <w:tc>
          <w:tcPr>
            <w:tcW w:w="360" w:type="dxa"/>
            <w:vAlign w:val="center"/>
            <w:hideMark/>
            <w:tcPrChange w:id="16378"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379"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0"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81"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82"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83"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84"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5"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86"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387"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388" w:author="Brian Bohman" w:date="2021-10-27T05:58:00Z">
            <w:trPr>
              <w:trHeight w:val="165"/>
            </w:trPr>
          </w:trPrChange>
        </w:trPr>
        <w:tc>
          <w:tcPr>
            <w:tcW w:w="360" w:type="dxa"/>
            <w:vAlign w:val="center"/>
            <w:hideMark/>
            <w:tcPrChange w:id="16389"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390"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1"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92"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93"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94"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5"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6"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97"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398"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399" w:author="Brian Bohman" w:date="2021-10-27T05:58:00Z">
            <w:trPr>
              <w:trHeight w:val="165"/>
            </w:trPr>
          </w:trPrChange>
        </w:trPr>
        <w:tc>
          <w:tcPr>
            <w:tcW w:w="360" w:type="dxa"/>
            <w:vAlign w:val="center"/>
            <w:hideMark/>
            <w:tcPrChange w:id="16400"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401"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2"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03"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404"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405"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6"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07"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08"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09"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410" w:author="Brian Bohman" w:date="2021-10-27T05:58:00Z">
            <w:trPr>
              <w:trHeight w:val="165"/>
            </w:trPr>
          </w:trPrChange>
        </w:trPr>
        <w:tc>
          <w:tcPr>
            <w:tcW w:w="360" w:type="dxa"/>
            <w:vAlign w:val="center"/>
            <w:hideMark/>
            <w:tcPrChange w:id="16411"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412"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13"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14"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15"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16"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17"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8"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19"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420"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421" w:author="Brian Bohman" w:date="2021-10-27T05:58:00Z">
            <w:trPr>
              <w:trHeight w:val="165"/>
            </w:trPr>
          </w:trPrChange>
        </w:trPr>
        <w:tc>
          <w:tcPr>
            <w:tcW w:w="360" w:type="dxa"/>
            <w:vAlign w:val="center"/>
            <w:hideMark/>
            <w:tcPrChange w:id="16422"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423"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24"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25"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26"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27"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8"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9"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30"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431"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432" w:author="Brian Bohman" w:date="2021-10-27T05:58:00Z">
            <w:trPr>
              <w:trHeight w:val="165"/>
            </w:trPr>
          </w:trPrChange>
        </w:trPr>
        <w:tc>
          <w:tcPr>
            <w:tcW w:w="360" w:type="dxa"/>
            <w:vAlign w:val="center"/>
            <w:hideMark/>
            <w:tcPrChange w:id="16433"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434"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5"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36"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37"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38"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9"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0"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41"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42"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443" w:author="Brian Bohman" w:date="2021-10-27T05:58:00Z">
            <w:trPr>
              <w:trHeight w:val="165"/>
            </w:trPr>
          </w:trPrChange>
        </w:trPr>
        <w:tc>
          <w:tcPr>
            <w:tcW w:w="360" w:type="dxa"/>
            <w:vAlign w:val="center"/>
            <w:hideMark/>
            <w:tcPrChange w:id="16444"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445"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6"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447"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48"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49"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0"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1"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52"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453"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454" w:author="Brian Bohman" w:date="2021-10-27T05:58:00Z">
            <w:trPr>
              <w:trHeight w:val="165"/>
            </w:trPr>
          </w:trPrChange>
        </w:trPr>
        <w:tc>
          <w:tcPr>
            <w:tcW w:w="360" w:type="dxa"/>
            <w:vAlign w:val="center"/>
            <w:hideMark/>
            <w:tcPrChange w:id="16455"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456"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57"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458"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59"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60"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1"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2"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63"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464"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465" w:author="Brian Bohman" w:date="2021-10-27T05:58:00Z">
            <w:trPr>
              <w:trHeight w:val="165"/>
            </w:trPr>
          </w:trPrChange>
        </w:trPr>
        <w:tc>
          <w:tcPr>
            <w:tcW w:w="360" w:type="dxa"/>
            <w:vAlign w:val="center"/>
            <w:hideMark/>
            <w:tcPrChange w:id="16466"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467"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8"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469"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70"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71"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2"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73"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74"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75"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476" w:author="Brian Bohman" w:date="2021-10-27T05:58:00Z">
            <w:trPr>
              <w:trHeight w:val="165"/>
            </w:trPr>
          </w:trPrChange>
        </w:trPr>
        <w:tc>
          <w:tcPr>
            <w:tcW w:w="360" w:type="dxa"/>
            <w:vAlign w:val="center"/>
            <w:hideMark/>
            <w:tcPrChange w:id="16477"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478"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9"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480"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81"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82"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83"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84"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85"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86"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487" w:author="Brian Bohman" w:date="2021-10-27T05:58:00Z">
            <w:trPr>
              <w:trHeight w:val="165"/>
            </w:trPr>
          </w:trPrChange>
        </w:trPr>
        <w:tc>
          <w:tcPr>
            <w:tcW w:w="360" w:type="dxa"/>
            <w:vAlign w:val="center"/>
            <w:hideMark/>
            <w:tcPrChange w:id="16488"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489"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0"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491"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92"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93"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94"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5"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96"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497"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498" w:author="Brian Bohman" w:date="2021-10-27T05:58:00Z">
            <w:trPr>
              <w:trHeight w:val="180"/>
            </w:trPr>
          </w:trPrChange>
        </w:trPr>
        <w:tc>
          <w:tcPr>
            <w:tcW w:w="360" w:type="dxa"/>
            <w:vAlign w:val="center"/>
            <w:hideMark/>
            <w:tcPrChange w:id="16499"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500"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1"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02"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503"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504"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5"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6"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07"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508"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509" w:author="Brian Bohman" w:date="2021-10-27T05:58:00Z">
            <w:trPr>
              <w:trHeight w:val="165"/>
            </w:trPr>
          </w:trPrChange>
        </w:trPr>
        <w:tc>
          <w:tcPr>
            <w:tcW w:w="360" w:type="dxa"/>
            <w:vAlign w:val="center"/>
            <w:hideMark/>
            <w:tcPrChange w:id="16510"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511"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2"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13"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14"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15"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6"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17"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18"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519"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520" w:author="Brian Bohman" w:date="2021-10-27T05:58:00Z">
            <w:trPr>
              <w:trHeight w:val="165"/>
            </w:trPr>
          </w:trPrChange>
        </w:trPr>
        <w:tc>
          <w:tcPr>
            <w:tcW w:w="360" w:type="dxa"/>
            <w:vAlign w:val="center"/>
            <w:hideMark/>
            <w:tcPrChange w:id="16521"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522"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23"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24"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25"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26"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27"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8"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29"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530"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531" w:author="Brian Bohman" w:date="2021-10-27T05:58:00Z">
            <w:trPr>
              <w:trHeight w:val="165"/>
            </w:trPr>
          </w:trPrChange>
        </w:trPr>
        <w:tc>
          <w:tcPr>
            <w:tcW w:w="360" w:type="dxa"/>
            <w:vAlign w:val="center"/>
            <w:hideMark/>
            <w:tcPrChange w:id="16532"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533"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34"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35"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36"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37"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8"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9"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40"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541"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542" w:author="Brian Bohman" w:date="2021-10-27T05:58:00Z">
            <w:trPr>
              <w:trHeight w:val="165"/>
            </w:trPr>
          </w:trPrChange>
        </w:trPr>
        <w:tc>
          <w:tcPr>
            <w:tcW w:w="360" w:type="dxa"/>
            <w:vAlign w:val="center"/>
            <w:hideMark/>
            <w:tcPrChange w:id="16543"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544"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5"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46"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47"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48"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9"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0"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51"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552"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553" w:author="Brian Bohman" w:date="2021-10-27T05:58:00Z">
            <w:trPr>
              <w:trHeight w:val="165"/>
            </w:trPr>
          </w:trPrChange>
        </w:trPr>
        <w:tc>
          <w:tcPr>
            <w:tcW w:w="360" w:type="dxa"/>
            <w:vAlign w:val="center"/>
            <w:hideMark/>
            <w:tcPrChange w:id="16554"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555"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6"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57"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58"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59"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0"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1"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62"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563"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564" w:author="Brian Bohman" w:date="2021-10-27T05:58:00Z">
            <w:trPr>
              <w:trHeight w:val="165"/>
            </w:trPr>
          </w:trPrChange>
        </w:trPr>
        <w:tc>
          <w:tcPr>
            <w:tcW w:w="360" w:type="dxa"/>
            <w:vAlign w:val="center"/>
            <w:hideMark/>
            <w:tcPrChange w:id="16565"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566"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67"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68"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69"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70"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1"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2"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73"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574"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575" w:author="Brian Bohman" w:date="2021-10-27T05:58:00Z">
            <w:trPr>
              <w:trHeight w:val="165"/>
            </w:trPr>
          </w:trPrChange>
        </w:trPr>
        <w:tc>
          <w:tcPr>
            <w:tcW w:w="360" w:type="dxa"/>
            <w:vAlign w:val="center"/>
            <w:hideMark/>
            <w:tcPrChange w:id="16576"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577"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8"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79"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80"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81"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2"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83"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84"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585"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586" w:author="Brian Bohman" w:date="2021-10-27T05:58:00Z">
            <w:trPr>
              <w:trHeight w:val="165"/>
            </w:trPr>
          </w:trPrChange>
        </w:trPr>
        <w:tc>
          <w:tcPr>
            <w:tcW w:w="360" w:type="dxa"/>
            <w:vAlign w:val="center"/>
            <w:hideMark/>
            <w:tcPrChange w:id="16587"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588"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9"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590"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91"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92"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93"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94"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95"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596"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597" w:author="Brian Bohman" w:date="2021-10-27T05:58:00Z">
            <w:trPr>
              <w:trHeight w:val="165"/>
            </w:trPr>
          </w:trPrChange>
        </w:trPr>
        <w:tc>
          <w:tcPr>
            <w:tcW w:w="360" w:type="dxa"/>
            <w:vAlign w:val="center"/>
            <w:hideMark/>
            <w:tcPrChange w:id="16598"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599"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0"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01"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602"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603"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04"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5"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06"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607"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608" w:author="Brian Bohman" w:date="2021-10-27T05:58:00Z">
            <w:trPr>
              <w:trHeight w:val="165"/>
            </w:trPr>
          </w:trPrChange>
        </w:trPr>
        <w:tc>
          <w:tcPr>
            <w:tcW w:w="360" w:type="dxa"/>
            <w:vAlign w:val="center"/>
            <w:hideMark/>
            <w:tcPrChange w:id="16609"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610"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1"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12"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13"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14"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15"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6"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17"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618"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619" w:author="Brian Bohman" w:date="2021-10-27T05:58:00Z">
            <w:trPr>
              <w:trHeight w:val="165"/>
            </w:trPr>
          </w:trPrChange>
        </w:trPr>
        <w:tc>
          <w:tcPr>
            <w:tcW w:w="360" w:type="dxa"/>
            <w:vAlign w:val="center"/>
            <w:hideMark/>
            <w:tcPrChange w:id="16620"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621"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2"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23"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24"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25"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26"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27"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28"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629"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630" w:author="Brian Bohman" w:date="2021-10-27T05:58:00Z">
            <w:trPr>
              <w:trHeight w:val="165"/>
            </w:trPr>
          </w:trPrChange>
        </w:trPr>
        <w:tc>
          <w:tcPr>
            <w:tcW w:w="360" w:type="dxa"/>
            <w:vAlign w:val="center"/>
            <w:hideMark/>
            <w:tcPrChange w:id="16631"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632"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33"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34"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35"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36"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37"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8"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39"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640"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641" w:author="Brian Bohman" w:date="2021-10-27T05:58:00Z">
            <w:trPr>
              <w:trHeight w:val="165"/>
            </w:trPr>
          </w:trPrChange>
        </w:trPr>
        <w:tc>
          <w:tcPr>
            <w:tcW w:w="360" w:type="dxa"/>
            <w:vAlign w:val="center"/>
            <w:hideMark/>
            <w:tcPrChange w:id="16642"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643"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44"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45"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46"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47"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48"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9"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50"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651"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652" w:author="Brian Bohman" w:date="2021-10-27T05:58:00Z">
            <w:trPr>
              <w:trHeight w:val="165"/>
            </w:trPr>
          </w:trPrChange>
        </w:trPr>
        <w:tc>
          <w:tcPr>
            <w:tcW w:w="360" w:type="dxa"/>
            <w:vAlign w:val="center"/>
            <w:hideMark/>
            <w:tcPrChange w:id="16653"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654"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5"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56"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57"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58"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59"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0"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61"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662"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663" w:author="Brian Bohman" w:date="2021-10-27T05:58:00Z">
            <w:trPr>
              <w:trHeight w:val="180"/>
            </w:trPr>
          </w:trPrChange>
        </w:trPr>
        <w:tc>
          <w:tcPr>
            <w:tcW w:w="360" w:type="dxa"/>
            <w:vAlign w:val="center"/>
            <w:hideMark/>
            <w:tcPrChange w:id="16664"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665"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6"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67"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68"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69"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70"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1"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72"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673"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674" w:author="Brian Bohman" w:date="2021-10-27T05:58:00Z">
            <w:trPr>
              <w:trHeight w:val="165"/>
            </w:trPr>
          </w:trPrChange>
        </w:trPr>
        <w:tc>
          <w:tcPr>
            <w:tcW w:w="360" w:type="dxa"/>
            <w:vAlign w:val="center"/>
            <w:hideMark/>
            <w:tcPrChange w:id="16675"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676"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77"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78"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79"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80"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81"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2"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83"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684"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685" w:author="Brian Bohman" w:date="2021-10-27T05:58:00Z">
            <w:trPr>
              <w:trHeight w:val="165"/>
            </w:trPr>
          </w:trPrChange>
        </w:trPr>
        <w:tc>
          <w:tcPr>
            <w:tcW w:w="360" w:type="dxa"/>
            <w:vAlign w:val="center"/>
            <w:hideMark/>
            <w:tcPrChange w:id="16686"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687"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8"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689"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90"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91"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92"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93"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94"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695"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696" w:author="Brian Bohman" w:date="2021-10-27T05:58:00Z">
            <w:trPr>
              <w:trHeight w:val="165"/>
            </w:trPr>
          </w:trPrChange>
        </w:trPr>
        <w:tc>
          <w:tcPr>
            <w:tcW w:w="360" w:type="dxa"/>
            <w:vAlign w:val="center"/>
            <w:hideMark/>
            <w:tcPrChange w:id="16697"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698"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9"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700"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701"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702"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03"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04"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05"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706"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707" w:author="Brian Bohman" w:date="2021-10-27T05:58:00Z">
            <w:trPr>
              <w:trHeight w:val="165"/>
            </w:trPr>
          </w:trPrChange>
        </w:trPr>
        <w:tc>
          <w:tcPr>
            <w:tcW w:w="360" w:type="dxa"/>
            <w:vAlign w:val="center"/>
            <w:hideMark/>
            <w:tcPrChange w:id="16708"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709"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0"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11"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12"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13"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14"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5"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16"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17"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718" w:author="Brian Bohman" w:date="2021-10-27T05:58:00Z">
            <w:trPr>
              <w:trHeight w:val="165"/>
            </w:trPr>
          </w:trPrChange>
        </w:trPr>
        <w:tc>
          <w:tcPr>
            <w:tcW w:w="360" w:type="dxa"/>
            <w:vAlign w:val="center"/>
            <w:hideMark/>
            <w:tcPrChange w:id="16719"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720"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1"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22"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23"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24"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25"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6"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27"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728"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729" w:author="Brian Bohman" w:date="2021-10-27T05:58:00Z">
            <w:trPr>
              <w:trHeight w:val="165"/>
            </w:trPr>
          </w:trPrChange>
        </w:trPr>
        <w:tc>
          <w:tcPr>
            <w:tcW w:w="360" w:type="dxa"/>
            <w:vAlign w:val="center"/>
            <w:hideMark/>
            <w:tcPrChange w:id="16730"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731"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2"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33"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34"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35"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36"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37"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38"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39"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740" w:author="Brian Bohman" w:date="2021-10-27T05:58:00Z">
            <w:trPr>
              <w:trHeight w:val="165"/>
            </w:trPr>
          </w:trPrChange>
        </w:trPr>
        <w:tc>
          <w:tcPr>
            <w:tcW w:w="360" w:type="dxa"/>
            <w:vAlign w:val="center"/>
            <w:hideMark/>
            <w:tcPrChange w:id="16741"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742"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43"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44"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45"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46"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47"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8"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49"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750"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751" w:author="Brian Bohman" w:date="2021-10-27T05:58:00Z">
            <w:trPr>
              <w:trHeight w:val="165"/>
            </w:trPr>
          </w:trPrChange>
        </w:trPr>
        <w:tc>
          <w:tcPr>
            <w:tcW w:w="360" w:type="dxa"/>
            <w:vAlign w:val="center"/>
            <w:hideMark/>
            <w:tcPrChange w:id="16752"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753"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54"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55"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56"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57"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58"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9"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60"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761"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762" w:author="Brian Bohman" w:date="2021-10-27T05:58:00Z">
            <w:trPr>
              <w:trHeight w:val="165"/>
            </w:trPr>
          </w:trPrChange>
        </w:trPr>
        <w:tc>
          <w:tcPr>
            <w:tcW w:w="360" w:type="dxa"/>
            <w:vAlign w:val="center"/>
            <w:hideMark/>
            <w:tcPrChange w:id="16763"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764"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5"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66"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67"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68"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69"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0"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71"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772"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773" w:author="Brian Bohman" w:date="2021-10-27T05:58:00Z">
            <w:trPr>
              <w:trHeight w:val="165"/>
            </w:trPr>
          </w:trPrChange>
        </w:trPr>
        <w:tc>
          <w:tcPr>
            <w:tcW w:w="360" w:type="dxa"/>
            <w:vAlign w:val="center"/>
            <w:hideMark/>
            <w:tcPrChange w:id="16774"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t>1339</w:t>
            </w:r>
          </w:p>
        </w:tc>
        <w:tc>
          <w:tcPr>
            <w:tcW w:w="864" w:type="dxa"/>
            <w:vAlign w:val="center"/>
            <w:hideMark/>
            <w:tcPrChange w:id="16775"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6"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77"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78"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79"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80"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1"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82"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83"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784" w:author="Brian Bohman" w:date="2021-10-27T05:58:00Z">
            <w:trPr>
              <w:trHeight w:val="165"/>
            </w:trPr>
          </w:trPrChange>
        </w:trPr>
        <w:tc>
          <w:tcPr>
            <w:tcW w:w="360" w:type="dxa"/>
            <w:vAlign w:val="center"/>
            <w:hideMark/>
            <w:tcPrChange w:id="16785"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786"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87"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88"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89"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90"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91"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2"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93"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94"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795" w:author="Brian Bohman" w:date="2021-10-27T05:58:00Z">
            <w:trPr>
              <w:trHeight w:val="165"/>
            </w:trPr>
          </w:trPrChange>
        </w:trPr>
        <w:tc>
          <w:tcPr>
            <w:tcW w:w="360" w:type="dxa"/>
            <w:vAlign w:val="center"/>
            <w:hideMark/>
            <w:tcPrChange w:id="16796"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797"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8"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99"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800"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801"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02"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03"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04"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805"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806" w:author="Brian Bohman" w:date="2021-10-27T05:58:00Z">
            <w:trPr>
              <w:trHeight w:val="165"/>
            </w:trPr>
          </w:trPrChange>
        </w:trPr>
        <w:tc>
          <w:tcPr>
            <w:tcW w:w="360" w:type="dxa"/>
            <w:vAlign w:val="center"/>
            <w:hideMark/>
            <w:tcPrChange w:id="16807"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808"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9"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10"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11"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12"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13"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14"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15"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816"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6817" w:author="Brian Bohman" w:date="2021-10-27T05:58:00Z">
            <w:trPr>
              <w:trHeight w:val="180"/>
            </w:trPr>
          </w:trPrChange>
        </w:trPr>
        <w:tc>
          <w:tcPr>
            <w:tcW w:w="360" w:type="dxa"/>
            <w:vAlign w:val="center"/>
            <w:hideMark/>
            <w:tcPrChange w:id="16818"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6819"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0"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21"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22"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23"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24"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5"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26"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827"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6828" w:author="Brian Bohman" w:date="2021-10-27T05:58:00Z">
            <w:trPr>
              <w:trHeight w:val="165"/>
            </w:trPr>
          </w:trPrChange>
        </w:trPr>
        <w:tc>
          <w:tcPr>
            <w:tcW w:w="360" w:type="dxa"/>
            <w:vAlign w:val="center"/>
            <w:hideMark/>
            <w:tcPrChange w:id="16829"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6830"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1"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32"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33"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34"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35"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6"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37"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838"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6839" w:author="Brian Bohman" w:date="2021-10-27T05:58:00Z">
            <w:trPr>
              <w:trHeight w:val="165"/>
            </w:trPr>
          </w:trPrChange>
        </w:trPr>
        <w:tc>
          <w:tcPr>
            <w:tcW w:w="360" w:type="dxa"/>
            <w:vAlign w:val="center"/>
            <w:hideMark/>
            <w:tcPrChange w:id="16840"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6841"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2"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43"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44"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45"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46"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47"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48"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849"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6850" w:author="Brian Bohman" w:date="2021-10-27T05:58:00Z">
            <w:trPr>
              <w:trHeight w:val="165"/>
            </w:trPr>
          </w:trPrChange>
        </w:trPr>
        <w:tc>
          <w:tcPr>
            <w:tcW w:w="360" w:type="dxa"/>
            <w:vAlign w:val="center"/>
            <w:hideMark/>
            <w:tcPrChange w:id="16851"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6852"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53"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54"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55"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56"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57"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8"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59"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6860"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6861" w:author="Brian Bohman" w:date="2021-10-27T05:58:00Z">
            <w:trPr>
              <w:trHeight w:val="165"/>
            </w:trPr>
          </w:trPrChange>
        </w:trPr>
        <w:tc>
          <w:tcPr>
            <w:tcW w:w="360" w:type="dxa"/>
            <w:vAlign w:val="center"/>
            <w:hideMark/>
            <w:tcPrChange w:id="16862"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6863"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64"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65"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66"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67"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68"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9"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70"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871"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6872" w:author="Brian Bohman" w:date="2021-10-27T05:58:00Z">
            <w:trPr>
              <w:trHeight w:val="165"/>
            </w:trPr>
          </w:trPrChange>
        </w:trPr>
        <w:tc>
          <w:tcPr>
            <w:tcW w:w="360" w:type="dxa"/>
            <w:vAlign w:val="center"/>
            <w:hideMark/>
            <w:tcPrChange w:id="16873"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6874"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5"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76"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77"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78"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79"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0"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81"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6882"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6883" w:author="Brian Bohman" w:date="2021-10-27T05:58:00Z">
            <w:trPr>
              <w:trHeight w:val="165"/>
            </w:trPr>
          </w:trPrChange>
        </w:trPr>
        <w:tc>
          <w:tcPr>
            <w:tcW w:w="360" w:type="dxa"/>
            <w:vAlign w:val="center"/>
            <w:hideMark/>
            <w:tcPrChange w:id="16884"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6885"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6"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87"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88"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89"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0"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1"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92"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6893"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6894" w:author="Brian Bohman" w:date="2021-10-27T05:58:00Z">
            <w:trPr>
              <w:trHeight w:val="165"/>
            </w:trPr>
          </w:trPrChange>
        </w:trPr>
        <w:tc>
          <w:tcPr>
            <w:tcW w:w="360" w:type="dxa"/>
            <w:vAlign w:val="center"/>
            <w:hideMark/>
            <w:tcPrChange w:id="16895"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6896"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97"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98"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99"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900"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1"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2"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03"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6904"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6905" w:author="Brian Bohman" w:date="2021-10-27T05:58:00Z">
            <w:trPr>
              <w:trHeight w:val="165"/>
            </w:trPr>
          </w:trPrChange>
        </w:trPr>
        <w:tc>
          <w:tcPr>
            <w:tcW w:w="360" w:type="dxa"/>
            <w:vAlign w:val="center"/>
            <w:hideMark/>
            <w:tcPrChange w:id="16906"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6907"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8"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09"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10"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11"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2"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13"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14"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6915"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6916" w:author="Brian Bohman" w:date="2021-10-27T05:58:00Z">
            <w:trPr>
              <w:trHeight w:val="165"/>
            </w:trPr>
          </w:trPrChange>
        </w:trPr>
        <w:tc>
          <w:tcPr>
            <w:tcW w:w="360" w:type="dxa"/>
            <w:vAlign w:val="center"/>
            <w:hideMark/>
            <w:tcPrChange w:id="16917"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6918"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9"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20"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21"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22"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23"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24"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25"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6926"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6927" w:author="Brian Bohman" w:date="2021-10-27T05:58:00Z">
            <w:trPr>
              <w:trHeight w:val="165"/>
            </w:trPr>
          </w:trPrChange>
        </w:trPr>
        <w:tc>
          <w:tcPr>
            <w:tcW w:w="360" w:type="dxa"/>
            <w:vAlign w:val="center"/>
            <w:hideMark/>
            <w:tcPrChange w:id="16928"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6929"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0"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31"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32"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33"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34"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5"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36"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937"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6938" w:author="Brian Bohman" w:date="2021-10-27T05:58:00Z">
            <w:trPr>
              <w:trHeight w:val="165"/>
            </w:trPr>
          </w:trPrChange>
        </w:trPr>
        <w:tc>
          <w:tcPr>
            <w:tcW w:w="360" w:type="dxa"/>
            <w:vAlign w:val="center"/>
            <w:hideMark/>
            <w:tcPrChange w:id="16939"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6940"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1"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42"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43"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44"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5"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6"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47"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6948"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6949" w:author="Brian Bohman" w:date="2021-10-27T05:58:00Z">
            <w:trPr>
              <w:trHeight w:val="165"/>
            </w:trPr>
          </w:trPrChange>
        </w:trPr>
        <w:tc>
          <w:tcPr>
            <w:tcW w:w="360" w:type="dxa"/>
            <w:vAlign w:val="center"/>
            <w:hideMark/>
            <w:tcPrChange w:id="16950"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6951"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2"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53"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54"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55"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6"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57"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58"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6959"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6960" w:author="Brian Bohman" w:date="2021-10-27T05:58:00Z">
            <w:trPr>
              <w:trHeight w:val="165"/>
            </w:trPr>
          </w:trPrChange>
        </w:trPr>
        <w:tc>
          <w:tcPr>
            <w:tcW w:w="360" w:type="dxa"/>
            <w:vAlign w:val="center"/>
            <w:hideMark/>
            <w:tcPrChange w:id="16961"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6962"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63"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64"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65"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66"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67"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8"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69"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970"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6971" w:author="Brian Bohman" w:date="2021-10-27T05:58:00Z">
            <w:trPr>
              <w:trHeight w:val="180"/>
            </w:trPr>
          </w:trPrChange>
        </w:trPr>
        <w:tc>
          <w:tcPr>
            <w:tcW w:w="360" w:type="dxa"/>
            <w:vAlign w:val="center"/>
            <w:hideMark/>
            <w:tcPrChange w:id="16972"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6973"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74"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975"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76"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77"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8"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9"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80"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81"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6982" w:author="Brian Bohman" w:date="2021-10-27T05:58:00Z">
            <w:trPr>
              <w:trHeight w:val="165"/>
            </w:trPr>
          </w:trPrChange>
        </w:trPr>
        <w:tc>
          <w:tcPr>
            <w:tcW w:w="360" w:type="dxa"/>
            <w:vAlign w:val="center"/>
            <w:hideMark/>
            <w:tcPrChange w:id="16983"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6984"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5"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986"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87"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88"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9"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0"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91"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6992"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6993" w:author="Brian Bohman" w:date="2021-10-27T05:58:00Z">
            <w:trPr>
              <w:trHeight w:val="165"/>
            </w:trPr>
          </w:trPrChange>
        </w:trPr>
        <w:tc>
          <w:tcPr>
            <w:tcW w:w="360" w:type="dxa"/>
            <w:vAlign w:val="center"/>
            <w:hideMark/>
            <w:tcPrChange w:id="16994"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6995"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6"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6997"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98"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99"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0"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1"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02"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7003"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7004" w:author="Brian Bohman" w:date="2021-10-27T05:58:00Z">
            <w:trPr>
              <w:trHeight w:val="165"/>
            </w:trPr>
          </w:trPrChange>
        </w:trPr>
        <w:tc>
          <w:tcPr>
            <w:tcW w:w="360" w:type="dxa"/>
            <w:vAlign w:val="center"/>
            <w:hideMark/>
            <w:tcPrChange w:id="17005"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7006"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07"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08"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09"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10"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1"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2"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13"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7014"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7015" w:author="Brian Bohman" w:date="2021-10-27T05:58:00Z">
            <w:trPr>
              <w:trHeight w:val="165"/>
            </w:trPr>
          </w:trPrChange>
        </w:trPr>
        <w:tc>
          <w:tcPr>
            <w:tcW w:w="360" w:type="dxa"/>
            <w:vAlign w:val="center"/>
            <w:hideMark/>
            <w:tcPrChange w:id="17016"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7017"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8"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19"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20"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21"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2"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23"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24"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7025"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7026" w:author="Brian Bohman" w:date="2021-10-27T05:58:00Z">
            <w:trPr>
              <w:trHeight w:val="165"/>
            </w:trPr>
          </w:trPrChange>
        </w:trPr>
        <w:tc>
          <w:tcPr>
            <w:tcW w:w="360" w:type="dxa"/>
            <w:vAlign w:val="center"/>
            <w:hideMark/>
            <w:tcPrChange w:id="17027"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7028"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9"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30"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31"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32"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33"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34"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35"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7036"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7037" w:author="Brian Bohman" w:date="2021-10-27T05:58:00Z">
            <w:trPr>
              <w:trHeight w:val="165"/>
            </w:trPr>
          </w:trPrChange>
        </w:trPr>
        <w:tc>
          <w:tcPr>
            <w:tcW w:w="360" w:type="dxa"/>
            <w:vAlign w:val="center"/>
            <w:hideMark/>
            <w:tcPrChange w:id="17038"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7039"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0"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41"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42"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43"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44"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5"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46"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7047"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7048" w:author="Brian Bohman" w:date="2021-10-27T05:58:00Z">
            <w:trPr>
              <w:trHeight w:val="165"/>
            </w:trPr>
          </w:trPrChange>
        </w:trPr>
        <w:tc>
          <w:tcPr>
            <w:tcW w:w="360" w:type="dxa"/>
            <w:vAlign w:val="center"/>
            <w:hideMark/>
            <w:tcPrChange w:id="17049"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7050"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1"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52"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53"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54"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5"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6"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57"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7058"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7059" w:author="Brian Bohman" w:date="2021-10-27T05:58:00Z">
            <w:trPr>
              <w:trHeight w:val="165"/>
            </w:trPr>
          </w:trPrChange>
        </w:trPr>
        <w:tc>
          <w:tcPr>
            <w:tcW w:w="360" w:type="dxa"/>
            <w:vAlign w:val="center"/>
            <w:hideMark/>
            <w:tcPrChange w:id="17060"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7061"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2"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63"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64"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65"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6"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67"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68"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7069"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7070" w:author="Brian Bohman" w:date="2021-10-27T05:58:00Z">
            <w:trPr>
              <w:trHeight w:val="165"/>
            </w:trPr>
          </w:trPrChange>
        </w:trPr>
        <w:tc>
          <w:tcPr>
            <w:tcW w:w="360" w:type="dxa"/>
            <w:vAlign w:val="center"/>
            <w:hideMark/>
            <w:tcPrChange w:id="17071"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7072"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73"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74"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75"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76"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77"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8"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79"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7080"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7081" w:author="Brian Bohman" w:date="2021-10-27T05:58:00Z">
            <w:trPr>
              <w:trHeight w:val="165"/>
            </w:trPr>
          </w:trPrChange>
        </w:trPr>
        <w:tc>
          <w:tcPr>
            <w:tcW w:w="360" w:type="dxa"/>
            <w:vAlign w:val="center"/>
            <w:hideMark/>
            <w:tcPrChange w:id="17082"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7083"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84"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85"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86"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87"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8"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9"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90"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7091"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7092" w:author="Brian Bohman" w:date="2021-10-27T05:58:00Z">
            <w:trPr>
              <w:trHeight w:val="165"/>
            </w:trPr>
          </w:trPrChange>
        </w:trPr>
        <w:tc>
          <w:tcPr>
            <w:tcW w:w="360" w:type="dxa"/>
            <w:vAlign w:val="center"/>
            <w:hideMark/>
            <w:tcPrChange w:id="17093"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7094"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95"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096"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97"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98"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99"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00"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01"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02"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7103" w:author="Brian Bohman" w:date="2021-10-27T05:58:00Z">
            <w:trPr>
              <w:trHeight w:val="165"/>
            </w:trPr>
          </w:trPrChange>
        </w:trPr>
        <w:tc>
          <w:tcPr>
            <w:tcW w:w="360" w:type="dxa"/>
            <w:vAlign w:val="center"/>
            <w:hideMark/>
            <w:tcPrChange w:id="17104"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105"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06"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07"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08"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09"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10"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11"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12"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13"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114" w:author="Brian Bohman" w:date="2021-10-27T05:58:00Z">
            <w:trPr>
              <w:trHeight w:val="165"/>
            </w:trPr>
          </w:trPrChange>
        </w:trPr>
        <w:tc>
          <w:tcPr>
            <w:tcW w:w="360" w:type="dxa"/>
            <w:vAlign w:val="center"/>
            <w:hideMark/>
            <w:tcPrChange w:id="17115"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116"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17"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18"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19"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20"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21"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22"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23"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124"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125" w:author="Brian Bohman" w:date="2021-10-27T05:58:00Z">
            <w:trPr>
              <w:trHeight w:val="180"/>
            </w:trPr>
          </w:trPrChange>
        </w:trPr>
        <w:tc>
          <w:tcPr>
            <w:tcW w:w="360" w:type="dxa"/>
            <w:vAlign w:val="center"/>
            <w:hideMark/>
            <w:tcPrChange w:id="17126"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127"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28"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29"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30"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31"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32"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33"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34"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135"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136" w:author="Brian Bohman" w:date="2021-10-27T05:58:00Z">
            <w:trPr>
              <w:trHeight w:val="165"/>
            </w:trPr>
          </w:trPrChange>
        </w:trPr>
        <w:tc>
          <w:tcPr>
            <w:tcW w:w="360" w:type="dxa"/>
            <w:vAlign w:val="center"/>
            <w:hideMark/>
            <w:tcPrChange w:id="17137"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138"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39"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40"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41"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42"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43"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44"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45"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146"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147" w:author="Brian Bohman" w:date="2021-10-27T05:58:00Z">
            <w:trPr>
              <w:trHeight w:val="165"/>
            </w:trPr>
          </w:trPrChange>
        </w:trPr>
        <w:tc>
          <w:tcPr>
            <w:tcW w:w="360" w:type="dxa"/>
            <w:vAlign w:val="center"/>
            <w:hideMark/>
            <w:tcPrChange w:id="17148"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149"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50"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51"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52"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53"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54"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55"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56"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157"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158" w:author="Brian Bohman" w:date="2021-10-27T05:58:00Z">
            <w:trPr>
              <w:trHeight w:val="165"/>
            </w:trPr>
          </w:trPrChange>
        </w:trPr>
        <w:tc>
          <w:tcPr>
            <w:tcW w:w="360" w:type="dxa"/>
            <w:vAlign w:val="center"/>
            <w:hideMark/>
            <w:tcPrChange w:id="17159"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160"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61"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62"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63"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64"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65"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66"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67"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168"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169" w:author="Brian Bohman" w:date="2021-10-27T05:58:00Z">
            <w:trPr>
              <w:trHeight w:val="165"/>
            </w:trPr>
          </w:trPrChange>
        </w:trPr>
        <w:tc>
          <w:tcPr>
            <w:tcW w:w="360" w:type="dxa"/>
            <w:vAlign w:val="center"/>
            <w:hideMark/>
            <w:tcPrChange w:id="17170"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171"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72"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73"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74"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75"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76"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77"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78"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179"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180" w:author="Brian Bohman" w:date="2021-10-27T05:58:00Z">
            <w:trPr>
              <w:trHeight w:val="165"/>
            </w:trPr>
          </w:trPrChange>
        </w:trPr>
        <w:tc>
          <w:tcPr>
            <w:tcW w:w="360" w:type="dxa"/>
            <w:vAlign w:val="center"/>
            <w:hideMark/>
            <w:tcPrChange w:id="17181"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182"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83"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vAlign w:val="center"/>
            <w:hideMark/>
            <w:tcPrChange w:id="17184"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85"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86"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87"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88"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89"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190"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191" w:author="Brian Bohman" w:date="2021-10-27T05:58:00Z">
            <w:trPr>
              <w:trHeight w:val="165"/>
            </w:trPr>
          </w:trPrChange>
        </w:trPr>
        <w:tc>
          <w:tcPr>
            <w:tcW w:w="360" w:type="dxa"/>
            <w:tcBorders>
              <w:bottom w:val="single" w:sz="4" w:space="0" w:color="auto"/>
            </w:tcBorders>
            <w:vAlign w:val="center"/>
            <w:hideMark/>
            <w:tcPrChange w:id="17192"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193"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194"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r w:rsidRPr="00266687">
              <w:rPr>
                <w:color w:val="000000"/>
                <w:sz w:val="16"/>
                <w:szCs w:val="16"/>
              </w:rPr>
              <w:t>Shepody</w:t>
            </w:r>
          </w:p>
        </w:tc>
        <w:tc>
          <w:tcPr>
            <w:tcW w:w="504" w:type="dxa"/>
            <w:tcBorders>
              <w:bottom w:val="single" w:sz="4" w:space="0" w:color="auto"/>
            </w:tcBorders>
            <w:vAlign w:val="center"/>
            <w:hideMark/>
            <w:tcPrChange w:id="17195"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196"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197"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198"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199"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200"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201"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t>References</w:t>
      </w:r>
    </w:p>
    <w:p w14:paraId="631810D7" w14:textId="1C7B7C50" w:rsidR="00266237" w:rsidRPr="00266237" w:rsidRDefault="00372AF9" w:rsidP="00266237">
      <w:pPr>
        <w:pStyle w:val="EndNoteBibliography"/>
        <w:spacing w:after="0"/>
        <w:ind w:left="720" w:hanging="720"/>
        <w:rPr>
          <w:noProof/>
        </w:rPr>
      </w:pPr>
      <w:r>
        <w:fldChar w:fldCharType="begin"/>
      </w:r>
      <w:r>
        <w:instrText xml:space="preserve"> ADDIN EN.REFLIST </w:instrText>
      </w:r>
      <w:r>
        <w:fldChar w:fldCharType="separate"/>
      </w:r>
      <w:r w:rsidR="00266237" w:rsidRPr="00266237">
        <w:rPr>
          <w:noProof/>
        </w:rPr>
        <w:t xml:space="preserve">AHDB. (2015). Charlotte: Agriculture and Horticulture Development Board. Retrieved from </w:t>
      </w:r>
      <w:hyperlink r:id="rId87" w:history="1">
        <w:r w:rsidR="00266237" w:rsidRPr="00266237">
          <w:rPr>
            <w:rStyle w:val="Hyperlink"/>
            <w:noProof/>
          </w:rPr>
          <w:t>https://varieties.ahdb.org.uk/varieties/view/CHARLOTTE</w:t>
        </w:r>
      </w:hyperlink>
    </w:p>
    <w:p w14:paraId="4C666AA3" w14:textId="30978001" w:rsidR="00266237" w:rsidRPr="00266237" w:rsidRDefault="00266237" w:rsidP="00266237">
      <w:pPr>
        <w:pStyle w:val="EndNoteBibliography"/>
        <w:spacing w:after="0"/>
        <w:ind w:left="720" w:hanging="720"/>
        <w:rPr>
          <w:noProof/>
        </w:rPr>
      </w:pPr>
      <w:r w:rsidRPr="00266237">
        <w:rPr>
          <w:noProof/>
        </w:rPr>
        <w:t xml:space="preserve">Allen, E.J., and R.K. Scott. (1980). An Analysis of Growth of the Potato Crop. </w:t>
      </w:r>
      <w:r w:rsidRPr="00266237">
        <w:rPr>
          <w:i/>
          <w:noProof/>
        </w:rPr>
        <w:t>J. Agr. Sci., 94</w:t>
      </w:r>
      <w:r w:rsidRPr="00266237">
        <w:rPr>
          <w:noProof/>
        </w:rPr>
        <w:t xml:space="preserve">(3), 583-606. </w:t>
      </w:r>
      <w:hyperlink r:id="rId88" w:history="1">
        <w:r w:rsidRPr="00266237">
          <w:rPr>
            <w:rStyle w:val="Hyperlink"/>
            <w:noProof/>
          </w:rPr>
          <w:t>https://doi.org/10.1017/S0021859600028598</w:t>
        </w:r>
      </w:hyperlink>
      <w:r w:rsidRPr="00266237">
        <w:rPr>
          <w:noProof/>
        </w:rPr>
        <w:t>.</w:t>
      </w:r>
    </w:p>
    <w:p w14:paraId="1466D995" w14:textId="2E76BF43" w:rsidR="00266237" w:rsidRPr="00266237" w:rsidRDefault="00266237" w:rsidP="00266237">
      <w:pPr>
        <w:pStyle w:val="EndNoteBibliography"/>
        <w:spacing w:after="0"/>
        <w:ind w:left="720" w:hanging="720"/>
        <w:rPr>
          <w:noProof/>
        </w:rPr>
      </w:pPr>
      <w:r w:rsidRPr="00266237">
        <w:rPr>
          <w:noProof/>
        </w:rPr>
        <w:t xml:space="preserve">Barraclough, P.B., J.R. Howarth, J. Jones, R. Lopez-Bellido, S. Parmar, C.E. Shepherd, and M.J. Hawkesford. (2010). Nitrogen Efficiency of Wheat: Genotypic and Environmental Variation and Prospects for Improvement. </w:t>
      </w:r>
      <w:r w:rsidRPr="00266237">
        <w:rPr>
          <w:i/>
          <w:noProof/>
        </w:rPr>
        <w:t>Eur. J. Agron., 33</w:t>
      </w:r>
      <w:r w:rsidRPr="00266237">
        <w:rPr>
          <w:noProof/>
        </w:rPr>
        <w:t xml:space="preserve">(1), 1-11. </w:t>
      </w:r>
      <w:hyperlink r:id="rId89" w:history="1">
        <w:r w:rsidRPr="00266237">
          <w:rPr>
            <w:rStyle w:val="Hyperlink"/>
            <w:noProof/>
          </w:rPr>
          <w:t>https://doi.org/10.1016/j.eja.2010.01.005</w:t>
        </w:r>
      </w:hyperlink>
      <w:r w:rsidRPr="00266237">
        <w:rPr>
          <w:noProof/>
        </w:rPr>
        <w:t>.</w:t>
      </w:r>
    </w:p>
    <w:p w14:paraId="33C70A0A" w14:textId="61C90C3E"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0). Yield Response of Two Potato Culivars to Supplemental Irrigation and N Fertilization in New Brunswick. </w:t>
      </w:r>
      <w:r w:rsidRPr="00266237">
        <w:rPr>
          <w:i/>
          <w:noProof/>
        </w:rPr>
        <w:t>Am. J. Potato Res., 77</w:t>
      </w:r>
      <w:r w:rsidRPr="00266237">
        <w:rPr>
          <w:noProof/>
        </w:rPr>
        <w:t xml:space="preserve">(1), 11-21. </w:t>
      </w:r>
      <w:hyperlink r:id="rId90" w:history="1">
        <w:r w:rsidRPr="00266237">
          <w:rPr>
            <w:rStyle w:val="Hyperlink"/>
            <w:noProof/>
          </w:rPr>
          <w:t>https://doi.org/10.1007/BF02853657</w:t>
        </w:r>
      </w:hyperlink>
      <w:r w:rsidRPr="00266237">
        <w:rPr>
          <w:noProof/>
        </w:rPr>
        <w:t>.</w:t>
      </w:r>
    </w:p>
    <w:p w14:paraId="4DFDB177" w14:textId="111AA904"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a). Critical Nitrogen Curve and Nitrogen Nutrition Index for Potato in Eastern Canada. </w:t>
      </w:r>
      <w:r w:rsidRPr="00266237">
        <w:rPr>
          <w:i/>
          <w:noProof/>
        </w:rPr>
        <w:t>Am. J. Potato Res. , 78</w:t>
      </w:r>
      <w:r w:rsidRPr="00266237">
        <w:rPr>
          <w:noProof/>
        </w:rPr>
        <w:t xml:space="preserve">(5), 355-364. </w:t>
      </w:r>
      <w:hyperlink r:id="rId91" w:history="1">
        <w:r w:rsidRPr="00266237">
          <w:rPr>
            <w:rStyle w:val="Hyperlink"/>
            <w:noProof/>
          </w:rPr>
          <w:t>https://doi.org/10.1007/BF02884344</w:t>
        </w:r>
      </w:hyperlink>
      <w:r w:rsidRPr="00266237">
        <w:rPr>
          <w:noProof/>
        </w:rPr>
        <w:t>.</w:t>
      </w:r>
    </w:p>
    <w:p w14:paraId="2AF43B3C" w14:textId="30BD9D9F"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b). Tuber Growth and Biomass Partitioning of Two Potato Cultivars Grown under Different N Fertilization Rates with and without Irrigation. </w:t>
      </w:r>
      <w:r w:rsidRPr="00266237">
        <w:rPr>
          <w:i/>
          <w:noProof/>
        </w:rPr>
        <w:t>Am. J. Potato Res., 78</w:t>
      </w:r>
      <w:r w:rsidRPr="00266237">
        <w:rPr>
          <w:noProof/>
        </w:rPr>
        <w:t xml:space="preserve">(2), 109-117. </w:t>
      </w:r>
      <w:hyperlink r:id="rId92" w:history="1">
        <w:r w:rsidRPr="00266237">
          <w:rPr>
            <w:rStyle w:val="Hyperlink"/>
            <w:noProof/>
          </w:rPr>
          <w:t>https://doi.org/10.1007/BF02874766</w:t>
        </w:r>
      </w:hyperlink>
      <w:r w:rsidRPr="00266237">
        <w:rPr>
          <w:noProof/>
        </w:rPr>
        <w:t>.</w:t>
      </w:r>
    </w:p>
    <w:p w14:paraId="72413020" w14:textId="6B2575F1" w:rsidR="00266237" w:rsidRPr="00266237" w:rsidRDefault="00266237" w:rsidP="00266237">
      <w:pPr>
        <w:pStyle w:val="EndNoteBibliography"/>
        <w:spacing w:after="0"/>
        <w:ind w:left="720" w:hanging="720"/>
        <w:rPr>
          <w:noProof/>
        </w:rPr>
      </w:pPr>
      <w:r w:rsidRPr="00266237">
        <w:rPr>
          <w:noProof/>
        </w:rPr>
        <w:t xml:space="preserve">Ben Abdallah, F., M. Olivier, J.P. Goffart, and O. Minet. (2016). Establishing the Nitrogen Dilution Curve for Potato Cultivar Bintje in Belgium. </w:t>
      </w:r>
      <w:r w:rsidRPr="00266237">
        <w:rPr>
          <w:i/>
          <w:noProof/>
        </w:rPr>
        <w:t>Potato Res., 59</w:t>
      </w:r>
      <w:r w:rsidRPr="00266237">
        <w:rPr>
          <w:noProof/>
        </w:rPr>
        <w:t xml:space="preserve">(3), 241-258. </w:t>
      </w:r>
      <w:hyperlink r:id="rId93" w:history="1">
        <w:r w:rsidRPr="00266237">
          <w:rPr>
            <w:rStyle w:val="Hyperlink"/>
            <w:noProof/>
          </w:rPr>
          <w:t>https://doi.org/10.1007/s11540-016-9331-y</w:t>
        </w:r>
      </w:hyperlink>
      <w:r w:rsidRPr="00266237">
        <w:rPr>
          <w:noProof/>
        </w:rPr>
        <w:t>.</w:t>
      </w:r>
    </w:p>
    <w:p w14:paraId="67C3CB4B" w14:textId="141AE20B" w:rsidR="00266237" w:rsidRPr="00266237" w:rsidRDefault="00266237" w:rsidP="00266237">
      <w:pPr>
        <w:pStyle w:val="EndNoteBibliography"/>
        <w:spacing w:after="0"/>
        <w:ind w:left="720" w:hanging="720"/>
        <w:rPr>
          <w:noProof/>
        </w:rPr>
      </w:pPr>
      <w:r w:rsidRPr="00266237">
        <w:rPr>
          <w:noProof/>
        </w:rPr>
        <w:t xml:space="preserve">Bohman, B.J., M. McNearney, J. Crants, and C.J. Rosen. (2020). A Novel Approach to Manage Nitrogen Fertilizer for Potato Production Using Remote Sensing.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94" w:history="1">
        <w:r w:rsidRPr="00266237">
          <w:rPr>
            <w:rStyle w:val="Hyperlink"/>
            <w:noProof/>
          </w:rPr>
          <w:t>https://www.ag.ndsu.edu/potatoextension/research/2020ResearchBooks.pdf</w:t>
        </w:r>
      </w:hyperlink>
    </w:p>
    <w:p w14:paraId="0DC5A34F" w14:textId="08658589" w:rsidR="00266237" w:rsidRPr="00266237" w:rsidRDefault="00266237" w:rsidP="00266237">
      <w:pPr>
        <w:pStyle w:val="EndNoteBibliography"/>
        <w:spacing w:after="0"/>
        <w:ind w:left="720" w:hanging="720"/>
        <w:rPr>
          <w:noProof/>
        </w:rPr>
      </w:pPr>
      <w:r w:rsidRPr="00266237">
        <w:rPr>
          <w:noProof/>
        </w:rPr>
        <w:t xml:space="preserve">Bohman, B.J., C.J. Rosen, and D.J. Mulla. (2021). Relating Nitrogen Use Efficiency to Nitrogen Nutrition Index for Evaluation of Agronomic and Environmental Outcomes in Potato. </w:t>
      </w:r>
      <w:r w:rsidRPr="00266237">
        <w:rPr>
          <w:i/>
          <w:noProof/>
        </w:rPr>
        <w:t>Field Crops Res., 262</w:t>
      </w:r>
      <w:r w:rsidRPr="00266237">
        <w:rPr>
          <w:noProof/>
        </w:rPr>
        <w:t xml:space="preserve">. </w:t>
      </w:r>
      <w:hyperlink r:id="rId95" w:history="1">
        <w:r w:rsidRPr="00266237">
          <w:rPr>
            <w:rStyle w:val="Hyperlink"/>
            <w:noProof/>
          </w:rPr>
          <w:t>https://doi.org/10.1016/j.fcr.2020.108041</w:t>
        </w:r>
      </w:hyperlink>
      <w:r w:rsidRPr="00266237">
        <w:rPr>
          <w:noProof/>
        </w:rPr>
        <w:t>.</w:t>
      </w:r>
    </w:p>
    <w:p w14:paraId="74BC5733" w14:textId="50EE0655" w:rsidR="00266237" w:rsidRPr="00266237" w:rsidRDefault="00266237" w:rsidP="00266237">
      <w:pPr>
        <w:pStyle w:val="EndNoteBibliography"/>
        <w:spacing w:after="0"/>
        <w:ind w:left="720" w:hanging="720"/>
        <w:rPr>
          <w:noProof/>
        </w:rPr>
      </w:pPr>
      <w:r w:rsidRPr="00266237">
        <w:rPr>
          <w:noProof/>
        </w:rPr>
        <w:t xml:space="preserve">Bremner, P.M., and M.A. Taha. (1966). Studies in Potato Agronomy. I. The Effects of Variety, Seed Size and Spacing on Growth, Development and Yield. </w:t>
      </w:r>
      <w:r w:rsidRPr="00266237">
        <w:rPr>
          <w:i/>
          <w:noProof/>
        </w:rPr>
        <w:t>The Journal of Agricultural Science, 66</w:t>
      </w:r>
      <w:r w:rsidRPr="00266237">
        <w:rPr>
          <w:noProof/>
        </w:rPr>
        <w:t xml:space="preserve">(2), 241-252. </w:t>
      </w:r>
      <w:hyperlink r:id="rId96" w:history="1">
        <w:r w:rsidRPr="00266237">
          <w:rPr>
            <w:rStyle w:val="Hyperlink"/>
            <w:noProof/>
          </w:rPr>
          <w:t>https://doi.org/10.1017/s0021859600062651</w:t>
        </w:r>
      </w:hyperlink>
      <w:r w:rsidRPr="00266237">
        <w:rPr>
          <w:noProof/>
        </w:rPr>
        <w:t>.</w:t>
      </w:r>
    </w:p>
    <w:p w14:paraId="0690344A" w14:textId="21331944" w:rsidR="00266237" w:rsidRPr="00266237" w:rsidRDefault="00266237" w:rsidP="00266237">
      <w:pPr>
        <w:pStyle w:val="EndNoteBibliography"/>
        <w:spacing w:after="0"/>
        <w:ind w:left="720" w:hanging="720"/>
        <w:rPr>
          <w:noProof/>
        </w:rPr>
      </w:pPr>
      <w:r w:rsidRPr="00266237">
        <w:rPr>
          <w:noProof/>
        </w:rPr>
        <w:t xml:space="preserve">Bürkner, P.-C. (2017). Brms: An R Package for Bayesian Multilevel Models Using Stan. </w:t>
      </w:r>
      <w:r w:rsidRPr="00266237">
        <w:rPr>
          <w:i/>
          <w:noProof/>
        </w:rPr>
        <w:t>J. Stat. Softw., 80</w:t>
      </w:r>
      <w:r w:rsidRPr="00266237">
        <w:rPr>
          <w:noProof/>
        </w:rPr>
        <w:t xml:space="preserve">(1). </w:t>
      </w:r>
      <w:hyperlink r:id="rId97" w:history="1">
        <w:r w:rsidRPr="00266237">
          <w:rPr>
            <w:rStyle w:val="Hyperlink"/>
            <w:noProof/>
          </w:rPr>
          <w:t>https://doi.org/10.18637/jss.v080.i01</w:t>
        </w:r>
      </w:hyperlink>
      <w:r w:rsidRPr="00266237">
        <w:rPr>
          <w:noProof/>
        </w:rPr>
        <w:t>.</w:t>
      </w:r>
    </w:p>
    <w:p w14:paraId="6421338D" w14:textId="5E61A2FF" w:rsidR="00266237" w:rsidRPr="00266237" w:rsidRDefault="00266237" w:rsidP="00266237">
      <w:pPr>
        <w:pStyle w:val="EndNoteBibliography"/>
        <w:spacing w:after="0"/>
        <w:ind w:left="720" w:hanging="720"/>
        <w:rPr>
          <w:noProof/>
        </w:rPr>
      </w:pPr>
      <w:r w:rsidRPr="00266237">
        <w:rPr>
          <w:noProof/>
        </w:rPr>
        <w:t xml:space="preserve">Bürkner, P.-C. (2018). Advanced Bayesian Multilevel Modeling with the R Package Brms. </w:t>
      </w:r>
      <w:r w:rsidRPr="00266237">
        <w:rPr>
          <w:i/>
          <w:noProof/>
        </w:rPr>
        <w:t>R J., 10</w:t>
      </w:r>
      <w:r w:rsidRPr="00266237">
        <w:rPr>
          <w:noProof/>
        </w:rPr>
        <w:t xml:space="preserve">(1), 395-411. </w:t>
      </w:r>
      <w:hyperlink r:id="rId98" w:history="1">
        <w:r w:rsidRPr="00266237">
          <w:rPr>
            <w:rStyle w:val="Hyperlink"/>
            <w:noProof/>
          </w:rPr>
          <w:t>https://doi.org/10.32614/RJ-2018-017</w:t>
        </w:r>
      </w:hyperlink>
      <w:r w:rsidRPr="00266237">
        <w:rPr>
          <w:noProof/>
        </w:rPr>
        <w:t>.</w:t>
      </w:r>
    </w:p>
    <w:p w14:paraId="3E6BAFCC" w14:textId="20B85E34" w:rsidR="00266237" w:rsidRPr="00266237" w:rsidRDefault="00266237" w:rsidP="00266237">
      <w:pPr>
        <w:pStyle w:val="EndNoteBibliography"/>
        <w:spacing w:after="0"/>
        <w:ind w:left="720" w:hanging="720"/>
        <w:rPr>
          <w:noProof/>
        </w:rPr>
      </w:pPr>
      <w:r w:rsidRPr="00266237">
        <w:rPr>
          <w:noProof/>
        </w:rPr>
        <w:t xml:space="preserve">Carpenter, B., A. Gelman, M.D. Hoffman, D. Lee, B. Goodrich, M. Betancourt, M. Brubaker, J. Guo, P. Li, and A. Riddell. (2017). Stan: A Probabilistic Programming Language. </w:t>
      </w:r>
      <w:r w:rsidRPr="00266237">
        <w:rPr>
          <w:i/>
          <w:noProof/>
        </w:rPr>
        <w:t>J. Stat. Softw., 76</w:t>
      </w:r>
      <w:r w:rsidRPr="00266237">
        <w:rPr>
          <w:noProof/>
        </w:rPr>
        <w:t xml:space="preserve">(1). </w:t>
      </w:r>
      <w:hyperlink r:id="rId99" w:history="1">
        <w:r w:rsidRPr="00266237">
          <w:rPr>
            <w:rStyle w:val="Hyperlink"/>
            <w:noProof/>
          </w:rPr>
          <w:t>https://doi.org/10.18637/jss.v076.i01</w:t>
        </w:r>
      </w:hyperlink>
      <w:r w:rsidRPr="00266237">
        <w:rPr>
          <w:noProof/>
        </w:rPr>
        <w:t>.</w:t>
      </w:r>
    </w:p>
    <w:p w14:paraId="22BD096A" w14:textId="7016520A" w:rsidR="00266237" w:rsidRPr="00266237" w:rsidRDefault="00266237" w:rsidP="00266237">
      <w:pPr>
        <w:pStyle w:val="EndNoteBibliography"/>
        <w:spacing w:after="0"/>
        <w:ind w:left="720" w:hanging="720"/>
        <w:rPr>
          <w:noProof/>
        </w:rPr>
      </w:pPr>
      <w:r w:rsidRPr="00266237">
        <w:rPr>
          <w:noProof/>
        </w:rPr>
        <w:t xml:space="preserve">Caviglia, O.P., R.J.M. Melchiori, and V.O. Sadras. (2014). Nitrogen Utilization Efficiency in Maize as Affected by Hybrid and N Rate in Late-Sown Crops. </w:t>
      </w:r>
      <w:r w:rsidRPr="00266237">
        <w:rPr>
          <w:i/>
          <w:noProof/>
        </w:rPr>
        <w:t>Field Crops Res., 168</w:t>
      </w:r>
      <w:r w:rsidRPr="00266237">
        <w:rPr>
          <w:noProof/>
        </w:rPr>
        <w:t xml:space="preserve">, 27-37. </w:t>
      </w:r>
      <w:hyperlink r:id="rId100" w:history="1">
        <w:r w:rsidRPr="00266237">
          <w:rPr>
            <w:rStyle w:val="Hyperlink"/>
            <w:noProof/>
          </w:rPr>
          <w:t>https://doi.org/10.1016/j.fcr.2014.08.005</w:t>
        </w:r>
      </w:hyperlink>
      <w:r w:rsidRPr="00266237">
        <w:rPr>
          <w:noProof/>
        </w:rPr>
        <w:t>.</w:t>
      </w:r>
    </w:p>
    <w:p w14:paraId="4A04F158" w14:textId="7F10E26B" w:rsidR="00266237" w:rsidRPr="00266237" w:rsidRDefault="00266237" w:rsidP="00266237">
      <w:pPr>
        <w:pStyle w:val="EndNoteBibliography"/>
        <w:spacing w:after="0"/>
        <w:ind w:left="720" w:hanging="720"/>
        <w:rPr>
          <w:noProof/>
        </w:rPr>
      </w:pPr>
      <w:r w:rsidRPr="00266237">
        <w:rPr>
          <w:noProof/>
        </w:rPr>
        <w:t xml:space="preserve">CFIA. (2013). Bintje: Canadian Food Inspection Agency. Retrieved from </w:t>
      </w:r>
      <w:hyperlink r:id="rId101" w:history="1">
        <w:r w:rsidRPr="00266237">
          <w:rPr>
            <w:rStyle w:val="Hyperlink"/>
            <w:noProof/>
          </w:rPr>
          <w:t>https://inspection.canada.ca/plant-varieties/potatoes/potato-varieties/bintje/eng/1312587385655/1312587385656</w:t>
        </w:r>
      </w:hyperlink>
    </w:p>
    <w:p w14:paraId="76C49653" w14:textId="1A4BD1EA" w:rsidR="00266237" w:rsidRPr="00266237" w:rsidRDefault="00266237" w:rsidP="00266237">
      <w:pPr>
        <w:pStyle w:val="EndNoteBibliography"/>
        <w:spacing w:after="0"/>
        <w:ind w:left="720" w:hanging="720"/>
        <w:rPr>
          <w:noProof/>
        </w:rPr>
      </w:pPr>
      <w:r w:rsidRPr="00266237">
        <w:rPr>
          <w:noProof/>
        </w:rPr>
        <w:t xml:space="preserve">Ciampitti, I.A., J. Fernandez, S. Tamagno, B. Zhao, G. Lemaire, and D. Makowski. (2021). Does the Critical N Dilution Curve for Maize Crop Vary across Genotype X Environment X Management Scenarios? - a Bayesian Analysis. </w:t>
      </w:r>
      <w:r w:rsidRPr="00266237">
        <w:rPr>
          <w:i/>
          <w:noProof/>
        </w:rPr>
        <w:t>Eur. J. Agron., 123</w:t>
      </w:r>
      <w:r w:rsidRPr="00266237">
        <w:rPr>
          <w:noProof/>
        </w:rPr>
        <w:t xml:space="preserve">, 126202. </w:t>
      </w:r>
      <w:hyperlink r:id="rId102" w:history="1">
        <w:r w:rsidRPr="00266237">
          <w:rPr>
            <w:rStyle w:val="Hyperlink"/>
            <w:noProof/>
          </w:rPr>
          <w:t>https://doi.org/10.1016/j.eja.2020.126202</w:t>
        </w:r>
      </w:hyperlink>
      <w:r w:rsidRPr="00266237">
        <w:rPr>
          <w:noProof/>
        </w:rPr>
        <w:t>.</w:t>
      </w:r>
    </w:p>
    <w:p w14:paraId="5363E1D5" w14:textId="69F5551E" w:rsidR="00266237" w:rsidRPr="00266237" w:rsidRDefault="00266237" w:rsidP="00266237">
      <w:pPr>
        <w:pStyle w:val="EndNoteBibliography"/>
        <w:spacing w:after="0"/>
        <w:ind w:left="720" w:hanging="720"/>
        <w:rPr>
          <w:noProof/>
        </w:rPr>
      </w:pPr>
      <w:r w:rsidRPr="00266237">
        <w:rPr>
          <w:noProof/>
        </w:rPr>
        <w:t xml:space="preserve">Crants, J., C. Rosen, M. McNearney, and L. Sun. (2017). The Use of Chlorophyll Meters for Nitrogen Management in Potatoes. </w:t>
      </w:r>
      <w:r w:rsidRPr="00266237">
        <w:rPr>
          <w:i/>
          <w:noProof/>
        </w:rPr>
        <w:t>Research Reports – 2017</w:t>
      </w:r>
      <w:r w:rsidRPr="00266237">
        <w:rPr>
          <w:noProof/>
        </w:rPr>
        <w:t xml:space="preserve">. Fargo, ND: Minnesota Area II Potato Research and Promotion Council and Northern Plains Potato Growers Association. Retrieved from </w:t>
      </w:r>
      <w:hyperlink r:id="rId103" w:history="1">
        <w:r w:rsidRPr="00266237">
          <w:rPr>
            <w:rStyle w:val="Hyperlink"/>
            <w:noProof/>
          </w:rPr>
          <w:t>https://www.ag.ndsu.edu/potatoextension/research</w:t>
        </w:r>
      </w:hyperlink>
    </w:p>
    <w:p w14:paraId="216F6076" w14:textId="77777777" w:rsidR="00266237" w:rsidRPr="00266237" w:rsidRDefault="00266237" w:rsidP="00266237">
      <w:pPr>
        <w:pStyle w:val="EndNoteBibliography"/>
        <w:spacing w:after="0"/>
        <w:ind w:left="720" w:hanging="720"/>
        <w:rPr>
          <w:noProof/>
        </w:rPr>
      </w:pPr>
      <w:r w:rsidRPr="00266237">
        <w:rPr>
          <w:noProof/>
        </w:rPr>
        <w:t xml:space="preserve">Duchenne, T., J.M. Machet, and M. Martin. (1997). Potatoes. In G. Lemaire (Ed.), </w:t>
      </w:r>
      <w:r w:rsidRPr="00266237">
        <w:rPr>
          <w:i/>
          <w:noProof/>
        </w:rPr>
        <w:t>Diagonsis of the Nitrogen Status in Crops</w:t>
      </w:r>
      <w:r w:rsidRPr="00266237">
        <w:rPr>
          <w:noProof/>
        </w:rPr>
        <w:t xml:space="preserve"> (pp. 119-130). Berlin: Springer.</w:t>
      </w:r>
    </w:p>
    <w:p w14:paraId="6C58EAFB" w14:textId="38BA25E4" w:rsidR="00266237" w:rsidRPr="00266237" w:rsidRDefault="00266237" w:rsidP="00266237">
      <w:pPr>
        <w:pStyle w:val="EndNoteBibliography"/>
        <w:spacing w:after="0"/>
        <w:ind w:left="720" w:hanging="720"/>
        <w:rPr>
          <w:noProof/>
        </w:rPr>
      </w:pPr>
      <w:r w:rsidRPr="00266237">
        <w:rPr>
          <w:noProof/>
        </w:rPr>
        <w:t xml:space="preserve">Egel, D.S. (2017). Midwest Vegetable Production Guide for Commercial Growers. </w:t>
      </w:r>
      <w:r w:rsidRPr="00266237">
        <w:rPr>
          <w:i/>
          <w:noProof/>
        </w:rPr>
        <w:t>BU-07094-S</w:t>
      </w:r>
      <w:r w:rsidRPr="00266237">
        <w:rPr>
          <w:noProof/>
        </w:rPr>
        <w:t xml:space="preserve">: University of Minnesota Extension. Retrieved from </w:t>
      </w:r>
      <w:hyperlink r:id="rId104" w:history="1">
        <w:r w:rsidRPr="00266237">
          <w:rPr>
            <w:rStyle w:val="Hyperlink"/>
            <w:noProof/>
          </w:rPr>
          <w:t>https://ag.purdue.edu/btny/midwest-vegetable-guide/Pages/default.aspx</w:t>
        </w:r>
      </w:hyperlink>
    </w:p>
    <w:p w14:paraId="4CC8C5DA" w14:textId="1A170A55" w:rsidR="00266237" w:rsidRPr="00266237" w:rsidRDefault="00266237" w:rsidP="00266237">
      <w:pPr>
        <w:pStyle w:val="EndNoteBibliography"/>
        <w:spacing w:after="0"/>
        <w:ind w:left="720" w:hanging="720"/>
        <w:rPr>
          <w:noProof/>
        </w:rPr>
      </w:pPr>
      <w:r w:rsidRPr="00266237">
        <w:rPr>
          <w:noProof/>
        </w:rPr>
        <w:t xml:space="preserve">Errebhi, M., C.J. Rosen, S.C. Gupta, and D.E. Birong. (1998). Potato Yield Response and Nitrate Leaching as Influenced by Nitrogen Management. </w:t>
      </w:r>
      <w:r w:rsidRPr="00266237">
        <w:rPr>
          <w:i/>
          <w:noProof/>
        </w:rPr>
        <w:t>Agron. J., 90</w:t>
      </w:r>
      <w:r w:rsidRPr="00266237">
        <w:rPr>
          <w:noProof/>
        </w:rPr>
        <w:t xml:space="preserve">, 10-15. </w:t>
      </w:r>
      <w:hyperlink r:id="rId105" w:history="1">
        <w:r w:rsidRPr="00266237">
          <w:rPr>
            <w:rStyle w:val="Hyperlink"/>
            <w:noProof/>
          </w:rPr>
          <w:t>https://doi.org/10.2134/agronj1998.00021962009000010003x</w:t>
        </w:r>
      </w:hyperlink>
      <w:r w:rsidRPr="00266237">
        <w:rPr>
          <w:noProof/>
        </w:rPr>
        <w:t>.</w:t>
      </w:r>
    </w:p>
    <w:p w14:paraId="7341642C" w14:textId="77777777" w:rsidR="00266237" w:rsidRPr="00266237" w:rsidRDefault="00266237" w:rsidP="00266237">
      <w:pPr>
        <w:pStyle w:val="EndNoteBibliography"/>
        <w:spacing w:after="0"/>
        <w:ind w:left="720" w:hanging="720"/>
        <w:rPr>
          <w:noProof/>
        </w:rPr>
      </w:pPr>
      <w:r w:rsidRPr="00266237">
        <w:rPr>
          <w:noProof/>
        </w:rPr>
        <w:t xml:space="preserve">Ewing, E.E., and P.C. Struik. (1992). Tuber Formation in Potato: Induction, Initiation, and Growth. In J. Janick (Ed.), </w:t>
      </w:r>
      <w:r w:rsidRPr="00266237">
        <w:rPr>
          <w:i/>
          <w:noProof/>
        </w:rPr>
        <w:t>Horticultural Reviews, Volume 14</w:t>
      </w:r>
      <w:r w:rsidRPr="00266237">
        <w:rPr>
          <w:noProof/>
        </w:rPr>
        <w:t xml:space="preserve"> (pp. 89-198): John Wiley &amp; Sons.</w:t>
      </w:r>
    </w:p>
    <w:p w14:paraId="1CCAAB8E" w14:textId="2E06692C" w:rsidR="00266237" w:rsidRPr="00266237" w:rsidRDefault="00266237" w:rsidP="00266237">
      <w:pPr>
        <w:pStyle w:val="EndNoteBibliography"/>
        <w:spacing w:after="0"/>
        <w:ind w:left="720" w:hanging="720"/>
        <w:rPr>
          <w:noProof/>
        </w:rPr>
      </w:pPr>
      <w:r w:rsidRPr="00266237">
        <w:rPr>
          <w:noProof/>
        </w:rPr>
        <w:t xml:space="preserve">Fernández, J.A., G. Lemaire, G. Bélanger, F. Gastal, D. Makowski, and I.A. Ciampitti. (2021). Revisiting the Critical Nitrogen Dilution Curve for Tall Fescue: A Quantitative Synthesis. </w:t>
      </w:r>
      <w:r w:rsidRPr="00266237">
        <w:rPr>
          <w:i/>
          <w:noProof/>
        </w:rPr>
        <w:t>Eur. J. Agron., 131</w:t>
      </w:r>
      <w:r w:rsidRPr="00266237">
        <w:rPr>
          <w:noProof/>
        </w:rPr>
        <w:t xml:space="preserve">, 126380. </w:t>
      </w:r>
      <w:hyperlink r:id="rId106" w:history="1">
        <w:r w:rsidRPr="00266237">
          <w:rPr>
            <w:rStyle w:val="Hyperlink"/>
            <w:noProof/>
          </w:rPr>
          <w:t>https://doi.org/10.1016/j.eja.2021.126380</w:t>
        </w:r>
      </w:hyperlink>
      <w:r w:rsidRPr="00266237">
        <w:rPr>
          <w:noProof/>
        </w:rPr>
        <w:t>.</w:t>
      </w:r>
    </w:p>
    <w:p w14:paraId="60375809" w14:textId="341E42FA" w:rsidR="00266237" w:rsidRPr="00266237" w:rsidRDefault="00266237" w:rsidP="00266237">
      <w:pPr>
        <w:pStyle w:val="EndNoteBibliography"/>
        <w:spacing w:after="0"/>
        <w:ind w:left="720" w:hanging="720"/>
        <w:rPr>
          <w:noProof/>
        </w:rPr>
      </w:pPr>
      <w:r w:rsidRPr="00266237">
        <w:rPr>
          <w:noProof/>
        </w:rPr>
        <w:t xml:space="preserve">Franzen, D., A. Robinson, and C. Rosen. (2018). Fertilizing Potato in North Dakota. </w:t>
      </w:r>
      <w:r w:rsidRPr="00266237">
        <w:rPr>
          <w:i/>
          <w:noProof/>
        </w:rPr>
        <w:t>SF715</w:t>
      </w:r>
      <w:r w:rsidRPr="00266237">
        <w:rPr>
          <w:noProof/>
        </w:rPr>
        <w:t xml:space="preserve">. Fargo, ND: North Dakota State University. Retrieved from </w:t>
      </w:r>
      <w:hyperlink r:id="rId107" w:history="1">
        <w:r w:rsidRPr="00266237">
          <w:rPr>
            <w:rStyle w:val="Hyperlink"/>
            <w:noProof/>
          </w:rPr>
          <w:t>https://www.ag.ndsu.edu/publications/crops/fertilizing-potato-in-north-dakota</w:t>
        </w:r>
      </w:hyperlink>
    </w:p>
    <w:p w14:paraId="7C47C3CB" w14:textId="77777777" w:rsidR="00266237" w:rsidRPr="00266237" w:rsidRDefault="00266237" w:rsidP="00266237">
      <w:pPr>
        <w:pStyle w:val="EndNoteBibliography"/>
        <w:spacing w:after="0"/>
        <w:ind w:left="720" w:hanging="720"/>
        <w:rPr>
          <w:noProof/>
        </w:rPr>
      </w:pPr>
      <w:r w:rsidRPr="00266237">
        <w:rPr>
          <w:noProof/>
        </w:rPr>
        <w:t xml:space="preserve">Gastal, F., G. Lemaire, J.-L. Durand, and G. Louarn. (2015). Quantifying Crop Responses to Nitrogen and Avenues to Improve Nitrogen-Use Efficiency. In </w:t>
      </w:r>
      <w:r w:rsidRPr="00266237">
        <w:rPr>
          <w:i/>
          <w:noProof/>
        </w:rPr>
        <w:t>Crop Physiology</w:t>
      </w:r>
      <w:r w:rsidRPr="00266237">
        <w:rPr>
          <w:noProof/>
        </w:rPr>
        <w:t xml:space="preserve"> (Second ed., pp. 161-206).</w:t>
      </w:r>
    </w:p>
    <w:p w14:paraId="5FEBE644" w14:textId="3F0D42AE" w:rsidR="00266237" w:rsidRPr="00266237" w:rsidRDefault="00266237" w:rsidP="00266237">
      <w:pPr>
        <w:pStyle w:val="EndNoteBibliography"/>
        <w:spacing w:after="0"/>
        <w:ind w:left="720" w:hanging="720"/>
        <w:rPr>
          <w:noProof/>
        </w:rPr>
      </w:pPr>
      <w:r w:rsidRPr="00266237">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266237">
        <w:rPr>
          <w:i/>
          <w:noProof/>
        </w:rPr>
        <w:t>J Clim, Volume 30</w:t>
      </w:r>
      <w:r w:rsidRPr="00266237">
        <w:rPr>
          <w:noProof/>
        </w:rPr>
        <w:t xml:space="preserve">(Iss 13), 5419-5454. </w:t>
      </w:r>
      <w:hyperlink r:id="rId108" w:history="1">
        <w:r w:rsidRPr="00266237">
          <w:rPr>
            <w:rStyle w:val="Hyperlink"/>
            <w:noProof/>
          </w:rPr>
          <w:t>https://doi.org/10.1175/JCLI-D-16-0758.1</w:t>
        </w:r>
      </w:hyperlink>
      <w:r w:rsidRPr="00266237">
        <w:rPr>
          <w:noProof/>
        </w:rPr>
        <w:t>.</w:t>
      </w:r>
    </w:p>
    <w:p w14:paraId="16D6C854" w14:textId="4153C2CA" w:rsidR="00266237" w:rsidRPr="00266237" w:rsidRDefault="00266237" w:rsidP="00266237">
      <w:pPr>
        <w:pStyle w:val="EndNoteBibliography"/>
        <w:spacing w:after="0"/>
        <w:ind w:left="720" w:hanging="720"/>
        <w:rPr>
          <w:noProof/>
        </w:rPr>
      </w:pPr>
      <w:r w:rsidRPr="00266237">
        <w:rPr>
          <w:noProof/>
        </w:rPr>
        <w:t xml:space="preserve">Giletto, C.M., and H.E. Echeverría. (2015). Critical Nitrogen Dilution Curve in Processing Potato Cultivars. </w:t>
      </w:r>
      <w:r w:rsidRPr="00266237">
        <w:rPr>
          <w:i/>
          <w:noProof/>
        </w:rPr>
        <w:t>Am. J. Plant Sci., 06</w:t>
      </w:r>
      <w:r w:rsidRPr="00266237">
        <w:rPr>
          <w:noProof/>
        </w:rPr>
        <w:t xml:space="preserve">(19), 3144-3156. </w:t>
      </w:r>
      <w:hyperlink r:id="rId109" w:history="1">
        <w:r w:rsidRPr="00266237">
          <w:rPr>
            <w:rStyle w:val="Hyperlink"/>
            <w:noProof/>
          </w:rPr>
          <w:t>https://doi.org/10.4236/ajps.2015.619306</w:t>
        </w:r>
      </w:hyperlink>
      <w:r w:rsidRPr="00266237">
        <w:rPr>
          <w:noProof/>
        </w:rPr>
        <w:t>.</w:t>
      </w:r>
    </w:p>
    <w:p w14:paraId="79524426" w14:textId="23B61D0A" w:rsidR="00266237" w:rsidRPr="00266237" w:rsidRDefault="00266237" w:rsidP="00266237">
      <w:pPr>
        <w:pStyle w:val="EndNoteBibliography"/>
        <w:spacing w:after="0"/>
        <w:ind w:left="720" w:hanging="720"/>
        <w:rPr>
          <w:noProof/>
        </w:rPr>
      </w:pPr>
      <w:r w:rsidRPr="00266237">
        <w:rPr>
          <w:noProof/>
        </w:rPr>
        <w:t xml:space="preserve">Giletto, C.M., N.I. Reussi Calvo, P. Sandaña, H.E. Echeverría, and G. Bélanger. (2020). Shoot- and Tuber-Based Critical Nitrogen Dilution Curves for the Prediction of the N Status in Potato. </w:t>
      </w:r>
      <w:r w:rsidRPr="00266237">
        <w:rPr>
          <w:i/>
          <w:noProof/>
        </w:rPr>
        <w:t>Eur. J. Agron., 119</w:t>
      </w:r>
      <w:r w:rsidRPr="00266237">
        <w:rPr>
          <w:noProof/>
        </w:rPr>
        <w:t xml:space="preserve">. </w:t>
      </w:r>
      <w:hyperlink r:id="rId110" w:history="1">
        <w:r w:rsidRPr="00266237">
          <w:rPr>
            <w:rStyle w:val="Hyperlink"/>
            <w:noProof/>
          </w:rPr>
          <w:t>https://doi.org/10.1016/j.eja.2020.126114</w:t>
        </w:r>
      </w:hyperlink>
      <w:r w:rsidRPr="00266237">
        <w:rPr>
          <w:noProof/>
        </w:rPr>
        <w:t>.</w:t>
      </w:r>
    </w:p>
    <w:p w14:paraId="3B41775F" w14:textId="6CA9F5F4" w:rsidR="00266237" w:rsidRPr="00266237" w:rsidRDefault="00266237" w:rsidP="00266237">
      <w:pPr>
        <w:pStyle w:val="EndNoteBibliography"/>
        <w:spacing w:after="0"/>
        <w:ind w:left="720" w:hanging="720"/>
        <w:rPr>
          <w:noProof/>
        </w:rPr>
      </w:pPr>
      <w:r w:rsidRPr="00266237">
        <w:rPr>
          <w:noProof/>
        </w:rPr>
        <w:t xml:space="preserve">Greenwood, D.J., G. Lemaire, G. Gosse, P. Cruz, A. Draycott, and J.J. Neeteson. (1990). Decline in Percentage N of C3 and C4 Crops with Increasing Plant Mass. </w:t>
      </w:r>
      <w:r w:rsidRPr="00266237">
        <w:rPr>
          <w:i/>
          <w:noProof/>
        </w:rPr>
        <w:t>Ann. Bot., 66</w:t>
      </w:r>
      <w:r w:rsidRPr="00266237">
        <w:rPr>
          <w:noProof/>
        </w:rPr>
        <w:t xml:space="preserve">(4), 425-436. </w:t>
      </w:r>
      <w:hyperlink r:id="rId111" w:history="1">
        <w:r w:rsidRPr="00266237">
          <w:rPr>
            <w:rStyle w:val="Hyperlink"/>
            <w:noProof/>
          </w:rPr>
          <w:t>https://doi.org/10.1093/oxfordjournals.aob.a088044</w:t>
        </w:r>
      </w:hyperlink>
      <w:r w:rsidRPr="00266237">
        <w:rPr>
          <w:noProof/>
        </w:rPr>
        <w:t>.</w:t>
      </w:r>
    </w:p>
    <w:p w14:paraId="70E5C299" w14:textId="39E2F29F" w:rsidR="00266237" w:rsidRPr="00266237" w:rsidRDefault="00266237" w:rsidP="00266237">
      <w:pPr>
        <w:pStyle w:val="EndNoteBibliography"/>
        <w:spacing w:after="0"/>
        <w:ind w:left="720" w:hanging="720"/>
        <w:rPr>
          <w:noProof/>
        </w:rPr>
      </w:pPr>
      <w:r w:rsidRPr="00266237">
        <w:rPr>
          <w:noProof/>
        </w:rPr>
        <w:t xml:space="preserve">Greenwood, D.J., J.J. Neeteson, and A. Draycott. (1986). Quantitative Relationships for the Dependence of Growth Rate of Arable Crops on Their Nitrogen Content, Dry Weight and Aerial Environment. </w:t>
      </w:r>
      <w:r w:rsidRPr="00266237">
        <w:rPr>
          <w:i/>
          <w:noProof/>
        </w:rPr>
        <w:t>Plant Soil, 91</w:t>
      </w:r>
      <w:r w:rsidRPr="00266237">
        <w:rPr>
          <w:noProof/>
        </w:rPr>
        <w:t xml:space="preserve">(3), 281-301. </w:t>
      </w:r>
      <w:hyperlink r:id="rId112" w:history="1">
        <w:r w:rsidRPr="00266237">
          <w:rPr>
            <w:rStyle w:val="Hyperlink"/>
            <w:noProof/>
          </w:rPr>
          <w:t>https://doi.org/10.1007/BF02198111</w:t>
        </w:r>
      </w:hyperlink>
      <w:r w:rsidRPr="00266237">
        <w:rPr>
          <w:noProof/>
        </w:rPr>
        <w:t>.</w:t>
      </w:r>
    </w:p>
    <w:p w14:paraId="607BC5F5" w14:textId="6E1AACBD" w:rsidR="00266237" w:rsidRPr="00266237" w:rsidRDefault="00266237" w:rsidP="00266237">
      <w:pPr>
        <w:pStyle w:val="EndNoteBibliography"/>
        <w:spacing w:after="0"/>
        <w:ind w:left="720" w:hanging="720"/>
        <w:rPr>
          <w:noProof/>
        </w:rPr>
      </w:pPr>
      <w:r w:rsidRPr="00266237">
        <w:rPr>
          <w:noProof/>
        </w:rPr>
        <w:t xml:space="preserve">Gupta, S., and C.J. Rosen. (2019). Nitrogen Fertilization Rate and Cold-Induced Sweetening in Potato Tubers During Storage. </w:t>
      </w:r>
      <w:r w:rsidRPr="00266237">
        <w:rPr>
          <w:i/>
          <w:noProof/>
        </w:rPr>
        <w:t>Research Reports – 2019</w:t>
      </w:r>
      <w:r w:rsidRPr="00266237">
        <w:rPr>
          <w:noProof/>
        </w:rPr>
        <w:t xml:space="preserve">. Fargo, ND: Minnesota Area II Potato Research and Promotion Council and Northern Plains Potato Growers Association. Retrieved from </w:t>
      </w:r>
      <w:hyperlink r:id="rId113" w:history="1">
        <w:r w:rsidRPr="00266237">
          <w:rPr>
            <w:rStyle w:val="Hyperlink"/>
            <w:noProof/>
          </w:rPr>
          <w:t>https://www.ag.ndsu.edu/potatoextension/research/2019RESEARCHREPORTS.pdf</w:t>
        </w:r>
      </w:hyperlink>
    </w:p>
    <w:p w14:paraId="67B33ECF" w14:textId="3739CB97" w:rsidR="00266237" w:rsidRPr="00266237" w:rsidRDefault="00266237" w:rsidP="00266237">
      <w:pPr>
        <w:pStyle w:val="EndNoteBibliography"/>
        <w:spacing w:after="0"/>
        <w:ind w:left="720" w:hanging="720"/>
        <w:rPr>
          <w:noProof/>
        </w:rPr>
      </w:pPr>
      <w:r w:rsidRPr="00266237">
        <w:rPr>
          <w:noProof/>
        </w:rPr>
        <w:t xml:space="preserve">Gupta, S.K., J. Crants, M. McNearney, and C.J. Rosen. (2020). Evaluation of a Promising Minnesota Clone for N Response, Agronomic Traits &amp; Storage Quality.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114" w:history="1">
        <w:r w:rsidRPr="00266237">
          <w:rPr>
            <w:rStyle w:val="Hyperlink"/>
            <w:noProof/>
          </w:rPr>
          <w:t>https://www.ag.ndsu.edu/potatoextension/research/2020ResearchBooks.pdf</w:t>
        </w:r>
      </w:hyperlink>
    </w:p>
    <w:p w14:paraId="02DE7CAD" w14:textId="77777777" w:rsidR="00266237" w:rsidRPr="00266237" w:rsidRDefault="00266237" w:rsidP="00266237">
      <w:pPr>
        <w:pStyle w:val="EndNoteBibliography"/>
        <w:spacing w:after="0"/>
        <w:ind w:left="720" w:hanging="720"/>
        <w:rPr>
          <w:noProof/>
        </w:rPr>
      </w:pPr>
      <w:r w:rsidRPr="00266237">
        <w:rPr>
          <w:noProof/>
        </w:rPr>
        <w:t>Hansen, B., and A.G. Giencke. (1988). Sand Plains Research Farm Soil Report. St. Paul, MN: University of Minnesota</w:t>
      </w:r>
    </w:p>
    <w:p w14:paraId="1B6FB93F" w14:textId="2B5D9352" w:rsidR="00266237" w:rsidRPr="00266237" w:rsidRDefault="00266237" w:rsidP="00266237">
      <w:pPr>
        <w:pStyle w:val="EndNoteBibliography"/>
        <w:spacing w:after="0"/>
        <w:ind w:left="720" w:hanging="720"/>
        <w:rPr>
          <w:noProof/>
        </w:rPr>
      </w:pPr>
      <w:r w:rsidRPr="00266237">
        <w:rPr>
          <w:noProof/>
        </w:rPr>
        <w:t xml:space="preserve">Herrmann, A., and F. Taube. (2004). The Range of the Critical Nitrogen Dilution Curve for Maize (Zea Mays L.) Can Be Extended until Silage Maturity. </w:t>
      </w:r>
      <w:r w:rsidRPr="00266237">
        <w:rPr>
          <w:i/>
          <w:noProof/>
        </w:rPr>
        <w:t>Agron. J., 96</w:t>
      </w:r>
      <w:r w:rsidRPr="00266237">
        <w:rPr>
          <w:noProof/>
        </w:rPr>
        <w:t xml:space="preserve">(4), 1131-1138. </w:t>
      </w:r>
      <w:hyperlink r:id="rId115" w:history="1">
        <w:r w:rsidRPr="00266237">
          <w:rPr>
            <w:rStyle w:val="Hyperlink"/>
            <w:noProof/>
          </w:rPr>
          <w:t>https://doi.org/10.2134/agronj2004.1131</w:t>
        </w:r>
      </w:hyperlink>
      <w:r w:rsidRPr="00266237">
        <w:rPr>
          <w:noProof/>
        </w:rPr>
        <w:t>.</w:t>
      </w:r>
    </w:p>
    <w:p w14:paraId="06BD4C1A" w14:textId="77777777" w:rsidR="00266237" w:rsidRPr="00266237" w:rsidRDefault="00266237" w:rsidP="00266237">
      <w:pPr>
        <w:pStyle w:val="EndNoteBibliography"/>
        <w:spacing w:after="0"/>
        <w:ind w:left="720" w:hanging="720"/>
        <w:rPr>
          <w:noProof/>
        </w:rPr>
      </w:pPr>
      <w:r w:rsidRPr="00266237">
        <w:rPr>
          <w:noProof/>
        </w:rPr>
        <w:t xml:space="preserve">Horneck, D.A., and R.O. Miller. (1998). Determination of Total Nitrogen in Plant Tissue. In Y. P. Kalra (Ed.), </w:t>
      </w:r>
      <w:r w:rsidRPr="00266237">
        <w:rPr>
          <w:i/>
          <w:noProof/>
        </w:rPr>
        <w:t>Handbook of Reference Methods for Plant Analysis</w:t>
      </w:r>
      <w:r w:rsidRPr="00266237">
        <w:rPr>
          <w:noProof/>
        </w:rPr>
        <w:t xml:space="preserve"> (pp. 75-84). Boston: CRC Press.</w:t>
      </w:r>
    </w:p>
    <w:p w14:paraId="27C0452F" w14:textId="77777777" w:rsidR="00266237" w:rsidRPr="00266237" w:rsidRDefault="00266237" w:rsidP="00266237">
      <w:pPr>
        <w:pStyle w:val="EndNoteBibliography"/>
        <w:spacing w:after="0"/>
        <w:ind w:left="720" w:hanging="720"/>
        <w:rPr>
          <w:noProof/>
        </w:rPr>
      </w:pPr>
      <w:r w:rsidRPr="00266237">
        <w:rPr>
          <w:noProof/>
        </w:rPr>
        <w:t xml:space="preserve">Horwitz, W., P. Chichilo, and H. Reynolds. (1970). </w:t>
      </w:r>
      <w:r w:rsidRPr="00266237">
        <w:rPr>
          <w:i/>
          <w:noProof/>
        </w:rPr>
        <w:t>Official Methods of Analysis of the Association of Official Analytical Chemists.</w:t>
      </w:r>
      <w:r w:rsidRPr="00266237">
        <w:rPr>
          <w:noProof/>
        </w:rPr>
        <w:t xml:space="preserve"> (11th ed.). Washington, DC: Association of Official Analytical Chemists.</w:t>
      </w:r>
    </w:p>
    <w:p w14:paraId="5C1401F5" w14:textId="0D0327DC" w:rsidR="00266237" w:rsidRPr="00266237" w:rsidRDefault="00266237" w:rsidP="00266237">
      <w:pPr>
        <w:pStyle w:val="EndNoteBibliography"/>
        <w:spacing w:after="0"/>
        <w:ind w:left="720" w:hanging="720"/>
        <w:rPr>
          <w:noProof/>
        </w:rPr>
      </w:pPr>
      <w:r w:rsidRPr="00266237">
        <w:rPr>
          <w:noProof/>
        </w:rPr>
        <w:t xml:space="preserve">Houlès, V., M. Guérif, and B. Mary. (2007). Elaboration of a Nitrogen Nutrition Indicator for Winter Wheat Based on Leaf Area Index and Chlorophyll Content for Making Nitrogen Recommendations. </w:t>
      </w:r>
      <w:r w:rsidRPr="00266237">
        <w:rPr>
          <w:i/>
          <w:noProof/>
        </w:rPr>
        <w:t>Eur. J. Agron., 27</w:t>
      </w:r>
      <w:r w:rsidRPr="00266237">
        <w:rPr>
          <w:noProof/>
        </w:rPr>
        <w:t xml:space="preserve">(1), 1-11. </w:t>
      </w:r>
      <w:hyperlink r:id="rId116" w:history="1">
        <w:r w:rsidRPr="00266237">
          <w:rPr>
            <w:rStyle w:val="Hyperlink"/>
            <w:noProof/>
          </w:rPr>
          <w:t>https://doi.org/10.1016/j.eja.2006.10.001</w:t>
        </w:r>
      </w:hyperlink>
      <w:r w:rsidRPr="00266237">
        <w:rPr>
          <w:noProof/>
        </w:rPr>
        <w:t>.</w:t>
      </w:r>
    </w:p>
    <w:p w14:paraId="1E06EA9C" w14:textId="1207A3D7" w:rsidR="00266237" w:rsidRPr="00266237" w:rsidRDefault="00266237" w:rsidP="00266237">
      <w:pPr>
        <w:pStyle w:val="EndNoteBibliography"/>
        <w:spacing w:after="0"/>
        <w:ind w:left="720" w:hanging="720"/>
        <w:rPr>
          <w:noProof/>
        </w:rPr>
      </w:pPr>
      <w:r w:rsidRPr="00266237">
        <w:rPr>
          <w:noProof/>
        </w:rPr>
        <w:t xml:space="preserve">Ifenkwe, O.P., and E.J. Allen. (1978). Effects of Row Width and Planting Density on Growth and Yield of Two Maincrop Potato Varieties. 1. Plant Morphology and Dry-Matter Accumulation. </w:t>
      </w:r>
      <w:r w:rsidRPr="00266237">
        <w:rPr>
          <w:i/>
          <w:noProof/>
        </w:rPr>
        <w:t>The Journal of Agricultural Science, 91</w:t>
      </w:r>
      <w:r w:rsidRPr="00266237">
        <w:rPr>
          <w:noProof/>
        </w:rPr>
        <w:t xml:space="preserve">(2), 265-278. </w:t>
      </w:r>
      <w:hyperlink r:id="rId117" w:history="1">
        <w:r w:rsidRPr="00266237">
          <w:rPr>
            <w:rStyle w:val="Hyperlink"/>
            <w:noProof/>
          </w:rPr>
          <w:t>https://doi.org/10.1017/s0021859600046359</w:t>
        </w:r>
      </w:hyperlink>
      <w:r w:rsidRPr="00266237">
        <w:rPr>
          <w:noProof/>
        </w:rPr>
        <w:t>.</w:t>
      </w:r>
    </w:p>
    <w:p w14:paraId="190A4250" w14:textId="571CEB35" w:rsidR="00266237" w:rsidRPr="00266237" w:rsidRDefault="00266237" w:rsidP="00266237">
      <w:pPr>
        <w:pStyle w:val="EndNoteBibliography"/>
        <w:spacing w:after="0"/>
        <w:ind w:left="720" w:hanging="720"/>
        <w:rPr>
          <w:noProof/>
        </w:rPr>
      </w:pPr>
      <w:r w:rsidRPr="00266237">
        <w:rPr>
          <w:noProof/>
        </w:rPr>
        <w:t xml:space="preserve">Jones, C.R., T.E. Michaels, C.S. Carley, C.J. Rosen, and L.M. Shannon. (2021). Nitrogen Uptake and Utilization in Advanced Fresh-Market Red Potato Breeding Lines. </w:t>
      </w:r>
      <w:r w:rsidRPr="00266237">
        <w:rPr>
          <w:i/>
          <w:noProof/>
        </w:rPr>
        <w:t>Crop Sci., 61</w:t>
      </w:r>
      <w:r w:rsidRPr="00266237">
        <w:rPr>
          <w:noProof/>
        </w:rPr>
        <w:t xml:space="preserve">, 878–895. </w:t>
      </w:r>
      <w:hyperlink r:id="rId118" w:history="1">
        <w:r w:rsidRPr="00266237">
          <w:rPr>
            <w:rStyle w:val="Hyperlink"/>
            <w:noProof/>
          </w:rPr>
          <w:t>https://doi.org/10.1002/csc2.20297</w:t>
        </w:r>
      </w:hyperlink>
      <w:r w:rsidRPr="00266237">
        <w:rPr>
          <w:noProof/>
        </w:rPr>
        <w:t>.</w:t>
      </w:r>
    </w:p>
    <w:p w14:paraId="1E4D6DA7" w14:textId="52A97446" w:rsidR="00266237" w:rsidRPr="00266237" w:rsidRDefault="00266237" w:rsidP="00266237">
      <w:pPr>
        <w:pStyle w:val="EndNoteBibliography"/>
        <w:spacing w:after="0"/>
        <w:ind w:left="720" w:hanging="720"/>
        <w:rPr>
          <w:noProof/>
        </w:rPr>
      </w:pPr>
      <w:r w:rsidRPr="00266237">
        <w:rPr>
          <w:noProof/>
        </w:rPr>
        <w:t xml:space="preserve">Justes, E., B. Mary, J.-M. Meynard, J.-M. Machet, and L. Thelier-Huche. (1994). Determination of a Critical Nitrogen Dilution Curve for Winter Wheat Crops. </w:t>
      </w:r>
      <w:r w:rsidRPr="00266237">
        <w:rPr>
          <w:i/>
          <w:noProof/>
        </w:rPr>
        <w:t>Ann. Bot., 74</w:t>
      </w:r>
      <w:r w:rsidRPr="00266237">
        <w:rPr>
          <w:noProof/>
        </w:rPr>
        <w:t xml:space="preserve">(4), 397-407. </w:t>
      </w:r>
      <w:hyperlink r:id="rId119" w:history="1">
        <w:r w:rsidRPr="00266237">
          <w:rPr>
            <w:rStyle w:val="Hyperlink"/>
            <w:noProof/>
          </w:rPr>
          <w:t>https://doi.org/10.1006/anbo.1994.1133</w:t>
        </w:r>
      </w:hyperlink>
      <w:r w:rsidRPr="00266237">
        <w:rPr>
          <w:noProof/>
        </w:rPr>
        <w:t>.</w:t>
      </w:r>
    </w:p>
    <w:p w14:paraId="1AA882FE" w14:textId="1CC74CED" w:rsidR="00266237" w:rsidRPr="00266237" w:rsidRDefault="00266237" w:rsidP="00266237">
      <w:pPr>
        <w:pStyle w:val="EndNoteBibliography"/>
        <w:spacing w:after="0"/>
        <w:ind w:left="720" w:hanging="720"/>
        <w:rPr>
          <w:noProof/>
        </w:rPr>
      </w:pPr>
      <w:r w:rsidRPr="00266237">
        <w:rPr>
          <w:noProof/>
        </w:rPr>
        <w:t xml:space="preserve">Kim, Y.U., and B.W. Lee. (2019). Differential Mechanisms of Potato Yield Loss Induced by High Day and Night Temperatures During Tuber Initiation and Bulking: Photosynthesis and Tuber Growth. </w:t>
      </w:r>
      <w:r w:rsidRPr="00266237">
        <w:rPr>
          <w:i/>
          <w:noProof/>
        </w:rPr>
        <w:t>Front. Plant Sci., 10</w:t>
      </w:r>
      <w:r w:rsidRPr="00266237">
        <w:rPr>
          <w:noProof/>
        </w:rPr>
        <w:t xml:space="preserve">, 300. </w:t>
      </w:r>
      <w:hyperlink r:id="rId120" w:history="1">
        <w:r w:rsidRPr="00266237">
          <w:rPr>
            <w:rStyle w:val="Hyperlink"/>
            <w:noProof/>
          </w:rPr>
          <w:t>https://doi.org/10.3389/fpls.2019.00300</w:t>
        </w:r>
      </w:hyperlink>
      <w:r w:rsidRPr="00266237">
        <w:rPr>
          <w:noProof/>
        </w:rPr>
        <w:t>.</w:t>
      </w:r>
    </w:p>
    <w:p w14:paraId="65343CE7" w14:textId="71F09A68" w:rsidR="00266237" w:rsidRPr="00266237" w:rsidRDefault="00266237" w:rsidP="00266237">
      <w:pPr>
        <w:pStyle w:val="EndNoteBibliography"/>
        <w:spacing w:after="0"/>
        <w:ind w:left="720" w:hanging="720"/>
        <w:rPr>
          <w:noProof/>
        </w:rPr>
      </w:pPr>
      <w:r w:rsidRPr="00266237">
        <w:rPr>
          <w:noProof/>
        </w:rPr>
        <w:t xml:space="preserve">Kleinkopf, G.E., D.T. Westermann, and R.B. Dwelle. (1981). Dry Matter Production and Nitrogen Utilization by Six Potato Cultivars. </w:t>
      </w:r>
      <w:r w:rsidRPr="00266237">
        <w:rPr>
          <w:i/>
          <w:noProof/>
        </w:rPr>
        <w:t>Agron. J., 73</w:t>
      </w:r>
      <w:r w:rsidRPr="00266237">
        <w:rPr>
          <w:noProof/>
        </w:rPr>
        <w:t xml:space="preserve">(5), 799-802. </w:t>
      </w:r>
      <w:hyperlink r:id="rId121" w:history="1">
        <w:r w:rsidRPr="00266237">
          <w:rPr>
            <w:rStyle w:val="Hyperlink"/>
            <w:noProof/>
          </w:rPr>
          <w:t>https://doi.org/10.2134/agronj1981.00021962007300050013x</w:t>
        </w:r>
      </w:hyperlink>
      <w:r w:rsidRPr="00266237">
        <w:rPr>
          <w:noProof/>
        </w:rPr>
        <w:t>.</w:t>
      </w:r>
    </w:p>
    <w:p w14:paraId="3F810A7A" w14:textId="2A72A0DE" w:rsidR="00266237" w:rsidRPr="00266237" w:rsidRDefault="00266237" w:rsidP="00266237">
      <w:pPr>
        <w:pStyle w:val="EndNoteBibliography"/>
        <w:spacing w:after="0"/>
        <w:ind w:left="720" w:hanging="720"/>
        <w:rPr>
          <w:noProof/>
        </w:rPr>
      </w:pPr>
      <w:r w:rsidRPr="00266237">
        <w:rPr>
          <w:noProof/>
        </w:rPr>
        <w:t xml:space="preserve">Lemaire, G., and I. Ciampitti. (2020). Crop Mass and N Status as Prerequisite Covariables for Unraveling Nitrogen Use Efficiency across Genotype-by-Environment-by-Management Scenarios: A Review. </w:t>
      </w:r>
      <w:r w:rsidRPr="00266237">
        <w:rPr>
          <w:i/>
          <w:noProof/>
        </w:rPr>
        <w:t>Plants, 9</w:t>
      </w:r>
      <w:r w:rsidRPr="00266237">
        <w:rPr>
          <w:noProof/>
        </w:rPr>
        <w:t xml:space="preserve">(10). </w:t>
      </w:r>
      <w:hyperlink r:id="rId122" w:history="1">
        <w:r w:rsidRPr="00266237">
          <w:rPr>
            <w:rStyle w:val="Hyperlink"/>
            <w:noProof/>
          </w:rPr>
          <w:t>https://doi.org/10.3390/plants9101309</w:t>
        </w:r>
      </w:hyperlink>
      <w:r w:rsidRPr="00266237">
        <w:rPr>
          <w:noProof/>
        </w:rPr>
        <w:t>.</w:t>
      </w:r>
    </w:p>
    <w:p w14:paraId="288B0A6D" w14:textId="77777777" w:rsidR="00266237" w:rsidRPr="00266237" w:rsidRDefault="00266237" w:rsidP="00266237">
      <w:pPr>
        <w:pStyle w:val="EndNoteBibliography"/>
        <w:spacing w:after="0"/>
        <w:ind w:left="720" w:hanging="720"/>
        <w:rPr>
          <w:noProof/>
        </w:rPr>
      </w:pPr>
      <w:r w:rsidRPr="00266237">
        <w:rPr>
          <w:noProof/>
        </w:rPr>
        <w:t xml:space="preserve">Lemaire, G., and F. Gastal. (1997). N Uptake and Distribution in Plant Canopies. In G. Lemaire (Ed.), </w:t>
      </w:r>
      <w:r w:rsidRPr="00266237">
        <w:rPr>
          <w:i/>
          <w:noProof/>
        </w:rPr>
        <w:t>Diagnosis of the Nitrogen Status in Crops</w:t>
      </w:r>
      <w:r w:rsidRPr="00266237">
        <w:rPr>
          <w:noProof/>
        </w:rPr>
        <w:t xml:space="preserve"> (pp. 3-43). Berlin: Springer.</w:t>
      </w:r>
    </w:p>
    <w:p w14:paraId="72DA96B5" w14:textId="14864D60" w:rsidR="00266237" w:rsidRPr="00266237" w:rsidRDefault="00266237" w:rsidP="00266237">
      <w:pPr>
        <w:pStyle w:val="EndNoteBibliography"/>
        <w:spacing w:after="0"/>
        <w:ind w:left="720" w:hanging="720"/>
        <w:rPr>
          <w:noProof/>
        </w:rPr>
      </w:pPr>
      <w:r w:rsidRPr="00266237">
        <w:rPr>
          <w:noProof/>
        </w:rPr>
        <w:t xml:space="preserve">Lemaire, G., T. Sinclair, V. Sadras, and G. Bélanger. (2019). Allometric Approach to Crop Nutrition and Implications for Crop Diagnosis and Phenotyping. A Review. </w:t>
      </w:r>
      <w:r w:rsidRPr="00266237">
        <w:rPr>
          <w:i/>
          <w:noProof/>
        </w:rPr>
        <w:t>Agron. Sustain. Dev., 39</w:t>
      </w:r>
      <w:r w:rsidRPr="00266237">
        <w:rPr>
          <w:noProof/>
        </w:rPr>
        <w:t xml:space="preserve">(2). </w:t>
      </w:r>
      <w:hyperlink r:id="rId123" w:history="1">
        <w:r w:rsidRPr="00266237">
          <w:rPr>
            <w:rStyle w:val="Hyperlink"/>
            <w:noProof/>
          </w:rPr>
          <w:t>https://doi.org/10.1007/s13593-019-0570-6</w:t>
        </w:r>
      </w:hyperlink>
      <w:r w:rsidRPr="00266237">
        <w:rPr>
          <w:noProof/>
        </w:rPr>
        <w:t>.</w:t>
      </w:r>
    </w:p>
    <w:p w14:paraId="1AB49154" w14:textId="08EB259C" w:rsidR="00266237" w:rsidRPr="00266237" w:rsidRDefault="00266237" w:rsidP="00266237">
      <w:pPr>
        <w:pStyle w:val="EndNoteBibliography"/>
        <w:spacing w:after="0"/>
        <w:ind w:left="720" w:hanging="720"/>
        <w:rPr>
          <w:noProof/>
        </w:rPr>
      </w:pPr>
      <w:r w:rsidRPr="00266237">
        <w:rPr>
          <w:noProof/>
        </w:rPr>
        <w:t xml:space="preserve">Li, D., Y. Miao, S.K. Gupta, C.J. Rosen, F. Yuan, C. Wang, L. Wang, and Y. Huang. (2021). Improving Potato Yield Prediction by Combining Cultivar Information and Uav Remote Sensing Data Using Machine Learning. </w:t>
      </w:r>
      <w:r w:rsidRPr="00266237">
        <w:rPr>
          <w:i/>
          <w:noProof/>
        </w:rPr>
        <w:t>Remote Sens., 13</w:t>
      </w:r>
      <w:r w:rsidRPr="00266237">
        <w:rPr>
          <w:noProof/>
        </w:rPr>
        <w:t xml:space="preserve">(16). </w:t>
      </w:r>
      <w:hyperlink r:id="rId124" w:history="1">
        <w:r w:rsidRPr="00266237">
          <w:rPr>
            <w:rStyle w:val="Hyperlink"/>
            <w:noProof/>
          </w:rPr>
          <w:t>https://doi.org/10.3390/rs13163322</w:t>
        </w:r>
      </w:hyperlink>
      <w:r w:rsidRPr="00266237">
        <w:rPr>
          <w:noProof/>
        </w:rPr>
        <w:t>.</w:t>
      </w:r>
    </w:p>
    <w:p w14:paraId="57935B15" w14:textId="6B7C3E1E" w:rsidR="00266237" w:rsidRPr="00266237" w:rsidRDefault="00266237" w:rsidP="00266237">
      <w:pPr>
        <w:pStyle w:val="EndNoteBibliography"/>
        <w:spacing w:after="0"/>
        <w:ind w:left="720" w:hanging="720"/>
        <w:rPr>
          <w:noProof/>
        </w:rPr>
      </w:pPr>
      <w:r w:rsidRPr="00266237">
        <w:rPr>
          <w:noProof/>
        </w:rPr>
        <w:t xml:space="preserve">Makowski, D., B. Zhao, S.T. Ata-Ul-Karim, and G. Lemaire. (2020). Analyzing Uncertainty in Critical Nitrogen Dilution Curves. </w:t>
      </w:r>
      <w:r w:rsidRPr="00266237">
        <w:rPr>
          <w:i/>
          <w:noProof/>
        </w:rPr>
        <w:t>Eur. J. Agron., 118</w:t>
      </w:r>
      <w:r w:rsidRPr="00266237">
        <w:rPr>
          <w:noProof/>
        </w:rPr>
        <w:t xml:space="preserve">. </w:t>
      </w:r>
      <w:hyperlink r:id="rId125" w:history="1">
        <w:r w:rsidRPr="00266237">
          <w:rPr>
            <w:rStyle w:val="Hyperlink"/>
            <w:noProof/>
          </w:rPr>
          <w:t>https://doi.org/10.1016/j.eja.2020.126076</w:t>
        </w:r>
      </w:hyperlink>
      <w:r w:rsidRPr="00266237">
        <w:rPr>
          <w:noProof/>
        </w:rPr>
        <w:t>.</w:t>
      </w:r>
    </w:p>
    <w:p w14:paraId="4230FD30" w14:textId="77777777" w:rsidR="00266237" w:rsidRPr="00266237" w:rsidRDefault="00266237" w:rsidP="00266237">
      <w:pPr>
        <w:pStyle w:val="EndNoteBibliography"/>
        <w:spacing w:after="0"/>
        <w:ind w:left="720" w:hanging="720"/>
        <w:rPr>
          <w:noProof/>
        </w:rPr>
      </w:pPr>
      <w:r w:rsidRPr="00266237">
        <w:rPr>
          <w:noProof/>
        </w:rPr>
        <w:t xml:space="preserve">McElreath, R. (2020). </w:t>
      </w:r>
      <w:r w:rsidRPr="00266237">
        <w:rPr>
          <w:i/>
          <w:noProof/>
        </w:rPr>
        <w:t>Staistical Rethinking: A Bayesian Course with Examples in R and Stan</w:t>
      </w:r>
      <w:r w:rsidRPr="00266237">
        <w:rPr>
          <w:noProof/>
        </w:rPr>
        <w:t xml:space="preserve"> (2nd ed.). Boca Raton: Chapman and Hall/CRC.</w:t>
      </w:r>
    </w:p>
    <w:p w14:paraId="6EF3F115" w14:textId="7C38188C" w:rsidR="00266237" w:rsidRPr="00266237" w:rsidRDefault="00266237" w:rsidP="00266237">
      <w:pPr>
        <w:pStyle w:val="EndNoteBibliography"/>
        <w:spacing w:after="0"/>
        <w:ind w:left="720" w:hanging="720"/>
        <w:rPr>
          <w:noProof/>
        </w:rPr>
      </w:pPr>
      <w:r w:rsidRPr="00266237">
        <w:rPr>
          <w:noProof/>
        </w:rPr>
        <w:t xml:space="preserve">Menzel, C.M. (1985). Tuberization in Potato at High Temperatures: Interaction between Temperature and Irradiance. </w:t>
      </w:r>
      <w:r w:rsidRPr="00266237">
        <w:rPr>
          <w:i/>
          <w:noProof/>
        </w:rPr>
        <w:t>Ann. Bot., 55</w:t>
      </w:r>
      <w:r w:rsidRPr="00266237">
        <w:rPr>
          <w:noProof/>
        </w:rPr>
        <w:t xml:space="preserve">(1), 35-39. </w:t>
      </w:r>
      <w:hyperlink r:id="rId126" w:history="1">
        <w:r w:rsidRPr="00266237">
          <w:rPr>
            <w:rStyle w:val="Hyperlink"/>
            <w:noProof/>
          </w:rPr>
          <w:t>https://doi.org/10.1093/oxfordjournals.aob.a086875</w:t>
        </w:r>
      </w:hyperlink>
      <w:r w:rsidRPr="00266237">
        <w:rPr>
          <w:noProof/>
        </w:rPr>
        <w:t>.</w:t>
      </w:r>
    </w:p>
    <w:p w14:paraId="4CBD3494" w14:textId="62A3D1B9" w:rsidR="00266237" w:rsidRPr="00266237" w:rsidRDefault="00266237" w:rsidP="00266237">
      <w:pPr>
        <w:pStyle w:val="EndNoteBibliography"/>
        <w:spacing w:after="0"/>
        <w:ind w:left="720" w:hanging="720"/>
        <w:rPr>
          <w:noProof/>
        </w:rPr>
      </w:pPr>
      <w:r w:rsidRPr="00266237">
        <w:rPr>
          <w:noProof/>
        </w:rPr>
        <w:t xml:space="preserve">Monteith, J.L. (1977). Climate and the Efficiency of Crop Production in Britain. </w:t>
      </w:r>
      <w:r w:rsidRPr="00266237">
        <w:rPr>
          <w:i/>
          <w:noProof/>
        </w:rPr>
        <w:t>Phil. Trans. R. Soc. Lond. B, 281</w:t>
      </w:r>
      <w:r w:rsidRPr="00266237">
        <w:rPr>
          <w:noProof/>
        </w:rPr>
        <w:t xml:space="preserve">, 277-294. </w:t>
      </w:r>
      <w:hyperlink r:id="rId127" w:history="1">
        <w:r w:rsidRPr="00266237">
          <w:rPr>
            <w:rStyle w:val="Hyperlink"/>
            <w:noProof/>
          </w:rPr>
          <w:t>https://doi.org/10.1098/rstb.1977.0140</w:t>
        </w:r>
      </w:hyperlink>
      <w:r w:rsidRPr="00266237">
        <w:rPr>
          <w:noProof/>
        </w:rPr>
        <w:t>.</w:t>
      </w:r>
    </w:p>
    <w:p w14:paraId="67F012EC" w14:textId="3DC76BCA" w:rsidR="00266237" w:rsidRPr="00266237" w:rsidRDefault="00266237" w:rsidP="00266237">
      <w:pPr>
        <w:pStyle w:val="EndNoteBibliography"/>
        <w:spacing w:after="0"/>
        <w:ind w:left="720" w:hanging="720"/>
        <w:rPr>
          <w:noProof/>
        </w:rPr>
      </w:pPr>
      <w:r w:rsidRPr="00266237">
        <w:rPr>
          <w:noProof/>
        </w:rPr>
        <w:t xml:space="preserve">Morier, T., A.N. Cambouris, and K. Chokmani. (2015). In-Season Nitrogen Status Assessment and Yield Estimation Using Hyperspectral Vegetation Indices in a Potato Crop. </w:t>
      </w:r>
      <w:r w:rsidRPr="00266237">
        <w:rPr>
          <w:i/>
          <w:noProof/>
        </w:rPr>
        <w:t>Agron. J., 107</w:t>
      </w:r>
      <w:r w:rsidRPr="00266237">
        <w:rPr>
          <w:noProof/>
        </w:rPr>
        <w:t xml:space="preserve">(4), 1295-1309. </w:t>
      </w:r>
      <w:hyperlink r:id="rId128" w:history="1">
        <w:r w:rsidRPr="00266237">
          <w:rPr>
            <w:rStyle w:val="Hyperlink"/>
            <w:noProof/>
          </w:rPr>
          <w:t>https://doi.org/10.2134/agronj14.0402</w:t>
        </w:r>
      </w:hyperlink>
      <w:r w:rsidRPr="00266237">
        <w:rPr>
          <w:noProof/>
        </w:rPr>
        <w:t>.</w:t>
      </w:r>
    </w:p>
    <w:p w14:paraId="13C091D0" w14:textId="4D06C922" w:rsidR="00266237" w:rsidRPr="00266237" w:rsidRDefault="00266237" w:rsidP="00266237">
      <w:pPr>
        <w:pStyle w:val="EndNoteBibliography"/>
        <w:spacing w:after="0"/>
        <w:ind w:left="720" w:hanging="720"/>
        <w:rPr>
          <w:noProof/>
        </w:rPr>
      </w:pPr>
      <w:r w:rsidRPr="00266237">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266237">
        <w:rPr>
          <w:i/>
          <w:noProof/>
        </w:rPr>
        <w:t>Agron. J., 110</w:t>
      </w:r>
      <w:r w:rsidRPr="00266237">
        <w:rPr>
          <w:noProof/>
        </w:rPr>
        <w:t xml:space="preserve">(1), 1. </w:t>
      </w:r>
      <w:hyperlink r:id="rId129" w:history="1">
        <w:r w:rsidRPr="00266237">
          <w:rPr>
            <w:rStyle w:val="Hyperlink"/>
            <w:noProof/>
          </w:rPr>
          <w:t>https://doi.org/10.2134/agronj2017.02.0112</w:t>
        </w:r>
      </w:hyperlink>
      <w:r w:rsidRPr="00266237">
        <w:rPr>
          <w:noProof/>
        </w:rPr>
        <w:t>.</w:t>
      </w:r>
    </w:p>
    <w:p w14:paraId="11AF0469" w14:textId="52104CDC" w:rsidR="00266237" w:rsidRPr="00266237" w:rsidRDefault="00266237" w:rsidP="00266237">
      <w:pPr>
        <w:pStyle w:val="EndNoteBibliography"/>
        <w:spacing w:after="0"/>
        <w:ind w:left="720" w:hanging="720"/>
        <w:rPr>
          <w:noProof/>
        </w:rPr>
      </w:pPr>
      <w:r w:rsidRPr="00266237">
        <w:rPr>
          <w:noProof/>
        </w:rPr>
        <w:t xml:space="preserve">Nigon, T.J., C. Yang, D.J. Mulla, and D.E. Kaiser. (2019). Computing Uncertainty in the Optimum Nitrogen Rate Using a Generalized Cost Function. </w:t>
      </w:r>
      <w:r w:rsidRPr="00266237">
        <w:rPr>
          <w:i/>
          <w:noProof/>
        </w:rPr>
        <w:t>Comput. Electron. Agric., 167</w:t>
      </w:r>
      <w:r w:rsidRPr="00266237">
        <w:rPr>
          <w:noProof/>
        </w:rPr>
        <w:t xml:space="preserve">, 105030. </w:t>
      </w:r>
      <w:hyperlink r:id="rId130" w:history="1">
        <w:r w:rsidRPr="00266237">
          <w:rPr>
            <w:rStyle w:val="Hyperlink"/>
            <w:noProof/>
          </w:rPr>
          <w:t>https://doi.org/10.1016/j.compag.2019.105030</w:t>
        </w:r>
      </w:hyperlink>
      <w:r w:rsidRPr="00266237">
        <w:rPr>
          <w:noProof/>
        </w:rPr>
        <w:t>.</w:t>
      </w:r>
    </w:p>
    <w:p w14:paraId="57A4A308" w14:textId="4912E62B" w:rsidR="00266237" w:rsidRPr="00266237" w:rsidRDefault="00266237" w:rsidP="00266237">
      <w:pPr>
        <w:pStyle w:val="EndNoteBibliography"/>
        <w:spacing w:after="0"/>
        <w:ind w:left="720" w:hanging="720"/>
        <w:rPr>
          <w:noProof/>
        </w:rPr>
      </w:pPr>
      <w:r w:rsidRPr="00266237">
        <w:rPr>
          <w:noProof/>
        </w:rPr>
        <w:t xml:space="preserve">OSU. (2021). Potato Variety Identification and Ownership Table: Oregon State University – Oregon Seed Certification Service. Retrieved from </w:t>
      </w:r>
      <w:hyperlink r:id="rId131" w:history="1">
        <w:r w:rsidRPr="00266237">
          <w:rPr>
            <w:rStyle w:val="Hyperlink"/>
            <w:noProof/>
          </w:rPr>
          <w:t>https://seedcert.oregonstate.edu/sites/seedcert.oregonstate.edu/files/potato_varietyratingkey.pdf</w:t>
        </w:r>
      </w:hyperlink>
    </w:p>
    <w:p w14:paraId="23D8C0C9" w14:textId="418E6E16" w:rsidR="00266237" w:rsidRPr="00266237" w:rsidRDefault="00266237" w:rsidP="00266237">
      <w:pPr>
        <w:pStyle w:val="EndNoteBibliography"/>
        <w:spacing w:after="0"/>
        <w:ind w:left="720" w:hanging="720"/>
        <w:rPr>
          <w:noProof/>
        </w:rPr>
      </w:pPr>
      <w:r w:rsidRPr="00266237">
        <w:rPr>
          <w:noProof/>
        </w:rPr>
        <w:t xml:space="preserve">Plénet, D., and G. Lemaire. (2000). Relationships between Dynamics of Nitrogen Uptake and Dry Matter Accumulation in Maize Crops. Determination of Critical N Concentration. </w:t>
      </w:r>
      <w:r w:rsidRPr="00266237">
        <w:rPr>
          <w:i/>
          <w:noProof/>
        </w:rPr>
        <w:t>Plant Soil, 216</w:t>
      </w:r>
      <w:r w:rsidRPr="00266237">
        <w:rPr>
          <w:noProof/>
        </w:rPr>
        <w:t xml:space="preserve">(1/2), 65-82. </w:t>
      </w:r>
      <w:hyperlink r:id="rId132" w:history="1">
        <w:r w:rsidRPr="00266237">
          <w:rPr>
            <w:rStyle w:val="Hyperlink"/>
            <w:noProof/>
          </w:rPr>
          <w:t>https://doi.org/10.1023/a:1004783431055</w:t>
        </w:r>
      </w:hyperlink>
      <w:r w:rsidRPr="00266237">
        <w:rPr>
          <w:noProof/>
        </w:rPr>
        <w:t>.</w:t>
      </w:r>
    </w:p>
    <w:p w14:paraId="44A59750" w14:textId="1441BA23" w:rsidR="00266237" w:rsidRPr="00266237" w:rsidRDefault="00266237" w:rsidP="00266237">
      <w:pPr>
        <w:pStyle w:val="EndNoteBibliography"/>
        <w:spacing w:after="0"/>
        <w:ind w:left="720" w:hanging="720"/>
        <w:rPr>
          <w:noProof/>
        </w:rPr>
      </w:pPr>
      <w:r w:rsidRPr="00266237">
        <w:rPr>
          <w:noProof/>
        </w:rPr>
        <w:t xml:space="preserve">Plummer, M. (2013). Jags: Just Another Gibs Sampler. Retrieved from </w:t>
      </w:r>
      <w:hyperlink r:id="rId133" w:history="1">
        <w:r w:rsidRPr="00266237">
          <w:rPr>
            <w:rStyle w:val="Hyperlink"/>
            <w:noProof/>
          </w:rPr>
          <w:t>http://mcmc-jags.sourceforge.net/</w:t>
        </w:r>
      </w:hyperlink>
      <w:r w:rsidRPr="00266237">
        <w:rPr>
          <w:noProof/>
        </w:rPr>
        <w:t>.</w:t>
      </w:r>
    </w:p>
    <w:p w14:paraId="0476943B" w14:textId="409F4B1D" w:rsidR="00266237" w:rsidRPr="00266237" w:rsidRDefault="00266237" w:rsidP="00266237">
      <w:pPr>
        <w:pStyle w:val="EndNoteBibliography"/>
        <w:spacing w:after="0"/>
        <w:ind w:left="720" w:hanging="720"/>
        <w:rPr>
          <w:noProof/>
        </w:rPr>
      </w:pPr>
      <w:r w:rsidRPr="00266237">
        <w:rPr>
          <w:noProof/>
        </w:rPr>
        <w:t xml:space="preserve">Plummer, M. (2019). Rjags: Bayesian Graphical Models Using Mcmc. Retrieved from </w:t>
      </w:r>
      <w:hyperlink r:id="rId134" w:history="1">
        <w:r w:rsidRPr="00266237">
          <w:rPr>
            <w:rStyle w:val="Hyperlink"/>
            <w:noProof/>
          </w:rPr>
          <w:t>https://CRAN.R-project.org/package=rjags</w:t>
        </w:r>
      </w:hyperlink>
    </w:p>
    <w:p w14:paraId="1CC6135A" w14:textId="77777777" w:rsidR="00266237" w:rsidRPr="00266237" w:rsidRDefault="00266237" w:rsidP="00266237">
      <w:pPr>
        <w:pStyle w:val="EndNoteBibliography"/>
        <w:spacing w:after="0"/>
        <w:ind w:left="720" w:hanging="720"/>
        <w:rPr>
          <w:noProof/>
        </w:rPr>
      </w:pPr>
      <w:r w:rsidRPr="00266237">
        <w:rPr>
          <w:noProof/>
        </w:rPr>
        <w:t>Porter, G. (2014). 201400091. USDA PVPO.</w:t>
      </w:r>
    </w:p>
    <w:p w14:paraId="2ADEBEF8" w14:textId="603E1073" w:rsidR="00266237" w:rsidRPr="00266237" w:rsidRDefault="00266237" w:rsidP="00266237">
      <w:pPr>
        <w:pStyle w:val="EndNoteBibliography"/>
        <w:spacing w:after="0"/>
        <w:ind w:left="720" w:hanging="720"/>
        <w:rPr>
          <w:noProof/>
        </w:rPr>
      </w:pPr>
      <w:r w:rsidRPr="00266237">
        <w:rPr>
          <w:noProof/>
        </w:rPr>
        <w:t xml:space="preserve">R Core Team. (2021a). R: A Language and Environment for Statistical Computing. Vienna, Austria: R Foundation for Statistical Computing. Retrieved from </w:t>
      </w:r>
      <w:hyperlink r:id="rId135" w:history="1">
        <w:r w:rsidRPr="00266237">
          <w:rPr>
            <w:rStyle w:val="Hyperlink"/>
            <w:noProof/>
          </w:rPr>
          <w:t>https://www.R-project.org/</w:t>
        </w:r>
      </w:hyperlink>
    </w:p>
    <w:p w14:paraId="45980BC4" w14:textId="20F3348B" w:rsidR="00266237" w:rsidRPr="00266237" w:rsidRDefault="00266237" w:rsidP="00266237">
      <w:pPr>
        <w:pStyle w:val="EndNoteBibliography"/>
        <w:spacing w:after="0"/>
        <w:ind w:left="720" w:hanging="720"/>
        <w:rPr>
          <w:noProof/>
        </w:rPr>
      </w:pPr>
      <w:r w:rsidRPr="00266237">
        <w:rPr>
          <w:noProof/>
        </w:rPr>
        <w:t xml:space="preserve">R Core Team. (2021b). "Stats": The R Stats Package. Retrieved from </w:t>
      </w:r>
      <w:hyperlink r:id="rId136" w:history="1">
        <w:r w:rsidRPr="00266237">
          <w:rPr>
            <w:rStyle w:val="Hyperlink"/>
            <w:noProof/>
          </w:rPr>
          <w:t>https://CRAN.R-project.org/package=stats</w:t>
        </w:r>
      </w:hyperlink>
    </w:p>
    <w:p w14:paraId="2BF3EB3A" w14:textId="30083935" w:rsidR="00266237" w:rsidRPr="00266237" w:rsidRDefault="00266237" w:rsidP="00266237">
      <w:pPr>
        <w:pStyle w:val="EndNoteBibliography"/>
        <w:spacing w:after="0"/>
        <w:ind w:left="720" w:hanging="720"/>
        <w:rPr>
          <w:noProof/>
        </w:rPr>
      </w:pPr>
      <w:r w:rsidRPr="00266237">
        <w:rPr>
          <w:noProof/>
        </w:rPr>
        <w:t xml:space="preserve">Rosen, C., D. Birong, and M. Zumwinkle. (1992). Nitrogen Fertilization Studies on Irrigated Potatoes: Nitrogen Use, Soil Nitrate Movement, and Petiole Sap Nitrate Analysis for Predicting Nitrogen Needs. </w:t>
      </w:r>
      <w:r w:rsidRPr="00266237">
        <w:rPr>
          <w:i/>
          <w:noProof/>
        </w:rPr>
        <w:t>Field Research in Soil Science – Soil Series #134</w:t>
      </w:r>
      <w:r w:rsidRPr="00266237">
        <w:rPr>
          <w:noProof/>
        </w:rPr>
        <w:t xml:space="preserve">. St. Paul, MN: University of Minnesota. Retrieved from </w:t>
      </w:r>
      <w:hyperlink r:id="rId137" w:history="1">
        <w:r w:rsidRPr="00266237">
          <w:rPr>
            <w:rStyle w:val="Hyperlink"/>
            <w:noProof/>
          </w:rPr>
          <w:t>https://conservancy.umn.edu/handle/11299/121705</w:t>
        </w:r>
      </w:hyperlink>
    </w:p>
    <w:p w14:paraId="4721E3C6" w14:textId="1C722218" w:rsidR="00266237" w:rsidRPr="00266237" w:rsidRDefault="00266237" w:rsidP="00266237">
      <w:pPr>
        <w:pStyle w:val="EndNoteBibliography"/>
        <w:spacing w:after="0"/>
        <w:ind w:left="720" w:hanging="720"/>
        <w:rPr>
          <w:noProof/>
        </w:rPr>
      </w:pPr>
      <w:r w:rsidRPr="00266237">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266237">
        <w:rPr>
          <w:i/>
          <w:noProof/>
        </w:rPr>
        <w:t>Reserach Reports – 2021</w:t>
      </w:r>
      <w:r w:rsidRPr="00266237">
        <w:rPr>
          <w:noProof/>
        </w:rPr>
        <w:t xml:space="preserve">. Fargo, ND: Minnesota Area II Potato Research and Promotion Council and Northern Plains Potato Growers Association. Retrieved from </w:t>
      </w:r>
      <w:hyperlink r:id="rId138" w:history="1">
        <w:r w:rsidRPr="00266237">
          <w:rPr>
            <w:rStyle w:val="Hyperlink"/>
            <w:noProof/>
          </w:rPr>
          <w:t>https://www.ag.ndsu.edu/potatoextension/research/research_reports_114_4126022392.pdf</w:t>
        </w:r>
      </w:hyperlink>
    </w:p>
    <w:p w14:paraId="68FD016B" w14:textId="2DC5A3D0" w:rsidR="00266237" w:rsidRPr="00266237" w:rsidRDefault="00266237" w:rsidP="00266237">
      <w:pPr>
        <w:pStyle w:val="EndNoteBibliography"/>
        <w:spacing w:after="0"/>
        <w:ind w:left="720" w:hanging="720"/>
        <w:rPr>
          <w:noProof/>
        </w:rPr>
      </w:pPr>
      <w:r w:rsidRPr="00266237">
        <w:rPr>
          <w:noProof/>
        </w:rPr>
        <w:t xml:space="preserve">Rosen, C., M. Errebhi, J. Moncrief, S. Gupta, H.H. Cheng, and D. Birong. (1993). Nitrogen Fertilization Studies on Irrigated Potatoes: Nitrogen Use, Soil Nitrate Movement, and Petiole Sap Nitrate Analysis for Predicting Nitrogen Needs. </w:t>
      </w:r>
      <w:r w:rsidRPr="00266237">
        <w:rPr>
          <w:i/>
          <w:noProof/>
        </w:rPr>
        <w:t>Field Research in Soil Science – Soil Series #136</w:t>
      </w:r>
      <w:r w:rsidRPr="00266237">
        <w:rPr>
          <w:noProof/>
        </w:rPr>
        <w:t xml:space="preserve">. St. Paul, MN: University of Minnesota. Retrieved from </w:t>
      </w:r>
      <w:hyperlink r:id="rId139" w:history="1">
        <w:r w:rsidRPr="00266237">
          <w:rPr>
            <w:rStyle w:val="Hyperlink"/>
            <w:noProof/>
          </w:rPr>
          <w:t>https://conservancy.umn.edu/handle/11299/121706</w:t>
        </w:r>
      </w:hyperlink>
    </w:p>
    <w:p w14:paraId="384CD38F" w14:textId="50B8F0F3" w:rsidR="00266237" w:rsidRPr="00266237" w:rsidRDefault="00266237" w:rsidP="00266237">
      <w:pPr>
        <w:pStyle w:val="EndNoteBibliography"/>
        <w:spacing w:after="0"/>
        <w:ind w:left="720" w:hanging="720"/>
        <w:rPr>
          <w:noProof/>
        </w:rPr>
      </w:pPr>
      <w:r w:rsidRPr="00266237">
        <w:rPr>
          <w:noProof/>
        </w:rPr>
        <w:t xml:space="preserve">Rosen, C.J. (2018). Potato Fertilization on Irrigated Soils: University of Minnesota Extension. Retrieved from </w:t>
      </w:r>
      <w:hyperlink r:id="rId140" w:history="1">
        <w:r w:rsidRPr="00266237">
          <w:rPr>
            <w:rStyle w:val="Hyperlink"/>
            <w:noProof/>
          </w:rPr>
          <w:t>https://extension.umn.edu/crop-specific-needs/potato-fertilization-irrigated-soils</w:t>
        </w:r>
      </w:hyperlink>
    </w:p>
    <w:p w14:paraId="238A9440" w14:textId="2E516343" w:rsidR="00266237" w:rsidRPr="00266237" w:rsidRDefault="00266237" w:rsidP="00266237">
      <w:pPr>
        <w:pStyle w:val="EndNoteBibliography"/>
        <w:spacing w:after="0"/>
        <w:ind w:left="720" w:hanging="720"/>
        <w:rPr>
          <w:noProof/>
        </w:rPr>
      </w:pPr>
      <w:r w:rsidRPr="00266237">
        <w:rPr>
          <w:noProof/>
        </w:rPr>
        <w:t xml:space="preserve">Sadras, V.O., and G. Lemaire. (2014). Quantifying Crop Nitrogen Status for Comparisons of Agronomic Practices and Genotypes. </w:t>
      </w:r>
      <w:r w:rsidRPr="00266237">
        <w:rPr>
          <w:i/>
          <w:noProof/>
        </w:rPr>
        <w:t>Field Crops Res., 164</w:t>
      </w:r>
      <w:r w:rsidRPr="00266237">
        <w:rPr>
          <w:noProof/>
        </w:rPr>
        <w:t xml:space="preserve">, 54-64. </w:t>
      </w:r>
      <w:hyperlink r:id="rId141" w:history="1">
        <w:r w:rsidRPr="00266237">
          <w:rPr>
            <w:rStyle w:val="Hyperlink"/>
            <w:noProof/>
          </w:rPr>
          <w:t>https://doi.org/10.1016/j.fcr.2014.05.006</w:t>
        </w:r>
      </w:hyperlink>
      <w:r w:rsidRPr="00266237">
        <w:rPr>
          <w:noProof/>
        </w:rPr>
        <w:t>.</w:t>
      </w:r>
    </w:p>
    <w:p w14:paraId="6926AF80" w14:textId="2220A885" w:rsidR="00266237" w:rsidRPr="00266237" w:rsidRDefault="00266237" w:rsidP="00266237">
      <w:pPr>
        <w:pStyle w:val="EndNoteBibliography"/>
        <w:spacing w:after="0"/>
        <w:ind w:left="720" w:hanging="720"/>
        <w:rPr>
          <w:noProof/>
        </w:rPr>
      </w:pPr>
      <w:r w:rsidRPr="00266237">
        <w:rPr>
          <w:noProof/>
        </w:rPr>
        <w:t xml:space="preserve">Schad, D.J., M. Betancourt, and S. Vasishth. (2021). Toward a Principled Bayesian Workflow in Cognitive Science. </w:t>
      </w:r>
      <w:r w:rsidRPr="00266237">
        <w:rPr>
          <w:i/>
          <w:noProof/>
        </w:rPr>
        <w:t>Psychol Methods, 26</w:t>
      </w:r>
      <w:r w:rsidRPr="00266237">
        <w:rPr>
          <w:noProof/>
        </w:rPr>
        <w:t xml:space="preserve">(1), 103-126. </w:t>
      </w:r>
      <w:hyperlink r:id="rId142" w:history="1">
        <w:r w:rsidRPr="00266237">
          <w:rPr>
            <w:rStyle w:val="Hyperlink"/>
            <w:noProof/>
          </w:rPr>
          <w:t>https://doi.org/10.1037/met0000275</w:t>
        </w:r>
      </w:hyperlink>
      <w:r w:rsidRPr="00266237">
        <w:rPr>
          <w:noProof/>
        </w:rPr>
        <w:t>.</w:t>
      </w:r>
    </w:p>
    <w:p w14:paraId="469DC296" w14:textId="77777777" w:rsidR="00266237" w:rsidRPr="00266237" w:rsidRDefault="00266237" w:rsidP="00266237">
      <w:pPr>
        <w:pStyle w:val="EndNoteBibliography"/>
        <w:spacing w:after="0"/>
        <w:ind w:left="720" w:hanging="720"/>
        <w:rPr>
          <w:noProof/>
        </w:rPr>
      </w:pPr>
      <w:r w:rsidRPr="00266237">
        <w:rPr>
          <w:noProof/>
        </w:rPr>
        <w:t xml:space="preserve">Sinclair, T.R., and R.C. Muchow. (1999). Radiation Use Efficiency. In D. L. Sparks (Ed.), </w:t>
      </w:r>
      <w:r w:rsidRPr="00266237">
        <w:rPr>
          <w:i/>
          <w:noProof/>
        </w:rPr>
        <w:t>Advances in Agronomy, Volume 65</w:t>
      </w:r>
      <w:r w:rsidRPr="00266237">
        <w:rPr>
          <w:noProof/>
        </w:rPr>
        <w:t xml:space="preserve"> (Vol. 65, pp. 215-265).</w:t>
      </w:r>
    </w:p>
    <w:p w14:paraId="5E531AFB" w14:textId="5B72048F" w:rsidR="00266237" w:rsidRPr="00266237" w:rsidRDefault="00266237" w:rsidP="00266237">
      <w:pPr>
        <w:pStyle w:val="EndNoteBibliography"/>
        <w:spacing w:after="0"/>
        <w:ind w:left="720" w:hanging="720"/>
        <w:rPr>
          <w:noProof/>
        </w:rPr>
      </w:pPr>
      <w:r w:rsidRPr="00266237">
        <w:rPr>
          <w:noProof/>
        </w:rPr>
        <w:t xml:space="preserve">Slater, J.W. (1968). The Effect of Night Temperature on Tuber Initiation of the Potato. </w:t>
      </w:r>
      <w:r w:rsidRPr="00266237">
        <w:rPr>
          <w:i/>
          <w:noProof/>
        </w:rPr>
        <w:t>European Potato Journal, 11</w:t>
      </w:r>
      <w:r w:rsidRPr="00266237">
        <w:rPr>
          <w:noProof/>
        </w:rPr>
        <w:t xml:space="preserve">(1), 14-22. </w:t>
      </w:r>
      <w:hyperlink r:id="rId143" w:history="1">
        <w:r w:rsidRPr="00266237">
          <w:rPr>
            <w:rStyle w:val="Hyperlink"/>
            <w:noProof/>
          </w:rPr>
          <w:t>https://doi.org/10.1007/BF02365158</w:t>
        </w:r>
      </w:hyperlink>
      <w:r w:rsidRPr="00266237">
        <w:rPr>
          <w:noProof/>
        </w:rPr>
        <w:t>.</w:t>
      </w:r>
    </w:p>
    <w:p w14:paraId="2D3D3666" w14:textId="77777777" w:rsidR="00266237" w:rsidRPr="00266237" w:rsidRDefault="00266237" w:rsidP="00266237">
      <w:pPr>
        <w:pStyle w:val="EndNoteBibliography"/>
        <w:spacing w:after="0"/>
        <w:ind w:left="720" w:hanging="720"/>
        <w:rPr>
          <w:noProof/>
        </w:rPr>
      </w:pPr>
      <w:r w:rsidRPr="00266237">
        <w:rPr>
          <w:noProof/>
        </w:rPr>
        <w:t xml:space="preserve">Stark, J.C., A.L. Thompson, R. Novy, and S.L. Love. (2020). Variety Selection and Management. In J. C. Stark, M. Thornton, and P. Nolte (Eds.), </w:t>
      </w:r>
      <w:r w:rsidRPr="00266237">
        <w:rPr>
          <w:i/>
          <w:noProof/>
        </w:rPr>
        <w:t>Potato Production Systems</w:t>
      </w:r>
      <w:r w:rsidRPr="00266237">
        <w:rPr>
          <w:noProof/>
        </w:rPr>
        <w:t xml:space="preserve"> (pp. 35-64).</w:t>
      </w:r>
    </w:p>
    <w:p w14:paraId="6BCB51B0" w14:textId="103708AB" w:rsidR="00266237" w:rsidRPr="00266237" w:rsidRDefault="00266237" w:rsidP="00266237">
      <w:pPr>
        <w:pStyle w:val="EndNoteBibliography"/>
        <w:spacing w:after="0"/>
        <w:ind w:left="720" w:hanging="720"/>
        <w:rPr>
          <w:noProof/>
        </w:rPr>
      </w:pPr>
      <w:r w:rsidRPr="00266237">
        <w:rPr>
          <w:noProof/>
        </w:rPr>
        <w:t xml:space="preserve">Steele, D.D., T.F. Scherer, J. Wright, D.G. Hopkins, S.R. Tuscherer, and J. Wright. (2010). Spreadsheet Implementation of Irrigation Scheduling by the Checkbook Method for North Dakota and Minnesota. </w:t>
      </w:r>
      <w:r w:rsidRPr="00266237">
        <w:rPr>
          <w:i/>
          <w:noProof/>
        </w:rPr>
        <w:t>Appl. Eng. Agric., 26</w:t>
      </w:r>
      <w:r w:rsidRPr="00266237">
        <w:rPr>
          <w:noProof/>
        </w:rPr>
        <w:t xml:space="preserve">, 983-996. </w:t>
      </w:r>
      <w:hyperlink r:id="rId144" w:history="1">
        <w:r w:rsidRPr="00266237">
          <w:rPr>
            <w:rStyle w:val="Hyperlink"/>
            <w:noProof/>
          </w:rPr>
          <w:t>https://doi.org/10.13031/2013.35914</w:t>
        </w:r>
      </w:hyperlink>
      <w:r w:rsidRPr="00266237">
        <w:rPr>
          <w:noProof/>
        </w:rPr>
        <w:t>.</w:t>
      </w:r>
    </w:p>
    <w:p w14:paraId="2393351A" w14:textId="5E7AF35B" w:rsidR="00266237" w:rsidRPr="00266237" w:rsidRDefault="00266237" w:rsidP="00266237">
      <w:pPr>
        <w:pStyle w:val="EndNoteBibliography"/>
        <w:spacing w:after="0"/>
        <w:ind w:left="720" w:hanging="720"/>
        <w:rPr>
          <w:noProof/>
        </w:rPr>
      </w:pPr>
      <w:r w:rsidRPr="00266237">
        <w:rPr>
          <w:noProof/>
        </w:rPr>
        <w:t xml:space="preserve">Stefaniak, T.R., S. Fitzcollins, R. Figueroa, A.L. Thompson, C. Schmitz Carley, and L.M. Shannon. (2021). Genotype and Variable Nitrogen Effects on Tuber Yield and Quality for Red Fresh Market Potatoes in Minnesota. </w:t>
      </w:r>
      <w:r w:rsidRPr="00266237">
        <w:rPr>
          <w:i/>
          <w:noProof/>
        </w:rPr>
        <w:t>Agronomy, 11</w:t>
      </w:r>
      <w:r w:rsidRPr="00266237">
        <w:rPr>
          <w:noProof/>
        </w:rPr>
        <w:t xml:space="preserve">, 255. </w:t>
      </w:r>
      <w:hyperlink r:id="rId145" w:history="1">
        <w:r w:rsidRPr="00266237">
          <w:rPr>
            <w:rStyle w:val="Hyperlink"/>
            <w:noProof/>
          </w:rPr>
          <w:t>https://doi.org/10.3390/agronomy11020255</w:t>
        </w:r>
      </w:hyperlink>
      <w:r w:rsidRPr="00266237">
        <w:rPr>
          <w:noProof/>
        </w:rPr>
        <w:t>.</w:t>
      </w:r>
    </w:p>
    <w:p w14:paraId="11FC7F07" w14:textId="4861BA10" w:rsidR="00266237" w:rsidRPr="00266237" w:rsidRDefault="00266237" w:rsidP="00266237">
      <w:pPr>
        <w:pStyle w:val="EndNoteBibliography"/>
        <w:spacing w:after="0"/>
        <w:ind w:left="720" w:hanging="720"/>
        <w:rPr>
          <w:noProof/>
        </w:rPr>
      </w:pPr>
      <w:r w:rsidRPr="00266237">
        <w:rPr>
          <w:noProof/>
        </w:rPr>
        <w:t xml:space="preserve">Sun, N. (2017). </w:t>
      </w:r>
      <w:r w:rsidRPr="00266237">
        <w:rPr>
          <w:i/>
          <w:noProof/>
        </w:rPr>
        <w:t>Agronomic and Storage Factors Affecting Acrylamide Formation in Processed Potatoes.</w:t>
      </w:r>
      <w:r w:rsidRPr="00266237">
        <w:rPr>
          <w:noProof/>
        </w:rPr>
        <w:t xml:space="preserve"> (Ph.D.). University of Minnesota, St. Paul, MN. Retrieved from </w:t>
      </w:r>
      <w:hyperlink r:id="rId146" w:history="1">
        <w:r w:rsidRPr="00266237">
          <w:rPr>
            <w:rStyle w:val="Hyperlink"/>
            <w:noProof/>
          </w:rPr>
          <w:t>https://conservancy.umn.edu/handle/11299/190488</w:t>
        </w:r>
      </w:hyperlink>
      <w:r w:rsidRPr="00266237">
        <w:rPr>
          <w:noProof/>
        </w:rPr>
        <w:t xml:space="preserve"> </w:t>
      </w:r>
    </w:p>
    <w:p w14:paraId="3B4FDAFC" w14:textId="4EF57501" w:rsidR="00266237" w:rsidRPr="00266237" w:rsidRDefault="00266237" w:rsidP="00266237">
      <w:pPr>
        <w:pStyle w:val="EndNoteBibliography"/>
        <w:spacing w:after="0"/>
        <w:ind w:left="720" w:hanging="720"/>
        <w:rPr>
          <w:noProof/>
        </w:rPr>
      </w:pPr>
      <w:r w:rsidRPr="00266237">
        <w:rPr>
          <w:noProof/>
        </w:rPr>
        <w:t xml:space="preserve">Sun, N., Y. Wang, S.K. Gupta, and C.J. Rosen. (2019). Nitrogen Fertility and Cultivar Effects on Potato Agronomic Properties and Acrylamide-Forming Potential. </w:t>
      </w:r>
      <w:r w:rsidRPr="00266237">
        <w:rPr>
          <w:i/>
          <w:noProof/>
        </w:rPr>
        <w:t>Agron. J., 111</w:t>
      </w:r>
      <w:r w:rsidRPr="00266237">
        <w:rPr>
          <w:noProof/>
        </w:rPr>
        <w:t xml:space="preserve">(1), 408. </w:t>
      </w:r>
      <w:hyperlink r:id="rId147" w:history="1">
        <w:r w:rsidRPr="00266237">
          <w:rPr>
            <w:rStyle w:val="Hyperlink"/>
            <w:noProof/>
          </w:rPr>
          <w:t>https://doi.org/10.2134/agronj2018.05.0350</w:t>
        </w:r>
      </w:hyperlink>
      <w:r w:rsidRPr="00266237">
        <w:rPr>
          <w:noProof/>
        </w:rPr>
        <w:t>.</w:t>
      </w:r>
    </w:p>
    <w:p w14:paraId="7A96DA68" w14:textId="5EA75B6B" w:rsidR="00266237" w:rsidRPr="00266237" w:rsidRDefault="00266237" w:rsidP="00266237">
      <w:pPr>
        <w:pStyle w:val="EndNoteBibliography"/>
        <w:spacing w:after="0"/>
        <w:ind w:left="720" w:hanging="720"/>
        <w:rPr>
          <w:noProof/>
        </w:rPr>
      </w:pPr>
      <w:r w:rsidRPr="00266237">
        <w:rPr>
          <w:noProof/>
        </w:rPr>
        <w:t xml:space="preserve">Sun, N., Y. Wang, S.K. Gupta, and C.J. Rosen. (2020). Potato Tuber Chemical Properties in Storage as Affected by Cultivar and Nitrogen Rate: Implications for Acrylamide Formation. </w:t>
      </w:r>
      <w:r w:rsidRPr="00266237">
        <w:rPr>
          <w:i/>
          <w:noProof/>
        </w:rPr>
        <w:t>Foods, 9</w:t>
      </w:r>
      <w:r w:rsidRPr="00266237">
        <w:rPr>
          <w:noProof/>
        </w:rPr>
        <w:t xml:space="preserve">(3). </w:t>
      </w:r>
      <w:hyperlink r:id="rId148" w:history="1">
        <w:r w:rsidRPr="00266237">
          <w:rPr>
            <w:rStyle w:val="Hyperlink"/>
            <w:noProof/>
          </w:rPr>
          <w:t>https://doi.org/10.3390/foods9030352</w:t>
        </w:r>
      </w:hyperlink>
      <w:r w:rsidRPr="00266237">
        <w:rPr>
          <w:noProof/>
        </w:rPr>
        <w:t>.</w:t>
      </w:r>
    </w:p>
    <w:p w14:paraId="7651249F" w14:textId="77777777" w:rsidR="00266237" w:rsidRPr="00266237" w:rsidRDefault="00266237" w:rsidP="00266237">
      <w:pPr>
        <w:pStyle w:val="EndNoteBibliography"/>
        <w:spacing w:after="0"/>
        <w:ind w:left="720" w:hanging="720"/>
        <w:rPr>
          <w:noProof/>
        </w:rPr>
      </w:pPr>
      <w:r w:rsidRPr="00266237">
        <w:rPr>
          <w:noProof/>
        </w:rPr>
        <w:t>Thompson, A. (2013). 201300475. USDA PVPO.</w:t>
      </w:r>
    </w:p>
    <w:p w14:paraId="3FFA5EA9" w14:textId="77777777" w:rsidR="00266237" w:rsidRPr="00266237" w:rsidRDefault="00266237" w:rsidP="00266237">
      <w:pPr>
        <w:pStyle w:val="EndNoteBibliography"/>
        <w:spacing w:after="0"/>
        <w:ind w:left="720" w:hanging="720"/>
        <w:rPr>
          <w:noProof/>
        </w:rPr>
      </w:pPr>
      <w:r w:rsidRPr="00266237">
        <w:rPr>
          <w:noProof/>
        </w:rPr>
        <w:t xml:space="preserve">Thornton, M. (2020). Potato Growth and Development. In J. C. Stark, M. Thornton, and P. Nolte (Eds.), </w:t>
      </w:r>
      <w:r w:rsidRPr="00266237">
        <w:rPr>
          <w:i/>
          <w:noProof/>
        </w:rPr>
        <w:t>Potato Production Systems</w:t>
      </w:r>
      <w:r w:rsidRPr="00266237">
        <w:rPr>
          <w:noProof/>
        </w:rPr>
        <w:t xml:space="preserve"> (pp. 19-33).</w:t>
      </w:r>
    </w:p>
    <w:p w14:paraId="47078482" w14:textId="15350A06" w:rsidR="00266237" w:rsidRPr="00266237" w:rsidRDefault="00266237" w:rsidP="00266237">
      <w:pPr>
        <w:pStyle w:val="EndNoteBibliography"/>
        <w:spacing w:after="0"/>
        <w:ind w:left="720" w:hanging="720"/>
        <w:rPr>
          <w:noProof/>
        </w:rPr>
      </w:pPr>
      <w:r w:rsidRPr="00266237">
        <w:rPr>
          <w:noProof/>
        </w:rPr>
        <w:t xml:space="preserve">Tiwari, J.K., D. Plett, T. Garnett, S.K. Chakrabarti, and R.K. Singh. (2018). Integrated Genomics, Physiology and Breeding Approaches for Improving Nitrogen Use Efficiency in Potato: Translating Knowledge from Other Crops. </w:t>
      </w:r>
      <w:r w:rsidRPr="00266237">
        <w:rPr>
          <w:i/>
          <w:noProof/>
        </w:rPr>
        <w:t>Funct. Plant Biol., 45</w:t>
      </w:r>
      <w:r w:rsidRPr="00266237">
        <w:rPr>
          <w:noProof/>
        </w:rPr>
        <w:t xml:space="preserve">(6), 587. </w:t>
      </w:r>
      <w:hyperlink r:id="rId149" w:history="1">
        <w:r w:rsidRPr="00266237">
          <w:rPr>
            <w:rStyle w:val="Hyperlink"/>
            <w:noProof/>
          </w:rPr>
          <w:t>https://doi.org/10.1071/fp17303</w:t>
        </w:r>
      </w:hyperlink>
      <w:r w:rsidRPr="00266237">
        <w:rPr>
          <w:noProof/>
        </w:rPr>
        <w:t>.</w:t>
      </w:r>
    </w:p>
    <w:p w14:paraId="681D7F3E" w14:textId="3CA51727" w:rsidR="00266237" w:rsidRPr="00266237" w:rsidRDefault="00266237" w:rsidP="00266237">
      <w:pPr>
        <w:pStyle w:val="EndNoteBibliography"/>
        <w:spacing w:after="0"/>
        <w:ind w:left="720" w:hanging="720"/>
        <w:rPr>
          <w:noProof/>
        </w:rPr>
      </w:pPr>
      <w:r w:rsidRPr="00266237">
        <w:rPr>
          <w:noProof/>
        </w:rPr>
        <w:t xml:space="preserve">USDA. (1997). United States Standards for Grades of Potatoes for Processing. Retrieved from </w:t>
      </w:r>
      <w:hyperlink r:id="rId150" w:history="1">
        <w:r w:rsidRPr="00266237">
          <w:rPr>
            <w:rStyle w:val="Hyperlink"/>
            <w:noProof/>
          </w:rPr>
          <w:t>https://www.ams.usda.gov/sites/default/files/media/Potatoes_for_Processing_Standard%5B1%5D.pdf</w:t>
        </w:r>
      </w:hyperlink>
    </w:p>
    <w:p w14:paraId="08266A60" w14:textId="1DBAA926" w:rsidR="00266237" w:rsidRPr="00266237" w:rsidRDefault="00266237" w:rsidP="00266237">
      <w:pPr>
        <w:pStyle w:val="EndNoteBibliography"/>
        <w:spacing w:after="0"/>
        <w:ind w:left="720" w:hanging="720"/>
        <w:rPr>
          <w:noProof/>
        </w:rPr>
      </w:pPr>
      <w:r w:rsidRPr="00266237">
        <w:rPr>
          <w:noProof/>
        </w:rPr>
        <w:t xml:space="preserve">USDA NRCS. (2013). Soil Series Classification Database – Hubbard Series: United States Department of Agriculture. Retrieved from </w:t>
      </w:r>
      <w:hyperlink r:id="rId151" w:history="1">
        <w:r w:rsidRPr="00266237">
          <w:rPr>
            <w:rStyle w:val="Hyperlink"/>
            <w:noProof/>
          </w:rPr>
          <w:t>https://soilseries.sc.egov.usda.gov/OSD_Docs/H/HUBBARD.html</w:t>
        </w:r>
      </w:hyperlink>
    </w:p>
    <w:p w14:paraId="31C9E22E" w14:textId="4B784079" w:rsidR="00266237" w:rsidRPr="00266237" w:rsidRDefault="00266237" w:rsidP="00266237">
      <w:pPr>
        <w:pStyle w:val="EndNoteBibliography"/>
        <w:spacing w:after="0"/>
        <w:ind w:left="720" w:hanging="720"/>
        <w:rPr>
          <w:noProof/>
        </w:rPr>
      </w:pPr>
      <w:r w:rsidRPr="00266237">
        <w:rPr>
          <w:noProof/>
        </w:rPr>
        <w:t xml:space="preserve">Ushey, K. (2021). Renv: Project Environments. Retrieved from </w:t>
      </w:r>
      <w:hyperlink r:id="rId152" w:history="1">
        <w:r w:rsidRPr="00266237">
          <w:rPr>
            <w:rStyle w:val="Hyperlink"/>
            <w:noProof/>
          </w:rPr>
          <w:t>https://CRAN.R-project.org/package=renv</w:t>
        </w:r>
      </w:hyperlink>
    </w:p>
    <w:p w14:paraId="5478E6BD" w14:textId="676F276D" w:rsidR="00266237" w:rsidRPr="00266237" w:rsidRDefault="00266237" w:rsidP="00266237">
      <w:pPr>
        <w:pStyle w:val="EndNoteBibliography"/>
        <w:spacing w:after="0"/>
        <w:ind w:left="720" w:hanging="720"/>
        <w:rPr>
          <w:noProof/>
        </w:rPr>
      </w:pPr>
      <w:r w:rsidRPr="00266237">
        <w:rPr>
          <w:noProof/>
        </w:rPr>
        <w:t xml:space="preserve">Vander Zaag, P., A.L. Demagante, and E.E. Ewing. (1990). Influence of Plant Spacing on Potato (Solanum Tuberosum L.) Morphology, Growth and Yield under Two Contrasting Environments. </w:t>
      </w:r>
      <w:r w:rsidRPr="00266237">
        <w:rPr>
          <w:i/>
          <w:noProof/>
        </w:rPr>
        <w:t>Potato Res., 33</w:t>
      </w:r>
      <w:r w:rsidRPr="00266237">
        <w:rPr>
          <w:noProof/>
        </w:rPr>
        <w:t xml:space="preserve">(313–323). </w:t>
      </w:r>
      <w:hyperlink r:id="rId153" w:history="1">
        <w:r w:rsidRPr="00266237">
          <w:rPr>
            <w:rStyle w:val="Hyperlink"/>
            <w:noProof/>
          </w:rPr>
          <w:t>https://doi.org/10.1007/BF02359305</w:t>
        </w:r>
      </w:hyperlink>
      <w:r w:rsidRPr="00266237">
        <w:rPr>
          <w:noProof/>
        </w:rPr>
        <w:t>.</w:t>
      </w:r>
    </w:p>
    <w:p w14:paraId="01B38120" w14:textId="09301856" w:rsidR="00266237" w:rsidRPr="00266237" w:rsidRDefault="00266237" w:rsidP="00266237">
      <w:pPr>
        <w:pStyle w:val="EndNoteBibliography"/>
        <w:spacing w:after="0"/>
        <w:ind w:left="720" w:hanging="720"/>
        <w:rPr>
          <w:noProof/>
        </w:rPr>
      </w:pPr>
      <w:r w:rsidRPr="00266237">
        <w:rPr>
          <w:noProof/>
        </w:rPr>
        <w:t xml:space="preserve">Weather Spark. (2021). Compare the Climate and Weather in Becker, Saint-Léonard, Balcarce, and Gembloux. Retrieved from </w:t>
      </w:r>
      <w:hyperlink r:id="rId154" w:history="1">
        <w:r w:rsidRPr="00266237">
          <w:rPr>
            <w:rStyle w:val="Hyperlink"/>
            <w:noProof/>
          </w:rPr>
          <w:t>https://weatherspark.com/compare/y/10443~27617~28950~51092/Comparison-of-the-Average-Weather-in-Becker-Saint-L%C3%A9onard-Balcarce-and-Gembloux</w:t>
        </w:r>
      </w:hyperlink>
    </w:p>
    <w:p w14:paraId="22063F0E" w14:textId="4CFB1E81" w:rsidR="00266237" w:rsidRPr="00266237" w:rsidRDefault="00266237" w:rsidP="00266237">
      <w:pPr>
        <w:pStyle w:val="EndNoteBibliography"/>
        <w:spacing w:after="0"/>
        <w:ind w:left="720" w:hanging="720"/>
        <w:rPr>
          <w:noProof/>
        </w:rPr>
      </w:pPr>
      <w:r w:rsidRPr="00266237">
        <w:rPr>
          <w:noProof/>
        </w:rPr>
        <w:t xml:space="preserve">Wright, J. (2002). Irrigation Scheduling Checkbook Method. </w:t>
      </w:r>
      <w:r w:rsidRPr="00266237">
        <w:rPr>
          <w:i/>
          <w:noProof/>
        </w:rPr>
        <w:t>BU-FO-01322</w:t>
      </w:r>
      <w:r w:rsidRPr="00266237">
        <w:rPr>
          <w:noProof/>
        </w:rPr>
        <w:t xml:space="preserve">. St. Paul, MN: University of Minnesota. Retrieved from </w:t>
      </w:r>
      <w:hyperlink r:id="rId155" w:history="1">
        <w:r w:rsidRPr="00266237">
          <w:rPr>
            <w:rStyle w:val="Hyperlink"/>
            <w:noProof/>
          </w:rPr>
          <w:t>https://extension.umn.edu/irrigation/irrigation-scheduling-checkbook-method</w:t>
        </w:r>
      </w:hyperlink>
    </w:p>
    <w:p w14:paraId="5EA63AA7" w14:textId="52DC20BE" w:rsidR="00266237" w:rsidRPr="00266237" w:rsidRDefault="00266237" w:rsidP="00266237">
      <w:pPr>
        <w:pStyle w:val="EndNoteBibliography"/>
        <w:ind w:left="720" w:hanging="720"/>
        <w:rPr>
          <w:noProof/>
        </w:rPr>
      </w:pPr>
      <w:r w:rsidRPr="00266237">
        <w:rPr>
          <w:noProof/>
        </w:rPr>
        <w:t xml:space="preserve">Yao, B., X. Wang, G. Lemaire, D. Makowski, Q. Cao, X. Liu, L. Liu, B. Liu, Y. Zhu, W. Cao, and L. Tang. (2021). Uncertainty Analysis of Critical Nitrogen Dilution Curves for Wheat. </w:t>
      </w:r>
      <w:r w:rsidRPr="00266237">
        <w:rPr>
          <w:i/>
          <w:noProof/>
        </w:rPr>
        <w:t>Eur. J. Agron., 128</w:t>
      </w:r>
      <w:r w:rsidRPr="00266237">
        <w:rPr>
          <w:noProof/>
        </w:rPr>
        <w:t xml:space="preserve">, 126315. </w:t>
      </w:r>
      <w:hyperlink r:id="rId156" w:history="1">
        <w:r w:rsidRPr="00266237">
          <w:rPr>
            <w:rStyle w:val="Hyperlink"/>
            <w:noProof/>
          </w:rPr>
          <w:t>https://doi.org/10.1016/j.eja.2021.126315</w:t>
        </w:r>
      </w:hyperlink>
      <w:r w:rsidRPr="00266237">
        <w:rPr>
          <w:noProof/>
        </w:rPr>
        <w:t>.</w:t>
      </w:r>
    </w:p>
    <w:p w14:paraId="04FFA610" w14:textId="4C6DBEAC" w:rsidR="00293AA8" w:rsidRDefault="00372AF9" w:rsidP="00DA4FE6">
      <w:pPr>
        <w:pStyle w:val="BodyText2"/>
      </w:pPr>
      <w:r>
        <w:fldChar w:fldCharType="end"/>
      </w:r>
    </w:p>
    <w:sectPr w:rsidR="00293AA8" w:rsidSect="008970F9">
      <w:footerReference w:type="default" r:id="rId1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Brian Bohman" w:date="2021-10-27T09:03:00Z" w:initials="BB">
    <w:p w14:paraId="3D888106" w14:textId="77777777" w:rsidR="00F05BC4" w:rsidRDefault="00F05BC4" w:rsidP="00F05BC4">
      <w:pPr>
        <w:pStyle w:val="CommentText"/>
      </w:pPr>
      <w:r>
        <w:rPr>
          <w:rStyle w:val="CommentReference"/>
        </w:rPr>
        <w:annotationRef/>
      </w:r>
      <w:r>
        <w:t>Can I make this claim? We aren’t evaluating it directly… Should we?... Is this a claim for another paper? Perhaps the Potato + Corn paper?</w:t>
      </w:r>
    </w:p>
  </w:comment>
  <w:comment w:id="110"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111"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40"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41"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167"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168"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169"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170"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253" w:author="Brian Bohman" w:date="2021-10-27T08:04:00Z" w:initials="BB">
    <w:p w14:paraId="754EAFC8" w14:textId="77D7D0A2" w:rsidR="00F15F09" w:rsidRDefault="00F15F09">
      <w:pPr>
        <w:pStyle w:val="CommentText"/>
      </w:pPr>
      <w:r>
        <w:rPr>
          <w:rStyle w:val="CommentReference"/>
        </w:rPr>
        <w:annotationRef/>
      </w:r>
      <w:r>
        <w:t>Is this the right place for this paragraph? Include discussion of pooling?</w:t>
      </w:r>
    </w:p>
  </w:comment>
  <w:comment w:id="254" w:author="Brian Bohman" w:date="2021-10-27T08:48:00Z" w:initials="BB">
    <w:p w14:paraId="25EE237D" w14:textId="3D187432" w:rsidR="001D1EDD" w:rsidRDefault="001D1EDD">
      <w:pPr>
        <w:pStyle w:val="CommentText"/>
      </w:pPr>
      <w:r>
        <w:rPr>
          <w:rStyle w:val="CommentReference"/>
        </w:rPr>
        <w:annotationRef/>
      </w:r>
      <w:r>
        <w:t>Yes, I think so.</w:t>
      </w:r>
    </w:p>
  </w:comment>
  <w:comment w:id="273" w:author="Brian Bohman" w:date="2021-10-28T06:57:00Z" w:initials="BB">
    <w:p w14:paraId="116C5CAC" w14:textId="1E0BC4DD" w:rsidR="005B1A9B" w:rsidRDefault="005B1A9B">
      <w:pPr>
        <w:pStyle w:val="CommentText"/>
      </w:pPr>
      <w:r>
        <w:rPr>
          <w:rStyle w:val="CommentReference"/>
        </w:rPr>
        <w:annotationRef/>
      </w:r>
      <w:r>
        <w:t>(</w:t>
      </w:r>
      <w:r>
        <w:rPr>
          <w:rStyle w:val="CommentReference"/>
        </w:rPr>
        <w:annotationRef/>
      </w:r>
      <w:r>
        <w:t>across all G × E × M interaction levels)</w:t>
      </w:r>
    </w:p>
  </w:comment>
  <w:comment w:id="375"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376"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410"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411"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442"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443"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444"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445"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454"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455" w:author="Brian Bohman" w:date="2021-10-27T06:05:00Z" w:initials="BB">
    <w:p w14:paraId="36AA5EE6" w14:textId="205CAFEC" w:rsidR="00395042" w:rsidRDefault="00395042">
      <w:pPr>
        <w:pStyle w:val="CommentText"/>
      </w:pPr>
      <w:r>
        <w:rPr>
          <w:rStyle w:val="CommentReference"/>
        </w:rPr>
        <w:annotationRef/>
      </w:r>
      <w:r>
        <w:t>Corrected.</w:t>
      </w:r>
    </w:p>
  </w:comment>
  <w:comment w:id="588" w:author="Brian Bohman" w:date="2021-08-30T10:14:00Z" w:initials="BB">
    <w:p w14:paraId="65095A54" w14:textId="03FCD0BE" w:rsidR="00165D5D" w:rsidRDefault="00165D5D">
      <w:pPr>
        <w:pStyle w:val="CommentText"/>
      </w:pPr>
      <w:r>
        <w:rPr>
          <w:rStyle w:val="CommentReference"/>
        </w:rPr>
        <w:annotationRef/>
      </w:r>
      <w:r>
        <w:t>Need data from Ferirel here…</w:t>
      </w:r>
    </w:p>
  </w:comment>
  <w:comment w:id="590"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591"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776"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777" w:author="Brian Bohman" w:date="2021-10-27T08:27:00Z" w:initials="BB">
    <w:p w14:paraId="38D2483E" w14:textId="389E13D2" w:rsidR="009978BD" w:rsidRDefault="009978BD">
      <w:pPr>
        <w:pStyle w:val="CommentText"/>
      </w:pPr>
      <w:r>
        <w:rPr>
          <w:rStyle w:val="CommentReference"/>
        </w:rPr>
        <w:annotationRef/>
      </w:r>
      <w:r>
        <w:t>To address this, we need to bolster the background related to the advantage of the pooled Bayesian hierarchical method. Essentially, the pooled approach is relatively better at reducing the “bias” originating from limitations in “quantity” and “quality” of experimental data.</w:t>
      </w:r>
    </w:p>
  </w:comment>
  <w:comment w:id="779" w:author="Brian Bohman" w:date="2021-10-28T07:54:00Z" w:initials="BB">
    <w:p w14:paraId="336A3521" w14:textId="791E71BC" w:rsidR="008A1929" w:rsidRDefault="008A1929">
      <w:pPr>
        <w:pStyle w:val="CommentText"/>
      </w:pPr>
      <w:r>
        <w:rPr>
          <w:rStyle w:val="CommentReference"/>
        </w:rPr>
        <w:annotationRef/>
      </w:r>
      <w:r>
        <w:t>Figure 5, Figure S1</w:t>
      </w:r>
    </w:p>
  </w:comment>
  <w:comment w:id="789"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790"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791"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792" w:author="Brian Bohman" w:date="2021-10-27T08:24:00Z" w:initials="BB">
    <w:p w14:paraId="14BE0D07" w14:textId="45B9C6F4" w:rsidR="00D45CED" w:rsidRPr="009978BD" w:rsidRDefault="00D45CED">
      <w:pPr>
        <w:pStyle w:val="CommentText"/>
      </w:pPr>
      <w:r>
        <w:rPr>
          <w:rStyle w:val="CommentReference"/>
        </w:rPr>
        <w:annotationRef/>
      </w:r>
      <w:r>
        <w:t xml:space="preserve">Re: Fernandez et al., “bias” is the appropriate term here. A position of this paper is that the 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793"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The higthlight of this manuscript is that the difference obtained between Nc curves from different studies were attributed mainly to differences in environnement. I think this part needs more discussion such as which type of climatic conditions or field management affects Nc curve in which direction. Is there no effect of soil conditions on Nc curve? These informations can be helpfull to interpret the results from these type of experiments.</w:t>
      </w:r>
    </w:p>
  </w:comment>
  <w:comment w:id="794"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795"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796"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827" w:author="Brian Bohman" w:date="2021-08-30T15:00:00Z" w:initials="BB">
    <w:p w14:paraId="5DD7C808" w14:textId="5ACD3372" w:rsidR="00C51D44" w:rsidRDefault="00C51D44">
      <w:pPr>
        <w:pStyle w:val="CommentText"/>
      </w:pPr>
      <w:r>
        <w:rPr>
          <w:rStyle w:val="CommentReference"/>
        </w:rPr>
        <w:annotationRef/>
      </w:r>
      <w:r>
        <w:t>Say something on the “k” coefficient of Giletto related to biomass at tuber initiation…</w:t>
      </w:r>
      <w:r w:rsidR="007B64CF">
        <w:t xml:space="preserve"> also on “c” coefficient related to bulking rate…</w:t>
      </w:r>
    </w:p>
  </w:comment>
  <w:comment w:id="828" w:author="Brian Bohman" w:date="2021-10-27T07:28:00Z" w:initials="BB">
    <w:p w14:paraId="5BC10299" w14:textId="72CDDFFA" w:rsidR="001F4719" w:rsidRDefault="001F4719">
      <w:pPr>
        <w:pStyle w:val="CommentText"/>
      </w:pPr>
      <w:r>
        <w:rPr>
          <w:rStyle w:val="CommentReference"/>
        </w:rPr>
        <w:annotationRef/>
      </w:r>
      <w:r>
        <w:t>Changes cover this.</w:t>
      </w:r>
    </w:p>
  </w:comment>
  <w:comment w:id="861" w:author="Brian Bohman" w:date="2021-10-27T08:30:00Z" w:initials="BB">
    <w:p w14:paraId="6371751C" w14:textId="769F10BF" w:rsidR="00DD77DA" w:rsidRDefault="00DD77DA">
      <w:pPr>
        <w:pStyle w:val="CommentText"/>
      </w:pPr>
      <w:r>
        <w:rPr>
          <w:rStyle w:val="CommentReference"/>
        </w:rPr>
        <w:annotationRef/>
      </w:r>
      <w:r>
        <w:t>Need to clean up this section and link to Table 7 and 8!</w:t>
      </w:r>
    </w:p>
  </w:comment>
  <w:comment w:id="947" w:author="Brian Bohman" w:date="2021-10-27T08:29:00Z" w:initials="BB">
    <w:p w14:paraId="7F898BED" w14:textId="31DA9225" w:rsidR="00DD77DA" w:rsidRDefault="00DD77DA">
      <w:pPr>
        <w:pStyle w:val="CommentText"/>
      </w:pPr>
      <w:r>
        <w:rPr>
          <w:rStyle w:val="CommentReference"/>
        </w:rPr>
        <w:annotationRef/>
      </w:r>
      <w:r>
        <w:t>Need to clean up this section and map to Table 7 and Table 8!</w:t>
      </w:r>
    </w:p>
  </w:comment>
  <w:comment w:id="983" w:author="Brian Bohman" w:date="2021-10-23T15:20:00Z" w:initials="BB">
    <w:p w14:paraId="3494E2FD" w14:textId="760CB12E" w:rsidR="00436EC6" w:rsidRDefault="00436EC6" w:rsidP="004B7233">
      <w:pPr>
        <w:pStyle w:val="CommentText"/>
      </w:pPr>
      <w:r>
        <w:rPr>
          <w:rStyle w:val="CommentReference"/>
        </w:rPr>
        <w:annotationRef/>
      </w:r>
      <w:r w:rsidR="004B7233">
        <w:t>Citation?</w:t>
      </w:r>
    </w:p>
  </w:comment>
  <w:comment w:id="984" w:author="Brian Bohman" w:date="2021-10-27T07:26:00Z" w:initials="BB">
    <w:p w14:paraId="0920CE3D" w14:textId="77777777" w:rsidR="0046610C" w:rsidRDefault="00C92335" w:rsidP="0046610C">
      <w:pPr>
        <w:autoSpaceDE w:val="0"/>
        <w:autoSpaceDN w:val="0"/>
        <w:adjustRightInd w:val="0"/>
        <w:jc w:val="left"/>
        <w:rPr>
          <w:color w:val="4D4D4D"/>
          <w:sz w:val="19"/>
          <w:szCs w:val="19"/>
          <w:lang w:bidi="ar-SA"/>
        </w:rPr>
      </w:pPr>
      <w:r>
        <w:rPr>
          <w:rStyle w:val="CommentReference"/>
        </w:rPr>
        <w:annotationRef/>
      </w:r>
      <w:r>
        <w:t xml:space="preserve">Kim and Lee (2019), </w:t>
      </w:r>
      <w:r w:rsidR="0046610C">
        <w:rPr>
          <w:color w:val="000000"/>
          <w:sz w:val="19"/>
          <w:szCs w:val="19"/>
          <w:lang w:bidi="ar-SA"/>
        </w:rPr>
        <w:t>(</w:t>
      </w:r>
      <w:r w:rsidR="0046610C">
        <w:rPr>
          <w:color w:val="4D4D4D"/>
          <w:sz w:val="19"/>
          <w:szCs w:val="19"/>
          <w:lang w:bidi="ar-SA"/>
        </w:rPr>
        <w:t>Benoit et al., 1986</w:t>
      </w:r>
      <w:r w:rsidR="0046610C">
        <w:rPr>
          <w:color w:val="000000"/>
          <w:sz w:val="19"/>
          <w:szCs w:val="19"/>
          <w:lang w:bidi="ar-SA"/>
        </w:rPr>
        <w:t xml:space="preserve">; </w:t>
      </w:r>
      <w:r w:rsidR="0046610C">
        <w:rPr>
          <w:color w:val="4D4D4D"/>
          <w:sz w:val="19"/>
          <w:szCs w:val="19"/>
          <w:lang w:bidi="ar-SA"/>
        </w:rPr>
        <w:t>Bennett</w:t>
      </w:r>
    </w:p>
    <w:p w14:paraId="6C4C48BA" w14:textId="51FA8461" w:rsidR="00C92335" w:rsidRDefault="0046610C" w:rsidP="0046610C">
      <w:pPr>
        <w:pStyle w:val="CommentText"/>
      </w:pPr>
      <w:r>
        <w:rPr>
          <w:color w:val="4D4D4D"/>
          <w:sz w:val="19"/>
          <w:szCs w:val="19"/>
        </w:rPr>
        <w:t>et al., 1991</w:t>
      </w:r>
      <w:r>
        <w:rPr>
          <w:sz w:val="19"/>
          <w:szCs w:val="19"/>
        </w:rPr>
        <w:t>), Lizana (2017)</w:t>
      </w:r>
    </w:p>
  </w:comment>
  <w:comment w:id="1104" w:author="Brian Bohman" w:date="2021-10-27T07:11:00Z" w:initials="BB">
    <w:p w14:paraId="1D17A417" w14:textId="641A09BB" w:rsidR="006348CC" w:rsidRDefault="006348CC">
      <w:pPr>
        <w:pStyle w:val="CommentText"/>
      </w:pPr>
      <w:r>
        <w:rPr>
          <w:rStyle w:val="CommentReference"/>
        </w:rPr>
        <w:annotationRef/>
      </w:r>
      <w:r>
        <w:t>Need to discuss Fernandez et al in the context of G x E x M variability as well as disucssion of Bayesian methods, experimental data limitation in quantity and quality, benefits of partial pooling (across G x E x M).</w:t>
      </w:r>
    </w:p>
  </w:comment>
  <w:comment w:id="1120"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121"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149"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150" w:author="Brian Bohman" w:date="2021-10-27T06:45:00Z" w:initials="BB">
    <w:p w14:paraId="697FFFF7" w14:textId="548E823D" w:rsidR="005A1B9A" w:rsidRDefault="005A1B9A">
      <w:pPr>
        <w:pStyle w:val="CommentText"/>
      </w:pPr>
      <w:r>
        <w:rPr>
          <w:rStyle w:val="CommentReference"/>
        </w:rPr>
        <w:annotationRef/>
      </w:r>
      <w:r>
        <w:t>Corrected.</w:t>
      </w:r>
    </w:p>
  </w:comment>
  <w:comment w:id="1170"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171"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182"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183" w:author="Brian Bohman" w:date="2021-10-27T08:30:00Z" w:initials="BB">
    <w:p w14:paraId="29A5374E" w14:textId="3BA53411" w:rsidR="004C382D" w:rsidRDefault="004C382D">
      <w:pPr>
        <w:pStyle w:val="CommentText"/>
      </w:pPr>
      <w:r>
        <w:rPr>
          <w:rStyle w:val="CommentReference"/>
        </w:rPr>
        <w:annotationRef/>
      </w:r>
      <w:r>
        <w:t>Addres this comment via Pooling?</w:t>
      </w:r>
    </w:p>
  </w:comment>
  <w:comment w:id="1184"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185" w:author="Brian Bohman" w:date="2021-10-27T08:31:00Z" w:initials="BB">
    <w:p w14:paraId="190DB6A7" w14:textId="29D489F9" w:rsidR="004C382D" w:rsidRDefault="004C382D">
      <w:pPr>
        <w:pStyle w:val="CommentText"/>
      </w:pPr>
      <w:r>
        <w:rPr>
          <w:rStyle w:val="CommentReference"/>
        </w:rPr>
        <w:annotationRef/>
      </w:r>
      <w:r>
        <w:t>Add in discussion of pooling?</w:t>
      </w:r>
    </w:p>
  </w:comment>
  <w:comment w:id="1190" w:author="Brian Bohman" w:date="2021-10-27T08:32:00Z" w:initials="BB">
    <w:p w14:paraId="2EBFD801" w14:textId="49CFEB6A" w:rsidR="00314C38" w:rsidRDefault="00314C38">
      <w:pPr>
        <w:pStyle w:val="CommentText"/>
      </w:pPr>
      <w:r>
        <w:rPr>
          <w:rStyle w:val="CommentReference"/>
        </w:rPr>
        <w:annotationRef/>
      </w:r>
      <w:r>
        <w:t>Clean this up…</w:t>
      </w:r>
    </w:p>
  </w:comment>
  <w:comment w:id="1229" w:author="Brian Bohman" w:date="2021-10-27T05:52:00Z" w:initials="BB">
    <w:p w14:paraId="1CFCFB0D" w14:textId="1E10EC88" w:rsidR="00482DB6" w:rsidRDefault="00482DB6">
      <w:pPr>
        <w:pStyle w:val="CommentText"/>
      </w:pPr>
      <w:r>
        <w:rPr>
          <w:rStyle w:val="CommentReference"/>
        </w:rPr>
        <w:annotationRef/>
      </w:r>
      <w:r>
        <w:t>Update units to include “dry wt.”</w:t>
      </w:r>
    </w:p>
  </w:comment>
  <w:comment w:id="1239" w:author="Brian Bohman" w:date="2021-10-27T05:53:00Z" w:initials="BB">
    <w:p w14:paraId="32FC0935" w14:textId="3BE5C72E" w:rsidR="00482DB6" w:rsidRDefault="00482DB6">
      <w:pPr>
        <w:pStyle w:val="CommentText"/>
      </w:pPr>
      <w:r>
        <w:rPr>
          <w:rStyle w:val="CommentReference"/>
        </w:rPr>
        <w:annotationRef/>
      </w:r>
      <w:r>
        <w:t>Update units to include “dry wt”</w:t>
      </w:r>
    </w:p>
  </w:comment>
  <w:comment w:id="1242" w:author="Brian Bohman" w:date="2021-10-27T05:53:00Z" w:initials="BB">
    <w:p w14:paraId="6258EB45" w14:textId="7FC5E0E6" w:rsidR="00482DB6" w:rsidRDefault="00482DB6">
      <w:pPr>
        <w:pStyle w:val="CommentText"/>
      </w:pPr>
      <w:r>
        <w:rPr>
          <w:rStyle w:val="CommentReference"/>
        </w:rPr>
        <w:annotationRef/>
      </w:r>
      <w:r>
        <w:rPr>
          <w:rStyle w:val="CommentReference"/>
        </w:rPr>
        <w:annotationRef/>
      </w:r>
      <w:r>
        <w:t>Update units to include “dry wt”</w:t>
      </w:r>
    </w:p>
  </w:comment>
  <w:comment w:id="1251" w:author="Brian Bohman" w:date="2021-10-27T05:53:00Z" w:initials="BB">
    <w:p w14:paraId="056E6523" w14:textId="48094F11" w:rsidR="00482DB6" w:rsidRDefault="00482DB6">
      <w:pPr>
        <w:pStyle w:val="CommentText"/>
      </w:pPr>
      <w:r>
        <w:rPr>
          <w:rStyle w:val="CommentReference"/>
        </w:rPr>
        <w:annotationRef/>
      </w:r>
      <w:r>
        <w:rPr>
          <w:rStyle w:val="CommentReference"/>
        </w:rPr>
        <w:annotationRef/>
      </w:r>
      <w:r>
        <w:t>Update units to include “dry wt”</w:t>
      </w:r>
    </w:p>
  </w:comment>
  <w:comment w:id="1255" w:author="Brian Bohman" w:date="2021-10-27T05:53:00Z" w:initials="BB">
    <w:p w14:paraId="1B8BB9F2" w14:textId="02080137" w:rsidR="00482DB6" w:rsidRDefault="00482DB6">
      <w:pPr>
        <w:pStyle w:val="CommentText"/>
      </w:pPr>
      <w:r>
        <w:rPr>
          <w:rStyle w:val="CommentReference"/>
        </w:rPr>
        <w:annotationRef/>
      </w:r>
      <w:r>
        <w:rPr>
          <w:rStyle w:val="CommentReference"/>
        </w:rPr>
        <w:annotationRef/>
      </w:r>
      <w:r>
        <w:t>Update units to include “dry wt”</w:t>
      </w:r>
    </w:p>
  </w:comment>
  <w:comment w:id="1259" w:author="Brian Bohman" w:date="2021-10-27T05:53:00Z" w:initials="BB">
    <w:p w14:paraId="426402BC" w14:textId="22A225E5" w:rsidR="00482DB6" w:rsidRDefault="00482DB6">
      <w:pPr>
        <w:pStyle w:val="CommentText"/>
      </w:pPr>
      <w:r>
        <w:rPr>
          <w:rStyle w:val="CommentReference"/>
        </w:rPr>
        <w:annotationRef/>
      </w:r>
      <w:r>
        <w:rPr>
          <w:rStyle w:val="CommentReference"/>
        </w:rPr>
        <w:annotationRef/>
      </w:r>
      <w:r>
        <w:t>Update units to include “dry wt”</w:t>
      </w:r>
    </w:p>
  </w:comment>
  <w:comment w:id="1263" w:author="Brian Bohman" w:date="2021-10-27T05:53:00Z" w:initials="BB">
    <w:p w14:paraId="71E5D9D3" w14:textId="750B614A" w:rsidR="00482DB6" w:rsidRDefault="00482DB6">
      <w:pPr>
        <w:pStyle w:val="CommentText"/>
      </w:pPr>
      <w:r>
        <w:rPr>
          <w:rStyle w:val="CommentReference"/>
        </w:rPr>
        <w:annotationRef/>
      </w:r>
      <w:r>
        <w:rPr>
          <w:rStyle w:val="CommentReference"/>
        </w:rPr>
        <w:annotationRef/>
      </w:r>
      <w:r>
        <w:t>Update units to include “dry wt”</w:t>
      </w:r>
    </w:p>
  </w:comment>
  <w:comment w:id="1295" w:author="Brian Bohman" w:date="2021-10-27T05:54:00Z" w:initials="BB">
    <w:p w14:paraId="6CAABD4C" w14:textId="1E43AC23" w:rsidR="00482DB6" w:rsidRDefault="00482DB6">
      <w:pPr>
        <w:pStyle w:val="CommentText"/>
      </w:pPr>
      <w:r>
        <w:rPr>
          <w:rStyle w:val="CommentReference"/>
        </w:rPr>
        <w:annotationRef/>
      </w:r>
      <w:r>
        <w:rPr>
          <w:rStyle w:val="CommentReference"/>
        </w:rPr>
        <w:annotationRef/>
      </w:r>
      <w:r>
        <w:t>Update units to include “dry wt”</w:t>
      </w:r>
    </w:p>
  </w:comment>
  <w:comment w:id="1312"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313" w:author="Brian Bohman" w:date="2021-10-27T06:20:00Z" w:initials="BB">
    <w:p w14:paraId="0029837E" w14:textId="4F67824A" w:rsidR="00742063" w:rsidRDefault="00742063">
      <w:pPr>
        <w:pStyle w:val="CommentText"/>
      </w:pPr>
      <w:r>
        <w:rPr>
          <w:rStyle w:val="CommentReference"/>
        </w:rPr>
        <w:annotationRef/>
      </w:r>
      <w:r>
        <w:t>Corrected.</w:t>
      </w:r>
    </w:p>
  </w:comment>
  <w:comment w:id="1938" w:author="Brian Bohman" w:date="2021-10-27T05:54:00Z" w:initials="BB">
    <w:p w14:paraId="530A2AA2" w14:textId="51B3AE68" w:rsidR="00482DB6" w:rsidRDefault="00482DB6">
      <w:pPr>
        <w:pStyle w:val="CommentText"/>
      </w:pPr>
      <w:r>
        <w:rPr>
          <w:rStyle w:val="CommentReference"/>
        </w:rPr>
        <w:annotationRef/>
      </w:r>
      <w:r>
        <w:rPr>
          <w:rStyle w:val="CommentReference"/>
        </w:rPr>
        <w:annotationRef/>
      </w:r>
      <w:r>
        <w:t>Update units to include “dry wt”</w:t>
      </w:r>
    </w:p>
  </w:comment>
  <w:comment w:id="1998" w:author="Brian Bohman" w:date="2021-10-27T05:54:00Z" w:initials="BB">
    <w:p w14:paraId="62A6BFCE" w14:textId="0F4F1521" w:rsidR="00482DB6" w:rsidRDefault="00482DB6">
      <w:pPr>
        <w:pStyle w:val="CommentText"/>
      </w:pPr>
      <w:r>
        <w:rPr>
          <w:rStyle w:val="CommentReference"/>
        </w:rPr>
        <w:annotationRef/>
      </w:r>
      <w:r>
        <w:rPr>
          <w:rStyle w:val="CommentReference"/>
        </w:rPr>
        <w:annotationRef/>
      </w:r>
      <w:r>
        <w:t>Update units to include “dry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888106" w15:done="0"/>
  <w15:commentEx w15:paraId="605DB369" w15:done="0"/>
  <w15:commentEx w15:paraId="51E6DE4F" w15:paraIdParent="605DB369" w15:done="0"/>
  <w15:commentEx w15:paraId="46E6E5A8" w15:done="0"/>
  <w15:commentEx w15:paraId="5E10303B" w15:paraIdParent="46E6E5A8" w15:done="0"/>
  <w15:commentEx w15:paraId="28B14AB0" w15:done="1"/>
  <w15:commentEx w15:paraId="5FB44443" w15:paraIdParent="28B14AB0" w15:done="1"/>
  <w15:commentEx w15:paraId="1CB3DF64" w15:done="1"/>
  <w15:commentEx w15:paraId="2CE3B5DE" w15:paraIdParent="1CB3DF64" w15:done="1"/>
  <w15:commentEx w15:paraId="754EAFC8" w15:done="0"/>
  <w15:commentEx w15:paraId="25EE237D" w15:paraIdParent="754EAFC8" w15:done="0"/>
  <w15:commentEx w15:paraId="116C5CAC" w15:done="0"/>
  <w15:commentEx w15:paraId="750BB2BC" w15:done="1"/>
  <w15:commentEx w15:paraId="770091E4" w15:paraIdParent="750BB2BC" w15:done="1"/>
  <w15:commentEx w15:paraId="4ABD6073" w15:done="1"/>
  <w15:commentEx w15:paraId="29164017" w15:paraIdParent="4ABD6073" w15:done="1"/>
  <w15:commentEx w15:paraId="6110ADE6" w15:done="0"/>
  <w15:commentEx w15:paraId="0196A752" w15:paraIdParent="6110ADE6" w15:done="0"/>
  <w15:commentEx w15:paraId="6F860896" w15:done="0"/>
  <w15:commentEx w15:paraId="7156055D" w15:paraIdParent="6F860896" w15:done="0"/>
  <w15:commentEx w15:paraId="29716A9D" w15:done="1"/>
  <w15:commentEx w15:paraId="36AA5EE6" w15:paraIdParent="29716A9D" w15:done="1"/>
  <w15:commentEx w15:paraId="65095A54" w15:done="0"/>
  <w15:commentEx w15:paraId="3B38CBDE" w15:done="0"/>
  <w15:commentEx w15:paraId="5F37236A" w15:paraIdParent="3B38CBDE" w15:done="0"/>
  <w15:commentEx w15:paraId="65E102C2" w15:done="0"/>
  <w15:commentEx w15:paraId="38D2483E" w15:paraIdParent="65E102C2" w15:done="0"/>
  <w15:commentEx w15:paraId="336A3521" w15:done="0"/>
  <w15:commentEx w15:paraId="44C7B7D6" w15:done="0"/>
  <w15:commentEx w15:paraId="3BF79D25" w15:paraIdParent="44C7B7D6" w15:done="0"/>
  <w15:commentEx w15:paraId="72A1289D" w15:done="0"/>
  <w15:commentEx w15:paraId="14BE0D07" w15:paraIdParent="72A1289D" w15:done="0"/>
  <w15:commentEx w15:paraId="446A7F42" w15:done="0"/>
  <w15:commentEx w15:paraId="7670FCE3" w15:paraIdParent="446A7F42" w15:done="0"/>
  <w15:commentEx w15:paraId="1482FCFA" w15:done="0"/>
  <w15:commentEx w15:paraId="1AE58EC3" w15:paraIdParent="1482FCFA" w15:done="0"/>
  <w15:commentEx w15:paraId="5DD7C808" w15:done="0"/>
  <w15:commentEx w15:paraId="5BC10299" w15:paraIdParent="5DD7C808" w15:done="0"/>
  <w15:commentEx w15:paraId="6371751C" w15:done="0"/>
  <w15:commentEx w15:paraId="7F898BED" w15:done="0"/>
  <w15:commentEx w15:paraId="3494E2FD" w15:done="0"/>
  <w15:commentEx w15:paraId="6C4C48BA" w15:done="0"/>
  <w15:commentEx w15:paraId="1D17A417" w15:done="0"/>
  <w15:commentEx w15:paraId="4FF068C7" w15:done="0"/>
  <w15:commentEx w15:paraId="669C05C6" w15:paraIdParent="4FF068C7" w15:done="0"/>
  <w15:commentEx w15:paraId="0EE81FBE" w15:done="0"/>
  <w15:commentEx w15:paraId="697FFFF7" w15:paraIdParent="0EE81FBE" w15:done="0"/>
  <w15:commentEx w15:paraId="5603314C" w15:done="0"/>
  <w15:commentEx w15:paraId="1A825CB8" w15:paraIdParent="5603314C" w15:done="0"/>
  <w15:commentEx w15:paraId="475D594F" w15:done="0"/>
  <w15:commentEx w15:paraId="29A5374E" w15:paraIdParent="475D594F" w15:done="0"/>
  <w15:commentEx w15:paraId="5A821820" w15:done="0"/>
  <w15:commentEx w15:paraId="190DB6A7" w15:paraIdParent="5A821820" w15:done="0"/>
  <w15:commentEx w15:paraId="2EBFD801" w15:done="0"/>
  <w15:commentEx w15:paraId="1CFCFB0D" w15:done="0"/>
  <w15:commentEx w15:paraId="32FC0935" w15:done="0"/>
  <w15:commentEx w15:paraId="6258EB45" w15:done="0"/>
  <w15:commentEx w15:paraId="056E6523" w15:done="0"/>
  <w15:commentEx w15:paraId="1B8BB9F2" w15:done="0"/>
  <w15:commentEx w15:paraId="426402BC" w15:done="0"/>
  <w15:commentEx w15:paraId="71E5D9D3" w15:done="0"/>
  <w15:commentEx w15:paraId="6CAABD4C" w15:done="0"/>
  <w15:commentEx w15:paraId="1488D307" w15:done="0"/>
  <w15:commentEx w15:paraId="0029837E" w15:paraIdParent="1488D307" w15:done="0"/>
  <w15:commentEx w15:paraId="530A2AA2" w15:done="0"/>
  <w15:commentEx w15:paraId="62A6B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945F" w16cex:dateUtc="2021-10-27T14:03:00Z"/>
  <w16cex:commentExtensible w16cex:durableId="24D09F47" w16cex:dateUtc="2021-08-25T15:51:00Z"/>
  <w16cex:commentExtensible w16cex:durableId="2523618B" w16cex:dateUtc="2021-10-27T10:26: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5238675" w16cex:dateUtc="2021-10-27T13:04:00Z"/>
  <w16cex:commentExtensible w16cex:durableId="252390F4" w16cex:dateUtc="2021-10-27T13:48:00Z"/>
  <w16cex:commentExtensible w16cex:durableId="2524C84D" w16cex:dateUtc="2021-10-28T11:57: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72E15" w16cex:dateUtc="2021-08-30T15:14:00Z"/>
  <w16cex:commentExtensible w16cex:durableId="24D0A0DA" w16cex:dateUtc="2021-08-25T15:58:00Z"/>
  <w16cex:commentExtensible w16cex:durableId="25236AE7" w16cex:dateUtc="2021-10-27T11:06:00Z"/>
  <w16cex:commentExtensible w16cex:durableId="24D0A30B" w16cex:dateUtc="2021-08-25T16:07:00Z"/>
  <w16cex:commentExtensible w16cex:durableId="25238BF5" w16cex:dateUtc="2021-10-27T13:27:00Z"/>
  <w16cex:commentExtensible w16cex:durableId="2524D5BC" w16cex:dateUtc="2021-10-28T12:54: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4D77126" w16cex:dateUtc="2021-08-30T20:00:00Z"/>
  <w16cex:commentExtensible w16cex:durableId="25237E0B" w16cex:dateUtc="2021-10-27T12:28:00Z"/>
  <w16cex:commentExtensible w16cex:durableId="25238C8B" w16cex:dateUtc="2021-10-27T13:30:00Z"/>
  <w16cex:commentExtensible w16cex:durableId="25238C7B" w16cex:dateUtc="2021-10-27T13:29:00Z"/>
  <w16cex:commentExtensible w16cex:durableId="251EA6A1" w16cex:dateUtc="2021-10-23T20:20:00Z"/>
  <w16cex:commentExtensible w16cex:durableId="25237D90" w16cex:dateUtc="2021-10-27T12:26:00Z"/>
  <w16cex:commentExtensible w16cex:durableId="25237A37" w16cex:dateUtc="2021-10-27T12:11: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4D0A5D9" w16cex:dateUtc="2021-08-25T16:19:00Z"/>
  <w16cex:commentExtensible w16cex:durableId="25238CB8" w16cex:dateUtc="2021-10-27T13:30:00Z"/>
  <w16cex:commentExtensible w16cex:durableId="24D0A5FB" w16cex:dateUtc="2021-08-25T16:20:00Z"/>
  <w16cex:commentExtensible w16cex:durableId="25238CCF" w16cex:dateUtc="2021-10-27T13:31:00Z"/>
  <w16cex:commentExtensible w16cex:durableId="25238D14" w16cex:dateUtc="2021-10-27T13:32:00Z"/>
  <w16cex:commentExtensible w16cex:durableId="252367B1" w16cex:dateUtc="2021-10-27T10:52:00Z"/>
  <w16cex:commentExtensible w16cex:durableId="252367C9" w16cex:dateUtc="2021-10-27T10:53:00Z"/>
  <w16cex:commentExtensible w16cex:durableId="252367DA" w16cex:dateUtc="2021-10-27T10:53:00Z"/>
  <w16cex:commentExtensible w16cex:durableId="252367E3" w16cex:dateUtc="2021-10-27T10:53:00Z"/>
  <w16cex:commentExtensible w16cex:durableId="252367EB" w16cex:dateUtc="2021-10-27T10:53:00Z"/>
  <w16cex:commentExtensible w16cex:durableId="252367EF" w16cex:dateUtc="2021-10-27T10:53:00Z"/>
  <w16cex:commentExtensible w16cex:durableId="252367F3" w16cex:dateUtc="2021-10-27T10:53:00Z"/>
  <w16cex:commentExtensible w16cex:durableId="25236802" w16cex:dateUtc="2021-10-27T10:54:00Z"/>
  <w16cex:commentExtensible w16cex:durableId="24D09FB3" w16cex:dateUtc="2021-08-25T15:53:00Z"/>
  <w16cex:commentExtensible w16cex:durableId="25236E33" w16cex:dateUtc="2021-10-27T11:20:00Z"/>
  <w16cex:commentExtensible w16cex:durableId="25236824" w16cex:dateUtc="2021-10-27T10:54:00Z"/>
  <w16cex:commentExtensible w16cex:durableId="2523682F" w16cex:dateUtc="2021-10-27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88106" w16cid:durableId="2523945F"/>
  <w16cid:commentId w16cid:paraId="605DB369" w16cid:durableId="24D09F47"/>
  <w16cid:commentId w16cid:paraId="51E6DE4F" w16cid:durableId="2523618B"/>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754EAFC8" w16cid:durableId="25238675"/>
  <w16cid:commentId w16cid:paraId="25EE237D" w16cid:durableId="252390F4"/>
  <w16cid:commentId w16cid:paraId="116C5CAC" w16cid:durableId="2524C84D"/>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65095A54" w16cid:durableId="24D72E15"/>
  <w16cid:commentId w16cid:paraId="3B38CBDE" w16cid:durableId="24D0A0DA"/>
  <w16cid:commentId w16cid:paraId="5F37236A" w16cid:durableId="25236AE7"/>
  <w16cid:commentId w16cid:paraId="65E102C2" w16cid:durableId="24D0A30B"/>
  <w16cid:commentId w16cid:paraId="38D2483E" w16cid:durableId="25238BF5"/>
  <w16cid:commentId w16cid:paraId="336A3521" w16cid:durableId="2524D5BC"/>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5DD7C808" w16cid:durableId="24D77126"/>
  <w16cid:commentId w16cid:paraId="5BC10299" w16cid:durableId="25237E0B"/>
  <w16cid:commentId w16cid:paraId="6371751C" w16cid:durableId="25238C8B"/>
  <w16cid:commentId w16cid:paraId="7F898BED" w16cid:durableId="25238C7B"/>
  <w16cid:commentId w16cid:paraId="3494E2FD" w16cid:durableId="251EA6A1"/>
  <w16cid:commentId w16cid:paraId="6C4C48BA" w16cid:durableId="25237D90"/>
  <w16cid:commentId w16cid:paraId="1D17A417" w16cid:durableId="25237A37"/>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475D594F" w16cid:durableId="24D0A5D9"/>
  <w16cid:commentId w16cid:paraId="29A5374E" w16cid:durableId="25238CB8"/>
  <w16cid:commentId w16cid:paraId="5A821820" w16cid:durableId="24D0A5FB"/>
  <w16cid:commentId w16cid:paraId="190DB6A7" w16cid:durableId="25238CCF"/>
  <w16cid:commentId w16cid:paraId="2EBFD801" w16cid:durableId="25238D14"/>
  <w16cid:commentId w16cid:paraId="1CFCFB0D" w16cid:durableId="252367B1"/>
  <w16cid:commentId w16cid:paraId="32FC0935" w16cid:durableId="252367C9"/>
  <w16cid:commentId w16cid:paraId="6258EB45" w16cid:durableId="252367DA"/>
  <w16cid:commentId w16cid:paraId="056E6523" w16cid:durableId="252367E3"/>
  <w16cid:commentId w16cid:paraId="1B8BB9F2" w16cid:durableId="252367EB"/>
  <w16cid:commentId w16cid:paraId="426402BC" w16cid:durableId="252367EF"/>
  <w16cid:commentId w16cid:paraId="71E5D9D3" w16cid:durableId="252367F3"/>
  <w16cid:commentId w16cid:paraId="6CAABD4C" w16cid:durableId="25236802"/>
  <w16cid:commentId w16cid:paraId="1488D307" w16cid:durableId="24D09FB3"/>
  <w16cid:commentId w16cid:paraId="0029837E" w16cid:durableId="25236E33"/>
  <w16cid:commentId w16cid:paraId="530A2AA2" w16cid:durableId="25236824"/>
  <w16cid:commentId w16cid:paraId="62A6BFCE" w16cid:durableId="25236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C0C66" w14:textId="77777777" w:rsidR="00F068B4" w:rsidRDefault="00F068B4" w:rsidP="008970F9">
      <w:r>
        <w:separator/>
      </w:r>
    </w:p>
  </w:endnote>
  <w:endnote w:type="continuationSeparator" w:id="0">
    <w:p w14:paraId="5E3379E1" w14:textId="77777777" w:rsidR="00F068B4" w:rsidRDefault="00F068B4"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7B080" w14:textId="77777777" w:rsidR="00F068B4" w:rsidRDefault="00F068B4" w:rsidP="008970F9">
      <w:r>
        <w:separator/>
      </w:r>
    </w:p>
  </w:footnote>
  <w:footnote w:type="continuationSeparator" w:id="0">
    <w:p w14:paraId="33FB06E1" w14:textId="77777777" w:rsidR="00F068B4" w:rsidRDefault="00F068B4"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807&lt;/item&gt;&lt;/record-ids&gt;&lt;/item&gt;&lt;/Libraries&gt;"/>
  </w:docVars>
  <w:rsids>
    <w:rsidRoot w:val="00300016"/>
    <w:rsid w:val="000009BE"/>
    <w:rsid w:val="000053A5"/>
    <w:rsid w:val="0001710E"/>
    <w:rsid w:val="00017665"/>
    <w:rsid w:val="00027C3E"/>
    <w:rsid w:val="00032EB8"/>
    <w:rsid w:val="00036B65"/>
    <w:rsid w:val="00040678"/>
    <w:rsid w:val="00061924"/>
    <w:rsid w:val="00070EF7"/>
    <w:rsid w:val="00077B96"/>
    <w:rsid w:val="00087104"/>
    <w:rsid w:val="00093A1C"/>
    <w:rsid w:val="00096CE8"/>
    <w:rsid w:val="000A12C3"/>
    <w:rsid w:val="000A14EE"/>
    <w:rsid w:val="000A22D0"/>
    <w:rsid w:val="000B1511"/>
    <w:rsid w:val="000B3B17"/>
    <w:rsid w:val="000C26E8"/>
    <w:rsid w:val="000C43FD"/>
    <w:rsid w:val="000C618B"/>
    <w:rsid w:val="000D212C"/>
    <w:rsid w:val="000E1244"/>
    <w:rsid w:val="000E1D53"/>
    <w:rsid w:val="000E223D"/>
    <w:rsid w:val="000E5B9B"/>
    <w:rsid w:val="000E7CAD"/>
    <w:rsid w:val="000F5842"/>
    <w:rsid w:val="000F73F2"/>
    <w:rsid w:val="00104A9F"/>
    <w:rsid w:val="001143EF"/>
    <w:rsid w:val="00121195"/>
    <w:rsid w:val="001220C8"/>
    <w:rsid w:val="00122495"/>
    <w:rsid w:val="00125B3D"/>
    <w:rsid w:val="00137639"/>
    <w:rsid w:val="00141101"/>
    <w:rsid w:val="001413B5"/>
    <w:rsid w:val="00146B20"/>
    <w:rsid w:val="00154DDE"/>
    <w:rsid w:val="00155443"/>
    <w:rsid w:val="001647C1"/>
    <w:rsid w:val="00165D5D"/>
    <w:rsid w:val="001754CC"/>
    <w:rsid w:val="0017613D"/>
    <w:rsid w:val="001777AB"/>
    <w:rsid w:val="00180715"/>
    <w:rsid w:val="00186576"/>
    <w:rsid w:val="00193099"/>
    <w:rsid w:val="00196BC8"/>
    <w:rsid w:val="001A6B40"/>
    <w:rsid w:val="001A6CC7"/>
    <w:rsid w:val="001B2A63"/>
    <w:rsid w:val="001B4277"/>
    <w:rsid w:val="001C3CC7"/>
    <w:rsid w:val="001D1EDD"/>
    <w:rsid w:val="001E0283"/>
    <w:rsid w:val="001E1546"/>
    <w:rsid w:val="001E51E2"/>
    <w:rsid w:val="001F02B0"/>
    <w:rsid w:val="001F3F86"/>
    <w:rsid w:val="001F4719"/>
    <w:rsid w:val="0020516F"/>
    <w:rsid w:val="002053D0"/>
    <w:rsid w:val="002078D9"/>
    <w:rsid w:val="00213544"/>
    <w:rsid w:val="00213680"/>
    <w:rsid w:val="00215970"/>
    <w:rsid w:val="00224B0B"/>
    <w:rsid w:val="002267EB"/>
    <w:rsid w:val="00227332"/>
    <w:rsid w:val="00241C92"/>
    <w:rsid w:val="002444BF"/>
    <w:rsid w:val="0024576E"/>
    <w:rsid w:val="00250809"/>
    <w:rsid w:val="002512EA"/>
    <w:rsid w:val="00256B93"/>
    <w:rsid w:val="00266237"/>
    <w:rsid w:val="00283783"/>
    <w:rsid w:val="00284674"/>
    <w:rsid w:val="00293AA8"/>
    <w:rsid w:val="002A2CE8"/>
    <w:rsid w:val="002A3A6E"/>
    <w:rsid w:val="002A483C"/>
    <w:rsid w:val="002A796D"/>
    <w:rsid w:val="002B4871"/>
    <w:rsid w:val="002B56E7"/>
    <w:rsid w:val="002C2D51"/>
    <w:rsid w:val="002C3805"/>
    <w:rsid w:val="002D3598"/>
    <w:rsid w:val="002D6B70"/>
    <w:rsid w:val="002E1A95"/>
    <w:rsid w:val="002E2043"/>
    <w:rsid w:val="002E5603"/>
    <w:rsid w:val="002F2C0F"/>
    <w:rsid w:val="002F30A1"/>
    <w:rsid w:val="002F3F9F"/>
    <w:rsid w:val="002F482C"/>
    <w:rsid w:val="00300016"/>
    <w:rsid w:val="00303938"/>
    <w:rsid w:val="00314C38"/>
    <w:rsid w:val="00314EA9"/>
    <w:rsid w:val="003168D4"/>
    <w:rsid w:val="00316D2B"/>
    <w:rsid w:val="00320ECA"/>
    <w:rsid w:val="003220EC"/>
    <w:rsid w:val="0032286B"/>
    <w:rsid w:val="00322EE3"/>
    <w:rsid w:val="0032332C"/>
    <w:rsid w:val="00324DE7"/>
    <w:rsid w:val="00325AFA"/>
    <w:rsid w:val="00330AFA"/>
    <w:rsid w:val="00331073"/>
    <w:rsid w:val="003472AD"/>
    <w:rsid w:val="003472C7"/>
    <w:rsid w:val="003475E6"/>
    <w:rsid w:val="003561D2"/>
    <w:rsid w:val="00361ABF"/>
    <w:rsid w:val="003667FE"/>
    <w:rsid w:val="00367D8A"/>
    <w:rsid w:val="00372AF9"/>
    <w:rsid w:val="00376E1C"/>
    <w:rsid w:val="00380F48"/>
    <w:rsid w:val="003825A4"/>
    <w:rsid w:val="00393852"/>
    <w:rsid w:val="00395042"/>
    <w:rsid w:val="003A285B"/>
    <w:rsid w:val="003A4376"/>
    <w:rsid w:val="003A5FE3"/>
    <w:rsid w:val="003B7EC3"/>
    <w:rsid w:val="003D09C9"/>
    <w:rsid w:val="003D1940"/>
    <w:rsid w:val="003D3AF6"/>
    <w:rsid w:val="003D3D23"/>
    <w:rsid w:val="003D40FD"/>
    <w:rsid w:val="003D457E"/>
    <w:rsid w:val="003D636A"/>
    <w:rsid w:val="003D7DB0"/>
    <w:rsid w:val="003E04CC"/>
    <w:rsid w:val="003E30C3"/>
    <w:rsid w:val="003E6761"/>
    <w:rsid w:val="003E7978"/>
    <w:rsid w:val="003F0BA7"/>
    <w:rsid w:val="003F69B9"/>
    <w:rsid w:val="003F6F27"/>
    <w:rsid w:val="004012E8"/>
    <w:rsid w:val="00401F1F"/>
    <w:rsid w:val="00402622"/>
    <w:rsid w:val="00436EC6"/>
    <w:rsid w:val="0044337F"/>
    <w:rsid w:val="00445078"/>
    <w:rsid w:val="00450527"/>
    <w:rsid w:val="004544AE"/>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3688"/>
    <w:rsid w:val="004C382D"/>
    <w:rsid w:val="004C4E82"/>
    <w:rsid w:val="004C73D0"/>
    <w:rsid w:val="004D45E0"/>
    <w:rsid w:val="004D4E98"/>
    <w:rsid w:val="004D5F6C"/>
    <w:rsid w:val="004D6016"/>
    <w:rsid w:val="004D7260"/>
    <w:rsid w:val="004E1CFA"/>
    <w:rsid w:val="004E4E86"/>
    <w:rsid w:val="004E5871"/>
    <w:rsid w:val="004E790C"/>
    <w:rsid w:val="004F0977"/>
    <w:rsid w:val="004F360B"/>
    <w:rsid w:val="005129AA"/>
    <w:rsid w:val="00522F9D"/>
    <w:rsid w:val="00527104"/>
    <w:rsid w:val="00530746"/>
    <w:rsid w:val="00535FAF"/>
    <w:rsid w:val="005371C9"/>
    <w:rsid w:val="00542E0A"/>
    <w:rsid w:val="00544F7E"/>
    <w:rsid w:val="00545A99"/>
    <w:rsid w:val="00550F63"/>
    <w:rsid w:val="00552A75"/>
    <w:rsid w:val="00554C58"/>
    <w:rsid w:val="00556066"/>
    <w:rsid w:val="0055652E"/>
    <w:rsid w:val="00560DD7"/>
    <w:rsid w:val="00561B8E"/>
    <w:rsid w:val="00586B2E"/>
    <w:rsid w:val="005878B1"/>
    <w:rsid w:val="00591C34"/>
    <w:rsid w:val="00593949"/>
    <w:rsid w:val="00595F3D"/>
    <w:rsid w:val="005A168E"/>
    <w:rsid w:val="005A1B9A"/>
    <w:rsid w:val="005A6E71"/>
    <w:rsid w:val="005B1A9B"/>
    <w:rsid w:val="005B5781"/>
    <w:rsid w:val="005B5A16"/>
    <w:rsid w:val="005B5D31"/>
    <w:rsid w:val="005B7DCE"/>
    <w:rsid w:val="005D73AA"/>
    <w:rsid w:val="005D7890"/>
    <w:rsid w:val="005E08CB"/>
    <w:rsid w:val="005E5FE7"/>
    <w:rsid w:val="005F3BD3"/>
    <w:rsid w:val="005F5764"/>
    <w:rsid w:val="005F5FF1"/>
    <w:rsid w:val="00602440"/>
    <w:rsid w:val="00613D01"/>
    <w:rsid w:val="00614D1F"/>
    <w:rsid w:val="00617544"/>
    <w:rsid w:val="00617C85"/>
    <w:rsid w:val="00627160"/>
    <w:rsid w:val="006302F8"/>
    <w:rsid w:val="006348CC"/>
    <w:rsid w:val="006416FC"/>
    <w:rsid w:val="006423F7"/>
    <w:rsid w:val="00643B17"/>
    <w:rsid w:val="00661999"/>
    <w:rsid w:val="00664218"/>
    <w:rsid w:val="00670521"/>
    <w:rsid w:val="00670928"/>
    <w:rsid w:val="0068277B"/>
    <w:rsid w:val="006A06D1"/>
    <w:rsid w:val="006A0ED1"/>
    <w:rsid w:val="006B565B"/>
    <w:rsid w:val="006B66D5"/>
    <w:rsid w:val="006E2F30"/>
    <w:rsid w:val="006E3604"/>
    <w:rsid w:val="006F4C1A"/>
    <w:rsid w:val="006F614D"/>
    <w:rsid w:val="00704FDE"/>
    <w:rsid w:val="007064BB"/>
    <w:rsid w:val="00715115"/>
    <w:rsid w:val="00732BE7"/>
    <w:rsid w:val="007336C5"/>
    <w:rsid w:val="007359C0"/>
    <w:rsid w:val="0074024B"/>
    <w:rsid w:val="00742063"/>
    <w:rsid w:val="00747167"/>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74C3"/>
    <w:rsid w:val="007D1044"/>
    <w:rsid w:val="007E1D7C"/>
    <w:rsid w:val="007E49A6"/>
    <w:rsid w:val="00801A99"/>
    <w:rsid w:val="00804D07"/>
    <w:rsid w:val="008058AE"/>
    <w:rsid w:val="008163D7"/>
    <w:rsid w:val="00821C18"/>
    <w:rsid w:val="00824FB1"/>
    <w:rsid w:val="008276E1"/>
    <w:rsid w:val="00837AB7"/>
    <w:rsid w:val="00851D5C"/>
    <w:rsid w:val="008526D2"/>
    <w:rsid w:val="00860F65"/>
    <w:rsid w:val="00862099"/>
    <w:rsid w:val="00866ED9"/>
    <w:rsid w:val="00871D8B"/>
    <w:rsid w:val="00884493"/>
    <w:rsid w:val="008914AD"/>
    <w:rsid w:val="0089250F"/>
    <w:rsid w:val="00894BF8"/>
    <w:rsid w:val="008970F9"/>
    <w:rsid w:val="008A1929"/>
    <w:rsid w:val="008B0447"/>
    <w:rsid w:val="008B421A"/>
    <w:rsid w:val="008B46EF"/>
    <w:rsid w:val="008B730B"/>
    <w:rsid w:val="008E23BE"/>
    <w:rsid w:val="008E59F7"/>
    <w:rsid w:val="008E7D39"/>
    <w:rsid w:val="0090114D"/>
    <w:rsid w:val="00903E0C"/>
    <w:rsid w:val="00912F91"/>
    <w:rsid w:val="0091675A"/>
    <w:rsid w:val="0092459D"/>
    <w:rsid w:val="0093454F"/>
    <w:rsid w:val="00937BF8"/>
    <w:rsid w:val="00940BE4"/>
    <w:rsid w:val="00947BD3"/>
    <w:rsid w:val="00953DA3"/>
    <w:rsid w:val="00963AD9"/>
    <w:rsid w:val="009653E9"/>
    <w:rsid w:val="00965A52"/>
    <w:rsid w:val="00967932"/>
    <w:rsid w:val="00967CD5"/>
    <w:rsid w:val="00971CD4"/>
    <w:rsid w:val="00971D49"/>
    <w:rsid w:val="009836B1"/>
    <w:rsid w:val="009978BD"/>
    <w:rsid w:val="009A2445"/>
    <w:rsid w:val="009B2FBE"/>
    <w:rsid w:val="009B6F70"/>
    <w:rsid w:val="009C22DE"/>
    <w:rsid w:val="009C269D"/>
    <w:rsid w:val="009D127E"/>
    <w:rsid w:val="009D5281"/>
    <w:rsid w:val="009E134C"/>
    <w:rsid w:val="009E25BD"/>
    <w:rsid w:val="009F4FF6"/>
    <w:rsid w:val="00A2095A"/>
    <w:rsid w:val="00A20C2C"/>
    <w:rsid w:val="00A232E9"/>
    <w:rsid w:val="00A254FB"/>
    <w:rsid w:val="00A26F09"/>
    <w:rsid w:val="00A301DB"/>
    <w:rsid w:val="00A310ED"/>
    <w:rsid w:val="00A32B4A"/>
    <w:rsid w:val="00A47A6D"/>
    <w:rsid w:val="00A51643"/>
    <w:rsid w:val="00A5504E"/>
    <w:rsid w:val="00A60E6C"/>
    <w:rsid w:val="00A61F9A"/>
    <w:rsid w:val="00A66672"/>
    <w:rsid w:val="00A72FE7"/>
    <w:rsid w:val="00A74D5A"/>
    <w:rsid w:val="00A751AE"/>
    <w:rsid w:val="00A7592B"/>
    <w:rsid w:val="00A832EB"/>
    <w:rsid w:val="00A851A7"/>
    <w:rsid w:val="00A854D0"/>
    <w:rsid w:val="00A86D9D"/>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53958"/>
    <w:rsid w:val="00B54F50"/>
    <w:rsid w:val="00B578CD"/>
    <w:rsid w:val="00B74B00"/>
    <w:rsid w:val="00B801B8"/>
    <w:rsid w:val="00B93AC6"/>
    <w:rsid w:val="00B953E4"/>
    <w:rsid w:val="00BA2ABE"/>
    <w:rsid w:val="00BA43A5"/>
    <w:rsid w:val="00BA4C89"/>
    <w:rsid w:val="00BA69DD"/>
    <w:rsid w:val="00BB26F5"/>
    <w:rsid w:val="00BB7AC2"/>
    <w:rsid w:val="00BC12FC"/>
    <w:rsid w:val="00BC3CF8"/>
    <w:rsid w:val="00BE314F"/>
    <w:rsid w:val="00BF7B4D"/>
    <w:rsid w:val="00C00F51"/>
    <w:rsid w:val="00C03B7A"/>
    <w:rsid w:val="00C06B4B"/>
    <w:rsid w:val="00C253EA"/>
    <w:rsid w:val="00C34B3F"/>
    <w:rsid w:val="00C46E17"/>
    <w:rsid w:val="00C470B2"/>
    <w:rsid w:val="00C51D44"/>
    <w:rsid w:val="00C52E8B"/>
    <w:rsid w:val="00C60C06"/>
    <w:rsid w:val="00C617CC"/>
    <w:rsid w:val="00C67069"/>
    <w:rsid w:val="00C723AE"/>
    <w:rsid w:val="00C761E2"/>
    <w:rsid w:val="00C92335"/>
    <w:rsid w:val="00C9390C"/>
    <w:rsid w:val="00C951B0"/>
    <w:rsid w:val="00CA3737"/>
    <w:rsid w:val="00CB1AD5"/>
    <w:rsid w:val="00CC3B73"/>
    <w:rsid w:val="00CD1BF1"/>
    <w:rsid w:val="00CD2367"/>
    <w:rsid w:val="00CE3253"/>
    <w:rsid w:val="00CE6C60"/>
    <w:rsid w:val="00CE770A"/>
    <w:rsid w:val="00CF3938"/>
    <w:rsid w:val="00CF3BCF"/>
    <w:rsid w:val="00CF3E38"/>
    <w:rsid w:val="00D050A8"/>
    <w:rsid w:val="00D10586"/>
    <w:rsid w:val="00D132ED"/>
    <w:rsid w:val="00D14E41"/>
    <w:rsid w:val="00D152B6"/>
    <w:rsid w:val="00D21B12"/>
    <w:rsid w:val="00D37C8A"/>
    <w:rsid w:val="00D4120A"/>
    <w:rsid w:val="00D414E6"/>
    <w:rsid w:val="00D43CF3"/>
    <w:rsid w:val="00D457E8"/>
    <w:rsid w:val="00D45CED"/>
    <w:rsid w:val="00D61F1C"/>
    <w:rsid w:val="00D665E1"/>
    <w:rsid w:val="00D70EE0"/>
    <w:rsid w:val="00D74E29"/>
    <w:rsid w:val="00D76CD2"/>
    <w:rsid w:val="00D840BB"/>
    <w:rsid w:val="00D8523F"/>
    <w:rsid w:val="00D872CE"/>
    <w:rsid w:val="00D877DA"/>
    <w:rsid w:val="00D916E2"/>
    <w:rsid w:val="00D977A7"/>
    <w:rsid w:val="00DA025E"/>
    <w:rsid w:val="00DA045F"/>
    <w:rsid w:val="00DA4FE6"/>
    <w:rsid w:val="00DB4A4F"/>
    <w:rsid w:val="00DC1E2F"/>
    <w:rsid w:val="00DC6A43"/>
    <w:rsid w:val="00DD17D5"/>
    <w:rsid w:val="00DD1DC2"/>
    <w:rsid w:val="00DD77DA"/>
    <w:rsid w:val="00DD789D"/>
    <w:rsid w:val="00DD7DE8"/>
    <w:rsid w:val="00DE2C78"/>
    <w:rsid w:val="00DE5AE3"/>
    <w:rsid w:val="00DF005C"/>
    <w:rsid w:val="00DF11CF"/>
    <w:rsid w:val="00DF1276"/>
    <w:rsid w:val="00DF1C99"/>
    <w:rsid w:val="00DF49B5"/>
    <w:rsid w:val="00DF6603"/>
    <w:rsid w:val="00E02AD8"/>
    <w:rsid w:val="00E071EE"/>
    <w:rsid w:val="00E072BF"/>
    <w:rsid w:val="00E07990"/>
    <w:rsid w:val="00E175E7"/>
    <w:rsid w:val="00E22206"/>
    <w:rsid w:val="00E347A1"/>
    <w:rsid w:val="00E367C4"/>
    <w:rsid w:val="00E419CD"/>
    <w:rsid w:val="00E41E18"/>
    <w:rsid w:val="00E42721"/>
    <w:rsid w:val="00E43AA9"/>
    <w:rsid w:val="00E45DFE"/>
    <w:rsid w:val="00E51D80"/>
    <w:rsid w:val="00E523FF"/>
    <w:rsid w:val="00E62E43"/>
    <w:rsid w:val="00E63C76"/>
    <w:rsid w:val="00E73759"/>
    <w:rsid w:val="00E80895"/>
    <w:rsid w:val="00E827DA"/>
    <w:rsid w:val="00E86D40"/>
    <w:rsid w:val="00E9093D"/>
    <w:rsid w:val="00E93C77"/>
    <w:rsid w:val="00E97749"/>
    <w:rsid w:val="00EA0922"/>
    <w:rsid w:val="00EA4027"/>
    <w:rsid w:val="00EA4A9E"/>
    <w:rsid w:val="00EA62FC"/>
    <w:rsid w:val="00EA737E"/>
    <w:rsid w:val="00EC33F8"/>
    <w:rsid w:val="00EC639F"/>
    <w:rsid w:val="00EC7810"/>
    <w:rsid w:val="00ED5FEC"/>
    <w:rsid w:val="00EE7A09"/>
    <w:rsid w:val="00F0040A"/>
    <w:rsid w:val="00F05BC4"/>
    <w:rsid w:val="00F0633E"/>
    <w:rsid w:val="00F068B4"/>
    <w:rsid w:val="00F10D68"/>
    <w:rsid w:val="00F12035"/>
    <w:rsid w:val="00F138CF"/>
    <w:rsid w:val="00F15F09"/>
    <w:rsid w:val="00F24516"/>
    <w:rsid w:val="00F31EC4"/>
    <w:rsid w:val="00F34899"/>
    <w:rsid w:val="00F4312B"/>
    <w:rsid w:val="00F50782"/>
    <w:rsid w:val="00F8183D"/>
    <w:rsid w:val="00F82554"/>
    <w:rsid w:val="00F835BC"/>
    <w:rsid w:val="00FB2B6F"/>
    <w:rsid w:val="00FC24AD"/>
    <w:rsid w:val="00FD1B57"/>
    <w:rsid w:val="00FE270A"/>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7/s0021859600046359" TargetMode="External"/><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hyperlink" Target="https://www.ag.ndsu.edu/potatoextension/research/research_reports_114_4126022392.pdf" TargetMode="External"/><Relationship Id="rId159" Type="http://schemas.microsoft.com/office/2011/relationships/people" Target="people.xml"/><Relationship Id="rId107" Type="http://schemas.openxmlformats.org/officeDocument/2006/relationships/hyperlink" Target="https://www.ag.ndsu.edu/publications/crops/fertilizing-potato-in-north-dakota" TargetMode="External"/><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hyperlink" Target="https://doi.org/10.2134/agronj14.0402" TargetMode="External"/><Relationship Id="rId149" Type="http://schemas.openxmlformats.org/officeDocument/2006/relationships/hyperlink" Target="https://doi.org/10.1071/fp17303" TargetMode="External"/><Relationship Id="rId5" Type="http://schemas.openxmlformats.org/officeDocument/2006/relationships/webSettings" Target="webSettings.xml"/><Relationship Id="rId95" Type="http://schemas.openxmlformats.org/officeDocument/2006/relationships/hyperlink" Target="https://doi.org/10.1016/j.fcr.2020.108041" TargetMode="External"/><Relationship Id="rId160" Type="http://schemas.openxmlformats.org/officeDocument/2006/relationships/theme" Target="theme/theme1.xml"/><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hyperlink" Target="https://doi.org/10.1002/csc2.20297" TargetMode="External"/><Relationship Id="rId139" Type="http://schemas.openxmlformats.org/officeDocument/2006/relationships/hyperlink" Target="https://conservancy.umn.edu/handle/11299/121706" TargetMode="External"/><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hyperlink" Target="https://www.ams.usda.gov/sites/default/files/media/Potatoes_for_Processing_Standard%5B1%5D.pdf" TargetMode="External"/><Relationship Id="rId155" Type="http://schemas.openxmlformats.org/officeDocument/2006/relationships/hyperlink" Target="https://extension.umn.edu/irrigation/irrigation-scheduling-checkbook-method" TargetMode="Externa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www.ag.ndsu.edu/potatoextension/research" TargetMode="External"/><Relationship Id="rId108" Type="http://schemas.openxmlformats.org/officeDocument/2006/relationships/hyperlink" Target="https://doi.org/10.1175/JCLI-D-16-0758.1" TargetMode="External"/><Relationship Id="rId124" Type="http://schemas.openxmlformats.org/officeDocument/2006/relationships/hyperlink" Target="https://doi.org/10.3390/rs13163322" TargetMode="External"/><Relationship Id="rId129" Type="http://schemas.openxmlformats.org/officeDocument/2006/relationships/hyperlink" Target="https://doi.org/10.2134/agronj2017.02.0112"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hyperlink" Target="https://doi.org/10.1007/BF02884344" TargetMode="External"/><Relationship Id="rId96" Type="http://schemas.openxmlformats.org/officeDocument/2006/relationships/hyperlink" Target="https://doi.org/10.1017/s0021859600062651" TargetMode="External"/><Relationship Id="rId140" Type="http://schemas.openxmlformats.org/officeDocument/2006/relationships/hyperlink" Target="https://extension.umn.edu/crop-specific-needs/potato-fertilization-irrigated-soils" TargetMode="External"/><Relationship Id="rId145" Type="http://schemas.openxmlformats.org/officeDocument/2006/relationships/hyperlink" Target="https://doi.org/10.3390/agronomy1102025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https://www.ag.ndsu.edu/potatoextension/research/2020ResearchBooks.pdf" TargetMode="External"/><Relationship Id="rId119" Type="http://schemas.openxmlformats.org/officeDocument/2006/relationships/hyperlink" Target="https://doi.org/10.1006/anbo.1994.1133"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hyperlink" Target="https://doi.org/10.1016/j.compag.2019.105030" TargetMode="External"/><Relationship Id="rId135" Type="http://schemas.openxmlformats.org/officeDocument/2006/relationships/hyperlink" Target="https://www.R-project.org/" TargetMode="External"/><Relationship Id="rId151" Type="http://schemas.openxmlformats.org/officeDocument/2006/relationships/hyperlink" Target="https://soilseries.sc.egov.usda.gov/OSD_Docs/H/HUBBARD.html" TargetMode="External"/><Relationship Id="rId156" Type="http://schemas.openxmlformats.org/officeDocument/2006/relationships/hyperlink" Target="https://doi.org/10.1016/j.eja.2021.126315"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4236/ajps.2015.619306"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18637/jss.v080.i01" TargetMode="External"/><Relationship Id="rId104" Type="http://schemas.openxmlformats.org/officeDocument/2006/relationships/hyperlink" Target="https://ag.purdue.edu/btny/midwest-vegetable-guide/Pages/default.aspx" TargetMode="External"/><Relationship Id="rId120" Type="http://schemas.openxmlformats.org/officeDocument/2006/relationships/hyperlink" Target="https://doi.org/10.3389/fpls.2019.00300" TargetMode="External"/><Relationship Id="rId125" Type="http://schemas.openxmlformats.org/officeDocument/2006/relationships/hyperlink" Target="https://doi.org/10.1016/j.eja.2020.126076" TargetMode="External"/><Relationship Id="rId141" Type="http://schemas.openxmlformats.org/officeDocument/2006/relationships/hyperlink" Target="https://doi.org/10.1016/j.fcr.2014.05.006" TargetMode="External"/><Relationship Id="rId146" Type="http://schemas.openxmlformats.org/officeDocument/2006/relationships/hyperlink" Target="https://conservancy.umn.edu/handle/11299/190488"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s://doi.org/10.1007/BF02874766"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hyperlink" Target="https://varieties.ahdb.org.uk/varieties/view/CHARLOTTE" TargetMode="External"/><Relationship Id="rId110" Type="http://schemas.openxmlformats.org/officeDocument/2006/relationships/hyperlink" Target="https://doi.org/10.1016/j.eja.2020.126114" TargetMode="External"/><Relationship Id="rId115" Type="http://schemas.openxmlformats.org/officeDocument/2006/relationships/hyperlink" Target="https://doi.org/10.2134/agronj2004.1131" TargetMode="External"/><Relationship Id="rId131" Type="http://schemas.openxmlformats.org/officeDocument/2006/relationships/hyperlink" Target="https://seedcert.oregonstate.edu/sites/seedcert.oregonstate.edu/files/potato_varietyratingkey.pdf" TargetMode="External"/><Relationship Id="rId136" Type="http://schemas.openxmlformats.org/officeDocument/2006/relationships/hyperlink" Target="https://CRAN.R-project.org/package=stats" TargetMode="External"/><Relationship Id="rId157" Type="http://schemas.openxmlformats.org/officeDocument/2006/relationships/footer" Target="footer1.xm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hyperlink" Target="https://CRAN.R-project.org/package=renv"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https://doi.org/10.1016/j.fcr.2014.08.005" TargetMode="External"/><Relationship Id="rId105" Type="http://schemas.openxmlformats.org/officeDocument/2006/relationships/hyperlink" Target="https://doi.org/10.2134/agronj1998.00021962009000010003x" TargetMode="External"/><Relationship Id="rId126" Type="http://schemas.openxmlformats.org/officeDocument/2006/relationships/hyperlink" Target="https://doi.org/10.1093/oxfordjournals.aob.a086875" TargetMode="External"/><Relationship Id="rId147" Type="http://schemas.openxmlformats.org/officeDocument/2006/relationships/hyperlink" Target="https://doi.org/10.2134/agronj2018.05.0350"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s://doi.org/10.1007/s11540-016-9331-y" TargetMode="External"/><Relationship Id="rId98" Type="http://schemas.openxmlformats.org/officeDocument/2006/relationships/hyperlink" Target="https://doi.org/10.32614/RJ-2018-017" TargetMode="External"/><Relationship Id="rId121" Type="http://schemas.openxmlformats.org/officeDocument/2006/relationships/hyperlink" Target="https://doi.org/10.2134/agronj1981.00021962007300050013x" TargetMode="External"/><Relationship Id="rId142" Type="http://schemas.openxmlformats.org/officeDocument/2006/relationships/hyperlink" Target="https://doi.org/10.1037/met0000275"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https://doi.org/10.1016/j.eja.2006.10.001" TargetMode="External"/><Relationship Id="rId137" Type="http://schemas.openxmlformats.org/officeDocument/2006/relationships/hyperlink" Target="https://conservancy.umn.edu/handle/11299/121705" TargetMode="External"/><Relationship Id="rId158"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hyperlink" Target="https://doi.org/10.1017/S0021859600028598" TargetMode="External"/><Relationship Id="rId111" Type="http://schemas.openxmlformats.org/officeDocument/2006/relationships/hyperlink" Target="https://doi.org/10.1093/oxfordjournals.aob.a088044" TargetMode="External"/><Relationship Id="rId132" Type="http://schemas.openxmlformats.org/officeDocument/2006/relationships/hyperlink" Target="https://doi.org/10.1023/a:1004783431055" TargetMode="External"/><Relationship Id="rId153" Type="http://schemas.openxmlformats.org/officeDocument/2006/relationships/hyperlink" Target="https://doi.org/10.1007/BF02359305" TargetMode="Externa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016/j.eja.2021.126380" TargetMode="External"/><Relationship Id="rId127" Type="http://schemas.openxmlformats.org/officeDocument/2006/relationships/hyperlink" Target="https://doi.org/10.1098/rstb.1977.0140"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https://www.ag.ndsu.edu/potatoextension/research/2020ResearchBooks.pdf" TargetMode="External"/><Relationship Id="rId99" Type="http://schemas.openxmlformats.org/officeDocument/2006/relationships/hyperlink" Target="https://doi.org/10.18637/jss.v076.i01" TargetMode="External"/><Relationship Id="rId101" Type="http://schemas.openxmlformats.org/officeDocument/2006/relationships/hyperlink" Target="https://inspection.canada.ca/plant-varieties/potatoes/potato-varieties/bintje/eng/1312587385655/1312587385656" TargetMode="External"/><Relationship Id="rId122" Type="http://schemas.openxmlformats.org/officeDocument/2006/relationships/hyperlink" Target="https://doi.org/10.3390/plants9101309" TargetMode="External"/><Relationship Id="rId143" Type="http://schemas.openxmlformats.org/officeDocument/2006/relationships/hyperlink" Target="https://doi.org/10.1007/BF02365158" TargetMode="External"/><Relationship Id="rId148" Type="http://schemas.openxmlformats.org/officeDocument/2006/relationships/hyperlink" Target="https://doi.org/10.3390/foods9030352" TargetMode="Externa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hyperlink" Target="https://doi.org/10.1016/j.eja.2010.01.005" TargetMode="External"/><Relationship Id="rId112" Type="http://schemas.openxmlformats.org/officeDocument/2006/relationships/hyperlink" Target="https://doi.org/10.1007/BF02198111" TargetMode="External"/><Relationship Id="rId133" Type="http://schemas.openxmlformats.org/officeDocument/2006/relationships/hyperlink" Target="http://mcmc-jags.sourceforge.net/" TargetMode="External"/><Relationship Id="rId154" Type="http://schemas.openxmlformats.org/officeDocument/2006/relationships/hyperlink" Target="https://weatherspark.com/compare/y/10443~27617~28950~51092/Comparison-of-the-Average-Weather-in-Becker-Saint-L%C3%A9onard-Balcarce-and-Gembloux" TargetMode="External"/><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https://doi.org/10.1016/j.eja.2020.126202" TargetMode="External"/><Relationship Id="rId123" Type="http://schemas.openxmlformats.org/officeDocument/2006/relationships/hyperlink" Target="https://doi.org/10.1007/s13593-019-0570-6" TargetMode="External"/><Relationship Id="rId144" Type="http://schemas.openxmlformats.org/officeDocument/2006/relationships/hyperlink" Target="https://doi.org/10.13031/2013.35914" TargetMode="External"/><Relationship Id="rId90" Type="http://schemas.openxmlformats.org/officeDocument/2006/relationships/hyperlink" Target="https://doi.org/10.1007/BF02853657"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https://www.ag.ndsu.edu/potatoextension/research/2019RESEARCHREPORTS.pdf" TargetMode="External"/><Relationship Id="rId134" Type="http://schemas.openxmlformats.org/officeDocument/2006/relationships/hyperlink" Target="https://CRAN.R-project.org/package=rja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66</Pages>
  <Words>49405</Words>
  <Characters>281610</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199</cp:revision>
  <dcterms:created xsi:type="dcterms:W3CDTF">2021-10-23T18:39:00Z</dcterms:created>
  <dcterms:modified xsi:type="dcterms:W3CDTF">2021-10-30T23:48:00Z</dcterms:modified>
</cp:coreProperties>
</file>